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FC9333" w14:textId="74E66288" w:rsidR="00334858" w:rsidRPr="003125D5" w:rsidRDefault="00AA5C3A" w:rsidP="00350C11">
      <w:pPr>
        <w:spacing w:after="0" w:line="360" w:lineRule="auto"/>
        <w:jc w:val="center"/>
        <w:rPr>
          <w:rFonts w:ascii="Times New Roman" w:hAnsi="Times New Roman"/>
          <w:color w:val="000000" w:themeColor="text1"/>
          <w:sz w:val="24"/>
          <w:szCs w:val="24"/>
          <w:lang w:val="en-US"/>
        </w:rPr>
      </w:pPr>
      <w:bookmarkStart w:id="0" w:name="_GoBack"/>
      <w:bookmarkEnd w:id="0"/>
      <w:r w:rsidRPr="003125D5">
        <w:rPr>
          <w:rFonts w:ascii="Times New Roman" w:hAnsi="Times New Roman"/>
          <w:color w:val="000000" w:themeColor="text1"/>
          <w:sz w:val="24"/>
          <w:szCs w:val="24"/>
          <w:lang w:val="en-US"/>
        </w:rPr>
        <w:t>Long-</w:t>
      </w:r>
      <w:r w:rsidR="00703447" w:rsidRPr="003125D5">
        <w:rPr>
          <w:rFonts w:ascii="Times New Roman" w:hAnsi="Times New Roman"/>
          <w:color w:val="000000" w:themeColor="text1"/>
          <w:sz w:val="24"/>
          <w:szCs w:val="24"/>
          <w:lang w:val="en-US"/>
        </w:rPr>
        <w:t>c</w:t>
      </w:r>
      <w:r w:rsidRPr="003125D5">
        <w:rPr>
          <w:rFonts w:ascii="Times New Roman" w:hAnsi="Times New Roman"/>
          <w:color w:val="000000" w:themeColor="text1"/>
          <w:sz w:val="24"/>
          <w:szCs w:val="24"/>
          <w:lang w:val="en-US"/>
        </w:rPr>
        <w:t xml:space="preserve">hain </w:t>
      </w:r>
      <w:r w:rsidR="00703447" w:rsidRPr="003125D5">
        <w:rPr>
          <w:rFonts w:ascii="Times New Roman" w:hAnsi="Times New Roman"/>
          <w:color w:val="000000" w:themeColor="text1"/>
          <w:sz w:val="24"/>
          <w:szCs w:val="24"/>
          <w:lang w:val="en-US"/>
        </w:rPr>
        <w:t>p</w:t>
      </w:r>
      <w:r w:rsidRPr="003125D5">
        <w:rPr>
          <w:rFonts w:ascii="Times New Roman" w:hAnsi="Times New Roman"/>
          <w:color w:val="000000" w:themeColor="text1"/>
          <w:sz w:val="24"/>
          <w:szCs w:val="24"/>
          <w:lang w:val="en-US"/>
        </w:rPr>
        <w:t xml:space="preserve">olyunsaturated </w:t>
      </w:r>
      <w:r w:rsidR="00703447" w:rsidRPr="003125D5">
        <w:rPr>
          <w:rFonts w:ascii="Times New Roman" w:hAnsi="Times New Roman"/>
          <w:color w:val="000000" w:themeColor="text1"/>
          <w:sz w:val="24"/>
          <w:szCs w:val="24"/>
          <w:lang w:val="en-US"/>
        </w:rPr>
        <w:t>f</w:t>
      </w:r>
      <w:r w:rsidRPr="003125D5">
        <w:rPr>
          <w:rFonts w:ascii="Times New Roman" w:hAnsi="Times New Roman"/>
          <w:color w:val="000000" w:themeColor="text1"/>
          <w:sz w:val="24"/>
          <w:szCs w:val="24"/>
          <w:lang w:val="en-US"/>
        </w:rPr>
        <w:t xml:space="preserve">atty </w:t>
      </w:r>
      <w:r w:rsidR="00703447" w:rsidRPr="003125D5">
        <w:rPr>
          <w:rFonts w:ascii="Times New Roman" w:hAnsi="Times New Roman"/>
          <w:color w:val="000000" w:themeColor="text1"/>
          <w:sz w:val="24"/>
          <w:szCs w:val="24"/>
          <w:lang w:val="en-US"/>
        </w:rPr>
        <w:t>a</w:t>
      </w:r>
      <w:r w:rsidRPr="003125D5">
        <w:rPr>
          <w:rFonts w:ascii="Times New Roman" w:hAnsi="Times New Roman"/>
          <w:color w:val="000000" w:themeColor="text1"/>
          <w:sz w:val="24"/>
          <w:szCs w:val="24"/>
          <w:lang w:val="en-US"/>
        </w:rPr>
        <w:t xml:space="preserve">cids, </w:t>
      </w:r>
      <w:r w:rsidR="00703447" w:rsidRPr="003125D5">
        <w:rPr>
          <w:rFonts w:ascii="Times New Roman" w:hAnsi="Times New Roman"/>
          <w:color w:val="000000" w:themeColor="text1"/>
          <w:sz w:val="24"/>
          <w:szCs w:val="24"/>
          <w:lang w:val="en-US"/>
        </w:rPr>
        <w:t>g</w:t>
      </w:r>
      <w:r w:rsidRPr="003125D5">
        <w:rPr>
          <w:rFonts w:ascii="Times New Roman" w:hAnsi="Times New Roman"/>
          <w:color w:val="000000" w:themeColor="text1"/>
          <w:sz w:val="24"/>
          <w:szCs w:val="24"/>
          <w:lang w:val="en-US"/>
        </w:rPr>
        <w:t xml:space="preserve">estation </w:t>
      </w:r>
      <w:r w:rsidR="00703447" w:rsidRPr="003125D5">
        <w:rPr>
          <w:rFonts w:ascii="Times New Roman" w:hAnsi="Times New Roman"/>
          <w:color w:val="000000" w:themeColor="text1"/>
          <w:sz w:val="24"/>
          <w:szCs w:val="24"/>
          <w:lang w:val="en-US"/>
        </w:rPr>
        <w:t>d</w:t>
      </w:r>
      <w:r w:rsidR="008E6D52" w:rsidRPr="003125D5">
        <w:rPr>
          <w:rFonts w:ascii="Times New Roman" w:hAnsi="Times New Roman"/>
          <w:color w:val="000000" w:themeColor="text1"/>
          <w:sz w:val="24"/>
          <w:szCs w:val="24"/>
          <w:lang w:val="en-US"/>
        </w:rPr>
        <w:t>uration</w:t>
      </w:r>
      <w:r w:rsidRPr="003125D5">
        <w:rPr>
          <w:rFonts w:ascii="Times New Roman" w:hAnsi="Times New Roman"/>
          <w:color w:val="000000" w:themeColor="text1"/>
          <w:sz w:val="24"/>
          <w:szCs w:val="24"/>
          <w:lang w:val="en-US"/>
        </w:rPr>
        <w:t xml:space="preserve"> and </w:t>
      </w:r>
      <w:r w:rsidR="00703447" w:rsidRPr="003125D5">
        <w:rPr>
          <w:rFonts w:ascii="Times New Roman" w:hAnsi="Times New Roman"/>
          <w:color w:val="000000" w:themeColor="text1"/>
          <w:sz w:val="24"/>
          <w:szCs w:val="24"/>
          <w:lang w:val="en-US"/>
        </w:rPr>
        <w:t>b</w:t>
      </w:r>
      <w:r w:rsidRPr="003125D5">
        <w:rPr>
          <w:rFonts w:ascii="Times New Roman" w:hAnsi="Times New Roman"/>
          <w:color w:val="000000" w:themeColor="text1"/>
          <w:sz w:val="24"/>
          <w:szCs w:val="24"/>
          <w:lang w:val="en-US"/>
        </w:rPr>
        <w:t xml:space="preserve">irth </w:t>
      </w:r>
      <w:r w:rsidR="00703447" w:rsidRPr="003125D5">
        <w:rPr>
          <w:rFonts w:ascii="Times New Roman" w:hAnsi="Times New Roman"/>
          <w:color w:val="000000" w:themeColor="text1"/>
          <w:sz w:val="24"/>
          <w:szCs w:val="24"/>
          <w:lang w:val="en-US"/>
        </w:rPr>
        <w:t>s</w:t>
      </w:r>
      <w:r w:rsidRPr="003125D5">
        <w:rPr>
          <w:rFonts w:ascii="Times New Roman" w:hAnsi="Times New Roman"/>
          <w:color w:val="000000" w:themeColor="text1"/>
          <w:sz w:val="24"/>
          <w:szCs w:val="24"/>
          <w:lang w:val="en-US"/>
        </w:rPr>
        <w:t xml:space="preserve">ize: </w:t>
      </w:r>
      <w:r w:rsidRPr="003125D5">
        <w:rPr>
          <w:rFonts w:ascii="Times New Roman" w:hAnsi="Times New Roman"/>
          <w:color w:val="000000" w:themeColor="text1"/>
          <w:sz w:val="24"/>
          <w:szCs w:val="24"/>
          <w:lang w:val="en-US"/>
        </w:rPr>
        <w:br/>
        <w:t xml:space="preserve">a Mendelian </w:t>
      </w:r>
      <w:r w:rsidR="00703447" w:rsidRPr="003125D5">
        <w:rPr>
          <w:rFonts w:ascii="Times New Roman" w:hAnsi="Times New Roman"/>
          <w:color w:val="000000" w:themeColor="text1"/>
          <w:sz w:val="24"/>
          <w:szCs w:val="24"/>
          <w:lang w:val="en-US"/>
        </w:rPr>
        <w:t>r</w:t>
      </w:r>
      <w:r w:rsidRPr="003125D5">
        <w:rPr>
          <w:rFonts w:ascii="Times New Roman" w:hAnsi="Times New Roman"/>
          <w:color w:val="000000" w:themeColor="text1"/>
          <w:sz w:val="24"/>
          <w:szCs w:val="24"/>
          <w:lang w:val="en-US"/>
        </w:rPr>
        <w:t xml:space="preserve">andomization </w:t>
      </w:r>
      <w:r w:rsidR="00703447" w:rsidRPr="003125D5">
        <w:rPr>
          <w:rFonts w:ascii="Times New Roman" w:hAnsi="Times New Roman"/>
          <w:color w:val="000000" w:themeColor="text1"/>
          <w:sz w:val="24"/>
          <w:szCs w:val="24"/>
          <w:lang w:val="en-US"/>
        </w:rPr>
        <w:t>s</w:t>
      </w:r>
      <w:r w:rsidRPr="003125D5">
        <w:rPr>
          <w:rFonts w:ascii="Times New Roman" w:hAnsi="Times New Roman"/>
          <w:color w:val="000000" w:themeColor="text1"/>
          <w:sz w:val="24"/>
          <w:szCs w:val="24"/>
          <w:lang w:val="en-US"/>
        </w:rPr>
        <w:t xml:space="preserve">tudy using </w:t>
      </w:r>
      <w:r w:rsidRPr="003125D5">
        <w:rPr>
          <w:rFonts w:ascii="Times New Roman" w:hAnsi="Times New Roman"/>
          <w:i/>
          <w:color w:val="000000" w:themeColor="text1"/>
          <w:sz w:val="24"/>
          <w:szCs w:val="24"/>
          <w:lang w:val="en-US"/>
        </w:rPr>
        <w:t>FADS</w:t>
      </w:r>
      <w:r w:rsidRPr="003125D5">
        <w:rPr>
          <w:rFonts w:ascii="Times New Roman" w:hAnsi="Times New Roman"/>
          <w:color w:val="000000" w:themeColor="text1"/>
          <w:sz w:val="24"/>
          <w:szCs w:val="24"/>
          <w:lang w:val="en-US"/>
        </w:rPr>
        <w:t xml:space="preserve"> </w:t>
      </w:r>
      <w:r w:rsidR="00703447" w:rsidRPr="003125D5">
        <w:rPr>
          <w:rFonts w:ascii="Times New Roman" w:hAnsi="Times New Roman"/>
          <w:color w:val="000000" w:themeColor="text1"/>
          <w:sz w:val="24"/>
          <w:szCs w:val="24"/>
          <w:lang w:val="en-US"/>
        </w:rPr>
        <w:t>v</w:t>
      </w:r>
      <w:r w:rsidRPr="003125D5">
        <w:rPr>
          <w:rFonts w:ascii="Times New Roman" w:hAnsi="Times New Roman"/>
          <w:color w:val="000000" w:themeColor="text1"/>
          <w:sz w:val="24"/>
          <w:szCs w:val="24"/>
          <w:lang w:val="en-US"/>
        </w:rPr>
        <w:t>ariants</w:t>
      </w:r>
    </w:p>
    <w:p w14:paraId="7F903D51" w14:textId="7499EE06" w:rsidR="008915D2" w:rsidRPr="003125D5" w:rsidRDefault="00FF7452" w:rsidP="00350C11">
      <w:pPr>
        <w:spacing w:line="360" w:lineRule="auto"/>
        <w:ind w:left="-284" w:right="-567"/>
        <w:jc w:val="center"/>
        <w:rPr>
          <w:rFonts w:ascii="Times New Roman" w:hAnsi="Times New Roman"/>
          <w:color w:val="000000" w:themeColor="text1"/>
          <w:sz w:val="20"/>
          <w:szCs w:val="24"/>
          <w:lang w:val="en-US"/>
        </w:rPr>
      </w:pPr>
      <w:r w:rsidRPr="003125D5">
        <w:rPr>
          <w:rFonts w:ascii="Times New Roman" w:hAnsi="Times New Roman"/>
          <w:color w:val="000000" w:themeColor="text1"/>
          <w:sz w:val="20"/>
          <w:szCs w:val="24"/>
          <w:lang w:val="en-US"/>
        </w:rPr>
        <w:t>Jonathan Y</w:t>
      </w:r>
      <w:r w:rsidR="007D77C3" w:rsidRPr="003125D5">
        <w:rPr>
          <w:rFonts w:ascii="Times New Roman" w:hAnsi="Times New Roman"/>
          <w:color w:val="000000" w:themeColor="text1"/>
          <w:sz w:val="20"/>
          <w:szCs w:val="24"/>
          <w:lang w:val="en-US"/>
        </w:rPr>
        <w:t>.</w:t>
      </w:r>
      <w:r w:rsidR="00F92769" w:rsidRPr="003125D5">
        <w:rPr>
          <w:rFonts w:ascii="Times New Roman" w:hAnsi="Times New Roman"/>
          <w:color w:val="000000" w:themeColor="text1"/>
          <w:sz w:val="20"/>
          <w:szCs w:val="24"/>
          <w:lang w:val="en-US"/>
        </w:rPr>
        <w:t xml:space="preserve"> Bernard</w:t>
      </w:r>
      <w:r w:rsidR="008F297E" w:rsidRPr="003125D5">
        <w:rPr>
          <w:rFonts w:ascii="Times New Roman" w:hAnsi="Times New Roman"/>
          <w:color w:val="000000" w:themeColor="text1"/>
          <w:sz w:val="20"/>
          <w:szCs w:val="24"/>
          <w:vertAlign w:val="superscript"/>
          <w:lang w:val="en-US"/>
        </w:rPr>
        <w:t>1</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w:t>
      </w:r>
      <w:r w:rsidR="00A137A1" w:rsidRPr="003125D5">
        <w:rPr>
          <w:rFonts w:ascii="Times New Roman" w:hAnsi="Times New Roman"/>
          <w:color w:val="000000" w:themeColor="text1"/>
          <w:sz w:val="20"/>
          <w:szCs w:val="24"/>
          <w:lang w:val="en-US"/>
        </w:rPr>
        <w:t xml:space="preserve">Hong </w:t>
      </w:r>
      <w:r w:rsidR="008915D2" w:rsidRPr="003125D5">
        <w:rPr>
          <w:rFonts w:ascii="Times New Roman" w:hAnsi="Times New Roman"/>
          <w:color w:val="000000" w:themeColor="text1"/>
          <w:sz w:val="20"/>
          <w:szCs w:val="24"/>
          <w:lang w:val="en-US"/>
        </w:rPr>
        <w:t>Pan</w:t>
      </w:r>
      <w:r w:rsidR="008F297E" w:rsidRPr="003125D5">
        <w:rPr>
          <w:rFonts w:ascii="Times New Roman" w:hAnsi="Times New Roman"/>
          <w:color w:val="000000" w:themeColor="text1"/>
          <w:sz w:val="20"/>
          <w:szCs w:val="24"/>
          <w:vertAlign w:val="superscript"/>
          <w:lang w:val="en-US"/>
        </w:rPr>
        <w:t>1</w:t>
      </w:r>
      <w:r w:rsidR="00F92769" w:rsidRPr="003125D5">
        <w:rPr>
          <w:rFonts w:ascii="Times New Roman" w:hAnsi="Times New Roman"/>
          <w:color w:val="000000" w:themeColor="text1"/>
          <w:sz w:val="20"/>
          <w:szCs w:val="24"/>
          <w:lang w:val="en-US"/>
        </w:rPr>
        <w:t>, Izzuddin M</w:t>
      </w:r>
      <w:r w:rsidR="007D77C3" w:rsidRPr="003125D5">
        <w:rPr>
          <w:rFonts w:ascii="Times New Roman" w:hAnsi="Times New Roman"/>
          <w:color w:val="000000" w:themeColor="text1"/>
          <w:sz w:val="20"/>
          <w:szCs w:val="24"/>
          <w:lang w:val="en-US"/>
        </w:rPr>
        <w:t>.</w:t>
      </w:r>
      <w:r w:rsidR="00F92769" w:rsidRPr="003125D5">
        <w:rPr>
          <w:rFonts w:ascii="Times New Roman" w:hAnsi="Times New Roman"/>
          <w:color w:val="000000" w:themeColor="text1"/>
          <w:sz w:val="20"/>
          <w:szCs w:val="24"/>
          <w:lang w:val="en-US"/>
        </w:rPr>
        <w:t xml:space="preserve"> Aris</w:t>
      </w:r>
      <w:r w:rsidR="008F297E" w:rsidRPr="003125D5">
        <w:rPr>
          <w:rFonts w:ascii="Times New Roman" w:hAnsi="Times New Roman"/>
          <w:color w:val="000000" w:themeColor="text1"/>
          <w:sz w:val="20"/>
          <w:szCs w:val="24"/>
          <w:vertAlign w:val="superscript"/>
          <w:lang w:val="en-US"/>
        </w:rPr>
        <w:t>1</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Margarita Moreno</w:t>
      </w:r>
      <w:r w:rsidR="00A137A1" w:rsidRPr="003125D5">
        <w:rPr>
          <w:rFonts w:ascii="Times New Roman" w:hAnsi="Times New Roman"/>
          <w:color w:val="000000" w:themeColor="text1"/>
          <w:sz w:val="20"/>
          <w:szCs w:val="24"/>
          <w:lang w:val="en-US"/>
        </w:rPr>
        <w:t>-Betancur</w:t>
      </w:r>
      <w:r w:rsidR="007D77C3" w:rsidRPr="003125D5">
        <w:rPr>
          <w:rFonts w:ascii="Times New Roman" w:hAnsi="Times New Roman"/>
          <w:color w:val="000000" w:themeColor="text1"/>
          <w:sz w:val="20"/>
          <w:szCs w:val="24"/>
          <w:vertAlign w:val="superscript"/>
          <w:lang w:val="en-US"/>
        </w:rPr>
        <w:t>2,3</w:t>
      </w:r>
      <w:r w:rsidR="00F92769" w:rsidRPr="003125D5">
        <w:rPr>
          <w:rFonts w:ascii="Times New Roman" w:hAnsi="Times New Roman"/>
          <w:color w:val="000000" w:themeColor="text1"/>
          <w:sz w:val="20"/>
          <w:szCs w:val="24"/>
          <w:lang w:val="en-US"/>
        </w:rPr>
        <w:t>,</w:t>
      </w:r>
      <w:r w:rsidR="00A137A1" w:rsidRPr="003125D5">
        <w:rPr>
          <w:rFonts w:ascii="Times New Roman" w:hAnsi="Times New Roman"/>
          <w:color w:val="000000" w:themeColor="text1"/>
          <w:sz w:val="20"/>
          <w:szCs w:val="24"/>
          <w:lang w:val="en-US"/>
        </w:rPr>
        <w:t xml:space="preserve"> </w:t>
      </w:r>
      <w:r w:rsidR="008915D2" w:rsidRPr="003125D5">
        <w:rPr>
          <w:rFonts w:ascii="Times New Roman" w:hAnsi="Times New Roman"/>
          <w:color w:val="000000" w:themeColor="text1"/>
          <w:sz w:val="20"/>
          <w:szCs w:val="24"/>
          <w:lang w:val="en-US"/>
        </w:rPr>
        <w:t>Shu</w:t>
      </w:r>
      <w:r w:rsidR="00A137A1"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E Soh</w:t>
      </w:r>
      <w:r w:rsidR="007D77C3" w:rsidRPr="003125D5">
        <w:rPr>
          <w:rFonts w:ascii="Times New Roman" w:hAnsi="Times New Roman"/>
          <w:color w:val="000000" w:themeColor="text1"/>
          <w:sz w:val="20"/>
          <w:szCs w:val="24"/>
          <w:vertAlign w:val="superscript"/>
          <w:lang w:val="en-US"/>
        </w:rPr>
        <w:t>1,4</w:t>
      </w:r>
      <w:r w:rsidR="00F92769" w:rsidRPr="003125D5">
        <w:rPr>
          <w:rFonts w:ascii="Times New Roman" w:hAnsi="Times New Roman"/>
          <w:color w:val="000000" w:themeColor="text1"/>
          <w:sz w:val="20"/>
          <w:szCs w:val="24"/>
          <w:lang w:val="en-US"/>
        </w:rPr>
        <w:t>,</w:t>
      </w:r>
      <w:r w:rsidR="00A137A1" w:rsidRPr="003125D5">
        <w:rPr>
          <w:rFonts w:ascii="Times New Roman" w:hAnsi="Times New Roman"/>
          <w:color w:val="000000" w:themeColor="text1"/>
          <w:sz w:val="20"/>
          <w:szCs w:val="24"/>
          <w:lang w:val="en-US"/>
        </w:rPr>
        <w:t xml:space="preserve"> </w:t>
      </w:r>
      <w:r w:rsidR="008915D2" w:rsidRPr="003125D5">
        <w:rPr>
          <w:rFonts w:ascii="Times New Roman" w:hAnsi="Times New Roman"/>
          <w:color w:val="000000" w:themeColor="text1"/>
          <w:sz w:val="20"/>
          <w:szCs w:val="24"/>
          <w:lang w:val="en-US"/>
        </w:rPr>
        <w:t>Fabian Yap</w:t>
      </w:r>
      <w:r w:rsidR="007D77C3" w:rsidRPr="003125D5">
        <w:rPr>
          <w:rFonts w:ascii="Times New Roman" w:hAnsi="Times New Roman"/>
          <w:color w:val="000000" w:themeColor="text1"/>
          <w:sz w:val="20"/>
          <w:szCs w:val="24"/>
          <w:vertAlign w:val="superscript"/>
          <w:lang w:val="en-US"/>
        </w:rPr>
        <w:t>5</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w:t>
      </w:r>
      <w:r w:rsidR="005325A9" w:rsidRPr="003125D5">
        <w:rPr>
          <w:rFonts w:ascii="Times New Roman" w:hAnsi="Times New Roman"/>
          <w:color w:val="000000" w:themeColor="text1"/>
          <w:sz w:val="20"/>
          <w:szCs w:val="24"/>
          <w:lang w:val="en-US"/>
        </w:rPr>
        <w:br/>
      </w:r>
      <w:r w:rsidR="00D91AA8" w:rsidRPr="003125D5">
        <w:rPr>
          <w:rFonts w:ascii="Times New Roman" w:hAnsi="Times New Roman"/>
          <w:color w:val="000000" w:themeColor="text1"/>
          <w:sz w:val="20"/>
          <w:szCs w:val="24"/>
          <w:lang w:val="en-US"/>
        </w:rPr>
        <w:t>Kok Hian Tan</w:t>
      </w:r>
      <w:r w:rsidR="007D77C3" w:rsidRPr="003125D5">
        <w:rPr>
          <w:rFonts w:ascii="Times New Roman" w:hAnsi="Times New Roman"/>
          <w:color w:val="000000" w:themeColor="text1"/>
          <w:sz w:val="20"/>
          <w:szCs w:val="24"/>
          <w:vertAlign w:val="superscript"/>
          <w:lang w:val="en-US"/>
        </w:rPr>
        <w:t>6,7</w:t>
      </w:r>
      <w:r w:rsidR="00F92769" w:rsidRPr="003125D5">
        <w:rPr>
          <w:rFonts w:ascii="Times New Roman" w:hAnsi="Times New Roman"/>
          <w:color w:val="000000" w:themeColor="text1"/>
          <w:sz w:val="20"/>
          <w:szCs w:val="24"/>
          <w:lang w:val="en-US"/>
        </w:rPr>
        <w:t>,</w:t>
      </w:r>
      <w:r w:rsidR="00A137A1" w:rsidRPr="003125D5">
        <w:rPr>
          <w:rFonts w:ascii="Times New Roman" w:hAnsi="Times New Roman"/>
          <w:color w:val="000000" w:themeColor="text1"/>
          <w:sz w:val="20"/>
          <w:szCs w:val="24"/>
          <w:lang w:val="en-US"/>
        </w:rPr>
        <w:t xml:space="preserve"> Lynette </w:t>
      </w:r>
      <w:r w:rsidR="008F297E" w:rsidRPr="003125D5">
        <w:rPr>
          <w:rFonts w:ascii="Times New Roman" w:hAnsi="Times New Roman"/>
          <w:color w:val="000000" w:themeColor="text1"/>
          <w:sz w:val="20"/>
          <w:szCs w:val="24"/>
          <w:lang w:val="en-US"/>
        </w:rPr>
        <w:t>P</w:t>
      </w:r>
      <w:r w:rsidR="007D77C3" w:rsidRPr="003125D5">
        <w:rPr>
          <w:rFonts w:ascii="Times New Roman" w:hAnsi="Times New Roman"/>
          <w:color w:val="000000" w:themeColor="text1"/>
          <w:sz w:val="20"/>
          <w:szCs w:val="24"/>
          <w:lang w:val="en-US"/>
        </w:rPr>
        <w:t>.</w:t>
      </w:r>
      <w:r w:rsidR="008F297E" w:rsidRPr="003125D5">
        <w:rPr>
          <w:rFonts w:ascii="Times New Roman" w:hAnsi="Times New Roman"/>
          <w:color w:val="000000" w:themeColor="text1"/>
          <w:sz w:val="20"/>
          <w:szCs w:val="24"/>
          <w:lang w:val="en-US"/>
        </w:rPr>
        <w:t xml:space="preserve"> </w:t>
      </w:r>
      <w:r w:rsidR="00A137A1" w:rsidRPr="003125D5">
        <w:rPr>
          <w:rFonts w:ascii="Times New Roman" w:hAnsi="Times New Roman"/>
          <w:color w:val="000000" w:themeColor="text1"/>
          <w:sz w:val="20"/>
          <w:szCs w:val="24"/>
          <w:lang w:val="en-US"/>
        </w:rPr>
        <w:t>Shek</w:t>
      </w:r>
      <w:r w:rsidR="007D77C3" w:rsidRPr="003125D5">
        <w:rPr>
          <w:rFonts w:ascii="Times New Roman" w:hAnsi="Times New Roman"/>
          <w:color w:val="000000" w:themeColor="text1"/>
          <w:sz w:val="20"/>
          <w:szCs w:val="24"/>
          <w:vertAlign w:val="superscript"/>
          <w:lang w:val="en-US"/>
        </w:rPr>
        <w:t>1,4,8</w:t>
      </w:r>
      <w:r w:rsidR="00F92769" w:rsidRPr="003125D5">
        <w:rPr>
          <w:rFonts w:ascii="Times New Roman" w:hAnsi="Times New Roman"/>
          <w:color w:val="000000" w:themeColor="text1"/>
          <w:sz w:val="20"/>
          <w:szCs w:val="24"/>
          <w:lang w:val="en-US"/>
        </w:rPr>
        <w:t>,</w:t>
      </w:r>
      <w:r w:rsidR="00A137A1" w:rsidRPr="003125D5">
        <w:rPr>
          <w:rFonts w:ascii="Times New Roman" w:hAnsi="Times New Roman"/>
          <w:color w:val="000000" w:themeColor="text1"/>
          <w:sz w:val="20"/>
          <w:szCs w:val="24"/>
          <w:lang w:val="en-US"/>
        </w:rPr>
        <w:t xml:space="preserve"> </w:t>
      </w:r>
      <w:r w:rsidR="008915D2" w:rsidRPr="003125D5">
        <w:rPr>
          <w:rFonts w:ascii="Times New Roman" w:hAnsi="Times New Roman"/>
          <w:color w:val="000000" w:themeColor="text1"/>
          <w:sz w:val="20"/>
          <w:szCs w:val="24"/>
          <w:lang w:val="en-US"/>
        </w:rPr>
        <w:t>Yap-Seng Chong</w:t>
      </w:r>
      <w:r w:rsidR="007D77C3" w:rsidRPr="003125D5">
        <w:rPr>
          <w:rFonts w:ascii="Times New Roman" w:hAnsi="Times New Roman"/>
          <w:color w:val="000000" w:themeColor="text1"/>
          <w:sz w:val="20"/>
          <w:szCs w:val="24"/>
          <w:vertAlign w:val="superscript"/>
          <w:lang w:val="en-US"/>
        </w:rPr>
        <w:t>1,9</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Peter D</w:t>
      </w:r>
      <w:r w:rsidR="007D77C3"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Gluckman</w:t>
      </w:r>
      <w:r w:rsidR="007D77C3" w:rsidRPr="003125D5">
        <w:rPr>
          <w:rFonts w:ascii="Times New Roman" w:hAnsi="Times New Roman"/>
          <w:color w:val="000000" w:themeColor="text1"/>
          <w:sz w:val="20"/>
          <w:szCs w:val="24"/>
          <w:vertAlign w:val="superscript"/>
          <w:lang w:val="en-US"/>
        </w:rPr>
        <w:t>1,10</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Philip C</w:t>
      </w:r>
      <w:r w:rsidR="007D77C3"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Calder</w:t>
      </w:r>
      <w:r w:rsidR="007D77C3" w:rsidRPr="003125D5">
        <w:rPr>
          <w:rFonts w:ascii="Times New Roman" w:hAnsi="Times New Roman"/>
          <w:color w:val="000000" w:themeColor="text1"/>
          <w:sz w:val="20"/>
          <w:szCs w:val="24"/>
          <w:vertAlign w:val="superscript"/>
          <w:lang w:val="en-US"/>
        </w:rPr>
        <w:t>11,12</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w:t>
      </w:r>
      <w:r w:rsidR="005325A9" w:rsidRPr="003125D5">
        <w:rPr>
          <w:rFonts w:ascii="Times New Roman" w:hAnsi="Times New Roman"/>
          <w:color w:val="000000" w:themeColor="text1"/>
          <w:sz w:val="20"/>
          <w:szCs w:val="24"/>
          <w:lang w:val="en-US"/>
        </w:rPr>
        <w:br/>
      </w:r>
      <w:r w:rsidR="008915D2" w:rsidRPr="003125D5">
        <w:rPr>
          <w:rFonts w:ascii="Times New Roman" w:hAnsi="Times New Roman"/>
          <w:color w:val="000000" w:themeColor="text1"/>
          <w:sz w:val="20"/>
          <w:szCs w:val="24"/>
          <w:lang w:val="en-US"/>
        </w:rPr>
        <w:t>Keith M</w:t>
      </w:r>
      <w:r w:rsidR="007D77C3"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Godfrey</w:t>
      </w:r>
      <w:r w:rsidR="007D77C3" w:rsidRPr="003125D5">
        <w:rPr>
          <w:rFonts w:ascii="Times New Roman" w:hAnsi="Times New Roman"/>
          <w:color w:val="000000" w:themeColor="text1"/>
          <w:sz w:val="20"/>
          <w:szCs w:val="24"/>
          <w:vertAlign w:val="superscript"/>
          <w:lang w:val="en-US"/>
        </w:rPr>
        <w:t>11</w:t>
      </w:r>
      <w:r w:rsidR="008F297E" w:rsidRPr="003125D5">
        <w:rPr>
          <w:rFonts w:ascii="Times New Roman" w:hAnsi="Times New Roman"/>
          <w:color w:val="000000" w:themeColor="text1"/>
          <w:sz w:val="20"/>
          <w:szCs w:val="24"/>
          <w:vertAlign w:val="superscript"/>
          <w:lang w:val="en-US"/>
        </w:rPr>
        <w:t>,1</w:t>
      </w:r>
      <w:r w:rsidR="007D77C3" w:rsidRPr="003125D5">
        <w:rPr>
          <w:rFonts w:ascii="Times New Roman" w:hAnsi="Times New Roman"/>
          <w:color w:val="000000" w:themeColor="text1"/>
          <w:sz w:val="20"/>
          <w:szCs w:val="24"/>
          <w:vertAlign w:val="superscript"/>
          <w:lang w:val="en-US"/>
        </w:rPr>
        <w:t>2</w:t>
      </w:r>
      <w:r w:rsidR="008F297E" w:rsidRPr="003125D5">
        <w:rPr>
          <w:rFonts w:ascii="Times New Roman" w:hAnsi="Times New Roman"/>
          <w:color w:val="000000" w:themeColor="text1"/>
          <w:sz w:val="20"/>
          <w:szCs w:val="24"/>
          <w:vertAlign w:val="superscript"/>
          <w:lang w:val="en-US"/>
        </w:rPr>
        <w:t>,1</w:t>
      </w:r>
      <w:r w:rsidR="007D77C3" w:rsidRPr="003125D5">
        <w:rPr>
          <w:rFonts w:ascii="Times New Roman" w:hAnsi="Times New Roman"/>
          <w:color w:val="000000" w:themeColor="text1"/>
          <w:sz w:val="20"/>
          <w:szCs w:val="24"/>
          <w:vertAlign w:val="superscript"/>
          <w:lang w:val="en-US"/>
        </w:rPr>
        <w:t>3</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Mary </w:t>
      </w:r>
      <w:r w:rsidR="00A137A1" w:rsidRPr="003125D5">
        <w:rPr>
          <w:rFonts w:ascii="Times New Roman" w:hAnsi="Times New Roman"/>
          <w:color w:val="000000" w:themeColor="text1"/>
          <w:sz w:val="20"/>
          <w:szCs w:val="24"/>
          <w:lang w:val="en-US"/>
        </w:rPr>
        <w:t xml:space="preserve">Foong-Fong </w:t>
      </w:r>
      <w:r w:rsidR="00F92769" w:rsidRPr="003125D5">
        <w:rPr>
          <w:rFonts w:ascii="Times New Roman" w:hAnsi="Times New Roman"/>
          <w:color w:val="000000" w:themeColor="text1"/>
          <w:sz w:val="20"/>
          <w:szCs w:val="24"/>
          <w:lang w:val="en-US"/>
        </w:rPr>
        <w:t>Chong</w:t>
      </w:r>
      <w:r w:rsidR="008F297E" w:rsidRPr="003125D5">
        <w:rPr>
          <w:rFonts w:ascii="Times New Roman" w:hAnsi="Times New Roman"/>
          <w:color w:val="000000" w:themeColor="text1"/>
          <w:sz w:val="20"/>
          <w:szCs w:val="24"/>
          <w:vertAlign w:val="superscript"/>
          <w:lang w:val="en-US"/>
        </w:rPr>
        <w:t>1,1</w:t>
      </w:r>
      <w:r w:rsidR="007D77C3" w:rsidRPr="003125D5">
        <w:rPr>
          <w:rFonts w:ascii="Times New Roman" w:hAnsi="Times New Roman"/>
          <w:color w:val="000000" w:themeColor="text1"/>
          <w:sz w:val="20"/>
          <w:szCs w:val="24"/>
          <w:vertAlign w:val="superscript"/>
          <w:lang w:val="en-US"/>
        </w:rPr>
        <w:t>4</w:t>
      </w:r>
      <w:r w:rsidR="008F297E" w:rsidRPr="003125D5">
        <w:rPr>
          <w:rFonts w:ascii="Times New Roman" w:hAnsi="Times New Roman"/>
          <w:color w:val="000000" w:themeColor="text1"/>
          <w:sz w:val="20"/>
          <w:szCs w:val="24"/>
          <w:vertAlign w:val="superscript"/>
          <w:lang w:val="en-US"/>
        </w:rPr>
        <w:t>,1</w:t>
      </w:r>
      <w:r w:rsidR="007D77C3" w:rsidRPr="003125D5">
        <w:rPr>
          <w:rFonts w:ascii="Times New Roman" w:hAnsi="Times New Roman"/>
          <w:color w:val="000000" w:themeColor="text1"/>
          <w:sz w:val="20"/>
          <w:szCs w:val="24"/>
          <w:vertAlign w:val="superscript"/>
          <w:lang w:val="en-US"/>
        </w:rPr>
        <w:t>5</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Michael S</w:t>
      </w:r>
      <w:r w:rsidR="007D77C3"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Kramer</w:t>
      </w:r>
      <w:r w:rsidR="007D77C3" w:rsidRPr="003125D5">
        <w:rPr>
          <w:rFonts w:ascii="Times New Roman" w:hAnsi="Times New Roman"/>
          <w:color w:val="000000" w:themeColor="text1"/>
          <w:sz w:val="20"/>
          <w:szCs w:val="24"/>
          <w:vertAlign w:val="superscript"/>
          <w:lang w:val="en-US"/>
        </w:rPr>
        <w:t>9,16</w:t>
      </w:r>
      <w:r w:rsidR="00F92769" w:rsidRPr="003125D5">
        <w:rPr>
          <w:rFonts w:ascii="Times New Roman" w:hAnsi="Times New Roman"/>
          <w:color w:val="000000" w:themeColor="text1"/>
          <w:sz w:val="20"/>
          <w:szCs w:val="24"/>
          <w:lang w:val="en-US"/>
        </w:rPr>
        <w:t>,</w:t>
      </w:r>
      <w:r w:rsidR="008915D2" w:rsidRPr="003125D5">
        <w:rPr>
          <w:rFonts w:ascii="Times New Roman" w:hAnsi="Times New Roman"/>
          <w:color w:val="000000" w:themeColor="text1"/>
          <w:sz w:val="20"/>
          <w:szCs w:val="24"/>
          <w:lang w:val="en-US"/>
        </w:rPr>
        <w:t xml:space="preserve"> Neerja Karnani</w:t>
      </w:r>
      <w:r w:rsidR="007D77C3" w:rsidRPr="003125D5">
        <w:rPr>
          <w:rFonts w:ascii="Times New Roman" w:hAnsi="Times New Roman"/>
          <w:color w:val="000000" w:themeColor="text1"/>
          <w:sz w:val="20"/>
          <w:szCs w:val="24"/>
          <w:vertAlign w:val="superscript"/>
          <w:lang w:val="en-US"/>
        </w:rPr>
        <w:t>1,17</w:t>
      </w:r>
      <w:r w:rsidR="00F92769" w:rsidRPr="003125D5">
        <w:rPr>
          <w:rFonts w:ascii="Times New Roman" w:hAnsi="Times New Roman"/>
          <w:color w:val="000000" w:themeColor="text1"/>
          <w:sz w:val="20"/>
          <w:szCs w:val="24"/>
          <w:lang w:val="en-US"/>
        </w:rPr>
        <w:t>, Yung Seng Lee</w:t>
      </w:r>
      <w:r w:rsidR="008F297E" w:rsidRPr="003125D5">
        <w:rPr>
          <w:rFonts w:ascii="Times New Roman" w:hAnsi="Times New Roman"/>
          <w:color w:val="000000" w:themeColor="text1"/>
          <w:sz w:val="20"/>
          <w:szCs w:val="24"/>
          <w:vertAlign w:val="superscript"/>
          <w:lang w:val="en-US"/>
        </w:rPr>
        <w:t>1,</w:t>
      </w:r>
      <w:r w:rsidR="007D77C3" w:rsidRPr="003125D5">
        <w:rPr>
          <w:rFonts w:ascii="Times New Roman" w:hAnsi="Times New Roman"/>
          <w:color w:val="000000" w:themeColor="text1"/>
          <w:sz w:val="20"/>
          <w:szCs w:val="24"/>
          <w:vertAlign w:val="superscript"/>
          <w:lang w:val="en-US"/>
        </w:rPr>
        <w:t>4</w:t>
      </w:r>
      <w:r w:rsidR="008F297E" w:rsidRPr="003125D5">
        <w:rPr>
          <w:rFonts w:ascii="Times New Roman" w:hAnsi="Times New Roman"/>
          <w:color w:val="000000" w:themeColor="text1"/>
          <w:sz w:val="20"/>
          <w:szCs w:val="24"/>
          <w:vertAlign w:val="superscript"/>
          <w:lang w:val="en-US"/>
        </w:rPr>
        <w:t>,</w:t>
      </w:r>
      <w:r w:rsidR="007D77C3" w:rsidRPr="003125D5">
        <w:rPr>
          <w:rFonts w:ascii="Times New Roman" w:hAnsi="Times New Roman"/>
          <w:color w:val="000000" w:themeColor="text1"/>
          <w:sz w:val="20"/>
          <w:szCs w:val="24"/>
          <w:vertAlign w:val="superscript"/>
          <w:lang w:val="en-US"/>
        </w:rPr>
        <w:t>8</w:t>
      </w:r>
    </w:p>
    <w:p w14:paraId="5504B6C0" w14:textId="5E5A9158" w:rsidR="008915D2" w:rsidRPr="003125D5" w:rsidRDefault="008915D2" w:rsidP="006514F2">
      <w:pPr>
        <w:spacing w:before="240" w:after="0" w:line="360" w:lineRule="auto"/>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t xml:space="preserve">Author </w:t>
      </w:r>
      <w:r w:rsidR="00703447" w:rsidRPr="003125D5">
        <w:rPr>
          <w:rFonts w:ascii="Times New Roman" w:hAnsi="Times New Roman"/>
          <w:b/>
          <w:color w:val="000000" w:themeColor="text1"/>
          <w:sz w:val="24"/>
          <w:szCs w:val="24"/>
          <w:lang w:val="en-US"/>
        </w:rPr>
        <w:t>A</w:t>
      </w:r>
      <w:r w:rsidRPr="003125D5">
        <w:rPr>
          <w:rFonts w:ascii="Times New Roman" w:hAnsi="Times New Roman"/>
          <w:b/>
          <w:color w:val="000000" w:themeColor="text1"/>
          <w:sz w:val="24"/>
          <w:szCs w:val="24"/>
          <w:lang w:val="en-US"/>
        </w:rPr>
        <w:t>ffiliations:</w:t>
      </w:r>
    </w:p>
    <w:p w14:paraId="5BDCB6B9" w14:textId="3E93DEC0" w:rsidR="008915D2" w:rsidRPr="003125D5" w:rsidRDefault="008F297E" w:rsidP="00703447">
      <w:pPr>
        <w:spacing w:after="0" w:line="240" w:lineRule="auto"/>
        <w:rPr>
          <w:rFonts w:ascii="Times New Roman" w:hAnsi="Times New Roman"/>
          <w:color w:val="000000" w:themeColor="text1"/>
          <w:szCs w:val="24"/>
          <w:lang w:val="en-US"/>
        </w:rPr>
      </w:pPr>
      <w:r w:rsidRPr="003125D5">
        <w:rPr>
          <w:rFonts w:ascii="Times New Roman" w:hAnsi="Times New Roman"/>
          <w:color w:val="000000" w:themeColor="text1"/>
          <w:szCs w:val="24"/>
          <w:vertAlign w:val="superscript"/>
          <w:lang w:val="en-US"/>
        </w:rPr>
        <w:t>1</w:t>
      </w:r>
      <w:r w:rsidR="00C86B4A" w:rsidRPr="003125D5">
        <w:rPr>
          <w:rFonts w:ascii="Times New Roman" w:hAnsi="Times New Roman"/>
          <w:color w:val="000000" w:themeColor="text1"/>
          <w:szCs w:val="24"/>
          <w:vertAlign w:val="superscript"/>
          <w:lang w:val="en-US"/>
        </w:rPr>
        <w:t xml:space="preserve"> </w:t>
      </w:r>
      <w:r w:rsidR="008915D2" w:rsidRPr="003125D5">
        <w:rPr>
          <w:rFonts w:ascii="Times New Roman" w:hAnsi="Times New Roman"/>
          <w:color w:val="000000" w:themeColor="text1"/>
          <w:szCs w:val="24"/>
          <w:lang w:val="en-US"/>
        </w:rPr>
        <w:t>Singapore Institute for Clinical Sciences, Agency for Science</w:t>
      </w:r>
      <w:r w:rsidR="00DB476B" w:rsidRPr="003125D5">
        <w:rPr>
          <w:rFonts w:ascii="Times New Roman" w:hAnsi="Times New Roman"/>
          <w:color w:val="000000" w:themeColor="text1"/>
          <w:szCs w:val="24"/>
          <w:lang w:val="en-US"/>
        </w:rPr>
        <w:t>,</w:t>
      </w:r>
      <w:r w:rsidR="008915D2" w:rsidRPr="003125D5">
        <w:rPr>
          <w:rFonts w:ascii="Times New Roman" w:hAnsi="Times New Roman"/>
          <w:color w:val="000000" w:themeColor="text1"/>
          <w:szCs w:val="24"/>
          <w:lang w:val="en-US"/>
        </w:rPr>
        <w:t xml:space="preserve"> Technology </w:t>
      </w:r>
      <w:r w:rsidR="00DB476B" w:rsidRPr="003125D5">
        <w:rPr>
          <w:rFonts w:ascii="Times New Roman" w:hAnsi="Times New Roman"/>
          <w:color w:val="000000" w:themeColor="text1"/>
          <w:szCs w:val="24"/>
          <w:lang w:val="en-US"/>
        </w:rPr>
        <w:t xml:space="preserve">and </w:t>
      </w:r>
      <w:r w:rsidR="008915D2" w:rsidRPr="003125D5">
        <w:rPr>
          <w:rFonts w:ascii="Times New Roman" w:hAnsi="Times New Roman"/>
          <w:color w:val="000000" w:themeColor="text1"/>
          <w:szCs w:val="24"/>
          <w:lang w:val="en-US"/>
        </w:rPr>
        <w:t>Research (A*STAR), Singapore</w:t>
      </w:r>
      <w:r w:rsidRPr="003125D5">
        <w:rPr>
          <w:rFonts w:ascii="Times New Roman" w:hAnsi="Times New Roman"/>
          <w:color w:val="000000" w:themeColor="text1"/>
          <w:szCs w:val="24"/>
          <w:lang w:val="en-US"/>
        </w:rPr>
        <w:t xml:space="preserve"> (JYB, HP, IMA, SES, LPS, YSC, PDG, MFFC, NK, YSL)</w:t>
      </w:r>
      <w:r w:rsidR="008915D2" w:rsidRPr="003125D5">
        <w:rPr>
          <w:rFonts w:ascii="Times New Roman" w:hAnsi="Times New Roman"/>
          <w:color w:val="000000" w:themeColor="text1"/>
          <w:szCs w:val="24"/>
          <w:lang w:val="en-US"/>
        </w:rPr>
        <w:t>;</w:t>
      </w:r>
    </w:p>
    <w:p w14:paraId="1D1828C5" w14:textId="14CA35B9" w:rsidR="00A137A1" w:rsidRPr="003125D5" w:rsidRDefault="007D77C3" w:rsidP="00703447">
      <w:pPr>
        <w:spacing w:after="0" w:line="240" w:lineRule="auto"/>
        <w:rPr>
          <w:rFonts w:ascii="Times New Roman" w:hAnsi="Times New Roman"/>
          <w:color w:val="000000" w:themeColor="text1"/>
          <w:szCs w:val="24"/>
          <w:shd w:val="clear" w:color="auto" w:fill="FFFFFF"/>
        </w:rPr>
      </w:pPr>
      <w:r w:rsidRPr="003125D5">
        <w:rPr>
          <w:rFonts w:ascii="Times New Roman" w:hAnsi="Times New Roman"/>
          <w:color w:val="000000" w:themeColor="text1"/>
          <w:szCs w:val="24"/>
          <w:shd w:val="clear" w:color="auto" w:fill="FFFFFF"/>
          <w:vertAlign w:val="superscript"/>
        </w:rPr>
        <w:t>2</w:t>
      </w:r>
      <w:r w:rsidR="00C86B4A" w:rsidRPr="003125D5">
        <w:rPr>
          <w:rFonts w:ascii="Times New Roman" w:hAnsi="Times New Roman"/>
          <w:color w:val="000000" w:themeColor="text1"/>
          <w:szCs w:val="24"/>
          <w:shd w:val="clear" w:color="auto" w:fill="FFFFFF"/>
          <w:vertAlign w:val="superscript"/>
        </w:rPr>
        <w:t xml:space="preserve"> </w:t>
      </w:r>
      <w:r w:rsidR="00A137A1" w:rsidRPr="003125D5">
        <w:rPr>
          <w:rFonts w:ascii="Times New Roman" w:hAnsi="Times New Roman"/>
          <w:color w:val="000000" w:themeColor="text1"/>
          <w:szCs w:val="24"/>
          <w:shd w:val="clear" w:color="auto" w:fill="FFFFFF"/>
        </w:rPr>
        <w:t>Clinical Epidemiology and Biostatistics Unit, Murdoch Childrens Research Institute, Melbourne, Australia</w:t>
      </w:r>
      <w:r w:rsidR="008F297E" w:rsidRPr="003125D5">
        <w:rPr>
          <w:rFonts w:ascii="Times New Roman" w:hAnsi="Times New Roman"/>
          <w:color w:val="000000" w:themeColor="text1"/>
          <w:szCs w:val="24"/>
          <w:shd w:val="clear" w:color="auto" w:fill="FFFFFF"/>
        </w:rPr>
        <w:t xml:space="preserve"> (MMB)</w:t>
      </w:r>
      <w:r w:rsidR="00CD7696" w:rsidRPr="003125D5">
        <w:rPr>
          <w:rFonts w:ascii="Times New Roman" w:hAnsi="Times New Roman"/>
          <w:color w:val="000000" w:themeColor="text1"/>
          <w:szCs w:val="24"/>
          <w:shd w:val="clear" w:color="auto" w:fill="FFFFFF"/>
        </w:rPr>
        <w:t>;</w:t>
      </w:r>
    </w:p>
    <w:p w14:paraId="56B2D636" w14:textId="2C7BB6FA" w:rsidR="00431953" w:rsidRPr="003125D5" w:rsidRDefault="007D77C3" w:rsidP="00703447">
      <w:pPr>
        <w:spacing w:after="0" w:line="240" w:lineRule="auto"/>
        <w:rPr>
          <w:rFonts w:ascii="Times New Roman" w:hAnsi="Times New Roman"/>
          <w:color w:val="000000" w:themeColor="text1"/>
          <w:szCs w:val="24"/>
          <w:shd w:val="clear" w:color="auto" w:fill="FFFFFF"/>
        </w:rPr>
      </w:pPr>
      <w:r w:rsidRPr="003125D5">
        <w:rPr>
          <w:rFonts w:ascii="Times New Roman" w:hAnsi="Times New Roman"/>
          <w:color w:val="000000" w:themeColor="text1"/>
          <w:szCs w:val="24"/>
          <w:shd w:val="clear" w:color="auto" w:fill="FFFFFF"/>
          <w:vertAlign w:val="superscript"/>
        </w:rPr>
        <w:t>3</w:t>
      </w:r>
      <w:r w:rsidR="00C86B4A" w:rsidRPr="003125D5">
        <w:rPr>
          <w:rFonts w:ascii="Times New Roman" w:hAnsi="Times New Roman"/>
          <w:color w:val="000000" w:themeColor="text1"/>
          <w:szCs w:val="24"/>
          <w:shd w:val="clear" w:color="auto" w:fill="FFFFFF"/>
          <w:vertAlign w:val="superscript"/>
        </w:rPr>
        <w:t xml:space="preserve"> </w:t>
      </w:r>
      <w:r w:rsidR="00D91AA8" w:rsidRPr="003125D5">
        <w:rPr>
          <w:rFonts w:ascii="Times New Roman" w:hAnsi="Times New Roman"/>
          <w:color w:val="000000" w:themeColor="text1"/>
          <w:szCs w:val="24"/>
          <w:shd w:val="clear" w:color="auto" w:fill="FFFFFF"/>
        </w:rPr>
        <w:t>Melbourne School of Population and Global Health, University of Melbourne, Melbourne, Australia</w:t>
      </w:r>
      <w:r w:rsidR="008F297E" w:rsidRPr="003125D5">
        <w:rPr>
          <w:rFonts w:ascii="Times New Roman" w:hAnsi="Times New Roman"/>
          <w:color w:val="000000" w:themeColor="text1"/>
          <w:szCs w:val="24"/>
          <w:shd w:val="clear" w:color="auto" w:fill="FFFFFF"/>
        </w:rPr>
        <w:t xml:space="preserve"> (MMB);</w:t>
      </w:r>
    </w:p>
    <w:p w14:paraId="395B5AF5" w14:textId="7CD668B7" w:rsidR="00A137A1" w:rsidRPr="003125D5" w:rsidRDefault="007D77C3"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4</w:t>
      </w:r>
      <w:r w:rsidR="00C86B4A" w:rsidRPr="003125D5">
        <w:rPr>
          <w:rFonts w:ascii="Times New Roman" w:hAnsi="Times New Roman"/>
          <w:color w:val="000000" w:themeColor="text1"/>
          <w:szCs w:val="24"/>
          <w:vertAlign w:val="superscript"/>
        </w:rPr>
        <w:t xml:space="preserve"> </w:t>
      </w:r>
      <w:r w:rsidR="00A137A1" w:rsidRPr="003125D5">
        <w:rPr>
          <w:rFonts w:ascii="Times New Roman" w:hAnsi="Times New Roman"/>
          <w:color w:val="000000" w:themeColor="text1"/>
          <w:szCs w:val="24"/>
        </w:rPr>
        <w:t>Department of Paediatrics, Yong Loo Lin School of Medicine, National University of Singapore, Singapore</w:t>
      </w:r>
      <w:r w:rsidR="008F297E" w:rsidRPr="003125D5">
        <w:rPr>
          <w:rFonts w:ascii="Times New Roman" w:hAnsi="Times New Roman"/>
          <w:color w:val="000000" w:themeColor="text1"/>
          <w:szCs w:val="24"/>
        </w:rPr>
        <w:t xml:space="preserve"> (SES, LPS, YSL)</w:t>
      </w:r>
      <w:r w:rsidR="00CD7696" w:rsidRPr="003125D5">
        <w:rPr>
          <w:rFonts w:ascii="Times New Roman" w:hAnsi="Times New Roman"/>
          <w:color w:val="000000" w:themeColor="text1"/>
          <w:szCs w:val="24"/>
        </w:rPr>
        <w:t>;</w:t>
      </w:r>
    </w:p>
    <w:p w14:paraId="5898387F" w14:textId="5F76D553" w:rsidR="00A137A1" w:rsidRPr="003125D5" w:rsidRDefault="007D77C3"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5</w:t>
      </w:r>
      <w:r w:rsidR="00C86B4A" w:rsidRPr="003125D5">
        <w:rPr>
          <w:rFonts w:ascii="Times New Roman" w:hAnsi="Times New Roman"/>
          <w:color w:val="000000" w:themeColor="text1"/>
          <w:szCs w:val="24"/>
          <w:vertAlign w:val="superscript"/>
        </w:rPr>
        <w:t xml:space="preserve"> </w:t>
      </w:r>
      <w:r w:rsidR="00A137A1" w:rsidRPr="003125D5">
        <w:rPr>
          <w:rFonts w:ascii="Times New Roman" w:hAnsi="Times New Roman"/>
          <w:color w:val="000000" w:themeColor="text1"/>
          <w:szCs w:val="24"/>
        </w:rPr>
        <w:t>Department of Paediatric Endocrinology, KK Women's and</w:t>
      </w:r>
      <w:r w:rsidR="00CD7696" w:rsidRPr="003125D5">
        <w:rPr>
          <w:rFonts w:ascii="Times New Roman" w:hAnsi="Times New Roman"/>
          <w:color w:val="000000" w:themeColor="text1"/>
          <w:szCs w:val="24"/>
        </w:rPr>
        <w:t xml:space="preserve"> Children's Hospital, Singapore</w:t>
      </w:r>
      <w:r w:rsidR="008F297E" w:rsidRPr="003125D5">
        <w:rPr>
          <w:rFonts w:ascii="Times New Roman" w:hAnsi="Times New Roman"/>
          <w:color w:val="000000" w:themeColor="text1"/>
          <w:szCs w:val="24"/>
        </w:rPr>
        <w:t xml:space="preserve"> (FY)</w:t>
      </w:r>
      <w:r w:rsidR="00CD7696" w:rsidRPr="003125D5">
        <w:rPr>
          <w:rFonts w:ascii="Times New Roman" w:hAnsi="Times New Roman"/>
          <w:color w:val="000000" w:themeColor="text1"/>
          <w:szCs w:val="24"/>
        </w:rPr>
        <w:t>;</w:t>
      </w:r>
    </w:p>
    <w:p w14:paraId="24F77F2A" w14:textId="4EFD417D" w:rsidR="00A137A1" w:rsidRPr="003125D5" w:rsidRDefault="007D77C3"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6</w:t>
      </w:r>
      <w:r w:rsidR="00C86B4A" w:rsidRPr="003125D5">
        <w:rPr>
          <w:rFonts w:ascii="Times New Roman" w:hAnsi="Times New Roman"/>
          <w:color w:val="000000" w:themeColor="text1"/>
          <w:szCs w:val="24"/>
          <w:vertAlign w:val="superscript"/>
        </w:rPr>
        <w:t xml:space="preserve"> </w:t>
      </w:r>
      <w:r w:rsidR="00A137A1" w:rsidRPr="003125D5">
        <w:rPr>
          <w:rFonts w:ascii="Times New Roman" w:hAnsi="Times New Roman"/>
          <w:color w:val="000000" w:themeColor="text1"/>
          <w:szCs w:val="24"/>
        </w:rPr>
        <w:t>Department of Maternal Fetal Medicine, KK Women's and Children's Hospital, Singapore</w:t>
      </w:r>
      <w:r w:rsidR="008F297E" w:rsidRPr="003125D5">
        <w:rPr>
          <w:rFonts w:ascii="Times New Roman" w:hAnsi="Times New Roman"/>
          <w:color w:val="000000" w:themeColor="text1"/>
          <w:szCs w:val="24"/>
        </w:rPr>
        <w:t xml:space="preserve"> (KHT)</w:t>
      </w:r>
      <w:r w:rsidR="00CD7696" w:rsidRPr="003125D5">
        <w:rPr>
          <w:rFonts w:ascii="Times New Roman" w:hAnsi="Times New Roman"/>
          <w:color w:val="000000" w:themeColor="text1"/>
          <w:szCs w:val="24"/>
        </w:rPr>
        <w:t>;</w:t>
      </w:r>
      <w:r w:rsidR="00A137A1" w:rsidRPr="003125D5">
        <w:rPr>
          <w:rFonts w:ascii="Times New Roman" w:hAnsi="Times New Roman"/>
          <w:color w:val="000000" w:themeColor="text1"/>
          <w:szCs w:val="24"/>
        </w:rPr>
        <w:t xml:space="preserve"> </w:t>
      </w:r>
    </w:p>
    <w:p w14:paraId="643C6AFA" w14:textId="2237D649" w:rsidR="00A137A1" w:rsidRPr="003125D5" w:rsidRDefault="007D77C3"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7</w:t>
      </w:r>
      <w:r w:rsidR="00C86B4A" w:rsidRPr="003125D5">
        <w:rPr>
          <w:rFonts w:ascii="Times New Roman" w:hAnsi="Times New Roman"/>
          <w:color w:val="000000" w:themeColor="text1"/>
          <w:szCs w:val="24"/>
          <w:vertAlign w:val="superscript"/>
        </w:rPr>
        <w:t xml:space="preserve"> </w:t>
      </w:r>
      <w:r w:rsidR="00A137A1" w:rsidRPr="003125D5">
        <w:rPr>
          <w:rFonts w:ascii="Times New Roman" w:hAnsi="Times New Roman"/>
          <w:color w:val="000000" w:themeColor="text1"/>
          <w:szCs w:val="24"/>
        </w:rPr>
        <w:t>Duke-NUS Medical School, Singapore</w:t>
      </w:r>
      <w:r w:rsidR="008F297E" w:rsidRPr="003125D5">
        <w:rPr>
          <w:rFonts w:ascii="Times New Roman" w:hAnsi="Times New Roman"/>
          <w:color w:val="000000" w:themeColor="text1"/>
          <w:szCs w:val="24"/>
        </w:rPr>
        <w:t xml:space="preserve"> (KHT)</w:t>
      </w:r>
      <w:r w:rsidR="00CD7696" w:rsidRPr="003125D5">
        <w:rPr>
          <w:rFonts w:ascii="Times New Roman" w:hAnsi="Times New Roman"/>
          <w:color w:val="000000" w:themeColor="text1"/>
          <w:szCs w:val="24"/>
        </w:rPr>
        <w:t>;</w:t>
      </w:r>
    </w:p>
    <w:p w14:paraId="7A16350B" w14:textId="3A4E1194" w:rsidR="00A137A1" w:rsidRPr="003125D5" w:rsidRDefault="007D77C3"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8</w:t>
      </w:r>
      <w:r w:rsidR="00C86B4A" w:rsidRPr="003125D5">
        <w:rPr>
          <w:rFonts w:ascii="Times New Roman" w:hAnsi="Times New Roman"/>
          <w:color w:val="000000" w:themeColor="text1"/>
          <w:szCs w:val="24"/>
          <w:vertAlign w:val="superscript"/>
        </w:rPr>
        <w:t xml:space="preserve"> </w:t>
      </w:r>
      <w:r w:rsidR="00F92769" w:rsidRPr="003125D5">
        <w:rPr>
          <w:rFonts w:ascii="Times New Roman" w:hAnsi="Times New Roman"/>
          <w:color w:val="000000" w:themeColor="text1"/>
          <w:szCs w:val="24"/>
        </w:rPr>
        <w:t>Khoo Teck Puat - National University Children’s Medical Institute, National University Health System, Singapore</w:t>
      </w:r>
      <w:r w:rsidR="008F297E" w:rsidRPr="003125D5">
        <w:rPr>
          <w:rFonts w:ascii="Times New Roman" w:hAnsi="Times New Roman"/>
          <w:color w:val="000000" w:themeColor="text1"/>
          <w:szCs w:val="24"/>
        </w:rPr>
        <w:t xml:space="preserve"> (LPS, YSL)</w:t>
      </w:r>
      <w:r w:rsidR="00F92769" w:rsidRPr="003125D5">
        <w:rPr>
          <w:rFonts w:ascii="Times New Roman" w:hAnsi="Times New Roman"/>
          <w:color w:val="000000" w:themeColor="text1"/>
          <w:szCs w:val="24"/>
        </w:rPr>
        <w:t>;</w:t>
      </w:r>
    </w:p>
    <w:p w14:paraId="3822E096" w14:textId="42DCAEB0" w:rsidR="00F92769" w:rsidRPr="003125D5" w:rsidRDefault="007D77C3"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9</w:t>
      </w:r>
      <w:r w:rsidR="00C86B4A" w:rsidRPr="003125D5">
        <w:rPr>
          <w:rFonts w:ascii="Times New Roman" w:hAnsi="Times New Roman"/>
          <w:color w:val="000000" w:themeColor="text1"/>
          <w:szCs w:val="24"/>
          <w:vertAlign w:val="superscript"/>
        </w:rPr>
        <w:t xml:space="preserve"> </w:t>
      </w:r>
      <w:r w:rsidR="00F92769" w:rsidRPr="003125D5">
        <w:rPr>
          <w:rFonts w:ascii="Times New Roman" w:hAnsi="Times New Roman"/>
          <w:color w:val="000000" w:themeColor="text1"/>
          <w:szCs w:val="24"/>
        </w:rPr>
        <w:t>Department of Obstetrics &amp; Gynaecology, Yong Loo Lin School of Medicine, National University of Singapore, Singapore</w:t>
      </w:r>
      <w:r w:rsidR="008F297E" w:rsidRPr="003125D5">
        <w:rPr>
          <w:rFonts w:ascii="Times New Roman" w:hAnsi="Times New Roman"/>
          <w:color w:val="000000" w:themeColor="text1"/>
          <w:szCs w:val="24"/>
        </w:rPr>
        <w:t xml:space="preserve"> (YSC, MSK)</w:t>
      </w:r>
      <w:r w:rsidR="00F92769" w:rsidRPr="003125D5">
        <w:rPr>
          <w:rFonts w:ascii="Times New Roman" w:hAnsi="Times New Roman"/>
          <w:color w:val="000000" w:themeColor="text1"/>
          <w:szCs w:val="24"/>
        </w:rPr>
        <w:t>;</w:t>
      </w:r>
    </w:p>
    <w:p w14:paraId="6A167A4F" w14:textId="081C7CA9" w:rsidR="00F92769" w:rsidRPr="003125D5" w:rsidRDefault="008F297E"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1</w:t>
      </w:r>
      <w:r w:rsidR="007D77C3" w:rsidRPr="003125D5">
        <w:rPr>
          <w:rFonts w:ascii="Times New Roman" w:hAnsi="Times New Roman"/>
          <w:color w:val="000000" w:themeColor="text1"/>
          <w:szCs w:val="24"/>
          <w:vertAlign w:val="superscript"/>
        </w:rPr>
        <w:t>0</w:t>
      </w:r>
      <w:r w:rsidR="00C86B4A" w:rsidRPr="003125D5">
        <w:rPr>
          <w:rFonts w:ascii="Times New Roman" w:hAnsi="Times New Roman"/>
          <w:color w:val="000000" w:themeColor="text1"/>
          <w:szCs w:val="24"/>
          <w:vertAlign w:val="superscript"/>
        </w:rPr>
        <w:t xml:space="preserve"> </w:t>
      </w:r>
      <w:r w:rsidR="00F92769" w:rsidRPr="003125D5">
        <w:rPr>
          <w:rFonts w:ascii="Times New Roman" w:hAnsi="Times New Roman"/>
          <w:color w:val="000000" w:themeColor="text1"/>
          <w:szCs w:val="24"/>
        </w:rPr>
        <w:t>Liggins Institute, University of Auckland, Auckland, New Zealand</w:t>
      </w:r>
      <w:r w:rsidRPr="003125D5">
        <w:rPr>
          <w:rFonts w:ascii="Times New Roman" w:hAnsi="Times New Roman"/>
          <w:color w:val="000000" w:themeColor="text1"/>
          <w:szCs w:val="24"/>
        </w:rPr>
        <w:t xml:space="preserve"> (PDG)</w:t>
      </w:r>
      <w:r w:rsidR="00F92769" w:rsidRPr="003125D5">
        <w:rPr>
          <w:rFonts w:ascii="Times New Roman" w:hAnsi="Times New Roman"/>
          <w:color w:val="000000" w:themeColor="text1"/>
          <w:szCs w:val="24"/>
        </w:rPr>
        <w:t>;</w:t>
      </w:r>
    </w:p>
    <w:p w14:paraId="79A89E00" w14:textId="05281992" w:rsidR="00F92769" w:rsidRPr="003125D5" w:rsidRDefault="008F297E" w:rsidP="00703447">
      <w:pPr>
        <w:spacing w:after="0" w:line="240" w:lineRule="auto"/>
        <w:rPr>
          <w:rFonts w:ascii="Times New Roman" w:hAnsi="Times New Roman"/>
          <w:color w:val="000000" w:themeColor="text1"/>
          <w:szCs w:val="24"/>
          <w:shd w:val="clear" w:color="auto" w:fill="FFFFFF"/>
        </w:rPr>
      </w:pPr>
      <w:r w:rsidRPr="003125D5">
        <w:rPr>
          <w:rFonts w:ascii="Times New Roman" w:hAnsi="Times New Roman"/>
          <w:color w:val="000000" w:themeColor="text1"/>
          <w:szCs w:val="24"/>
          <w:shd w:val="clear" w:color="auto" w:fill="FFFFFF"/>
          <w:vertAlign w:val="superscript"/>
        </w:rPr>
        <w:t>1</w:t>
      </w:r>
      <w:r w:rsidR="007D77C3" w:rsidRPr="003125D5">
        <w:rPr>
          <w:rFonts w:ascii="Times New Roman" w:hAnsi="Times New Roman"/>
          <w:color w:val="000000" w:themeColor="text1"/>
          <w:szCs w:val="24"/>
          <w:shd w:val="clear" w:color="auto" w:fill="FFFFFF"/>
          <w:vertAlign w:val="superscript"/>
        </w:rPr>
        <w:t>1</w:t>
      </w:r>
      <w:r w:rsidR="00C86B4A" w:rsidRPr="003125D5">
        <w:rPr>
          <w:rFonts w:ascii="Times New Roman" w:hAnsi="Times New Roman"/>
          <w:color w:val="000000" w:themeColor="text1"/>
          <w:szCs w:val="24"/>
          <w:shd w:val="clear" w:color="auto" w:fill="FFFFFF"/>
          <w:vertAlign w:val="superscript"/>
        </w:rPr>
        <w:t xml:space="preserve"> </w:t>
      </w:r>
      <w:r w:rsidR="00F92769" w:rsidRPr="003125D5">
        <w:rPr>
          <w:rFonts w:ascii="Times New Roman" w:hAnsi="Times New Roman"/>
          <w:color w:val="000000" w:themeColor="text1"/>
          <w:szCs w:val="24"/>
          <w:shd w:val="clear" w:color="auto" w:fill="FFFFFF"/>
        </w:rPr>
        <w:t>Faculty of Medicine,</w:t>
      </w:r>
      <w:r w:rsidR="00CD7696" w:rsidRPr="003125D5">
        <w:rPr>
          <w:rFonts w:ascii="Times New Roman" w:hAnsi="Times New Roman"/>
          <w:color w:val="000000" w:themeColor="text1"/>
          <w:szCs w:val="24"/>
          <w:shd w:val="clear" w:color="auto" w:fill="FFFFFF"/>
        </w:rPr>
        <w:t xml:space="preserve"> </w:t>
      </w:r>
      <w:r w:rsidR="00F92769" w:rsidRPr="003125D5">
        <w:rPr>
          <w:rFonts w:ascii="Times New Roman" w:hAnsi="Times New Roman"/>
          <w:color w:val="000000" w:themeColor="text1"/>
          <w:szCs w:val="24"/>
          <w:shd w:val="clear" w:color="auto" w:fill="FFFFFF"/>
        </w:rPr>
        <w:t>University of Southampton,</w:t>
      </w:r>
      <w:r w:rsidR="00CD7696" w:rsidRPr="003125D5">
        <w:rPr>
          <w:rFonts w:ascii="Times New Roman" w:hAnsi="Times New Roman"/>
          <w:color w:val="000000" w:themeColor="text1"/>
          <w:szCs w:val="24"/>
          <w:shd w:val="clear" w:color="auto" w:fill="FFFFFF"/>
        </w:rPr>
        <w:t xml:space="preserve"> </w:t>
      </w:r>
      <w:r w:rsidR="00F92769" w:rsidRPr="003125D5">
        <w:rPr>
          <w:rFonts w:ascii="Times New Roman" w:hAnsi="Times New Roman"/>
          <w:color w:val="000000" w:themeColor="text1"/>
          <w:szCs w:val="24"/>
          <w:shd w:val="clear" w:color="auto" w:fill="FFFFFF"/>
        </w:rPr>
        <w:t>Southampton</w:t>
      </w:r>
      <w:r w:rsidR="00CD7696" w:rsidRPr="003125D5">
        <w:rPr>
          <w:rFonts w:ascii="Times New Roman" w:hAnsi="Times New Roman"/>
          <w:color w:val="000000" w:themeColor="text1"/>
          <w:szCs w:val="24"/>
          <w:shd w:val="clear" w:color="auto" w:fill="FFFFFF"/>
        </w:rPr>
        <w:t>,</w:t>
      </w:r>
      <w:r w:rsidR="00F92769" w:rsidRPr="003125D5">
        <w:rPr>
          <w:rFonts w:ascii="Times New Roman" w:hAnsi="Times New Roman"/>
          <w:color w:val="000000" w:themeColor="text1"/>
          <w:szCs w:val="24"/>
          <w:shd w:val="clear" w:color="auto" w:fill="FFFFFF"/>
        </w:rPr>
        <w:t xml:space="preserve"> U</w:t>
      </w:r>
      <w:r w:rsidR="00CD7696" w:rsidRPr="003125D5">
        <w:rPr>
          <w:rFonts w:ascii="Times New Roman" w:hAnsi="Times New Roman"/>
          <w:color w:val="000000" w:themeColor="text1"/>
          <w:szCs w:val="24"/>
          <w:shd w:val="clear" w:color="auto" w:fill="FFFFFF"/>
        </w:rPr>
        <w:t xml:space="preserve">nited </w:t>
      </w:r>
      <w:r w:rsidR="00F92769" w:rsidRPr="003125D5">
        <w:rPr>
          <w:rFonts w:ascii="Times New Roman" w:hAnsi="Times New Roman"/>
          <w:color w:val="000000" w:themeColor="text1"/>
          <w:szCs w:val="24"/>
          <w:shd w:val="clear" w:color="auto" w:fill="FFFFFF"/>
        </w:rPr>
        <w:t>K</w:t>
      </w:r>
      <w:r w:rsidR="00CD7696" w:rsidRPr="003125D5">
        <w:rPr>
          <w:rFonts w:ascii="Times New Roman" w:hAnsi="Times New Roman"/>
          <w:color w:val="000000" w:themeColor="text1"/>
          <w:szCs w:val="24"/>
          <w:shd w:val="clear" w:color="auto" w:fill="FFFFFF"/>
        </w:rPr>
        <w:t>ingdom</w:t>
      </w:r>
      <w:r w:rsidRPr="003125D5">
        <w:rPr>
          <w:rFonts w:ascii="Times New Roman" w:hAnsi="Times New Roman"/>
          <w:color w:val="000000" w:themeColor="text1"/>
          <w:szCs w:val="24"/>
          <w:shd w:val="clear" w:color="auto" w:fill="FFFFFF"/>
        </w:rPr>
        <w:t xml:space="preserve"> (PCC, KMG)</w:t>
      </w:r>
      <w:r w:rsidR="00CD7696" w:rsidRPr="003125D5">
        <w:rPr>
          <w:rFonts w:ascii="Times New Roman" w:hAnsi="Times New Roman"/>
          <w:color w:val="000000" w:themeColor="text1"/>
          <w:szCs w:val="24"/>
          <w:shd w:val="clear" w:color="auto" w:fill="FFFFFF"/>
        </w:rPr>
        <w:t>;</w:t>
      </w:r>
    </w:p>
    <w:p w14:paraId="6CFCA108" w14:textId="64B6145A" w:rsidR="00F92769" w:rsidRPr="003125D5" w:rsidRDefault="008F297E"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1</w:t>
      </w:r>
      <w:r w:rsidR="007D77C3" w:rsidRPr="003125D5">
        <w:rPr>
          <w:rFonts w:ascii="Times New Roman" w:hAnsi="Times New Roman"/>
          <w:color w:val="000000" w:themeColor="text1"/>
          <w:szCs w:val="24"/>
          <w:vertAlign w:val="superscript"/>
        </w:rPr>
        <w:t>2</w:t>
      </w:r>
      <w:r w:rsidR="00C86B4A" w:rsidRPr="003125D5">
        <w:rPr>
          <w:rFonts w:ascii="Times New Roman" w:hAnsi="Times New Roman"/>
          <w:color w:val="000000" w:themeColor="text1"/>
          <w:szCs w:val="24"/>
          <w:vertAlign w:val="superscript"/>
        </w:rPr>
        <w:t xml:space="preserve"> </w:t>
      </w:r>
      <w:r w:rsidR="00E7530E" w:rsidRPr="003125D5">
        <w:rPr>
          <w:rFonts w:ascii="Times New Roman" w:hAnsi="Times New Roman"/>
          <w:color w:val="000000" w:themeColor="text1"/>
          <w:szCs w:val="24"/>
        </w:rPr>
        <w:t>NIHR Southampton Biomedical Research Centre, University of Southampton and University Hospital Southampton NHS Foundation Trust, Southampton, United Kingdom</w:t>
      </w:r>
      <w:r w:rsidRPr="003125D5">
        <w:rPr>
          <w:rFonts w:ascii="Times New Roman" w:hAnsi="Times New Roman"/>
          <w:color w:val="000000" w:themeColor="text1"/>
          <w:szCs w:val="24"/>
        </w:rPr>
        <w:t xml:space="preserve"> (PCC, KMG)</w:t>
      </w:r>
      <w:r w:rsidR="00F92769" w:rsidRPr="003125D5">
        <w:rPr>
          <w:rFonts w:ascii="Times New Roman" w:hAnsi="Times New Roman"/>
          <w:color w:val="000000" w:themeColor="text1"/>
          <w:szCs w:val="24"/>
        </w:rPr>
        <w:t>;</w:t>
      </w:r>
    </w:p>
    <w:p w14:paraId="4A82758D" w14:textId="4869C8DB" w:rsidR="00F92769" w:rsidRPr="003125D5" w:rsidRDefault="008F297E"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lastRenderedPageBreak/>
        <w:t>1</w:t>
      </w:r>
      <w:r w:rsidR="007D77C3" w:rsidRPr="003125D5">
        <w:rPr>
          <w:rFonts w:ascii="Times New Roman" w:hAnsi="Times New Roman"/>
          <w:color w:val="000000" w:themeColor="text1"/>
          <w:szCs w:val="24"/>
          <w:vertAlign w:val="superscript"/>
        </w:rPr>
        <w:t>3</w:t>
      </w:r>
      <w:r w:rsidR="00C86B4A" w:rsidRPr="003125D5">
        <w:rPr>
          <w:rFonts w:ascii="Times New Roman" w:hAnsi="Times New Roman"/>
          <w:color w:val="000000" w:themeColor="text1"/>
          <w:szCs w:val="24"/>
          <w:vertAlign w:val="superscript"/>
        </w:rPr>
        <w:t xml:space="preserve"> </w:t>
      </w:r>
      <w:r w:rsidR="00E7530E" w:rsidRPr="003125D5">
        <w:rPr>
          <w:rFonts w:ascii="Times New Roman" w:hAnsi="Times New Roman"/>
          <w:color w:val="000000" w:themeColor="text1"/>
          <w:szCs w:val="24"/>
        </w:rPr>
        <w:t>Medical Research Council Lifecourse Epidemiology Unit, University of Southampton, Southampton, United Kingdom</w:t>
      </w:r>
      <w:r w:rsidR="005954B7" w:rsidRPr="003125D5">
        <w:rPr>
          <w:rFonts w:ascii="Times New Roman" w:hAnsi="Times New Roman"/>
          <w:color w:val="000000" w:themeColor="text1"/>
          <w:szCs w:val="24"/>
        </w:rPr>
        <w:t xml:space="preserve"> (</w:t>
      </w:r>
      <w:r w:rsidRPr="003125D5">
        <w:rPr>
          <w:rFonts w:ascii="Times New Roman" w:hAnsi="Times New Roman"/>
          <w:color w:val="000000" w:themeColor="text1"/>
          <w:szCs w:val="24"/>
        </w:rPr>
        <w:t>KMG)</w:t>
      </w:r>
      <w:r w:rsidR="00F92769" w:rsidRPr="003125D5">
        <w:rPr>
          <w:rFonts w:ascii="Times New Roman" w:hAnsi="Times New Roman"/>
          <w:color w:val="000000" w:themeColor="text1"/>
          <w:szCs w:val="24"/>
        </w:rPr>
        <w:t>;</w:t>
      </w:r>
    </w:p>
    <w:p w14:paraId="7A373D65" w14:textId="6CDF8C54" w:rsidR="00F92769" w:rsidRPr="003125D5" w:rsidRDefault="008F297E"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1</w:t>
      </w:r>
      <w:r w:rsidR="007D77C3" w:rsidRPr="003125D5">
        <w:rPr>
          <w:rFonts w:ascii="Times New Roman" w:hAnsi="Times New Roman"/>
          <w:color w:val="000000" w:themeColor="text1"/>
          <w:szCs w:val="24"/>
          <w:vertAlign w:val="superscript"/>
        </w:rPr>
        <w:t>4</w:t>
      </w:r>
      <w:r w:rsidR="00C86B4A" w:rsidRPr="003125D5">
        <w:rPr>
          <w:rFonts w:ascii="Times New Roman" w:hAnsi="Times New Roman"/>
          <w:color w:val="000000" w:themeColor="text1"/>
          <w:szCs w:val="24"/>
          <w:vertAlign w:val="superscript"/>
        </w:rPr>
        <w:t xml:space="preserve"> </w:t>
      </w:r>
      <w:r w:rsidR="00F92769" w:rsidRPr="003125D5">
        <w:rPr>
          <w:rFonts w:ascii="Times New Roman" w:hAnsi="Times New Roman"/>
          <w:color w:val="000000" w:themeColor="text1"/>
          <w:szCs w:val="24"/>
        </w:rPr>
        <w:t>Clinical Nutrition Research Centre (CNRC), Singapore Institute for Clinical Sciences, Centre for Translational Medicine, Singapore</w:t>
      </w:r>
      <w:r w:rsidRPr="003125D5">
        <w:rPr>
          <w:rFonts w:ascii="Times New Roman" w:hAnsi="Times New Roman"/>
          <w:color w:val="000000" w:themeColor="text1"/>
          <w:szCs w:val="24"/>
        </w:rPr>
        <w:t xml:space="preserve"> (MFFC)</w:t>
      </w:r>
      <w:r w:rsidR="00CD7696" w:rsidRPr="003125D5">
        <w:rPr>
          <w:rFonts w:ascii="Times New Roman" w:hAnsi="Times New Roman"/>
          <w:color w:val="000000" w:themeColor="text1"/>
          <w:szCs w:val="24"/>
        </w:rPr>
        <w:t>;</w:t>
      </w:r>
    </w:p>
    <w:p w14:paraId="33810B3A" w14:textId="57176AED" w:rsidR="00F92769" w:rsidRPr="003125D5" w:rsidRDefault="008F297E"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1</w:t>
      </w:r>
      <w:r w:rsidR="007D77C3" w:rsidRPr="003125D5">
        <w:rPr>
          <w:rFonts w:ascii="Times New Roman" w:hAnsi="Times New Roman"/>
          <w:color w:val="000000" w:themeColor="text1"/>
          <w:szCs w:val="24"/>
          <w:vertAlign w:val="superscript"/>
        </w:rPr>
        <w:t>5</w:t>
      </w:r>
      <w:r w:rsidR="00C86B4A" w:rsidRPr="003125D5">
        <w:rPr>
          <w:rFonts w:ascii="Times New Roman" w:hAnsi="Times New Roman"/>
          <w:color w:val="000000" w:themeColor="text1"/>
          <w:szCs w:val="24"/>
          <w:vertAlign w:val="superscript"/>
        </w:rPr>
        <w:t xml:space="preserve"> </w:t>
      </w:r>
      <w:r w:rsidR="00F92769" w:rsidRPr="003125D5">
        <w:rPr>
          <w:rFonts w:ascii="Times New Roman" w:hAnsi="Times New Roman"/>
          <w:color w:val="000000" w:themeColor="text1"/>
          <w:szCs w:val="24"/>
        </w:rPr>
        <w:t>Saw Swee Hock School of Public Health, National University of Singapore, Singapore</w:t>
      </w:r>
      <w:r w:rsidR="00286766" w:rsidRPr="003125D5">
        <w:rPr>
          <w:rFonts w:ascii="Times New Roman" w:hAnsi="Times New Roman"/>
          <w:color w:val="000000" w:themeColor="text1"/>
          <w:szCs w:val="24"/>
        </w:rPr>
        <w:t xml:space="preserve"> (MFFC);</w:t>
      </w:r>
    </w:p>
    <w:p w14:paraId="78987514" w14:textId="699F5295" w:rsidR="00F92769" w:rsidRPr="003125D5" w:rsidRDefault="008F297E"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vertAlign w:val="superscript"/>
        </w:rPr>
        <w:t>1</w:t>
      </w:r>
      <w:r w:rsidR="007D77C3" w:rsidRPr="003125D5">
        <w:rPr>
          <w:rFonts w:ascii="Times New Roman" w:hAnsi="Times New Roman"/>
          <w:color w:val="000000" w:themeColor="text1"/>
          <w:szCs w:val="24"/>
          <w:vertAlign w:val="superscript"/>
        </w:rPr>
        <w:t>6</w:t>
      </w:r>
      <w:r w:rsidR="00C86B4A" w:rsidRPr="003125D5">
        <w:rPr>
          <w:rFonts w:ascii="Times New Roman" w:hAnsi="Times New Roman"/>
          <w:color w:val="000000" w:themeColor="text1"/>
          <w:szCs w:val="24"/>
          <w:vertAlign w:val="superscript"/>
        </w:rPr>
        <w:t xml:space="preserve"> </w:t>
      </w:r>
      <w:r w:rsidR="00F92769" w:rsidRPr="003125D5">
        <w:rPr>
          <w:rFonts w:ascii="Times New Roman" w:hAnsi="Times New Roman"/>
          <w:color w:val="000000" w:themeColor="text1"/>
          <w:szCs w:val="24"/>
        </w:rPr>
        <w:t>Departments of Pediatrics and of Epidemiology</w:t>
      </w:r>
      <w:r w:rsidR="0089029C" w:rsidRPr="003125D5">
        <w:rPr>
          <w:rFonts w:ascii="Times New Roman" w:hAnsi="Times New Roman"/>
          <w:color w:val="000000" w:themeColor="text1"/>
          <w:szCs w:val="24"/>
        </w:rPr>
        <w:t>,</w:t>
      </w:r>
      <w:r w:rsidR="00F92769" w:rsidRPr="003125D5">
        <w:rPr>
          <w:rFonts w:ascii="Times New Roman" w:hAnsi="Times New Roman"/>
          <w:color w:val="000000" w:themeColor="text1"/>
          <w:szCs w:val="24"/>
        </w:rPr>
        <w:t xml:space="preserve"> Biostatistics</w:t>
      </w:r>
      <w:r w:rsidR="0089029C" w:rsidRPr="003125D5">
        <w:rPr>
          <w:rFonts w:ascii="Times New Roman" w:hAnsi="Times New Roman"/>
          <w:color w:val="000000" w:themeColor="text1"/>
          <w:szCs w:val="24"/>
        </w:rPr>
        <w:t xml:space="preserve"> and Occupational Health</w:t>
      </w:r>
      <w:r w:rsidR="00F92769" w:rsidRPr="003125D5">
        <w:rPr>
          <w:rFonts w:ascii="Times New Roman" w:hAnsi="Times New Roman"/>
          <w:color w:val="000000" w:themeColor="text1"/>
          <w:szCs w:val="24"/>
        </w:rPr>
        <w:t>, McGill University Faculty of Medicine, Montreal, Quebec, Canada</w:t>
      </w:r>
      <w:r w:rsidR="00286766" w:rsidRPr="003125D5">
        <w:rPr>
          <w:rFonts w:ascii="Times New Roman" w:hAnsi="Times New Roman"/>
          <w:color w:val="000000" w:themeColor="text1"/>
          <w:szCs w:val="24"/>
        </w:rPr>
        <w:t xml:space="preserve"> (MSK)</w:t>
      </w:r>
      <w:r w:rsidR="00F92769" w:rsidRPr="003125D5">
        <w:rPr>
          <w:rFonts w:ascii="Times New Roman" w:hAnsi="Times New Roman"/>
          <w:color w:val="000000" w:themeColor="text1"/>
          <w:szCs w:val="24"/>
        </w:rPr>
        <w:t>;</w:t>
      </w:r>
    </w:p>
    <w:p w14:paraId="1F78B4EC" w14:textId="6E95D0BE" w:rsidR="00F92769" w:rsidRPr="003125D5" w:rsidRDefault="008F297E" w:rsidP="00703447">
      <w:pPr>
        <w:spacing w:after="0" w:line="240" w:lineRule="auto"/>
        <w:rPr>
          <w:rFonts w:ascii="Times New Roman" w:hAnsi="Times New Roman"/>
          <w:color w:val="000000" w:themeColor="text1"/>
          <w:szCs w:val="24"/>
        </w:rPr>
      </w:pPr>
      <w:r w:rsidRPr="003125D5">
        <w:rPr>
          <w:rFonts w:ascii="Times New Roman" w:hAnsi="Times New Roman"/>
          <w:color w:val="000000" w:themeColor="text1"/>
          <w:szCs w:val="24"/>
          <w:shd w:val="clear" w:color="auto" w:fill="FFFFFF"/>
          <w:vertAlign w:val="superscript"/>
        </w:rPr>
        <w:t>1</w:t>
      </w:r>
      <w:r w:rsidR="007D77C3" w:rsidRPr="003125D5">
        <w:rPr>
          <w:rFonts w:ascii="Times New Roman" w:hAnsi="Times New Roman"/>
          <w:color w:val="000000" w:themeColor="text1"/>
          <w:szCs w:val="24"/>
          <w:shd w:val="clear" w:color="auto" w:fill="FFFFFF"/>
          <w:vertAlign w:val="superscript"/>
        </w:rPr>
        <w:t>7</w:t>
      </w:r>
      <w:r w:rsidR="00C86B4A" w:rsidRPr="003125D5">
        <w:rPr>
          <w:rFonts w:ascii="Times New Roman" w:hAnsi="Times New Roman"/>
          <w:color w:val="000000" w:themeColor="text1"/>
          <w:szCs w:val="24"/>
          <w:shd w:val="clear" w:color="auto" w:fill="FFFFFF"/>
          <w:vertAlign w:val="superscript"/>
        </w:rPr>
        <w:t xml:space="preserve"> </w:t>
      </w:r>
      <w:r w:rsidR="00C86B4A" w:rsidRPr="003125D5">
        <w:rPr>
          <w:rFonts w:ascii="Times New Roman" w:hAnsi="Times New Roman"/>
          <w:color w:val="000000" w:themeColor="text1"/>
          <w:szCs w:val="24"/>
          <w:shd w:val="clear" w:color="auto" w:fill="FFFFFF"/>
        </w:rPr>
        <w:t xml:space="preserve">Department of Biochemistry, </w:t>
      </w:r>
      <w:r w:rsidR="00230E12" w:rsidRPr="003125D5">
        <w:rPr>
          <w:rFonts w:ascii="Times New Roman" w:hAnsi="Times New Roman"/>
          <w:color w:val="000000" w:themeColor="text1"/>
          <w:szCs w:val="24"/>
          <w:shd w:val="clear" w:color="auto" w:fill="FFFFFF"/>
        </w:rPr>
        <w:t>Y</w:t>
      </w:r>
      <w:r w:rsidR="00F92769" w:rsidRPr="003125D5">
        <w:rPr>
          <w:rFonts w:ascii="Times New Roman" w:hAnsi="Times New Roman"/>
          <w:color w:val="000000" w:themeColor="text1"/>
          <w:szCs w:val="24"/>
          <w:shd w:val="clear" w:color="auto" w:fill="FFFFFF"/>
        </w:rPr>
        <w:t>ong Loo Lin School of Medicine, National University of Singapore, Singapore</w:t>
      </w:r>
      <w:r w:rsidR="00286766" w:rsidRPr="003125D5">
        <w:rPr>
          <w:rFonts w:ascii="Times New Roman" w:hAnsi="Times New Roman"/>
          <w:color w:val="000000" w:themeColor="text1"/>
          <w:szCs w:val="24"/>
          <w:shd w:val="clear" w:color="auto" w:fill="FFFFFF"/>
        </w:rPr>
        <w:t xml:space="preserve"> (NK)</w:t>
      </w:r>
      <w:r w:rsidR="00F92769" w:rsidRPr="003125D5">
        <w:rPr>
          <w:rFonts w:ascii="Times New Roman" w:hAnsi="Times New Roman"/>
          <w:color w:val="000000" w:themeColor="text1"/>
          <w:szCs w:val="24"/>
          <w:shd w:val="clear" w:color="auto" w:fill="FFFFFF"/>
        </w:rPr>
        <w:t>.</w:t>
      </w:r>
    </w:p>
    <w:p w14:paraId="3716E919" w14:textId="0475F274" w:rsidR="00703447" w:rsidRPr="003125D5" w:rsidRDefault="00703447" w:rsidP="001B264E">
      <w:pPr>
        <w:spacing w:before="240" w:after="0" w:line="360" w:lineRule="auto"/>
        <w:jc w:val="both"/>
        <w:rPr>
          <w:rFonts w:ascii="Times New Roman" w:hAnsi="Times New Roman"/>
          <w:color w:val="000000" w:themeColor="text1"/>
          <w:sz w:val="24"/>
          <w:szCs w:val="24"/>
        </w:rPr>
      </w:pPr>
      <w:r w:rsidRPr="003125D5">
        <w:rPr>
          <w:rFonts w:ascii="Times New Roman" w:hAnsi="Times New Roman"/>
          <w:b/>
          <w:color w:val="000000" w:themeColor="text1"/>
          <w:sz w:val="24"/>
          <w:szCs w:val="24"/>
        </w:rPr>
        <w:t>Authors’ last names</w:t>
      </w:r>
      <w:r w:rsidRPr="003125D5">
        <w:rPr>
          <w:rFonts w:ascii="Times New Roman" w:hAnsi="Times New Roman"/>
          <w:color w:val="000000" w:themeColor="text1"/>
          <w:sz w:val="24"/>
          <w:szCs w:val="24"/>
        </w:rPr>
        <w:t>: Bernard, Pan, Aris, Moreno-Betancu</w:t>
      </w:r>
      <w:r w:rsidR="001A184E" w:rsidRPr="003125D5">
        <w:rPr>
          <w:rFonts w:ascii="Times New Roman" w:hAnsi="Times New Roman"/>
          <w:color w:val="000000" w:themeColor="text1"/>
          <w:sz w:val="24"/>
          <w:szCs w:val="24"/>
        </w:rPr>
        <w:t>r</w:t>
      </w:r>
      <w:r w:rsidRPr="003125D5">
        <w:rPr>
          <w:rFonts w:ascii="Times New Roman" w:hAnsi="Times New Roman"/>
          <w:color w:val="000000" w:themeColor="text1"/>
          <w:sz w:val="24"/>
          <w:szCs w:val="24"/>
        </w:rPr>
        <w:t>, Soh, Yap, Tan, Shek, Chong, Gluckman, Calder, Godfrey, Chong, Kramer, Karnani, Lee.</w:t>
      </w:r>
    </w:p>
    <w:p w14:paraId="6B45838C" w14:textId="77777777" w:rsidR="00286766" w:rsidRPr="003125D5" w:rsidRDefault="00286766" w:rsidP="00286766">
      <w:pPr>
        <w:spacing w:before="240" w:after="0" w:line="360" w:lineRule="auto"/>
        <w:jc w:val="both"/>
        <w:rPr>
          <w:rFonts w:ascii="Times New Roman" w:hAnsi="Times New Roman"/>
          <w:color w:val="000000" w:themeColor="text1"/>
          <w:sz w:val="24"/>
          <w:szCs w:val="24"/>
          <w:lang w:val="en-US"/>
        </w:rPr>
      </w:pPr>
      <w:r w:rsidRPr="003125D5">
        <w:rPr>
          <w:rFonts w:ascii="Times New Roman" w:hAnsi="Times New Roman"/>
          <w:b/>
          <w:color w:val="000000" w:themeColor="text1"/>
          <w:sz w:val="24"/>
          <w:szCs w:val="24"/>
          <w:lang w:val="en-US"/>
        </w:rPr>
        <w:t xml:space="preserve">Corresponding Author: </w:t>
      </w:r>
      <w:r w:rsidRPr="003125D5">
        <w:rPr>
          <w:rFonts w:ascii="Times New Roman" w:hAnsi="Times New Roman"/>
          <w:color w:val="000000" w:themeColor="text1"/>
          <w:sz w:val="24"/>
          <w:szCs w:val="24"/>
          <w:lang w:val="en-US"/>
        </w:rPr>
        <w:t>Jonathan Y. Bernard, PhD. Singapore Institute for Clinical Sciences (SICS), Agency for Sciences, Technology and Research (A*STAR). MD1 Tahir Foundation Building, #12-02/03, 21 Lower Kent Ridge Rd, Singapore 119077. DID: +6564070350; Fax: +6564070118. E-mail: jonathan_bernard@sics.a-star.edu.sg.</w:t>
      </w:r>
    </w:p>
    <w:p w14:paraId="3B1C64B5" w14:textId="0BFCBE87" w:rsidR="00EB11A2" w:rsidRPr="003125D5" w:rsidRDefault="00286766" w:rsidP="00EB11A2">
      <w:pPr>
        <w:spacing w:before="240" w:after="0" w:line="360" w:lineRule="auto"/>
        <w:jc w:val="both"/>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t>Sources of Support</w:t>
      </w:r>
      <w:r w:rsidR="00EB11A2" w:rsidRPr="003125D5">
        <w:rPr>
          <w:rFonts w:ascii="Times New Roman" w:hAnsi="Times New Roman"/>
          <w:b/>
          <w:color w:val="000000" w:themeColor="text1"/>
          <w:sz w:val="24"/>
          <w:szCs w:val="24"/>
          <w:lang w:val="en-US"/>
        </w:rPr>
        <w:t>:</w:t>
      </w:r>
      <w:r w:rsidR="00EB11A2" w:rsidRPr="003125D5">
        <w:rPr>
          <w:rFonts w:ascii="Times New Roman" w:hAnsi="Times New Roman"/>
          <w:color w:val="000000" w:themeColor="text1"/>
          <w:sz w:val="24"/>
          <w:szCs w:val="24"/>
          <w:lang w:val="en-US"/>
        </w:rPr>
        <w:t xml:space="preserve"> This </w:t>
      </w:r>
      <w:r w:rsidR="00FF7452" w:rsidRPr="003125D5">
        <w:rPr>
          <w:rFonts w:ascii="Times New Roman" w:hAnsi="Times New Roman"/>
          <w:color w:val="000000" w:themeColor="text1"/>
          <w:sz w:val="24"/>
          <w:szCs w:val="24"/>
          <w:lang w:val="en-US"/>
        </w:rPr>
        <w:t>work</w:t>
      </w:r>
      <w:r w:rsidR="00EB11A2" w:rsidRPr="003125D5">
        <w:rPr>
          <w:rFonts w:ascii="Times New Roman" w:hAnsi="Times New Roman"/>
          <w:color w:val="000000" w:themeColor="text1"/>
          <w:sz w:val="24"/>
          <w:szCs w:val="24"/>
          <w:lang w:val="en-US"/>
        </w:rPr>
        <w:t xml:space="preserve"> was supported by the Singapore National Research Foundation under its Translational and Clinical Research (TCR) Flagship Programme and administered by the Singapore Ministry of Health’s National </w:t>
      </w:r>
      <w:r w:rsidR="00FF7452" w:rsidRPr="003125D5">
        <w:rPr>
          <w:rFonts w:ascii="Times New Roman" w:hAnsi="Times New Roman"/>
          <w:color w:val="000000" w:themeColor="text1"/>
          <w:sz w:val="24"/>
          <w:szCs w:val="24"/>
          <w:lang w:val="en-US"/>
        </w:rPr>
        <w:t>Medical Research Council (NMRC)</w:t>
      </w:r>
      <w:r w:rsidR="00EB11A2" w:rsidRPr="003125D5">
        <w:rPr>
          <w:rFonts w:ascii="Times New Roman" w:hAnsi="Times New Roman"/>
          <w:color w:val="000000" w:themeColor="text1"/>
          <w:sz w:val="24"/>
          <w:szCs w:val="24"/>
          <w:lang w:val="en-US"/>
        </w:rPr>
        <w:t xml:space="preserve"> </w:t>
      </w:r>
      <w:r w:rsidR="00FF7452" w:rsidRPr="003125D5">
        <w:rPr>
          <w:rFonts w:ascii="Times New Roman" w:hAnsi="Times New Roman"/>
          <w:color w:val="000000" w:themeColor="text1"/>
          <w:sz w:val="24"/>
          <w:szCs w:val="24"/>
          <w:lang w:val="en-US"/>
        </w:rPr>
        <w:t>[</w:t>
      </w:r>
      <w:r w:rsidR="00EB11A2" w:rsidRPr="003125D5">
        <w:rPr>
          <w:rFonts w:ascii="Times New Roman" w:hAnsi="Times New Roman"/>
          <w:color w:val="000000" w:themeColor="text1"/>
          <w:sz w:val="24"/>
          <w:szCs w:val="24"/>
          <w:lang w:val="en-US"/>
        </w:rPr>
        <w:t>NMRC/TCR/004-NUS/2008</w:t>
      </w:r>
      <w:r w:rsidR="00FF7452" w:rsidRPr="003125D5">
        <w:rPr>
          <w:rFonts w:ascii="Times New Roman" w:hAnsi="Times New Roman"/>
          <w:color w:val="000000" w:themeColor="text1"/>
          <w:sz w:val="24"/>
          <w:szCs w:val="24"/>
          <w:lang w:val="en-US"/>
        </w:rPr>
        <w:t>,</w:t>
      </w:r>
      <w:r w:rsidR="00EB11A2" w:rsidRPr="003125D5">
        <w:rPr>
          <w:rFonts w:ascii="Times New Roman" w:hAnsi="Times New Roman"/>
          <w:color w:val="000000" w:themeColor="text1"/>
          <w:sz w:val="24"/>
          <w:szCs w:val="24"/>
          <w:lang w:val="en-US"/>
        </w:rPr>
        <w:t xml:space="preserve"> NMRC/TCR/012-NUHS/2014</w:t>
      </w:r>
      <w:r w:rsidR="00FF7452" w:rsidRPr="003125D5">
        <w:rPr>
          <w:rFonts w:ascii="Times New Roman" w:hAnsi="Times New Roman"/>
          <w:color w:val="000000" w:themeColor="text1"/>
          <w:sz w:val="24"/>
          <w:szCs w:val="24"/>
          <w:lang w:val="en-US"/>
        </w:rPr>
        <w:t>];</w:t>
      </w:r>
      <w:r w:rsidR="00EB11A2" w:rsidRPr="003125D5">
        <w:rPr>
          <w:rFonts w:ascii="Times New Roman" w:hAnsi="Times New Roman"/>
          <w:color w:val="000000" w:themeColor="text1"/>
          <w:sz w:val="24"/>
          <w:szCs w:val="24"/>
          <w:lang w:val="en-US"/>
        </w:rPr>
        <w:t xml:space="preserve"> Singapore Institute for Clinical Sciences</w:t>
      </w:r>
      <w:r w:rsidR="00FF7452" w:rsidRPr="003125D5">
        <w:rPr>
          <w:rFonts w:ascii="Times New Roman" w:hAnsi="Times New Roman"/>
          <w:color w:val="000000" w:themeColor="text1"/>
          <w:sz w:val="24"/>
          <w:szCs w:val="24"/>
          <w:lang w:val="en-US"/>
        </w:rPr>
        <w:t>;</w:t>
      </w:r>
      <w:r w:rsidR="00EB11A2" w:rsidRPr="003125D5">
        <w:rPr>
          <w:rFonts w:ascii="Times New Roman" w:hAnsi="Times New Roman"/>
          <w:color w:val="000000" w:themeColor="text1"/>
          <w:sz w:val="24"/>
          <w:szCs w:val="24"/>
          <w:lang w:val="en-US"/>
        </w:rPr>
        <w:t xml:space="preserve"> A</w:t>
      </w:r>
      <w:r w:rsidR="00FF7452" w:rsidRPr="003125D5">
        <w:rPr>
          <w:rFonts w:ascii="Times New Roman" w:hAnsi="Times New Roman"/>
          <w:color w:val="000000" w:themeColor="text1"/>
          <w:sz w:val="24"/>
          <w:szCs w:val="24"/>
          <w:lang w:val="en-US"/>
        </w:rPr>
        <w:t xml:space="preserve">gency for Science Technology and Research </w:t>
      </w:r>
      <w:r w:rsidR="00FF7452" w:rsidRPr="003125D5">
        <w:rPr>
          <w:rFonts w:ascii="Times New Roman" w:hAnsi="Times New Roman"/>
          <w:color w:val="000000" w:themeColor="text1"/>
          <w:sz w:val="24"/>
          <w:szCs w:val="24"/>
          <w:lang w:val="en-US"/>
        </w:rPr>
        <w:lastRenderedPageBreak/>
        <w:t>(A</w:t>
      </w:r>
      <w:r w:rsidR="00EB11A2" w:rsidRPr="003125D5">
        <w:rPr>
          <w:rFonts w:ascii="Times New Roman" w:hAnsi="Times New Roman"/>
          <w:color w:val="000000" w:themeColor="text1"/>
          <w:sz w:val="24"/>
          <w:szCs w:val="24"/>
          <w:lang w:val="en-US"/>
        </w:rPr>
        <w:t>*STAR</w:t>
      </w:r>
      <w:r w:rsidR="00FF7452" w:rsidRPr="003125D5">
        <w:rPr>
          <w:rFonts w:ascii="Times New Roman" w:hAnsi="Times New Roman"/>
          <w:color w:val="000000" w:themeColor="text1"/>
          <w:sz w:val="24"/>
          <w:szCs w:val="24"/>
          <w:lang w:val="en-US"/>
        </w:rPr>
        <w:t xml:space="preserve">) </w:t>
      </w:r>
      <w:r w:rsidR="00EB11A2" w:rsidRPr="003125D5">
        <w:rPr>
          <w:rFonts w:ascii="Times New Roman" w:hAnsi="Times New Roman"/>
          <w:color w:val="000000" w:themeColor="text1"/>
          <w:sz w:val="24"/>
          <w:szCs w:val="24"/>
          <w:lang w:val="en-US"/>
        </w:rPr>
        <w:t xml:space="preserve">and Nestec. The study sponsors were not involved in study design, data collection, analysis and interpretation of data, manuscript writing, and the decision to submit the article for publication. PCC and KMG are supported by the National Institute for Health Research through the NIHR Southampton Biomedical Research Centre and KMG is supported by the European Union's Seventh Framework Programme (FP7/2007-2013), project EarlyNutrition </w:t>
      </w:r>
      <w:r w:rsidR="00FF7452" w:rsidRPr="003125D5">
        <w:rPr>
          <w:rFonts w:ascii="Times New Roman" w:hAnsi="Times New Roman"/>
          <w:color w:val="000000" w:themeColor="text1"/>
          <w:sz w:val="24"/>
          <w:szCs w:val="24"/>
          <w:lang w:val="en-US"/>
        </w:rPr>
        <w:t>[</w:t>
      </w:r>
      <w:r w:rsidR="00EB11A2" w:rsidRPr="003125D5">
        <w:rPr>
          <w:rFonts w:ascii="Times New Roman" w:hAnsi="Times New Roman"/>
          <w:color w:val="000000" w:themeColor="text1"/>
          <w:sz w:val="24"/>
          <w:szCs w:val="24"/>
          <w:lang w:val="en-US"/>
        </w:rPr>
        <w:t>grant agreement number 289346</w:t>
      </w:r>
      <w:r w:rsidR="00FF7452" w:rsidRPr="003125D5">
        <w:rPr>
          <w:rFonts w:ascii="Times New Roman" w:hAnsi="Times New Roman"/>
          <w:color w:val="000000" w:themeColor="text1"/>
          <w:sz w:val="24"/>
          <w:szCs w:val="24"/>
          <w:lang w:val="en-US"/>
        </w:rPr>
        <w:t>]</w:t>
      </w:r>
      <w:r w:rsidR="00EB11A2" w:rsidRPr="003125D5">
        <w:rPr>
          <w:rFonts w:ascii="Times New Roman" w:hAnsi="Times New Roman"/>
          <w:color w:val="000000" w:themeColor="text1"/>
          <w:sz w:val="24"/>
          <w:szCs w:val="24"/>
          <w:lang w:val="en-US"/>
        </w:rPr>
        <w:t>.</w:t>
      </w:r>
    </w:p>
    <w:p w14:paraId="652B3419" w14:textId="265B8628" w:rsidR="00286766" w:rsidRPr="003125D5" w:rsidRDefault="00286766" w:rsidP="00286766">
      <w:pPr>
        <w:spacing w:before="240" w:after="0" w:line="360" w:lineRule="auto"/>
        <w:jc w:val="both"/>
        <w:rPr>
          <w:rFonts w:ascii="Times New Roman" w:hAnsi="Times New Roman"/>
          <w:color w:val="000000" w:themeColor="text1"/>
          <w:sz w:val="24"/>
          <w:szCs w:val="24"/>
          <w:lang w:val="en-US"/>
        </w:rPr>
      </w:pPr>
      <w:r w:rsidRPr="003125D5">
        <w:rPr>
          <w:rFonts w:ascii="Times New Roman" w:hAnsi="Times New Roman"/>
          <w:b/>
          <w:color w:val="000000" w:themeColor="text1"/>
          <w:sz w:val="24"/>
          <w:szCs w:val="24"/>
          <w:lang w:val="en-US"/>
        </w:rPr>
        <w:t xml:space="preserve">Short running head: </w:t>
      </w:r>
      <w:r w:rsidRPr="003125D5">
        <w:rPr>
          <w:rFonts w:ascii="Times New Roman" w:hAnsi="Times New Roman"/>
          <w:i/>
          <w:color w:val="000000" w:themeColor="text1"/>
          <w:sz w:val="24"/>
          <w:szCs w:val="24"/>
          <w:lang w:val="en-US"/>
        </w:rPr>
        <w:t xml:space="preserve">FADS </w:t>
      </w:r>
      <w:r w:rsidRPr="003125D5">
        <w:rPr>
          <w:rFonts w:ascii="Times New Roman" w:hAnsi="Times New Roman"/>
          <w:color w:val="000000" w:themeColor="text1"/>
          <w:sz w:val="24"/>
          <w:szCs w:val="24"/>
          <w:lang w:val="en-US"/>
        </w:rPr>
        <w:t>variants and gestation duration: a MR study.</w:t>
      </w:r>
    </w:p>
    <w:p w14:paraId="226FE8E8" w14:textId="77777777" w:rsidR="00286766" w:rsidRPr="003125D5" w:rsidRDefault="00286766" w:rsidP="00286766">
      <w:pPr>
        <w:keepNext/>
        <w:spacing w:before="240" w:after="0"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t xml:space="preserve">Abbreviations: </w:t>
      </w:r>
    </w:p>
    <w:p w14:paraId="3A46C201" w14:textId="77777777" w:rsidR="00286766" w:rsidRPr="003125D5" w:rsidRDefault="00286766" w:rsidP="00286766">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GUSTO, growing up in Singapore towards healthy outcomes; ALA, alpha-linolenic acid; EPA, eicosapentaenoic acid; DHA, docosahexaenoic acid; LA, linoleic acid; AA, arachidonic acid; PUFA, polyunsaturated fatty acid; LC-PUFA, long-chain polyunsaturated fatty acid; </w:t>
      </w:r>
      <w:r w:rsidRPr="003125D5">
        <w:rPr>
          <w:rFonts w:ascii="Times New Roman" w:hAnsi="Times New Roman"/>
          <w:i/>
          <w:color w:val="000000" w:themeColor="text1"/>
          <w:sz w:val="24"/>
          <w:szCs w:val="24"/>
          <w:lang w:val="en-US"/>
        </w:rPr>
        <w:t>FADS1</w:t>
      </w:r>
      <w:r w:rsidRPr="003125D5">
        <w:rPr>
          <w:rFonts w:ascii="Times New Roman" w:hAnsi="Times New Roman"/>
          <w:color w:val="000000" w:themeColor="text1"/>
          <w:sz w:val="24"/>
          <w:szCs w:val="24"/>
          <w:lang w:val="en-US"/>
        </w:rPr>
        <w:t xml:space="preserve">, fatty acid desaturase 1; </w:t>
      </w:r>
      <w:r w:rsidRPr="003125D5">
        <w:rPr>
          <w:rFonts w:ascii="Times New Roman" w:hAnsi="Times New Roman"/>
          <w:i/>
          <w:color w:val="000000" w:themeColor="text1"/>
          <w:sz w:val="24"/>
          <w:szCs w:val="24"/>
          <w:lang w:val="en-US"/>
        </w:rPr>
        <w:t>FADS2</w:t>
      </w:r>
      <w:r w:rsidRPr="003125D5">
        <w:rPr>
          <w:rFonts w:ascii="Times New Roman" w:hAnsi="Times New Roman"/>
          <w:color w:val="000000" w:themeColor="text1"/>
          <w:sz w:val="24"/>
          <w:szCs w:val="24"/>
          <w:lang w:val="en-US"/>
        </w:rPr>
        <w:t xml:space="preserve">, fatty acid desaturase 2; </w:t>
      </w:r>
      <w:r w:rsidRPr="003125D5">
        <w:rPr>
          <w:rFonts w:ascii="Times New Roman" w:hAnsi="Times New Roman"/>
          <w:i/>
          <w:color w:val="000000" w:themeColor="text1"/>
          <w:sz w:val="24"/>
          <w:szCs w:val="24"/>
          <w:lang w:val="en-US"/>
        </w:rPr>
        <w:t>FADS3</w:t>
      </w:r>
      <w:r w:rsidRPr="003125D5">
        <w:rPr>
          <w:rFonts w:ascii="Times New Roman" w:hAnsi="Times New Roman"/>
          <w:color w:val="000000" w:themeColor="text1"/>
          <w:sz w:val="24"/>
          <w:szCs w:val="24"/>
          <w:lang w:val="en-US"/>
        </w:rPr>
        <w:t>, fatty acid desaturase 3; SNP, single nucleotide polymorphism; MR, Mendelian randomization.</w:t>
      </w:r>
    </w:p>
    <w:p w14:paraId="478D8345" w14:textId="77777777" w:rsidR="00286766" w:rsidRPr="003125D5" w:rsidRDefault="00286766" w:rsidP="00286766">
      <w:pPr>
        <w:spacing w:before="240" w:after="0" w:line="360" w:lineRule="auto"/>
        <w:jc w:val="both"/>
        <w:rPr>
          <w:rFonts w:ascii="Times New Roman" w:hAnsi="Times New Roman"/>
          <w:color w:val="000000" w:themeColor="text1"/>
          <w:sz w:val="24"/>
          <w:szCs w:val="24"/>
          <w:lang w:val="en-US"/>
        </w:rPr>
      </w:pPr>
      <w:r w:rsidRPr="003125D5">
        <w:rPr>
          <w:rFonts w:ascii="Times New Roman" w:hAnsi="Times New Roman"/>
          <w:b/>
          <w:color w:val="000000" w:themeColor="text1"/>
          <w:sz w:val="24"/>
          <w:szCs w:val="24"/>
          <w:lang w:val="en-US"/>
        </w:rPr>
        <w:lastRenderedPageBreak/>
        <w:t>Clinical Trial Registration Number</w:t>
      </w:r>
      <w:r w:rsidRPr="003125D5">
        <w:rPr>
          <w:rFonts w:ascii="Times New Roman" w:hAnsi="Times New Roman"/>
          <w:color w:val="000000" w:themeColor="text1"/>
          <w:sz w:val="24"/>
          <w:szCs w:val="24"/>
          <w:lang w:val="en-US"/>
        </w:rPr>
        <w:t>: NCT01174875 on clinicaltrials.gov.</w:t>
      </w:r>
    </w:p>
    <w:p w14:paraId="63DB7850" w14:textId="49CD1BE0" w:rsidR="00DC67C8" w:rsidRPr="003125D5" w:rsidRDefault="00DC67C8" w:rsidP="00375D26">
      <w:pPr>
        <w:keepNext/>
        <w:pageBreakBefore/>
        <w:spacing w:after="0"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lastRenderedPageBreak/>
        <w:t>Abstract</w:t>
      </w:r>
    </w:p>
    <w:p w14:paraId="44C8242F" w14:textId="6C0765DB" w:rsidR="00412D51" w:rsidRPr="003125D5" w:rsidRDefault="00536992" w:rsidP="005E4A27">
      <w:pPr>
        <w:spacing w:line="480" w:lineRule="auto"/>
        <w:jc w:val="both"/>
        <w:rPr>
          <w:rFonts w:ascii="Times New Roman" w:hAnsi="Times New Roman"/>
          <w:color w:val="000000" w:themeColor="text1"/>
          <w:sz w:val="24"/>
          <w:szCs w:val="24"/>
          <w:lang w:val="en-US"/>
        </w:rPr>
      </w:pPr>
      <w:r w:rsidRPr="003125D5">
        <w:rPr>
          <w:rFonts w:ascii="Times New Roman" w:hAnsi="Times New Roman"/>
          <w:i/>
          <w:color w:val="000000" w:themeColor="text1"/>
          <w:sz w:val="24"/>
          <w:szCs w:val="24"/>
          <w:lang w:val="en-US"/>
        </w:rPr>
        <w:t>Background</w:t>
      </w:r>
      <w:r w:rsidR="00EB6D70" w:rsidRPr="003125D5">
        <w:rPr>
          <w:rFonts w:ascii="Times New Roman" w:hAnsi="Times New Roman"/>
          <w:color w:val="000000" w:themeColor="text1"/>
          <w:sz w:val="24"/>
          <w:szCs w:val="24"/>
          <w:lang w:val="en-US"/>
        </w:rPr>
        <w:t xml:space="preserve">: In randomized trials, supplementation </w:t>
      </w:r>
      <w:r w:rsidR="005028CE" w:rsidRPr="003125D5">
        <w:rPr>
          <w:rFonts w:ascii="Times New Roman" w:hAnsi="Times New Roman"/>
          <w:color w:val="000000" w:themeColor="text1"/>
          <w:sz w:val="24"/>
          <w:szCs w:val="24"/>
          <w:lang w:val="en-US"/>
        </w:rPr>
        <w:t>of</w:t>
      </w:r>
      <w:r w:rsidR="00EB6D70" w:rsidRPr="003125D5">
        <w:rPr>
          <w:rFonts w:ascii="Times New Roman" w:hAnsi="Times New Roman"/>
          <w:color w:val="000000" w:themeColor="text1"/>
          <w:sz w:val="24"/>
          <w:szCs w:val="24"/>
          <w:lang w:val="en-US"/>
        </w:rPr>
        <w:t xml:space="preserve"> </w:t>
      </w:r>
      <w:r w:rsidR="00286766" w:rsidRPr="003125D5">
        <w:rPr>
          <w:rFonts w:ascii="Times New Roman" w:hAnsi="Times New Roman"/>
          <w:color w:val="000000" w:themeColor="text1"/>
          <w:sz w:val="24"/>
          <w:szCs w:val="24"/>
          <w:lang w:val="en-US"/>
        </w:rPr>
        <w:t xml:space="preserve">omega-3 </w:t>
      </w:r>
      <w:r w:rsidR="00230229" w:rsidRPr="003125D5">
        <w:rPr>
          <w:rFonts w:ascii="Times New Roman" w:hAnsi="Times New Roman"/>
          <w:color w:val="000000" w:themeColor="text1"/>
          <w:sz w:val="24"/>
          <w:szCs w:val="24"/>
          <w:lang w:val="en-US"/>
        </w:rPr>
        <w:t xml:space="preserve">(ω3) </w:t>
      </w:r>
      <w:r w:rsidR="00E618ED" w:rsidRPr="003125D5">
        <w:rPr>
          <w:rFonts w:ascii="Times New Roman" w:hAnsi="Times New Roman"/>
          <w:color w:val="000000" w:themeColor="text1"/>
          <w:sz w:val="24"/>
          <w:szCs w:val="24"/>
          <w:lang w:val="en-US"/>
        </w:rPr>
        <w:t>long-chain polyunsaturated fatty acids (</w:t>
      </w:r>
      <w:r w:rsidR="00EB6D70" w:rsidRPr="003125D5">
        <w:rPr>
          <w:rFonts w:ascii="Times New Roman" w:hAnsi="Times New Roman"/>
          <w:color w:val="000000" w:themeColor="text1"/>
          <w:sz w:val="24"/>
          <w:szCs w:val="24"/>
          <w:lang w:val="en-US"/>
        </w:rPr>
        <w:t>LC-PUFA</w:t>
      </w:r>
      <w:r w:rsidR="00E618ED" w:rsidRPr="003125D5">
        <w:rPr>
          <w:rFonts w:ascii="Times New Roman" w:hAnsi="Times New Roman"/>
          <w:color w:val="000000" w:themeColor="text1"/>
          <w:sz w:val="24"/>
          <w:szCs w:val="24"/>
          <w:lang w:val="en-US"/>
        </w:rPr>
        <w:t>)</w:t>
      </w:r>
      <w:r w:rsidR="00EB6D70" w:rsidRPr="003125D5">
        <w:rPr>
          <w:rFonts w:ascii="Times New Roman" w:hAnsi="Times New Roman"/>
          <w:color w:val="000000" w:themeColor="text1"/>
          <w:sz w:val="24"/>
          <w:szCs w:val="24"/>
          <w:lang w:val="en-US"/>
        </w:rPr>
        <w:t xml:space="preserve"> during pregnancy </w:t>
      </w:r>
      <w:r w:rsidR="008748C8" w:rsidRPr="003125D5">
        <w:rPr>
          <w:rFonts w:ascii="Times New Roman" w:hAnsi="Times New Roman"/>
          <w:color w:val="000000" w:themeColor="text1"/>
          <w:sz w:val="24"/>
          <w:szCs w:val="24"/>
          <w:lang w:val="en-US"/>
        </w:rPr>
        <w:t>ha</w:t>
      </w:r>
      <w:r w:rsidR="005028CE" w:rsidRPr="003125D5">
        <w:rPr>
          <w:rFonts w:ascii="Times New Roman" w:hAnsi="Times New Roman"/>
          <w:color w:val="000000" w:themeColor="text1"/>
          <w:sz w:val="24"/>
          <w:szCs w:val="24"/>
          <w:lang w:val="en-US"/>
        </w:rPr>
        <w:t>s</w:t>
      </w:r>
      <w:r w:rsidR="008748C8" w:rsidRPr="003125D5">
        <w:rPr>
          <w:rFonts w:ascii="Times New Roman" w:hAnsi="Times New Roman"/>
          <w:color w:val="000000" w:themeColor="text1"/>
          <w:sz w:val="24"/>
          <w:szCs w:val="24"/>
          <w:lang w:val="en-US"/>
        </w:rPr>
        <w:t xml:space="preserve"> </w:t>
      </w:r>
      <w:r w:rsidR="00EB6D70" w:rsidRPr="003125D5">
        <w:rPr>
          <w:rFonts w:ascii="Times New Roman" w:hAnsi="Times New Roman"/>
          <w:color w:val="000000" w:themeColor="text1"/>
          <w:sz w:val="24"/>
          <w:szCs w:val="24"/>
          <w:lang w:val="en-US"/>
        </w:rPr>
        <w:t>resulted in increased size at birth</w:t>
      </w:r>
      <w:r w:rsidR="005028CE" w:rsidRPr="003125D5">
        <w:rPr>
          <w:rFonts w:ascii="Times New Roman" w:hAnsi="Times New Roman"/>
          <w:color w:val="000000" w:themeColor="text1"/>
          <w:sz w:val="24"/>
          <w:szCs w:val="24"/>
          <w:lang w:val="en-US"/>
        </w:rPr>
        <w:t>, attributable</w:t>
      </w:r>
      <w:r w:rsidR="00543135" w:rsidRPr="003125D5">
        <w:rPr>
          <w:rFonts w:ascii="Times New Roman" w:hAnsi="Times New Roman"/>
          <w:color w:val="000000" w:themeColor="text1"/>
          <w:sz w:val="24"/>
          <w:szCs w:val="24"/>
          <w:lang w:val="en-US"/>
        </w:rPr>
        <w:t xml:space="preserve"> to</w:t>
      </w:r>
      <w:r w:rsidR="00EB6D70" w:rsidRPr="003125D5">
        <w:rPr>
          <w:rFonts w:ascii="Times New Roman" w:hAnsi="Times New Roman"/>
          <w:color w:val="000000" w:themeColor="text1"/>
          <w:sz w:val="24"/>
          <w:szCs w:val="24"/>
          <w:lang w:val="en-US"/>
        </w:rPr>
        <w:t xml:space="preserve"> longer gestation. </w:t>
      </w:r>
    </w:p>
    <w:p w14:paraId="75A387ED" w14:textId="0236DA7F" w:rsidR="001F4F3D" w:rsidRPr="003125D5" w:rsidRDefault="00412D51" w:rsidP="005E4A27">
      <w:pPr>
        <w:spacing w:line="480" w:lineRule="auto"/>
        <w:jc w:val="both"/>
        <w:rPr>
          <w:rFonts w:ascii="Times New Roman" w:hAnsi="Times New Roman"/>
          <w:color w:val="000000" w:themeColor="text1"/>
          <w:sz w:val="24"/>
          <w:szCs w:val="24"/>
          <w:lang w:val="en-US"/>
        </w:rPr>
      </w:pPr>
      <w:r w:rsidRPr="003125D5">
        <w:rPr>
          <w:rFonts w:ascii="Times New Roman" w:hAnsi="Times New Roman"/>
          <w:i/>
          <w:color w:val="000000" w:themeColor="text1"/>
          <w:sz w:val="24"/>
          <w:szCs w:val="24"/>
          <w:lang w:val="en-US"/>
        </w:rPr>
        <w:t>Objective</w:t>
      </w:r>
      <w:r w:rsidRPr="003125D5">
        <w:rPr>
          <w:rFonts w:ascii="Times New Roman" w:hAnsi="Times New Roman"/>
          <w:color w:val="000000" w:themeColor="text1"/>
          <w:sz w:val="24"/>
          <w:szCs w:val="24"/>
          <w:lang w:val="en-US"/>
        </w:rPr>
        <w:t xml:space="preserve">: </w:t>
      </w:r>
      <w:r w:rsidR="00EB6D70" w:rsidRPr="003125D5">
        <w:rPr>
          <w:rFonts w:ascii="Times New Roman" w:hAnsi="Times New Roman"/>
          <w:color w:val="000000" w:themeColor="text1"/>
          <w:sz w:val="24"/>
          <w:szCs w:val="24"/>
          <w:lang w:val="en-US"/>
        </w:rPr>
        <w:t xml:space="preserve">We </w:t>
      </w:r>
      <w:r w:rsidR="003D3F59" w:rsidRPr="003125D5">
        <w:rPr>
          <w:rFonts w:ascii="Times New Roman" w:hAnsi="Times New Roman"/>
          <w:color w:val="000000" w:themeColor="text1"/>
          <w:sz w:val="24"/>
          <w:szCs w:val="24"/>
          <w:lang w:val="en-US"/>
        </w:rPr>
        <w:t xml:space="preserve">examined </w:t>
      </w:r>
      <w:r w:rsidR="00EB6D70" w:rsidRPr="003125D5">
        <w:rPr>
          <w:rFonts w:ascii="Times New Roman" w:hAnsi="Times New Roman"/>
          <w:color w:val="000000" w:themeColor="text1"/>
          <w:sz w:val="24"/>
          <w:szCs w:val="24"/>
          <w:lang w:val="en-US"/>
        </w:rPr>
        <w:t xml:space="preserve">this </w:t>
      </w:r>
      <w:r w:rsidR="008748C8" w:rsidRPr="003125D5">
        <w:rPr>
          <w:rFonts w:ascii="Times New Roman" w:hAnsi="Times New Roman"/>
          <w:color w:val="000000" w:themeColor="text1"/>
          <w:sz w:val="24"/>
          <w:szCs w:val="24"/>
          <w:lang w:val="en-US"/>
        </w:rPr>
        <w:t xml:space="preserve">finding </w:t>
      </w:r>
      <w:r w:rsidR="00543135" w:rsidRPr="003125D5">
        <w:rPr>
          <w:rFonts w:ascii="Times New Roman" w:hAnsi="Times New Roman"/>
          <w:color w:val="000000" w:themeColor="text1"/>
          <w:sz w:val="24"/>
          <w:szCs w:val="24"/>
          <w:lang w:val="en-US"/>
        </w:rPr>
        <w:t>using</w:t>
      </w:r>
      <w:r w:rsidR="00EB6D70" w:rsidRPr="003125D5">
        <w:rPr>
          <w:rFonts w:ascii="Times New Roman" w:hAnsi="Times New Roman"/>
          <w:color w:val="000000" w:themeColor="text1"/>
          <w:sz w:val="24"/>
          <w:szCs w:val="24"/>
          <w:lang w:val="en-US"/>
        </w:rPr>
        <w:t xml:space="preserve"> a Mendelian randomization </w:t>
      </w:r>
      <w:r w:rsidR="003D3F59" w:rsidRPr="003125D5">
        <w:rPr>
          <w:rFonts w:ascii="Times New Roman" w:hAnsi="Times New Roman"/>
          <w:color w:val="000000" w:themeColor="text1"/>
          <w:sz w:val="24"/>
          <w:szCs w:val="24"/>
          <w:lang w:val="en-US"/>
        </w:rPr>
        <w:t xml:space="preserve">approach </w:t>
      </w:r>
      <w:r w:rsidR="00955BAE" w:rsidRPr="003125D5">
        <w:rPr>
          <w:rFonts w:ascii="Times New Roman" w:hAnsi="Times New Roman"/>
          <w:color w:val="000000" w:themeColor="text1"/>
          <w:sz w:val="24"/>
          <w:szCs w:val="24"/>
          <w:lang w:val="en-US"/>
        </w:rPr>
        <w:t>utilizing</w:t>
      </w:r>
      <w:r w:rsidR="00EB6D70" w:rsidRPr="003125D5">
        <w:rPr>
          <w:rFonts w:ascii="Times New Roman" w:hAnsi="Times New Roman"/>
          <w:color w:val="000000" w:themeColor="text1"/>
          <w:sz w:val="24"/>
          <w:szCs w:val="24"/>
          <w:lang w:val="en-US"/>
        </w:rPr>
        <w:t xml:space="preserve"> </w:t>
      </w:r>
      <w:r w:rsidR="00E8002C" w:rsidRPr="003125D5">
        <w:rPr>
          <w:rFonts w:ascii="Times New Roman" w:hAnsi="Times New Roman"/>
          <w:color w:val="000000" w:themeColor="text1"/>
          <w:sz w:val="24"/>
          <w:szCs w:val="24"/>
          <w:lang w:val="en-US"/>
        </w:rPr>
        <w:t>fatty acid desaturase (</w:t>
      </w:r>
      <w:r w:rsidR="00EB6D70" w:rsidRPr="003125D5">
        <w:rPr>
          <w:rFonts w:ascii="Times New Roman" w:hAnsi="Times New Roman"/>
          <w:i/>
          <w:color w:val="000000" w:themeColor="text1"/>
          <w:sz w:val="24"/>
          <w:szCs w:val="24"/>
          <w:lang w:val="en-US"/>
        </w:rPr>
        <w:t>FADS</w:t>
      </w:r>
      <w:r w:rsidR="00E8002C" w:rsidRPr="003125D5">
        <w:rPr>
          <w:rFonts w:ascii="Times New Roman" w:hAnsi="Times New Roman"/>
          <w:color w:val="000000" w:themeColor="text1"/>
          <w:sz w:val="24"/>
          <w:szCs w:val="24"/>
          <w:lang w:val="en-US"/>
        </w:rPr>
        <w:t>)</w:t>
      </w:r>
      <w:r w:rsidR="00EB6D70" w:rsidRPr="003125D5">
        <w:rPr>
          <w:rFonts w:ascii="Times New Roman" w:hAnsi="Times New Roman"/>
          <w:color w:val="000000" w:themeColor="text1"/>
          <w:sz w:val="24"/>
          <w:szCs w:val="24"/>
          <w:lang w:val="en-US"/>
        </w:rPr>
        <w:t xml:space="preserve"> gene variants </w:t>
      </w:r>
      <w:r w:rsidR="007474DD" w:rsidRPr="003125D5">
        <w:rPr>
          <w:rFonts w:ascii="Times New Roman" w:hAnsi="Times New Roman"/>
          <w:color w:val="000000" w:themeColor="text1"/>
          <w:sz w:val="24"/>
          <w:szCs w:val="24"/>
          <w:lang w:val="en-US"/>
        </w:rPr>
        <w:t>affecting</w:t>
      </w:r>
      <w:r w:rsidR="00EB6D70" w:rsidRPr="003125D5">
        <w:rPr>
          <w:rFonts w:ascii="Times New Roman" w:hAnsi="Times New Roman"/>
          <w:color w:val="000000" w:themeColor="text1"/>
          <w:sz w:val="24"/>
          <w:szCs w:val="24"/>
          <w:lang w:val="en-US"/>
        </w:rPr>
        <w:t xml:space="preserve"> </w:t>
      </w:r>
      <w:r w:rsidR="008748C8" w:rsidRPr="003125D5">
        <w:rPr>
          <w:rFonts w:ascii="Times New Roman" w:hAnsi="Times New Roman"/>
          <w:color w:val="000000" w:themeColor="text1"/>
          <w:sz w:val="24"/>
          <w:szCs w:val="24"/>
          <w:lang w:val="en-US"/>
        </w:rPr>
        <w:t>LC-PUFA metabolism.</w:t>
      </w:r>
    </w:p>
    <w:p w14:paraId="488D1F7F" w14:textId="1EE39DD6" w:rsidR="005E4A27" w:rsidRPr="003125D5" w:rsidRDefault="00412D51" w:rsidP="005E4A27">
      <w:pPr>
        <w:spacing w:line="480" w:lineRule="auto"/>
        <w:jc w:val="both"/>
        <w:rPr>
          <w:rFonts w:ascii="Times New Roman" w:hAnsi="Times New Roman"/>
          <w:color w:val="000000" w:themeColor="text1"/>
          <w:sz w:val="24"/>
          <w:szCs w:val="24"/>
          <w:lang w:val="en-US"/>
        </w:rPr>
      </w:pPr>
      <w:r w:rsidRPr="003125D5">
        <w:rPr>
          <w:rFonts w:ascii="Times New Roman" w:hAnsi="Times New Roman"/>
          <w:i/>
          <w:color w:val="000000" w:themeColor="text1"/>
          <w:sz w:val="24"/>
          <w:szCs w:val="24"/>
          <w:lang w:val="en-US"/>
        </w:rPr>
        <w:t>Design</w:t>
      </w:r>
      <w:r w:rsidR="008748C8" w:rsidRPr="003125D5">
        <w:rPr>
          <w:rFonts w:ascii="Times New Roman" w:hAnsi="Times New Roman"/>
          <w:color w:val="000000" w:themeColor="text1"/>
          <w:sz w:val="24"/>
          <w:szCs w:val="24"/>
          <w:lang w:val="en-US"/>
        </w:rPr>
        <w:t xml:space="preserve">: </w:t>
      </w:r>
      <w:r w:rsidR="001C1D7A" w:rsidRPr="003125D5">
        <w:rPr>
          <w:rFonts w:ascii="Times New Roman" w:hAnsi="Times New Roman"/>
          <w:color w:val="000000" w:themeColor="text1"/>
          <w:sz w:val="24"/>
          <w:szCs w:val="24"/>
          <w:lang w:val="en-US"/>
        </w:rPr>
        <w:t>As part of a</w:t>
      </w:r>
      <w:r w:rsidR="00136BFD" w:rsidRPr="003125D5">
        <w:rPr>
          <w:rFonts w:ascii="Times New Roman" w:hAnsi="Times New Roman"/>
          <w:color w:val="000000" w:themeColor="text1"/>
          <w:sz w:val="24"/>
          <w:szCs w:val="24"/>
          <w:lang w:val="en-US"/>
        </w:rPr>
        <w:t xml:space="preserve"> </w:t>
      </w:r>
      <w:r w:rsidR="001C1D7A" w:rsidRPr="003125D5">
        <w:rPr>
          <w:rFonts w:ascii="Times New Roman" w:hAnsi="Times New Roman"/>
          <w:color w:val="000000" w:themeColor="text1"/>
          <w:sz w:val="24"/>
          <w:szCs w:val="24"/>
          <w:lang w:val="en-US"/>
        </w:rPr>
        <w:t>tri-ethnic mother-offspring cohort</w:t>
      </w:r>
      <w:r w:rsidR="001A1530" w:rsidRPr="003125D5">
        <w:rPr>
          <w:rFonts w:ascii="Times New Roman" w:hAnsi="Times New Roman"/>
          <w:color w:val="000000" w:themeColor="text1"/>
          <w:sz w:val="24"/>
          <w:szCs w:val="24"/>
          <w:lang w:val="en-US"/>
        </w:rPr>
        <w:t xml:space="preserve"> in Singapore</w:t>
      </w:r>
      <w:r w:rsidR="001C1D7A" w:rsidRPr="003125D5">
        <w:rPr>
          <w:rFonts w:ascii="Times New Roman" w:hAnsi="Times New Roman"/>
          <w:color w:val="000000" w:themeColor="text1"/>
          <w:sz w:val="24"/>
          <w:szCs w:val="24"/>
          <w:lang w:val="en-US"/>
        </w:rPr>
        <w:t xml:space="preserve">, 35 genetic variants </w:t>
      </w:r>
      <w:r w:rsidR="001A1530" w:rsidRPr="003125D5">
        <w:rPr>
          <w:rFonts w:ascii="Times New Roman" w:hAnsi="Times New Roman"/>
          <w:color w:val="000000" w:themeColor="text1"/>
          <w:sz w:val="24"/>
          <w:szCs w:val="24"/>
          <w:lang w:val="en-US"/>
        </w:rPr>
        <w:t>i</w:t>
      </w:r>
      <w:r w:rsidR="001C1D7A" w:rsidRPr="003125D5">
        <w:rPr>
          <w:rFonts w:ascii="Times New Roman" w:hAnsi="Times New Roman"/>
          <w:color w:val="000000" w:themeColor="text1"/>
          <w:sz w:val="24"/>
          <w:szCs w:val="24"/>
          <w:lang w:val="en-US"/>
        </w:rPr>
        <w:t xml:space="preserve">n </w:t>
      </w:r>
      <w:r w:rsidR="00E8002C" w:rsidRPr="003125D5">
        <w:rPr>
          <w:rFonts w:ascii="Times New Roman" w:hAnsi="Times New Roman"/>
          <w:i/>
          <w:color w:val="000000" w:themeColor="text1"/>
          <w:sz w:val="24"/>
          <w:szCs w:val="24"/>
          <w:lang w:val="en-US"/>
        </w:rPr>
        <w:t>FADS1</w:t>
      </w:r>
      <w:r w:rsidR="001C1D7A" w:rsidRPr="003125D5">
        <w:rPr>
          <w:rFonts w:ascii="Times New Roman" w:hAnsi="Times New Roman"/>
          <w:color w:val="000000" w:themeColor="text1"/>
          <w:sz w:val="24"/>
          <w:szCs w:val="24"/>
          <w:lang w:val="en-US"/>
        </w:rPr>
        <w:t xml:space="preserve">, </w:t>
      </w:r>
      <w:r w:rsidR="00E8002C" w:rsidRPr="003125D5">
        <w:rPr>
          <w:rFonts w:ascii="Times New Roman" w:hAnsi="Times New Roman"/>
          <w:i/>
          <w:color w:val="000000" w:themeColor="text1"/>
          <w:sz w:val="24"/>
          <w:szCs w:val="24"/>
          <w:lang w:val="en-US"/>
        </w:rPr>
        <w:t>FADS2</w:t>
      </w:r>
      <w:r w:rsidR="001C1D7A" w:rsidRPr="003125D5">
        <w:rPr>
          <w:rFonts w:ascii="Times New Roman" w:hAnsi="Times New Roman"/>
          <w:color w:val="000000" w:themeColor="text1"/>
          <w:sz w:val="24"/>
          <w:szCs w:val="24"/>
          <w:lang w:val="en-US"/>
        </w:rPr>
        <w:t xml:space="preserve"> and </w:t>
      </w:r>
      <w:r w:rsidR="00E8002C" w:rsidRPr="003125D5">
        <w:rPr>
          <w:rFonts w:ascii="Times New Roman" w:hAnsi="Times New Roman"/>
          <w:i/>
          <w:color w:val="000000" w:themeColor="text1"/>
          <w:sz w:val="24"/>
          <w:szCs w:val="24"/>
          <w:lang w:val="en-US"/>
        </w:rPr>
        <w:t>FADS3</w:t>
      </w:r>
      <w:r w:rsidR="001C1D7A" w:rsidRPr="003125D5">
        <w:rPr>
          <w:rFonts w:ascii="Times New Roman" w:hAnsi="Times New Roman"/>
          <w:color w:val="000000" w:themeColor="text1"/>
          <w:sz w:val="24"/>
          <w:szCs w:val="24"/>
          <w:lang w:val="en-US"/>
        </w:rPr>
        <w:t xml:space="preserve"> were genotyped in 898 mothers and 1</w:t>
      </w:r>
      <w:r w:rsidR="00920A58" w:rsidRPr="003125D5">
        <w:rPr>
          <w:rFonts w:ascii="Times New Roman" w:hAnsi="Times New Roman"/>
          <w:color w:val="000000" w:themeColor="text1"/>
          <w:sz w:val="24"/>
          <w:szCs w:val="24"/>
          <w:lang w:val="en-US"/>
        </w:rPr>
        <w:t>,</w:t>
      </w:r>
      <w:r w:rsidR="001C1D7A" w:rsidRPr="003125D5">
        <w:rPr>
          <w:rFonts w:ascii="Times New Roman" w:hAnsi="Times New Roman"/>
          <w:color w:val="000000" w:themeColor="text1"/>
          <w:sz w:val="24"/>
          <w:szCs w:val="24"/>
          <w:lang w:val="en-US"/>
        </w:rPr>
        <w:t xml:space="preserve">103 </w:t>
      </w:r>
      <w:r w:rsidR="00F106D5" w:rsidRPr="003125D5">
        <w:rPr>
          <w:rFonts w:ascii="Times New Roman" w:hAnsi="Times New Roman"/>
          <w:color w:val="000000" w:themeColor="text1"/>
          <w:sz w:val="24"/>
          <w:szCs w:val="24"/>
          <w:lang w:val="en-US"/>
        </w:rPr>
        <w:t>offspring</w:t>
      </w:r>
      <w:r w:rsidR="001C1D7A" w:rsidRPr="003125D5">
        <w:rPr>
          <w:rFonts w:ascii="Times New Roman" w:hAnsi="Times New Roman"/>
          <w:color w:val="000000" w:themeColor="text1"/>
          <w:sz w:val="24"/>
          <w:szCs w:val="24"/>
          <w:lang w:val="en-US"/>
        </w:rPr>
        <w:t xml:space="preserve">. Maternal plasma </w:t>
      </w:r>
      <w:r w:rsidR="00230229" w:rsidRPr="003125D5">
        <w:rPr>
          <w:rFonts w:ascii="Times New Roman" w:hAnsi="Times New Roman"/>
          <w:color w:val="000000" w:themeColor="text1"/>
          <w:sz w:val="24"/>
          <w:szCs w:val="24"/>
          <w:lang w:val="en-US"/>
        </w:rPr>
        <w:t>ω</w:t>
      </w:r>
      <w:r w:rsidR="00920A58" w:rsidRPr="003125D5">
        <w:rPr>
          <w:rFonts w:ascii="Times New Roman" w:hAnsi="Times New Roman"/>
          <w:color w:val="000000" w:themeColor="text1"/>
          <w:sz w:val="24"/>
          <w:szCs w:val="24"/>
          <w:lang w:val="en-US"/>
        </w:rPr>
        <w:t xml:space="preserve">3 and </w:t>
      </w:r>
      <w:r w:rsidR="00230229" w:rsidRPr="003125D5">
        <w:rPr>
          <w:rFonts w:ascii="Times New Roman" w:hAnsi="Times New Roman"/>
          <w:color w:val="000000" w:themeColor="text1"/>
          <w:sz w:val="24"/>
          <w:szCs w:val="24"/>
          <w:lang w:val="en-US"/>
        </w:rPr>
        <w:t>ω6</w:t>
      </w:r>
      <w:r w:rsidR="00920A58" w:rsidRPr="003125D5">
        <w:rPr>
          <w:rFonts w:ascii="Times New Roman" w:hAnsi="Times New Roman"/>
          <w:color w:val="000000" w:themeColor="text1"/>
          <w:sz w:val="24"/>
          <w:szCs w:val="24"/>
          <w:lang w:val="en-US"/>
        </w:rPr>
        <w:t xml:space="preserve"> </w:t>
      </w:r>
      <w:r w:rsidR="001C1D7A" w:rsidRPr="003125D5">
        <w:rPr>
          <w:rFonts w:ascii="Times New Roman" w:hAnsi="Times New Roman"/>
          <w:color w:val="000000" w:themeColor="text1"/>
          <w:sz w:val="24"/>
          <w:szCs w:val="24"/>
          <w:lang w:val="en-US"/>
        </w:rPr>
        <w:t xml:space="preserve">PUFA </w:t>
      </w:r>
      <w:r w:rsidR="00474B5C" w:rsidRPr="003125D5">
        <w:rPr>
          <w:rFonts w:ascii="Times New Roman" w:hAnsi="Times New Roman"/>
          <w:color w:val="000000" w:themeColor="text1"/>
          <w:sz w:val="24"/>
          <w:szCs w:val="24"/>
          <w:lang w:val="en-US"/>
        </w:rPr>
        <w:t>levels</w:t>
      </w:r>
      <w:r w:rsidR="003D3F59" w:rsidRPr="003125D5">
        <w:rPr>
          <w:rFonts w:ascii="Times New Roman" w:hAnsi="Times New Roman"/>
          <w:color w:val="000000" w:themeColor="text1"/>
          <w:sz w:val="24"/>
          <w:szCs w:val="24"/>
          <w:lang w:val="en-US"/>
        </w:rPr>
        <w:t xml:space="preserve"> </w:t>
      </w:r>
      <w:r w:rsidR="00136BFD" w:rsidRPr="003125D5">
        <w:rPr>
          <w:rFonts w:ascii="Times New Roman" w:hAnsi="Times New Roman"/>
          <w:color w:val="000000" w:themeColor="text1"/>
          <w:sz w:val="24"/>
          <w:szCs w:val="24"/>
          <w:lang w:val="en-US"/>
        </w:rPr>
        <w:t xml:space="preserve">at 26-28 weeks gestation </w:t>
      </w:r>
      <w:r w:rsidR="003D3F59" w:rsidRPr="003125D5">
        <w:rPr>
          <w:rFonts w:ascii="Times New Roman" w:hAnsi="Times New Roman"/>
          <w:color w:val="000000" w:themeColor="text1"/>
          <w:sz w:val="24"/>
          <w:szCs w:val="24"/>
          <w:lang w:val="en-US"/>
        </w:rPr>
        <w:t xml:space="preserve">were </w:t>
      </w:r>
      <w:r w:rsidR="004F3F00" w:rsidRPr="003125D5">
        <w:rPr>
          <w:rFonts w:ascii="Times New Roman" w:hAnsi="Times New Roman"/>
          <w:color w:val="000000" w:themeColor="text1"/>
          <w:sz w:val="24"/>
          <w:szCs w:val="24"/>
          <w:lang w:val="en-US"/>
        </w:rPr>
        <w:t>measured</w:t>
      </w:r>
      <w:r w:rsidR="00136BFD" w:rsidRPr="003125D5">
        <w:rPr>
          <w:rFonts w:ascii="Times New Roman" w:hAnsi="Times New Roman"/>
          <w:color w:val="000000" w:themeColor="text1"/>
          <w:sz w:val="24"/>
          <w:szCs w:val="24"/>
          <w:lang w:val="en-US"/>
        </w:rPr>
        <w:t xml:space="preserve">. Gestation </w:t>
      </w:r>
      <w:r w:rsidR="001A1530" w:rsidRPr="003125D5">
        <w:rPr>
          <w:rFonts w:ascii="Times New Roman" w:hAnsi="Times New Roman"/>
          <w:color w:val="000000" w:themeColor="text1"/>
          <w:sz w:val="24"/>
          <w:szCs w:val="24"/>
          <w:lang w:val="en-US"/>
        </w:rPr>
        <w:t>duration</w:t>
      </w:r>
      <w:r w:rsidR="00136BFD" w:rsidRPr="003125D5">
        <w:rPr>
          <w:rFonts w:ascii="Times New Roman" w:hAnsi="Times New Roman"/>
          <w:color w:val="000000" w:themeColor="text1"/>
          <w:sz w:val="24"/>
          <w:szCs w:val="24"/>
          <w:lang w:val="en-US"/>
        </w:rPr>
        <w:t xml:space="preserve"> was derived from </w:t>
      </w:r>
      <w:r w:rsidR="003D3F59" w:rsidRPr="003125D5">
        <w:rPr>
          <w:rFonts w:ascii="Times New Roman" w:hAnsi="Times New Roman"/>
          <w:color w:val="000000" w:themeColor="text1"/>
          <w:sz w:val="24"/>
          <w:szCs w:val="24"/>
          <w:lang w:val="en-US"/>
        </w:rPr>
        <w:t xml:space="preserve">a </w:t>
      </w:r>
      <w:r w:rsidR="00136BFD" w:rsidRPr="003125D5">
        <w:rPr>
          <w:rFonts w:ascii="Times New Roman" w:hAnsi="Times New Roman"/>
          <w:color w:val="000000" w:themeColor="text1"/>
          <w:sz w:val="24"/>
          <w:szCs w:val="24"/>
          <w:lang w:val="en-US"/>
        </w:rPr>
        <w:t xml:space="preserve">dating </w:t>
      </w:r>
      <w:r w:rsidR="001A1530" w:rsidRPr="003125D5">
        <w:rPr>
          <w:rFonts w:ascii="Times New Roman" w:hAnsi="Times New Roman"/>
          <w:color w:val="000000" w:themeColor="text1"/>
          <w:sz w:val="24"/>
          <w:szCs w:val="24"/>
          <w:lang w:val="en-US"/>
        </w:rPr>
        <w:t xml:space="preserve">ultrasound </w:t>
      </w:r>
      <w:r w:rsidR="00136BFD" w:rsidRPr="003125D5">
        <w:rPr>
          <w:rFonts w:ascii="Times New Roman" w:hAnsi="Times New Roman"/>
          <w:color w:val="000000" w:themeColor="text1"/>
          <w:sz w:val="24"/>
          <w:szCs w:val="24"/>
          <w:lang w:val="en-US"/>
        </w:rPr>
        <w:t xml:space="preserve">scan </w:t>
      </w:r>
      <w:r w:rsidR="0026366E" w:rsidRPr="003125D5">
        <w:rPr>
          <w:rFonts w:ascii="Times New Roman" w:hAnsi="Times New Roman"/>
          <w:color w:val="000000" w:themeColor="text1"/>
          <w:sz w:val="24"/>
          <w:szCs w:val="24"/>
          <w:lang w:val="en-US"/>
        </w:rPr>
        <w:t xml:space="preserve">in early </w:t>
      </w:r>
      <w:r w:rsidR="00136BFD" w:rsidRPr="003125D5">
        <w:rPr>
          <w:rFonts w:ascii="Times New Roman" w:hAnsi="Times New Roman"/>
          <w:color w:val="000000" w:themeColor="text1"/>
          <w:sz w:val="24"/>
          <w:szCs w:val="24"/>
          <w:lang w:val="en-US"/>
        </w:rPr>
        <w:t xml:space="preserve">pregnancy and </w:t>
      </w:r>
      <w:r w:rsidR="00E618ED" w:rsidRPr="003125D5">
        <w:rPr>
          <w:rFonts w:ascii="Times New Roman" w:hAnsi="Times New Roman"/>
          <w:color w:val="000000" w:themeColor="text1"/>
          <w:sz w:val="24"/>
          <w:szCs w:val="24"/>
          <w:lang w:val="en-US"/>
        </w:rPr>
        <w:t xml:space="preserve">birth </w:t>
      </w:r>
      <w:r w:rsidR="00136BFD" w:rsidRPr="003125D5">
        <w:rPr>
          <w:rFonts w:ascii="Times New Roman" w:hAnsi="Times New Roman"/>
          <w:color w:val="000000" w:themeColor="text1"/>
          <w:sz w:val="24"/>
          <w:szCs w:val="24"/>
          <w:lang w:val="en-US"/>
        </w:rPr>
        <w:t xml:space="preserve">date. </w:t>
      </w:r>
      <w:r w:rsidR="00E618ED" w:rsidRPr="003125D5">
        <w:rPr>
          <w:rFonts w:ascii="Times New Roman" w:hAnsi="Times New Roman"/>
          <w:color w:val="000000" w:themeColor="text1"/>
          <w:sz w:val="24"/>
          <w:szCs w:val="24"/>
          <w:lang w:val="en-US"/>
        </w:rPr>
        <w:t xml:space="preserve">Birth </w:t>
      </w:r>
      <w:r w:rsidR="00136BFD" w:rsidRPr="003125D5">
        <w:rPr>
          <w:rFonts w:ascii="Times New Roman" w:hAnsi="Times New Roman"/>
          <w:color w:val="000000" w:themeColor="text1"/>
          <w:sz w:val="24"/>
          <w:szCs w:val="24"/>
          <w:lang w:val="en-US"/>
        </w:rPr>
        <w:t xml:space="preserve">length and weight were </w:t>
      </w:r>
      <w:r w:rsidR="001A1530" w:rsidRPr="003125D5">
        <w:rPr>
          <w:rFonts w:ascii="Times New Roman" w:hAnsi="Times New Roman"/>
          <w:color w:val="000000" w:themeColor="text1"/>
          <w:sz w:val="24"/>
          <w:szCs w:val="24"/>
          <w:lang w:val="en-US"/>
        </w:rPr>
        <w:t>measured</w:t>
      </w:r>
      <w:r w:rsidR="00136BFD" w:rsidRPr="003125D5">
        <w:rPr>
          <w:rFonts w:ascii="Times New Roman" w:hAnsi="Times New Roman"/>
          <w:color w:val="000000" w:themeColor="text1"/>
          <w:sz w:val="24"/>
          <w:szCs w:val="24"/>
          <w:lang w:val="en-US"/>
        </w:rPr>
        <w:t xml:space="preserve">. </w:t>
      </w:r>
      <w:r w:rsidR="001A1530" w:rsidRPr="003125D5">
        <w:rPr>
          <w:rFonts w:ascii="Times New Roman" w:hAnsi="Times New Roman"/>
          <w:color w:val="000000" w:themeColor="text1"/>
          <w:sz w:val="24"/>
          <w:szCs w:val="24"/>
          <w:lang w:val="en-US"/>
        </w:rPr>
        <w:t>E</w:t>
      </w:r>
      <w:r w:rsidR="00136BFD" w:rsidRPr="003125D5">
        <w:rPr>
          <w:rFonts w:ascii="Times New Roman" w:hAnsi="Times New Roman"/>
          <w:color w:val="000000" w:themeColor="text1"/>
          <w:sz w:val="24"/>
          <w:szCs w:val="24"/>
          <w:lang w:val="en-US"/>
        </w:rPr>
        <w:t xml:space="preserve">ight </w:t>
      </w:r>
      <w:r w:rsidR="001A1530" w:rsidRPr="003125D5">
        <w:rPr>
          <w:rFonts w:ascii="Times New Roman" w:hAnsi="Times New Roman"/>
          <w:i/>
          <w:color w:val="000000" w:themeColor="text1"/>
          <w:sz w:val="24"/>
          <w:szCs w:val="24"/>
          <w:lang w:val="en-US"/>
        </w:rPr>
        <w:t>FADS</w:t>
      </w:r>
      <w:r w:rsidR="001A1530" w:rsidRPr="003125D5">
        <w:rPr>
          <w:rFonts w:ascii="Times New Roman" w:hAnsi="Times New Roman"/>
          <w:color w:val="000000" w:themeColor="text1"/>
          <w:sz w:val="24"/>
          <w:szCs w:val="24"/>
          <w:lang w:val="en-US"/>
        </w:rPr>
        <w:t xml:space="preserve"> </w:t>
      </w:r>
      <w:r w:rsidR="00136BFD" w:rsidRPr="003125D5">
        <w:rPr>
          <w:rFonts w:ascii="Times New Roman" w:hAnsi="Times New Roman"/>
          <w:color w:val="000000" w:themeColor="text1"/>
          <w:sz w:val="24"/>
          <w:szCs w:val="24"/>
          <w:lang w:val="en-US"/>
        </w:rPr>
        <w:t xml:space="preserve">variants were </w:t>
      </w:r>
      <w:r w:rsidR="005E4A27" w:rsidRPr="003125D5">
        <w:rPr>
          <w:rFonts w:ascii="Times New Roman" w:hAnsi="Times New Roman"/>
          <w:color w:val="000000" w:themeColor="text1"/>
          <w:sz w:val="24"/>
          <w:szCs w:val="24"/>
          <w:lang w:val="en-US"/>
        </w:rPr>
        <w:t>selected</w:t>
      </w:r>
      <w:r w:rsidR="00136BFD" w:rsidRPr="003125D5">
        <w:rPr>
          <w:rFonts w:ascii="Times New Roman" w:hAnsi="Times New Roman"/>
          <w:color w:val="000000" w:themeColor="text1"/>
          <w:sz w:val="24"/>
          <w:szCs w:val="24"/>
          <w:lang w:val="en-US"/>
        </w:rPr>
        <w:t xml:space="preserve"> </w:t>
      </w:r>
      <w:r w:rsidR="00474B5C" w:rsidRPr="003125D5">
        <w:rPr>
          <w:rFonts w:ascii="Times New Roman" w:hAnsi="Times New Roman"/>
          <w:color w:val="000000" w:themeColor="text1"/>
          <w:sz w:val="24"/>
          <w:szCs w:val="24"/>
          <w:lang w:val="en-US"/>
        </w:rPr>
        <w:t>through tagging</w:t>
      </w:r>
      <w:r w:rsidR="00B74796" w:rsidRPr="003125D5">
        <w:rPr>
          <w:rFonts w:ascii="Times New Roman" w:hAnsi="Times New Roman"/>
          <w:color w:val="000000" w:themeColor="text1"/>
          <w:sz w:val="24"/>
          <w:szCs w:val="24"/>
          <w:lang w:val="en-US"/>
        </w:rPr>
        <w:t>-</w:t>
      </w:r>
      <w:r w:rsidR="00474B5C" w:rsidRPr="003125D5">
        <w:rPr>
          <w:rFonts w:ascii="Times New Roman" w:hAnsi="Times New Roman"/>
          <w:color w:val="000000" w:themeColor="text1"/>
          <w:sz w:val="24"/>
          <w:szCs w:val="24"/>
          <w:lang w:val="en-US"/>
        </w:rPr>
        <w:t xml:space="preserve">SNP approach </w:t>
      </w:r>
      <w:r w:rsidR="00136BFD" w:rsidRPr="003125D5">
        <w:rPr>
          <w:rFonts w:ascii="Times New Roman" w:hAnsi="Times New Roman"/>
          <w:color w:val="000000" w:themeColor="text1"/>
          <w:sz w:val="24"/>
          <w:szCs w:val="24"/>
          <w:lang w:val="en-US"/>
        </w:rPr>
        <w:t xml:space="preserve">and examined </w:t>
      </w:r>
      <w:r w:rsidR="0026366E" w:rsidRPr="003125D5">
        <w:rPr>
          <w:rFonts w:ascii="Times New Roman" w:hAnsi="Times New Roman"/>
          <w:color w:val="000000" w:themeColor="text1"/>
          <w:sz w:val="24"/>
          <w:szCs w:val="24"/>
          <w:lang w:val="en-US"/>
        </w:rPr>
        <w:t xml:space="preserve">in </w:t>
      </w:r>
      <w:r w:rsidR="00136BFD" w:rsidRPr="003125D5">
        <w:rPr>
          <w:rFonts w:ascii="Times New Roman" w:hAnsi="Times New Roman"/>
          <w:color w:val="000000" w:themeColor="text1"/>
          <w:sz w:val="24"/>
          <w:szCs w:val="24"/>
          <w:lang w:val="en-US"/>
        </w:rPr>
        <w:t>association with</w:t>
      </w:r>
      <w:r w:rsidR="0026366E" w:rsidRPr="003125D5">
        <w:rPr>
          <w:rFonts w:ascii="Times New Roman" w:hAnsi="Times New Roman"/>
          <w:color w:val="000000" w:themeColor="text1"/>
          <w:sz w:val="24"/>
          <w:szCs w:val="24"/>
          <w:lang w:val="en-US"/>
        </w:rPr>
        <w:t xml:space="preserve"> PUFA levels,</w:t>
      </w:r>
      <w:r w:rsidR="00136BFD" w:rsidRPr="003125D5">
        <w:rPr>
          <w:rFonts w:ascii="Times New Roman" w:hAnsi="Times New Roman"/>
          <w:color w:val="000000" w:themeColor="text1"/>
          <w:sz w:val="24"/>
          <w:szCs w:val="24"/>
          <w:lang w:val="en-US"/>
        </w:rPr>
        <w:t xml:space="preserve"> gestation</w:t>
      </w:r>
      <w:r w:rsidR="00A316E2" w:rsidRPr="003125D5">
        <w:rPr>
          <w:rFonts w:ascii="Times New Roman" w:hAnsi="Times New Roman"/>
          <w:color w:val="000000" w:themeColor="text1"/>
          <w:sz w:val="24"/>
          <w:szCs w:val="24"/>
          <w:lang w:val="en-US"/>
        </w:rPr>
        <w:t xml:space="preserve"> duration</w:t>
      </w:r>
      <w:r w:rsidR="00136BFD" w:rsidRPr="003125D5">
        <w:rPr>
          <w:rFonts w:ascii="Times New Roman" w:hAnsi="Times New Roman"/>
          <w:color w:val="000000" w:themeColor="text1"/>
          <w:sz w:val="24"/>
          <w:szCs w:val="24"/>
          <w:lang w:val="en-US"/>
        </w:rPr>
        <w:t xml:space="preserve"> </w:t>
      </w:r>
      <w:r w:rsidR="00F84D03" w:rsidRPr="003125D5">
        <w:rPr>
          <w:rFonts w:ascii="Times New Roman" w:hAnsi="Times New Roman"/>
          <w:color w:val="000000" w:themeColor="text1"/>
          <w:sz w:val="24"/>
          <w:szCs w:val="24"/>
          <w:lang w:val="en-US"/>
        </w:rPr>
        <w:t xml:space="preserve">among spontaneous labors </w:t>
      </w:r>
      <w:r w:rsidR="00136BFD" w:rsidRPr="003125D5">
        <w:rPr>
          <w:rFonts w:ascii="Times New Roman" w:hAnsi="Times New Roman"/>
          <w:color w:val="000000" w:themeColor="text1"/>
          <w:sz w:val="24"/>
          <w:szCs w:val="24"/>
          <w:lang w:val="en-US"/>
        </w:rPr>
        <w:t>and birth size</w:t>
      </w:r>
      <w:r w:rsidR="0026366E" w:rsidRPr="003125D5">
        <w:rPr>
          <w:rFonts w:ascii="Times New Roman" w:hAnsi="Times New Roman"/>
          <w:color w:val="000000" w:themeColor="text1"/>
          <w:sz w:val="24"/>
          <w:szCs w:val="24"/>
          <w:lang w:val="en-US"/>
        </w:rPr>
        <w:t>, using</w:t>
      </w:r>
      <w:r w:rsidR="0011078B" w:rsidRPr="003125D5">
        <w:rPr>
          <w:rFonts w:ascii="Times New Roman" w:hAnsi="Times New Roman"/>
          <w:color w:val="000000" w:themeColor="text1"/>
          <w:sz w:val="24"/>
          <w:szCs w:val="24"/>
          <w:lang w:val="en-US"/>
        </w:rPr>
        <w:t xml:space="preserve"> ethnicity-adjusted</w:t>
      </w:r>
      <w:r w:rsidR="0026366E" w:rsidRPr="003125D5">
        <w:rPr>
          <w:rFonts w:ascii="Times New Roman" w:hAnsi="Times New Roman"/>
          <w:color w:val="000000" w:themeColor="text1"/>
          <w:sz w:val="24"/>
          <w:szCs w:val="24"/>
          <w:lang w:val="en-US"/>
        </w:rPr>
        <w:t xml:space="preserve"> linear regression</w:t>
      </w:r>
      <w:r w:rsidR="000D668F" w:rsidRPr="003125D5">
        <w:rPr>
          <w:rFonts w:ascii="Times New Roman" w:hAnsi="Times New Roman"/>
          <w:color w:val="000000" w:themeColor="text1"/>
          <w:sz w:val="24"/>
          <w:szCs w:val="24"/>
          <w:lang w:val="en-US"/>
        </w:rPr>
        <w:t>s</w:t>
      </w:r>
      <w:r w:rsidR="0026366E" w:rsidRPr="003125D5">
        <w:rPr>
          <w:rFonts w:ascii="Times New Roman" w:hAnsi="Times New Roman"/>
          <w:color w:val="000000" w:themeColor="text1"/>
          <w:sz w:val="24"/>
          <w:szCs w:val="24"/>
          <w:lang w:val="en-US"/>
        </w:rPr>
        <w:t xml:space="preserve"> and survival models</w:t>
      </w:r>
      <w:r w:rsidR="001A1530" w:rsidRPr="003125D5">
        <w:rPr>
          <w:rFonts w:ascii="Times New Roman" w:hAnsi="Times New Roman"/>
          <w:color w:val="000000" w:themeColor="text1"/>
          <w:sz w:val="24"/>
          <w:szCs w:val="24"/>
          <w:lang w:val="en-US"/>
        </w:rPr>
        <w:t xml:space="preserve"> </w:t>
      </w:r>
      <w:r w:rsidR="001A1530" w:rsidRPr="003125D5">
        <w:rPr>
          <w:rFonts w:ascii="Times New Roman" w:hAnsi="Times New Roman"/>
          <w:color w:val="000000" w:themeColor="text1"/>
          <w:sz w:val="24"/>
          <w:szCs w:val="24"/>
          <w:lang w:val="en-US"/>
        </w:rPr>
        <w:lastRenderedPageBreak/>
        <w:t xml:space="preserve">that </w:t>
      </w:r>
      <w:r w:rsidR="0011078B" w:rsidRPr="003125D5">
        <w:rPr>
          <w:rFonts w:ascii="Times New Roman" w:hAnsi="Times New Roman"/>
          <w:color w:val="000000" w:themeColor="text1"/>
          <w:sz w:val="24"/>
          <w:szCs w:val="24"/>
          <w:lang w:val="en-US"/>
        </w:rPr>
        <w:t xml:space="preserve">accounted for the competing risks of induced </w:t>
      </w:r>
      <w:r w:rsidR="000D668F" w:rsidRPr="003125D5">
        <w:rPr>
          <w:rFonts w:ascii="Times New Roman" w:hAnsi="Times New Roman"/>
          <w:color w:val="000000" w:themeColor="text1"/>
          <w:sz w:val="24"/>
          <w:szCs w:val="24"/>
          <w:lang w:val="en-US"/>
        </w:rPr>
        <w:t xml:space="preserve">labor </w:t>
      </w:r>
      <w:r w:rsidR="0011078B" w:rsidRPr="003125D5">
        <w:rPr>
          <w:rFonts w:ascii="Times New Roman" w:hAnsi="Times New Roman"/>
          <w:color w:val="000000" w:themeColor="text1"/>
          <w:sz w:val="24"/>
          <w:szCs w:val="24"/>
          <w:lang w:val="en-US"/>
        </w:rPr>
        <w:t xml:space="preserve">and </w:t>
      </w:r>
      <w:r w:rsidR="00F84D03" w:rsidRPr="003125D5">
        <w:rPr>
          <w:rFonts w:ascii="Times New Roman" w:hAnsi="Times New Roman"/>
          <w:color w:val="000000" w:themeColor="text1"/>
          <w:sz w:val="24"/>
          <w:szCs w:val="24"/>
          <w:lang w:val="en-US"/>
        </w:rPr>
        <w:t xml:space="preserve">pre-labor </w:t>
      </w:r>
      <w:r w:rsidR="0011078B" w:rsidRPr="003125D5">
        <w:rPr>
          <w:rFonts w:ascii="Times New Roman" w:hAnsi="Times New Roman"/>
          <w:color w:val="000000" w:themeColor="text1"/>
          <w:sz w:val="24"/>
          <w:szCs w:val="24"/>
          <w:lang w:val="en-US"/>
        </w:rPr>
        <w:t>c</w:t>
      </w:r>
      <w:r w:rsidR="006C1C30" w:rsidRPr="003125D5">
        <w:rPr>
          <w:rFonts w:ascii="Times New Roman" w:hAnsi="Times New Roman"/>
          <w:color w:val="000000" w:themeColor="text1"/>
          <w:sz w:val="24"/>
          <w:szCs w:val="24"/>
          <w:lang w:val="en-US"/>
        </w:rPr>
        <w:t>a</w:t>
      </w:r>
      <w:r w:rsidR="0011078B" w:rsidRPr="003125D5">
        <w:rPr>
          <w:rFonts w:ascii="Times New Roman" w:hAnsi="Times New Roman"/>
          <w:color w:val="000000" w:themeColor="text1"/>
          <w:sz w:val="24"/>
          <w:szCs w:val="24"/>
          <w:lang w:val="en-US"/>
        </w:rPr>
        <w:t xml:space="preserve">esarean </w:t>
      </w:r>
      <w:r w:rsidR="000D668F" w:rsidRPr="003125D5">
        <w:rPr>
          <w:rFonts w:ascii="Times New Roman" w:hAnsi="Times New Roman"/>
          <w:color w:val="000000" w:themeColor="text1"/>
          <w:sz w:val="24"/>
          <w:szCs w:val="24"/>
          <w:lang w:val="en-US"/>
        </w:rPr>
        <w:t>section</w:t>
      </w:r>
      <w:r w:rsidR="0011078B" w:rsidRPr="003125D5">
        <w:rPr>
          <w:rFonts w:ascii="Times New Roman" w:hAnsi="Times New Roman"/>
          <w:color w:val="000000" w:themeColor="text1"/>
          <w:sz w:val="24"/>
          <w:szCs w:val="24"/>
          <w:lang w:val="en-US"/>
        </w:rPr>
        <w:t>.</w:t>
      </w:r>
    </w:p>
    <w:p w14:paraId="7C0C0CE1" w14:textId="7F29820B" w:rsidR="00136BFD" w:rsidRPr="003125D5" w:rsidRDefault="00A62606" w:rsidP="005E4A27">
      <w:pPr>
        <w:spacing w:line="480" w:lineRule="auto"/>
        <w:jc w:val="both"/>
        <w:rPr>
          <w:rFonts w:ascii="Times New Roman" w:hAnsi="Times New Roman"/>
          <w:color w:val="000000" w:themeColor="text1"/>
          <w:sz w:val="24"/>
          <w:szCs w:val="24"/>
          <w:lang w:val="en-US"/>
        </w:rPr>
      </w:pPr>
      <w:r w:rsidRPr="003125D5">
        <w:rPr>
          <w:rFonts w:ascii="Times New Roman" w:hAnsi="Times New Roman"/>
          <w:i/>
          <w:color w:val="000000" w:themeColor="text1"/>
          <w:sz w:val="24"/>
          <w:szCs w:val="24"/>
          <w:lang w:val="en-US"/>
        </w:rPr>
        <w:t>Results</w:t>
      </w:r>
      <w:r w:rsidR="005E4A27" w:rsidRPr="003125D5">
        <w:rPr>
          <w:rFonts w:ascii="Times New Roman" w:hAnsi="Times New Roman"/>
          <w:color w:val="000000" w:themeColor="text1"/>
          <w:sz w:val="24"/>
          <w:szCs w:val="24"/>
          <w:lang w:val="en-US"/>
        </w:rPr>
        <w:t>:</w:t>
      </w:r>
      <w:r w:rsidR="00635CD8" w:rsidRPr="003125D5">
        <w:rPr>
          <w:rFonts w:ascii="Times New Roman" w:hAnsi="Times New Roman"/>
          <w:color w:val="000000" w:themeColor="text1"/>
          <w:sz w:val="24"/>
          <w:szCs w:val="24"/>
          <w:lang w:val="en-US"/>
        </w:rPr>
        <w:t xml:space="preserve"> </w:t>
      </w:r>
      <w:r w:rsidR="00920A58" w:rsidRPr="003125D5">
        <w:rPr>
          <w:rFonts w:ascii="Times New Roman" w:hAnsi="Times New Roman"/>
          <w:color w:val="000000" w:themeColor="text1"/>
          <w:sz w:val="24"/>
          <w:szCs w:val="24"/>
          <w:lang w:val="en-US"/>
        </w:rPr>
        <w:t xml:space="preserve">Maternal </w:t>
      </w:r>
      <w:r w:rsidR="00920A58" w:rsidRPr="003125D5">
        <w:rPr>
          <w:rFonts w:ascii="Times New Roman" w:hAnsi="Times New Roman"/>
          <w:i/>
          <w:color w:val="000000" w:themeColor="text1"/>
          <w:sz w:val="24"/>
          <w:szCs w:val="24"/>
          <w:lang w:val="en-US"/>
        </w:rPr>
        <w:t>FADS1</w:t>
      </w:r>
      <w:r w:rsidR="00920A58" w:rsidRPr="003125D5">
        <w:rPr>
          <w:rFonts w:ascii="Times New Roman" w:hAnsi="Times New Roman"/>
          <w:color w:val="000000" w:themeColor="text1"/>
          <w:sz w:val="24"/>
          <w:szCs w:val="24"/>
          <w:lang w:val="en-US"/>
        </w:rPr>
        <w:t xml:space="preserve"> variant rs174546, tag</w:t>
      </w:r>
      <w:r w:rsidR="00632F1F" w:rsidRPr="003125D5">
        <w:rPr>
          <w:rFonts w:ascii="Times New Roman" w:hAnsi="Times New Roman"/>
          <w:color w:val="000000" w:themeColor="text1"/>
          <w:sz w:val="24"/>
          <w:szCs w:val="24"/>
          <w:lang w:val="en-US"/>
        </w:rPr>
        <w:t xml:space="preserve">ging for </w:t>
      </w:r>
      <w:r w:rsidR="00920A58" w:rsidRPr="003125D5">
        <w:rPr>
          <w:rFonts w:ascii="Times New Roman" w:hAnsi="Times New Roman"/>
          <w:color w:val="000000" w:themeColor="text1"/>
          <w:sz w:val="24"/>
          <w:szCs w:val="24"/>
          <w:lang w:val="en-US"/>
        </w:rPr>
        <w:t xml:space="preserve">8 other variants located on </w:t>
      </w:r>
      <w:r w:rsidR="00920A58" w:rsidRPr="003125D5">
        <w:rPr>
          <w:rFonts w:ascii="Times New Roman" w:hAnsi="Times New Roman"/>
          <w:i/>
          <w:color w:val="000000" w:themeColor="text1"/>
          <w:sz w:val="24"/>
          <w:szCs w:val="24"/>
          <w:lang w:val="en-US"/>
        </w:rPr>
        <w:t>FADS1</w:t>
      </w:r>
      <w:r w:rsidR="00920A58" w:rsidRPr="003125D5">
        <w:rPr>
          <w:rFonts w:ascii="Times New Roman" w:hAnsi="Times New Roman"/>
          <w:color w:val="000000" w:themeColor="text1"/>
          <w:sz w:val="24"/>
          <w:szCs w:val="24"/>
          <w:lang w:val="en-US"/>
        </w:rPr>
        <w:t xml:space="preserve"> and </w:t>
      </w:r>
      <w:r w:rsidR="00920A58" w:rsidRPr="003125D5">
        <w:rPr>
          <w:rFonts w:ascii="Times New Roman" w:hAnsi="Times New Roman"/>
          <w:i/>
          <w:color w:val="000000" w:themeColor="text1"/>
          <w:sz w:val="24"/>
          <w:szCs w:val="24"/>
          <w:lang w:val="en-US"/>
        </w:rPr>
        <w:t>FADS2</w:t>
      </w:r>
      <w:r w:rsidR="00920A58" w:rsidRPr="003125D5">
        <w:rPr>
          <w:rFonts w:ascii="Times New Roman" w:hAnsi="Times New Roman"/>
          <w:color w:val="000000" w:themeColor="text1"/>
          <w:sz w:val="24"/>
          <w:szCs w:val="24"/>
          <w:lang w:val="en-US"/>
        </w:rPr>
        <w:t xml:space="preserve">, was strongly related to plasma </w:t>
      </w:r>
      <w:r w:rsidR="00230229" w:rsidRPr="003125D5">
        <w:rPr>
          <w:rFonts w:ascii="Times New Roman" w:hAnsi="Times New Roman"/>
          <w:color w:val="000000" w:themeColor="text1"/>
          <w:sz w:val="24"/>
          <w:szCs w:val="24"/>
          <w:lang w:val="en-US"/>
        </w:rPr>
        <w:t xml:space="preserve">ω6 </w:t>
      </w:r>
      <w:r w:rsidR="00920A58" w:rsidRPr="003125D5">
        <w:rPr>
          <w:rFonts w:ascii="Times New Roman" w:hAnsi="Times New Roman"/>
          <w:color w:val="000000" w:themeColor="text1"/>
          <w:sz w:val="24"/>
          <w:szCs w:val="24"/>
          <w:lang w:val="en-US"/>
        </w:rPr>
        <w:t xml:space="preserve">but not </w:t>
      </w:r>
      <w:r w:rsidR="00230229" w:rsidRPr="003125D5">
        <w:rPr>
          <w:rFonts w:ascii="Times New Roman" w:hAnsi="Times New Roman"/>
          <w:color w:val="000000" w:themeColor="text1"/>
          <w:sz w:val="24"/>
          <w:szCs w:val="24"/>
          <w:lang w:val="en-US"/>
        </w:rPr>
        <w:t>ω</w:t>
      </w:r>
      <w:r w:rsidR="00920A58" w:rsidRPr="003125D5">
        <w:rPr>
          <w:rFonts w:ascii="Times New Roman" w:hAnsi="Times New Roman"/>
          <w:color w:val="000000" w:themeColor="text1"/>
          <w:sz w:val="24"/>
          <w:szCs w:val="24"/>
          <w:lang w:val="en-US"/>
        </w:rPr>
        <w:t xml:space="preserve">3 </w:t>
      </w:r>
      <w:r w:rsidR="004215C4" w:rsidRPr="003125D5">
        <w:rPr>
          <w:rFonts w:ascii="Times New Roman" w:hAnsi="Times New Roman"/>
          <w:color w:val="000000" w:themeColor="text1"/>
          <w:sz w:val="24"/>
          <w:szCs w:val="24"/>
          <w:lang w:val="en-US"/>
        </w:rPr>
        <w:t>LC-PUFA</w:t>
      </w:r>
      <w:r w:rsidR="00920A58" w:rsidRPr="003125D5">
        <w:rPr>
          <w:rFonts w:ascii="Times New Roman" w:hAnsi="Times New Roman"/>
          <w:color w:val="000000" w:themeColor="text1"/>
          <w:sz w:val="24"/>
          <w:szCs w:val="24"/>
          <w:lang w:val="en-US"/>
        </w:rPr>
        <w:t xml:space="preserve"> concentrations. </w:t>
      </w:r>
      <w:r w:rsidR="005E4A27" w:rsidRPr="003125D5">
        <w:rPr>
          <w:rFonts w:ascii="Times New Roman" w:hAnsi="Times New Roman"/>
          <w:color w:val="000000" w:themeColor="text1"/>
          <w:sz w:val="24"/>
          <w:szCs w:val="24"/>
          <w:lang w:val="en-US"/>
        </w:rPr>
        <w:t xml:space="preserve">Offspring and maternal </w:t>
      </w:r>
      <w:r w:rsidR="00E8002C" w:rsidRPr="003125D5">
        <w:rPr>
          <w:rFonts w:ascii="Times New Roman" w:hAnsi="Times New Roman"/>
          <w:i/>
          <w:color w:val="000000" w:themeColor="text1"/>
          <w:sz w:val="24"/>
          <w:szCs w:val="24"/>
          <w:lang w:val="en-US"/>
        </w:rPr>
        <w:t>FADS3</w:t>
      </w:r>
      <w:r w:rsidR="005E4A27" w:rsidRPr="003125D5">
        <w:rPr>
          <w:rFonts w:ascii="Times New Roman" w:hAnsi="Times New Roman"/>
          <w:color w:val="000000" w:themeColor="text1"/>
          <w:sz w:val="24"/>
          <w:szCs w:val="24"/>
          <w:lang w:val="en-US"/>
        </w:rPr>
        <w:t xml:space="preserve"> variants were associated with gestation</w:t>
      </w:r>
      <w:r w:rsidR="00002923" w:rsidRPr="003125D5">
        <w:rPr>
          <w:rFonts w:ascii="Times New Roman" w:hAnsi="Times New Roman"/>
          <w:color w:val="000000" w:themeColor="text1"/>
          <w:sz w:val="24"/>
          <w:szCs w:val="24"/>
          <w:lang w:val="en-US"/>
        </w:rPr>
        <w:t xml:space="preserve"> duration</w:t>
      </w:r>
      <w:r w:rsidR="00F14F8E" w:rsidRPr="003125D5">
        <w:rPr>
          <w:rFonts w:ascii="Times New Roman" w:hAnsi="Times New Roman"/>
          <w:color w:val="000000" w:themeColor="text1"/>
          <w:sz w:val="24"/>
          <w:szCs w:val="24"/>
          <w:lang w:val="en-US"/>
        </w:rPr>
        <w:t xml:space="preserve"> among women who had spontaneous labor</w:t>
      </w:r>
      <w:r w:rsidR="00661D4E" w:rsidRPr="003125D5">
        <w:rPr>
          <w:rFonts w:ascii="Times New Roman" w:hAnsi="Times New Roman"/>
          <w:color w:val="000000" w:themeColor="text1"/>
          <w:sz w:val="24"/>
          <w:szCs w:val="24"/>
          <w:lang w:val="en-US"/>
        </w:rPr>
        <w:t>:</w:t>
      </w:r>
      <w:r w:rsidR="00253BEE" w:rsidRPr="003125D5">
        <w:rPr>
          <w:rFonts w:ascii="Times New Roman" w:hAnsi="Times New Roman"/>
          <w:color w:val="000000" w:themeColor="text1"/>
          <w:sz w:val="24"/>
          <w:szCs w:val="24"/>
          <w:lang w:val="en-US"/>
        </w:rPr>
        <w:t xml:space="preserve"> </w:t>
      </w:r>
      <w:r w:rsidR="005E4A27" w:rsidRPr="003125D5">
        <w:rPr>
          <w:rFonts w:ascii="Times New Roman" w:hAnsi="Times New Roman"/>
          <w:color w:val="000000" w:themeColor="text1"/>
          <w:sz w:val="24"/>
          <w:szCs w:val="24"/>
          <w:lang w:val="en-US"/>
        </w:rPr>
        <w:t xml:space="preserve">each copy of </w:t>
      </w:r>
      <w:r w:rsidR="0012636B" w:rsidRPr="003125D5">
        <w:rPr>
          <w:rFonts w:ascii="Times New Roman" w:hAnsi="Times New Roman"/>
          <w:color w:val="000000" w:themeColor="text1"/>
          <w:sz w:val="24"/>
          <w:szCs w:val="24"/>
          <w:lang w:val="en-US"/>
        </w:rPr>
        <w:t xml:space="preserve">rs174450 </w:t>
      </w:r>
      <w:r w:rsidR="005E4A27" w:rsidRPr="003125D5">
        <w:rPr>
          <w:rFonts w:ascii="Times New Roman" w:hAnsi="Times New Roman"/>
          <w:color w:val="000000" w:themeColor="text1"/>
          <w:sz w:val="24"/>
          <w:szCs w:val="24"/>
          <w:lang w:val="en-US"/>
        </w:rPr>
        <w:t xml:space="preserve">minor allele C was </w:t>
      </w:r>
      <w:r w:rsidR="00002923" w:rsidRPr="003125D5">
        <w:rPr>
          <w:rFonts w:ascii="Times New Roman" w:hAnsi="Times New Roman"/>
          <w:color w:val="000000" w:themeColor="text1"/>
          <w:sz w:val="24"/>
          <w:szCs w:val="24"/>
          <w:lang w:val="en-US"/>
        </w:rPr>
        <w:t>associated with</w:t>
      </w:r>
      <w:r w:rsidR="005E4A27" w:rsidRPr="003125D5">
        <w:rPr>
          <w:rFonts w:ascii="Times New Roman" w:hAnsi="Times New Roman"/>
          <w:color w:val="000000" w:themeColor="text1"/>
          <w:sz w:val="24"/>
          <w:szCs w:val="24"/>
          <w:lang w:val="en-US"/>
        </w:rPr>
        <w:t xml:space="preserve"> a shorter gestation</w:t>
      </w:r>
      <w:r w:rsidR="00253BEE" w:rsidRPr="003125D5">
        <w:rPr>
          <w:rFonts w:ascii="Times New Roman" w:hAnsi="Times New Roman"/>
          <w:color w:val="000000" w:themeColor="text1"/>
          <w:sz w:val="24"/>
          <w:szCs w:val="24"/>
          <w:lang w:val="en-US"/>
        </w:rPr>
        <w:t xml:space="preserve"> by 2.2</w:t>
      </w:r>
      <w:r w:rsidR="005E4A27" w:rsidRPr="003125D5">
        <w:rPr>
          <w:rFonts w:ascii="Times New Roman" w:hAnsi="Times New Roman"/>
          <w:color w:val="000000" w:themeColor="text1"/>
          <w:sz w:val="24"/>
          <w:szCs w:val="24"/>
          <w:lang w:val="en-US"/>
        </w:rPr>
        <w:t xml:space="preserve"> (</w:t>
      </w:r>
      <w:r w:rsidR="004816D3" w:rsidRPr="003125D5">
        <w:rPr>
          <w:rFonts w:ascii="Times New Roman" w:hAnsi="Times New Roman"/>
          <w:color w:val="000000" w:themeColor="text1"/>
          <w:sz w:val="24"/>
          <w:szCs w:val="24"/>
          <w:lang w:val="en-US"/>
        </w:rPr>
        <w:t xml:space="preserve">95% CI: </w:t>
      </w:r>
      <w:r w:rsidR="005E4A27" w:rsidRPr="003125D5">
        <w:rPr>
          <w:rFonts w:ascii="Times New Roman" w:hAnsi="Times New Roman"/>
          <w:color w:val="000000" w:themeColor="text1"/>
          <w:sz w:val="24"/>
          <w:szCs w:val="24"/>
          <w:lang w:val="en-US"/>
        </w:rPr>
        <w:t>0.</w:t>
      </w:r>
      <w:r w:rsidR="00253BEE" w:rsidRPr="003125D5">
        <w:rPr>
          <w:rFonts w:ascii="Times New Roman" w:hAnsi="Times New Roman"/>
          <w:color w:val="000000" w:themeColor="text1"/>
          <w:sz w:val="24"/>
          <w:szCs w:val="24"/>
          <w:lang w:val="en-US"/>
        </w:rPr>
        <w:t>9</w:t>
      </w:r>
      <w:r w:rsidR="005E4A27" w:rsidRPr="003125D5">
        <w:rPr>
          <w:rFonts w:ascii="Times New Roman" w:hAnsi="Times New Roman"/>
          <w:color w:val="000000" w:themeColor="text1"/>
          <w:sz w:val="24"/>
          <w:szCs w:val="24"/>
          <w:lang w:val="en-US"/>
        </w:rPr>
        <w:t>, 3.</w:t>
      </w:r>
      <w:r w:rsidR="00253BEE" w:rsidRPr="003125D5">
        <w:rPr>
          <w:rFonts w:ascii="Times New Roman" w:hAnsi="Times New Roman"/>
          <w:color w:val="000000" w:themeColor="text1"/>
          <w:sz w:val="24"/>
          <w:szCs w:val="24"/>
          <w:lang w:val="en-US"/>
        </w:rPr>
        <w:t>4</w:t>
      </w:r>
      <w:r w:rsidR="005E4A27" w:rsidRPr="003125D5">
        <w:rPr>
          <w:rFonts w:ascii="Times New Roman" w:hAnsi="Times New Roman"/>
          <w:color w:val="000000" w:themeColor="text1"/>
          <w:sz w:val="24"/>
          <w:szCs w:val="24"/>
          <w:lang w:val="en-US"/>
        </w:rPr>
        <w:t>)</w:t>
      </w:r>
      <w:r w:rsidR="0017030F" w:rsidRPr="003125D5">
        <w:rPr>
          <w:rFonts w:ascii="Times New Roman" w:hAnsi="Times New Roman"/>
          <w:color w:val="000000" w:themeColor="text1"/>
          <w:sz w:val="24"/>
          <w:szCs w:val="24"/>
          <w:lang w:val="en-US"/>
        </w:rPr>
        <w:t xml:space="preserve"> and 1.9 (0.7, 3.0)</w:t>
      </w:r>
      <w:r w:rsidR="005E4A27" w:rsidRPr="003125D5">
        <w:rPr>
          <w:rFonts w:ascii="Times New Roman" w:hAnsi="Times New Roman"/>
          <w:color w:val="000000" w:themeColor="text1"/>
          <w:sz w:val="24"/>
          <w:szCs w:val="24"/>
          <w:lang w:val="en-US"/>
        </w:rPr>
        <w:t xml:space="preserve"> days</w:t>
      </w:r>
      <w:r w:rsidR="0017030F" w:rsidRPr="003125D5">
        <w:rPr>
          <w:rFonts w:ascii="Times New Roman" w:hAnsi="Times New Roman"/>
          <w:color w:val="000000" w:themeColor="text1"/>
          <w:sz w:val="24"/>
          <w:szCs w:val="24"/>
          <w:lang w:val="en-US"/>
        </w:rPr>
        <w:t xml:space="preserve"> for maternal and offspring variants, respectively</w:t>
      </w:r>
      <w:r w:rsidR="00F14F8E" w:rsidRPr="003125D5">
        <w:rPr>
          <w:rFonts w:ascii="Times New Roman" w:hAnsi="Times New Roman"/>
          <w:color w:val="000000" w:themeColor="text1"/>
          <w:sz w:val="24"/>
          <w:szCs w:val="24"/>
          <w:lang w:val="en-US"/>
        </w:rPr>
        <w:t>.</w:t>
      </w:r>
      <w:r w:rsidR="0012636B" w:rsidRPr="003125D5">
        <w:rPr>
          <w:rFonts w:ascii="Times New Roman" w:hAnsi="Times New Roman"/>
          <w:color w:val="000000" w:themeColor="text1"/>
          <w:sz w:val="24"/>
          <w:szCs w:val="24"/>
          <w:lang w:val="en-US"/>
        </w:rPr>
        <w:t xml:space="preserve"> In survival models, </w:t>
      </w:r>
      <w:r w:rsidR="008725F4" w:rsidRPr="003125D5">
        <w:rPr>
          <w:rFonts w:ascii="Times New Roman" w:hAnsi="Times New Roman"/>
          <w:color w:val="000000" w:themeColor="text1"/>
          <w:sz w:val="24"/>
          <w:szCs w:val="24"/>
          <w:lang w:val="en-US"/>
        </w:rPr>
        <w:t xml:space="preserve">rs174450 </w:t>
      </w:r>
      <w:r w:rsidR="004816D3" w:rsidRPr="003125D5">
        <w:rPr>
          <w:rFonts w:ascii="Times New Roman" w:hAnsi="Times New Roman"/>
          <w:color w:val="000000" w:themeColor="text1"/>
          <w:sz w:val="24"/>
          <w:szCs w:val="24"/>
          <w:lang w:val="en-US"/>
        </w:rPr>
        <w:t xml:space="preserve">minor allele </w:t>
      </w:r>
      <w:r w:rsidR="008725F4" w:rsidRPr="003125D5">
        <w:rPr>
          <w:rFonts w:ascii="Times New Roman" w:hAnsi="Times New Roman"/>
          <w:color w:val="000000" w:themeColor="text1"/>
          <w:sz w:val="24"/>
          <w:szCs w:val="24"/>
          <w:lang w:val="en-US"/>
        </w:rPr>
        <w:t xml:space="preserve">homozygotes </w:t>
      </w:r>
      <w:r w:rsidR="004816D3" w:rsidRPr="003125D5">
        <w:rPr>
          <w:rFonts w:ascii="Times New Roman" w:hAnsi="Times New Roman"/>
          <w:color w:val="000000" w:themeColor="text1"/>
          <w:sz w:val="24"/>
          <w:szCs w:val="24"/>
          <w:lang w:val="en-US"/>
        </w:rPr>
        <w:t xml:space="preserve">had </w:t>
      </w:r>
      <w:r w:rsidR="00640BD9" w:rsidRPr="003125D5">
        <w:rPr>
          <w:rFonts w:ascii="Times New Roman" w:hAnsi="Times New Roman"/>
          <w:color w:val="000000" w:themeColor="text1"/>
          <w:sz w:val="24"/>
          <w:szCs w:val="24"/>
          <w:lang w:val="en-US"/>
        </w:rPr>
        <w:t xml:space="preserve">reduced time to </w:t>
      </w:r>
      <w:r w:rsidR="004816D3" w:rsidRPr="003125D5">
        <w:rPr>
          <w:rFonts w:ascii="Times New Roman" w:hAnsi="Times New Roman"/>
          <w:color w:val="000000" w:themeColor="text1"/>
          <w:sz w:val="24"/>
          <w:szCs w:val="24"/>
          <w:lang w:val="en-US"/>
        </w:rPr>
        <w:t>deliver</w:t>
      </w:r>
      <w:r w:rsidR="001D5B4C" w:rsidRPr="003125D5">
        <w:rPr>
          <w:rFonts w:ascii="Times New Roman" w:hAnsi="Times New Roman"/>
          <w:color w:val="000000" w:themeColor="text1"/>
          <w:sz w:val="24"/>
          <w:szCs w:val="24"/>
          <w:lang w:val="en-US"/>
        </w:rPr>
        <w:t>y</w:t>
      </w:r>
      <w:r w:rsidR="004816D3" w:rsidRPr="003125D5">
        <w:rPr>
          <w:rFonts w:ascii="Times New Roman" w:hAnsi="Times New Roman"/>
          <w:color w:val="000000" w:themeColor="text1"/>
          <w:sz w:val="24"/>
          <w:szCs w:val="24"/>
          <w:lang w:val="en-US"/>
        </w:rPr>
        <w:t xml:space="preserve"> </w:t>
      </w:r>
      <w:r w:rsidR="00220690" w:rsidRPr="003125D5">
        <w:rPr>
          <w:rFonts w:ascii="Times New Roman" w:hAnsi="Times New Roman"/>
          <w:color w:val="000000" w:themeColor="text1"/>
          <w:sz w:val="24"/>
          <w:szCs w:val="24"/>
          <w:lang w:val="en-US"/>
        </w:rPr>
        <w:t xml:space="preserve">after spontaneous labor </w:t>
      </w:r>
      <w:r w:rsidR="00640BD9" w:rsidRPr="003125D5">
        <w:rPr>
          <w:rFonts w:ascii="Times New Roman" w:hAnsi="Times New Roman"/>
          <w:color w:val="000000" w:themeColor="text1"/>
          <w:sz w:val="24"/>
          <w:szCs w:val="24"/>
          <w:lang w:val="en-US"/>
        </w:rPr>
        <w:t>compared with major allele homozygotes (hazard ratio</w:t>
      </w:r>
      <w:r w:rsidR="004816D3" w:rsidRPr="003125D5">
        <w:rPr>
          <w:rFonts w:ascii="Times New Roman" w:hAnsi="Times New Roman"/>
          <w:color w:val="000000" w:themeColor="text1"/>
          <w:sz w:val="24"/>
          <w:szCs w:val="24"/>
          <w:lang w:val="en-US"/>
        </w:rPr>
        <w:t xml:space="preserve"> (95% CI): 1.</w:t>
      </w:r>
      <w:r w:rsidR="003562B9" w:rsidRPr="003125D5">
        <w:rPr>
          <w:rFonts w:ascii="Times New Roman" w:hAnsi="Times New Roman"/>
          <w:color w:val="000000" w:themeColor="text1"/>
          <w:sz w:val="24"/>
          <w:szCs w:val="24"/>
          <w:lang w:val="en-US"/>
        </w:rPr>
        <w:t>5</w:t>
      </w:r>
      <w:r w:rsidR="004816D3" w:rsidRPr="003125D5">
        <w:rPr>
          <w:rFonts w:ascii="Times New Roman" w:hAnsi="Times New Roman"/>
          <w:color w:val="000000" w:themeColor="text1"/>
          <w:sz w:val="24"/>
          <w:szCs w:val="24"/>
          <w:lang w:val="en-US"/>
        </w:rPr>
        <w:t>1 (1.1</w:t>
      </w:r>
      <w:r w:rsidR="003562B9" w:rsidRPr="003125D5">
        <w:rPr>
          <w:rFonts w:ascii="Times New Roman" w:hAnsi="Times New Roman"/>
          <w:color w:val="000000" w:themeColor="text1"/>
          <w:sz w:val="24"/>
          <w:szCs w:val="24"/>
          <w:lang w:val="en-US"/>
        </w:rPr>
        <w:t>8</w:t>
      </w:r>
      <w:r w:rsidR="004816D3" w:rsidRPr="003125D5">
        <w:rPr>
          <w:rFonts w:ascii="Times New Roman" w:hAnsi="Times New Roman"/>
          <w:color w:val="000000" w:themeColor="text1"/>
          <w:sz w:val="24"/>
          <w:szCs w:val="24"/>
          <w:lang w:val="en-US"/>
        </w:rPr>
        <w:t>, 1.</w:t>
      </w:r>
      <w:r w:rsidR="003562B9" w:rsidRPr="003125D5">
        <w:rPr>
          <w:rFonts w:ascii="Times New Roman" w:hAnsi="Times New Roman"/>
          <w:color w:val="000000" w:themeColor="text1"/>
          <w:sz w:val="24"/>
          <w:szCs w:val="24"/>
          <w:lang w:val="en-US"/>
        </w:rPr>
        <w:t>95</w:t>
      </w:r>
      <w:r w:rsidR="004816D3" w:rsidRPr="003125D5">
        <w:rPr>
          <w:rFonts w:ascii="Times New Roman" w:hAnsi="Times New Roman"/>
          <w:color w:val="000000" w:themeColor="text1"/>
          <w:sz w:val="24"/>
          <w:szCs w:val="24"/>
          <w:lang w:val="en-US"/>
        </w:rPr>
        <w:t>) and 1.51 (1.2</w:t>
      </w:r>
      <w:r w:rsidR="003562B9" w:rsidRPr="003125D5">
        <w:rPr>
          <w:rFonts w:ascii="Times New Roman" w:hAnsi="Times New Roman"/>
          <w:color w:val="000000" w:themeColor="text1"/>
          <w:sz w:val="24"/>
          <w:szCs w:val="24"/>
          <w:lang w:val="en-US"/>
        </w:rPr>
        <w:t>0</w:t>
      </w:r>
      <w:r w:rsidR="004816D3" w:rsidRPr="003125D5">
        <w:rPr>
          <w:rFonts w:ascii="Times New Roman" w:hAnsi="Times New Roman"/>
          <w:color w:val="000000" w:themeColor="text1"/>
          <w:sz w:val="24"/>
          <w:szCs w:val="24"/>
          <w:lang w:val="en-US"/>
        </w:rPr>
        <w:t xml:space="preserve">, 1.89) for maternal and offspring, respectively). </w:t>
      </w:r>
    </w:p>
    <w:p w14:paraId="0028B00F" w14:textId="580FF4CB" w:rsidR="00EB6D70" w:rsidRPr="003125D5" w:rsidRDefault="00512A3F" w:rsidP="005E4A27">
      <w:pPr>
        <w:spacing w:line="480" w:lineRule="auto"/>
        <w:jc w:val="both"/>
        <w:rPr>
          <w:rFonts w:ascii="Times New Roman" w:hAnsi="Times New Roman"/>
          <w:color w:val="000000" w:themeColor="text1"/>
          <w:sz w:val="24"/>
          <w:szCs w:val="24"/>
          <w:lang w:val="en-US"/>
        </w:rPr>
      </w:pPr>
      <w:r w:rsidRPr="003125D5">
        <w:rPr>
          <w:rFonts w:ascii="Times New Roman" w:hAnsi="Times New Roman"/>
          <w:i/>
          <w:color w:val="000000" w:themeColor="text1"/>
          <w:sz w:val="24"/>
          <w:szCs w:val="24"/>
          <w:lang w:val="en-US"/>
        </w:rPr>
        <w:t>Conclusion</w:t>
      </w:r>
      <w:r w:rsidR="00E97B78" w:rsidRPr="003125D5">
        <w:rPr>
          <w:rFonts w:ascii="Times New Roman" w:hAnsi="Times New Roman"/>
          <w:i/>
          <w:color w:val="000000" w:themeColor="text1"/>
          <w:sz w:val="24"/>
          <w:szCs w:val="24"/>
          <w:lang w:val="en-US"/>
        </w:rPr>
        <w:t>s</w:t>
      </w:r>
      <w:r w:rsidR="00812961" w:rsidRPr="003125D5">
        <w:rPr>
          <w:rFonts w:ascii="Times New Roman" w:hAnsi="Times New Roman"/>
          <w:i/>
          <w:color w:val="000000" w:themeColor="text1"/>
          <w:sz w:val="24"/>
          <w:szCs w:val="24"/>
          <w:lang w:val="en-US"/>
        </w:rPr>
        <w:t>:</w:t>
      </w:r>
      <w:r w:rsidR="00101B06" w:rsidRPr="003125D5">
        <w:rPr>
          <w:rFonts w:ascii="Times New Roman" w:hAnsi="Times New Roman"/>
          <w:i/>
          <w:color w:val="000000" w:themeColor="text1"/>
          <w:sz w:val="24"/>
          <w:szCs w:val="24"/>
          <w:lang w:val="en-US"/>
        </w:rPr>
        <w:t xml:space="preserve"> </w:t>
      </w:r>
      <w:r w:rsidR="002C7B08" w:rsidRPr="003125D5">
        <w:rPr>
          <w:rFonts w:ascii="Times New Roman" w:hAnsi="Times New Roman"/>
          <w:color w:val="000000" w:themeColor="text1"/>
          <w:sz w:val="24"/>
          <w:szCs w:val="24"/>
          <w:lang w:val="en-US"/>
        </w:rPr>
        <w:t>Using a M</w:t>
      </w:r>
      <w:r w:rsidR="00EB0DCC" w:rsidRPr="003125D5">
        <w:rPr>
          <w:rFonts w:ascii="Times New Roman" w:hAnsi="Times New Roman"/>
          <w:color w:val="000000" w:themeColor="text1"/>
          <w:sz w:val="24"/>
          <w:szCs w:val="24"/>
          <w:lang w:val="en-US"/>
        </w:rPr>
        <w:t>endelian randomization</w:t>
      </w:r>
      <w:r w:rsidR="002C7B08" w:rsidRPr="003125D5">
        <w:rPr>
          <w:rFonts w:ascii="Times New Roman" w:hAnsi="Times New Roman"/>
          <w:color w:val="000000" w:themeColor="text1"/>
          <w:sz w:val="24"/>
          <w:szCs w:val="24"/>
          <w:lang w:val="en-US"/>
        </w:rPr>
        <w:t xml:space="preserve"> approach, we </w:t>
      </w:r>
      <w:r w:rsidR="00EB0DCC" w:rsidRPr="003125D5">
        <w:rPr>
          <w:rFonts w:ascii="Times New Roman" w:hAnsi="Times New Roman"/>
          <w:color w:val="000000" w:themeColor="text1"/>
          <w:sz w:val="24"/>
          <w:szCs w:val="24"/>
          <w:lang w:val="en-US"/>
        </w:rPr>
        <w:t>observed</w:t>
      </w:r>
      <w:r w:rsidR="002C7B08" w:rsidRPr="003125D5">
        <w:rPr>
          <w:rFonts w:ascii="Times New Roman" w:hAnsi="Times New Roman"/>
          <w:color w:val="000000" w:themeColor="text1"/>
          <w:sz w:val="24"/>
          <w:szCs w:val="24"/>
          <w:lang w:val="en-US"/>
        </w:rPr>
        <w:t xml:space="preserve"> associations between </w:t>
      </w:r>
      <w:r w:rsidR="0075730B" w:rsidRPr="003125D5">
        <w:rPr>
          <w:rFonts w:ascii="Times New Roman" w:hAnsi="Times New Roman"/>
          <w:i/>
          <w:color w:val="000000" w:themeColor="text1"/>
          <w:sz w:val="24"/>
          <w:szCs w:val="24"/>
          <w:lang w:val="en-US"/>
        </w:rPr>
        <w:t>FADS</w:t>
      </w:r>
      <w:r w:rsidR="002C7B08" w:rsidRPr="003125D5">
        <w:rPr>
          <w:rFonts w:ascii="Times New Roman" w:hAnsi="Times New Roman"/>
          <w:color w:val="000000" w:themeColor="text1"/>
          <w:sz w:val="24"/>
          <w:szCs w:val="24"/>
          <w:lang w:val="en-US"/>
        </w:rPr>
        <w:t xml:space="preserve"> variants and </w:t>
      </w:r>
      <w:r w:rsidR="004F3F00" w:rsidRPr="003125D5">
        <w:rPr>
          <w:rFonts w:ascii="Times New Roman" w:hAnsi="Times New Roman"/>
          <w:color w:val="000000" w:themeColor="text1"/>
          <w:sz w:val="24"/>
          <w:szCs w:val="24"/>
          <w:lang w:val="en-US"/>
        </w:rPr>
        <w:t>gestation</w:t>
      </w:r>
      <w:r w:rsidR="00EB0DCC" w:rsidRPr="003125D5">
        <w:rPr>
          <w:rFonts w:ascii="Times New Roman" w:hAnsi="Times New Roman"/>
          <w:color w:val="000000" w:themeColor="text1"/>
          <w:sz w:val="24"/>
          <w:szCs w:val="24"/>
          <w:lang w:val="en-US"/>
        </w:rPr>
        <w:t xml:space="preserve"> duration</w:t>
      </w:r>
      <w:r w:rsidR="002C7B08" w:rsidRPr="003125D5">
        <w:rPr>
          <w:rFonts w:ascii="Times New Roman" w:hAnsi="Times New Roman"/>
          <w:color w:val="000000" w:themeColor="text1"/>
          <w:sz w:val="24"/>
          <w:szCs w:val="24"/>
          <w:lang w:val="en-US"/>
        </w:rPr>
        <w:t xml:space="preserve">. This </w:t>
      </w:r>
      <w:r w:rsidR="00692123" w:rsidRPr="003125D5">
        <w:rPr>
          <w:rFonts w:ascii="Times New Roman" w:hAnsi="Times New Roman"/>
          <w:color w:val="000000" w:themeColor="text1"/>
          <w:sz w:val="24"/>
          <w:szCs w:val="24"/>
          <w:lang w:val="en-US"/>
        </w:rPr>
        <w:t xml:space="preserve">suggests </w:t>
      </w:r>
      <w:r w:rsidR="007D77C3" w:rsidRPr="003125D5">
        <w:rPr>
          <w:rFonts w:ascii="Times New Roman" w:hAnsi="Times New Roman"/>
          <w:color w:val="000000" w:themeColor="text1"/>
          <w:sz w:val="24"/>
          <w:szCs w:val="24"/>
          <w:lang w:val="en-US"/>
        </w:rPr>
        <w:t xml:space="preserve">potential role of </w:t>
      </w:r>
      <w:r w:rsidR="002C7B08" w:rsidRPr="003125D5">
        <w:rPr>
          <w:rFonts w:ascii="Times New Roman" w:hAnsi="Times New Roman"/>
          <w:color w:val="000000" w:themeColor="text1"/>
          <w:sz w:val="24"/>
          <w:szCs w:val="24"/>
          <w:lang w:val="en-US"/>
        </w:rPr>
        <w:t>LC-PUFA</w:t>
      </w:r>
      <w:r w:rsidR="00230229" w:rsidRPr="003125D5">
        <w:rPr>
          <w:rFonts w:ascii="Times New Roman" w:hAnsi="Times New Roman"/>
          <w:color w:val="000000" w:themeColor="text1"/>
          <w:sz w:val="24"/>
          <w:szCs w:val="24"/>
          <w:lang w:val="en-US"/>
        </w:rPr>
        <w:t>s</w:t>
      </w:r>
      <w:r w:rsidR="002C7B08" w:rsidRPr="003125D5">
        <w:rPr>
          <w:rFonts w:ascii="Times New Roman" w:hAnsi="Times New Roman"/>
          <w:color w:val="000000" w:themeColor="text1"/>
          <w:sz w:val="24"/>
          <w:szCs w:val="24"/>
          <w:lang w:val="en-US"/>
        </w:rPr>
        <w:t xml:space="preserve"> </w:t>
      </w:r>
      <w:r w:rsidR="003352AF" w:rsidRPr="003125D5">
        <w:rPr>
          <w:rFonts w:ascii="Times New Roman" w:hAnsi="Times New Roman"/>
          <w:color w:val="000000" w:themeColor="text1"/>
          <w:sz w:val="24"/>
          <w:szCs w:val="24"/>
          <w:lang w:val="en-US"/>
        </w:rPr>
        <w:t>i</w:t>
      </w:r>
      <w:r w:rsidR="00230229" w:rsidRPr="003125D5">
        <w:rPr>
          <w:rFonts w:ascii="Times New Roman" w:hAnsi="Times New Roman"/>
          <w:color w:val="000000" w:themeColor="text1"/>
          <w:sz w:val="24"/>
          <w:szCs w:val="24"/>
          <w:lang w:val="en-US"/>
        </w:rPr>
        <w:t xml:space="preserve">n </w:t>
      </w:r>
      <w:r w:rsidR="004F3F00" w:rsidRPr="003125D5">
        <w:rPr>
          <w:rFonts w:ascii="Times New Roman" w:hAnsi="Times New Roman"/>
          <w:color w:val="000000" w:themeColor="text1"/>
          <w:sz w:val="24"/>
          <w:szCs w:val="24"/>
          <w:lang w:val="en-US"/>
        </w:rPr>
        <w:t>gestation</w:t>
      </w:r>
      <w:r w:rsidR="002A775F" w:rsidRPr="003125D5">
        <w:rPr>
          <w:rFonts w:ascii="Times New Roman" w:hAnsi="Times New Roman"/>
          <w:color w:val="000000" w:themeColor="text1"/>
          <w:sz w:val="24"/>
          <w:szCs w:val="24"/>
          <w:lang w:val="en-US"/>
        </w:rPr>
        <w:t xml:space="preserve"> duration</w:t>
      </w:r>
      <w:r w:rsidR="002C7B08" w:rsidRPr="003125D5">
        <w:rPr>
          <w:rFonts w:ascii="Times New Roman" w:hAnsi="Times New Roman"/>
          <w:color w:val="000000" w:themeColor="text1"/>
          <w:sz w:val="24"/>
          <w:szCs w:val="24"/>
          <w:lang w:val="en-US"/>
        </w:rPr>
        <w:t>.</w:t>
      </w:r>
    </w:p>
    <w:p w14:paraId="2EB7450A" w14:textId="31E4B06B" w:rsidR="00412D51" w:rsidRPr="003125D5" w:rsidRDefault="00412D51" w:rsidP="005E4A27">
      <w:pPr>
        <w:spacing w:line="480" w:lineRule="auto"/>
        <w:jc w:val="both"/>
        <w:rPr>
          <w:rFonts w:ascii="Times New Roman" w:hAnsi="Times New Roman"/>
          <w:color w:val="000000" w:themeColor="text1"/>
          <w:sz w:val="24"/>
          <w:szCs w:val="24"/>
          <w:lang w:val="en-US"/>
        </w:rPr>
      </w:pPr>
      <w:r w:rsidRPr="003125D5">
        <w:rPr>
          <w:rFonts w:ascii="Times New Roman" w:hAnsi="Times New Roman"/>
          <w:b/>
          <w:color w:val="000000" w:themeColor="text1"/>
          <w:sz w:val="24"/>
          <w:szCs w:val="24"/>
          <w:lang w:val="en-US"/>
        </w:rPr>
        <w:lastRenderedPageBreak/>
        <w:t>Keywords:</w:t>
      </w:r>
      <w:r w:rsidRPr="003125D5">
        <w:rPr>
          <w:rFonts w:ascii="Times New Roman" w:hAnsi="Times New Roman"/>
          <w:color w:val="000000" w:themeColor="text1"/>
          <w:sz w:val="24"/>
          <w:szCs w:val="24"/>
          <w:lang w:val="en-US"/>
        </w:rPr>
        <w:t xml:space="preserve"> pregnancy, birth size, fatty acids, cohort studies, Mendelian randomization.</w:t>
      </w:r>
    </w:p>
    <w:p w14:paraId="0A99C7B0" w14:textId="77777777" w:rsidR="00C328EE" w:rsidRPr="003125D5" w:rsidRDefault="00DC67C8" w:rsidP="00E97B78">
      <w:pPr>
        <w:keepNext/>
        <w:pageBreakBefore/>
        <w:spacing w:after="0"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lastRenderedPageBreak/>
        <w:t>Introduction</w:t>
      </w:r>
    </w:p>
    <w:p w14:paraId="3379AB45" w14:textId="2D65F5E2" w:rsidR="00346B21" w:rsidRPr="003125D5" w:rsidRDefault="00870E14" w:rsidP="00635CD8">
      <w:pPr>
        <w:spacing w:after="0"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The omega-3 (ω3) and omega-6 (ω6) long-chain polyunsaturated fatty acids (LC-PUFA</w:t>
      </w:r>
      <w:r w:rsidR="00DC0242" w:rsidRPr="003125D5">
        <w:rPr>
          <w:rFonts w:ascii="Times New Roman" w:hAnsi="Times New Roman"/>
          <w:color w:val="000000" w:themeColor="text1"/>
          <w:sz w:val="24"/>
          <w:szCs w:val="24"/>
          <w:lang w:val="en-US"/>
        </w:rPr>
        <w:t>s</w:t>
      </w:r>
      <w:r w:rsidRPr="003125D5">
        <w:rPr>
          <w:rFonts w:ascii="Times New Roman" w:hAnsi="Times New Roman"/>
          <w:color w:val="000000" w:themeColor="text1"/>
          <w:sz w:val="24"/>
          <w:szCs w:val="24"/>
          <w:lang w:val="en-US"/>
        </w:rPr>
        <w:t>)</w:t>
      </w:r>
      <w:r w:rsidR="00464393" w:rsidRPr="003125D5">
        <w:rPr>
          <w:rFonts w:ascii="Times New Roman" w:hAnsi="Times New Roman"/>
          <w:color w:val="000000" w:themeColor="text1"/>
          <w:sz w:val="24"/>
          <w:szCs w:val="24"/>
          <w:lang w:val="en-US"/>
        </w:rPr>
        <w:t xml:space="preserve">, such as docosahexaenoic acid (DHA, 22:6ω3) and arachidonic acid (AA, 20:4ω6) </w:t>
      </w:r>
      <w:r w:rsidRPr="003125D5">
        <w:rPr>
          <w:rFonts w:ascii="Times New Roman" w:hAnsi="Times New Roman"/>
          <w:color w:val="000000" w:themeColor="text1"/>
          <w:sz w:val="24"/>
          <w:szCs w:val="24"/>
          <w:lang w:val="en-US"/>
        </w:rPr>
        <w:t xml:space="preserve">are </w:t>
      </w:r>
      <w:r w:rsidR="002437AB" w:rsidRPr="003125D5">
        <w:rPr>
          <w:rFonts w:ascii="Times New Roman" w:hAnsi="Times New Roman"/>
          <w:color w:val="000000" w:themeColor="text1"/>
          <w:sz w:val="24"/>
          <w:szCs w:val="24"/>
          <w:lang w:val="en-US"/>
        </w:rPr>
        <w:t>requir</w:t>
      </w:r>
      <w:r w:rsidRPr="003125D5">
        <w:rPr>
          <w:rFonts w:ascii="Times New Roman" w:hAnsi="Times New Roman"/>
          <w:color w:val="000000" w:themeColor="text1"/>
          <w:sz w:val="24"/>
          <w:szCs w:val="24"/>
          <w:lang w:val="en-US"/>
        </w:rPr>
        <w:t xml:space="preserve">ed by the </w:t>
      </w:r>
      <w:r w:rsidR="009730F4" w:rsidRPr="003125D5">
        <w:rPr>
          <w:rFonts w:ascii="Times New Roman" w:hAnsi="Times New Roman"/>
          <w:color w:val="000000" w:themeColor="text1"/>
          <w:sz w:val="24"/>
          <w:szCs w:val="24"/>
          <w:lang w:val="en-US"/>
        </w:rPr>
        <w:t>fetus</w:t>
      </w:r>
      <w:r w:rsidR="001159EF" w:rsidRPr="003125D5">
        <w:rPr>
          <w:rFonts w:ascii="Times New Roman" w:hAnsi="Times New Roman"/>
          <w:color w:val="000000" w:themeColor="text1"/>
          <w:sz w:val="24"/>
          <w:szCs w:val="24"/>
          <w:lang w:val="en-US"/>
        </w:rPr>
        <w:t xml:space="preserve"> for normal development</w:t>
      </w:r>
      <w:r w:rsidR="00464393" w:rsidRPr="003125D5">
        <w:rPr>
          <w:rFonts w:ascii="Times New Roman" w:hAnsi="Times New Roman"/>
          <w:color w:val="000000" w:themeColor="text1"/>
          <w:sz w:val="24"/>
          <w:szCs w:val="24"/>
          <w:lang w:val="en-US"/>
        </w:rPr>
        <w:t xml:space="preserve"> of the brain, retina and central nervous system </w:t>
      </w:r>
      <w:r w:rsidRPr="003125D5">
        <w:rPr>
          <w:rFonts w:ascii="Times New Roman" w:hAnsi="Times New Roman"/>
          <w:color w:val="000000" w:themeColor="text1"/>
          <w:sz w:val="24"/>
          <w:szCs w:val="24"/>
          <w:lang w:val="en-US"/>
        </w:rPr>
        <w:fldChar w:fldCharType="begin">
          <w:fldData xml:space="preserve">PEVuZE5vdGU+PENpdGU+PEF1dGhvcj5Lb2xldHprbzwvQXV0aG9yPjxZZWFyPjIwMDg8L1llYXI+
PFJlY051bT44MjI2PC9SZWNOdW0+PERpc3BsYXlUZXh0PigxLTMpPC9EaXNwbGF5VGV4dD48cmVj
b3JkPjxyZWMtbnVtYmVyPjgyMjY8L3JlYy1udW1iZXI+PGZvcmVpZ24ta2V5cz48a2V5IGFwcD0i
RU4iIGRiLWlkPSJ2cHI1cGFkOWc1NXhlZ2Vmc3JvNWU1Mml0ZjV4ZnBkNWFyenMiIHRpbWVzdGFt
cD0iMTM0MDExMDIxNiI+ODIyNjwva2V5PjwvZm9yZWlnbi1rZXlzPjxyZWYtdHlwZSBuYW1lPSJK
b3VybmFsIEFydGljbGUiPjE3PC9yZWYtdHlwZT48Y29udHJpYnV0b3JzPjxhdXRob3JzPjxhdXRo
b3I+S29sZXR6a28sIEIuPC9hdXRob3I+PGF1dGhvcj5MaWVuLCBFLjwvYXV0aG9yPjxhdXRob3I+
QWdvc3RvbmksIEMuPC9hdXRob3I+PGF1dGhvcj5Cb2hsZXMsIEguPC9hdXRob3I+PGF1dGhvcj5D
YW1wb3ksIEMuPC9hdXRob3I+PGF1dGhvcj5DZXRpbiwgSS48L2F1dGhvcj48YXV0aG9yPkRlY3Np
LCBULjwvYXV0aG9yPjxhdXRob3I+RHVkZW5oYXVzZW4sIEouIFcuPC9hdXRob3I+PGF1dGhvcj5E
dXBvbnQsIEMuPC9hdXRob3I+PGF1dGhvcj5Gb3JzeXRoLCBTLjwvYXV0aG9yPjxhdXRob3I+SG9l
c2xpLCBJLjwvYXV0aG9yPjxhdXRob3I+SG9semdyZXZlLCBXLjwvYXV0aG9yPjxhdXRob3I+TGFw
aWxsb25uZSwgQS48L2F1dGhvcj48YXV0aG9yPlB1dGV0LCBHLjwvYXV0aG9yPjxhdXRob3I+U2Vj
aGVyLCBOLiBKLjwvYXV0aG9yPjxhdXRob3I+U3ltb25kcywgTS48L2F1dGhvcj48YXV0aG9yPlN6
YWpld3NrYSwgSC48L2F1dGhvcj48YXV0aG9yPldpbGxhdHRzLCBQLjwvYXV0aG9yPjxhdXRob3I+
VWF1eSwgUi48L2F1dGhvcj48YXV0aG9yPldvcmxkIEFzc29jaWF0aW9uIG9mIFBlcmluYXRhbCBN
ZWRpY2luZSBEaWV0YXJ5IEd1aWRlbGluZXMgV29ya2luZywgR3JvdXA8L2F1dGhvcj48L2F1dGhv
cnM+PC9jb250cmlidXRvcnM+PGF1dGgtYWRkcmVzcz5EZXBhcnRtZW50IG9mIFBlZGlhdHJpY3Ms
IFVuaXZlcnNpdHkgb2YgTXVuaWNoLCBNdW5jaGVuLCBHZXJtYW55LiBCZXJ0aG9sZC5Lb2xldHpr
b0BtZWQudW5pLW11ZW5jaGVuLmRlPC9hdXRoLWFkZHJlc3M+PHRpdGxlcz48dGl0bGU+VGhlIHJv
bGVzIG9mIGxvbmctY2hhaW4gcG9seXVuc2F0dXJhdGVkIGZhdHR5IGFjaWRzIGluIHByZWduYW5j
eSwgbGFjdGF0aW9uIGFuZCBpbmZhbmN5OiByZXZpZXcgb2YgY3VycmVudCBrbm93bGVkZ2UgYW5k
IGNvbnNlbnN1cyByZWNvbW1lbmRhdGlvbnM8L3RpdGxlPjxzZWNvbmRhcnktdGl0bGU+SiBQZXJp
bmF0IE1lZDwvc2Vjb25kYXJ5LXRpdGxlPjxhbHQtdGl0bGU+Sm91cm5hbCBvZiBwZXJpbmF0YWwg
bWVkaWNpbmU8L2FsdC10aXRsZT48L3RpdGxlcz48cGVyaW9kaWNhbD48ZnVsbC10aXRsZT5KIFBl
cmluYXQgTWVkPC9mdWxsLXRpdGxlPjwvcGVyaW9kaWNhbD48cGFnZXM+NS0xNDwvcGFnZXM+PHZv
bHVtZT4zNjwvdm9sdW1lPjxudW1iZXI+MTwvbnVtYmVyPjxrZXl3b3Jkcz48a2V5d29yZD5CcmVh
c3QgRmVlZGluZzwva2V5d29yZD48a2V5d29yZD5EaWV0YXJ5IEZhdHMsIFVuc2F0dXJhdGVkLypt
ZXRhYm9saXNtPC9rZXl3b3JkPjxrZXl3b3JkPkRpZXRhcnkgU3VwcGxlbWVudHM8L2tleXdvcmQ+
PGtleXdvcmQ+RG9jb3NhaGV4YWVub2ljIEFjaWRzL21ldGFib2xpc208L2tleXdvcmQ+PGtleXdv
cmQ+RWljb3Nhbm9pYyBBY2lkcy9tZXRhYm9saXNtPC9rZXl3b3JkPjxrZXl3b3JkPkZhdHR5IEFj
aWRzLCBVbnNhdHVyYXRlZC8qbWV0YWJvbGlzbTwva2V5d29yZD48a2V5d29yZD5GZW1hbGU8L2tl
eXdvcmQ+PGtleXdvcmQ+SHVtYW5zPC9rZXl3b3JkPjxrZXl3b3JkPkluZmFudDwva2V5d29yZD48
a2V5d29yZD5JbmZhbnQgRm9ybXVsYS9jaGVtaXN0cnk8L2tleXdvcmQ+PGtleXdvcmQ+KkluZmFu
dCBOdXRyaXRpb25hbCBQaHlzaW9sb2dpY2FsIFBoZW5vbWVuYTwva2V5d29yZD48a2V5d29yZD5J
bmZhbnQsIE5ld2Jvcm48L2tleXdvcmQ+PGtleXdvcmQ+TGFjdGF0aW9uPC9rZXl3b3JkPjxrZXl3
b3JkPk51dHJpdGlvbiBQb2xpY3k8L2tleXdvcmQ+PGtleXdvcmQ+Kk51dHJpdGlvbmFsIFJlcXVp
cmVtZW50czwva2V5d29yZD48a2V5d29yZD5QcmVnbmFuY3k8L2tleXdvcmQ+PGtleXdvcmQ+KlBy
ZW5hdGFsIE51dHJpdGlvbmFsIFBoeXNpb2xvZ2ljYWwgUGhlbm9tZW5hPC9rZXl3b3JkPjwva2V5
d29yZHM+PGRhdGVzPjx5ZWFyPjIwMDg8L3llYXI+PC9kYXRlcz48aXNibj4wMzAwLTU1NzcgKFBy
aW50KSYjeEQ7MDMwMC01NTc3IChMaW5raW5nKTwvaXNibj48YWNjZXNzaW9uLW51bT4xODE4NDA5
NDwvYWNjZXNzaW9uLW51bT48dXJscz48cmVsYXRlZC11cmxzPjx1cmw+aHR0cDovL3d3dy5uY2Jp
Lm5sbS5uaWguZ292L3B1Ym1lZC8xODE4NDA5NDwvdXJsPjwvcmVsYXRlZC11cmxzPjwvdXJscz48
ZWxlY3Ryb25pYy1yZXNvdXJjZS1udW0+MTAuMTUxNS9KUE0uMjAwOC4wMDE8L2VsZWN0cm9uaWMt
cmVzb3VyY2UtbnVtPjwvcmVjb3JkPjwvQ2l0ZT48Q2l0ZT48QXV0aG9yPkNsYW5kaW5pbjwvQXV0
aG9yPjxZZWFyPjE5ODA8L1llYXI+PFJlY051bT44ODYxPC9SZWNOdW0+PHJlY29yZD48cmVjLW51
bWJlcj44ODYxPC9yZWMtbnVtYmVyPjxmb3JlaWduLWtleXM+PGtleSBhcHA9IkVOIiBkYi1pZD0i
dnByNXBhZDlnNTV4ZWdlZnNybzVlNTJpdGY1eGZwZDVhcnpzIiB0aW1lc3RhbXA9IjEzNTE4NjE2
ODkiPjg4NjE8L2tleT48L2ZvcmVpZ24ta2V5cz48cmVmLXR5cGUgbmFtZT0iSm91cm5hbCBBcnRp
Y2xlIj4xNzwvcmVmLXR5cGU+PGNvbnRyaWJ1dG9ycz48YXV0aG9ycz48YXV0aG9yPkNsYW5kaW5p
biwgTS4gVC48L2F1dGhvcj48YXV0aG9yPkNoYXBwZWxsLCBKLiBFLjwvYXV0aG9yPjxhdXRob3I+
TGVvbmcsIFMuPC9hdXRob3I+PGF1dGhvcj5IZWltLCBULjwvYXV0aG9yPjxhdXRob3I+U3d5ZXIs
IFAuIFIuPC9hdXRob3I+PGF1dGhvcj5DaGFuY2UsIEcuIFcuPC9hdXRob3I+PC9hdXRob3JzPjwv
Y29udHJpYnV0b3JzPjx0aXRsZXM+PHRpdGxlPkludHJhdXRlcmluZSBmYXR0eSBhY2lkIGFjY3Jl
dGlvbiByYXRlcyBpbiBodW1hbiBicmFpbjogaW1wbGljYXRpb25zIGZvciBmYXR0eSBhY2lkIHJl
cXVpcmVtZW50czwvdGl0bGU+PHNlY29uZGFyeS10aXRsZT5FYXJseSBIdW0gRGV2PC9zZWNvbmRh
cnktdGl0bGU+PGFsdC10aXRsZT5FYXJseSBodW1hbiBkZXZlbG9wbWVudDwvYWx0LXRpdGxlPjwv
dGl0bGVzPjxwZXJpb2RpY2FsPjxmdWxsLXRpdGxlPkVhcmx5IEh1bWFuIERldmVsb3BtZW50PC9m
dWxsLXRpdGxlPjxhYmJyLTE+RWFybHkgSHVtIERldjwvYWJici0xPjwvcGVyaW9kaWNhbD48YWx0
LXBlcmlvZGljYWw+PGZ1bGwtdGl0bGU+RWFybHkgSHVtYW4gRGV2ZWxvcG1lbnQ8L2Z1bGwtdGl0
bGU+PC9hbHQtcGVyaW9kaWNhbD48cGFnZXM+MTIxLTk8L3BhZ2VzPjx2b2x1bWU+NDwvdm9sdW1l
PjxudW1iZXI+MjwvbnVtYmVyPjxlZGl0aW9uPjE5ODAvMDYvMDE8L2VkaXRpb24+PGtleXdvcmRz
PjxrZXl3b3JkPkJyYWluL2dyb3d0aCAmYW1wOyBkZXZlbG9wbWVudDwva2V5d29yZD48a2V5d29y
ZD4qQnJhaW4gQ2hlbWlzdHJ5PC9rZXl3b3JkPjxrZXl3b3JkPkZhdHR5IEFjaWRzLyphbmFseXNp
cy9tZXRhYm9saXNtPC9rZXl3b3JkPjxrZXl3b3JkPkZlbWFsZTwva2V5d29yZD48a2V5d29yZD5I
dW1hbnM8L2tleXdvcmQ+PGtleXdvcmQ+SW5mYW50LCBOZXdib3JuPC9rZXl3b3JkPjxrZXl3b3Jk
Pk1hbGU8L2tleXdvcmQ+PC9rZXl3b3Jkcz48ZGF0ZXM+PHllYXI+MTk4MDwveWVhcj48cHViLWRh
dGVzPjxkYXRlPkp1bjwvZGF0ZT48L3B1Yi1kYXRlcz48L2RhdGVzPjxpc2JuPjAzNzgtMzc4MiAo
UHJpbnQpJiN4RDswMzc4LTM3ODIgKExpbmtpbmcpPC9pc2JuPjxhY2Nlc3Npb24tbnVtPjc0MDg3
NDI8L2FjY2Vzc2lvbi1udW0+PHVybHM+PHJlbGF0ZWQtdXJscz48dXJsPmh0dHA6Ly93d3cubmNi
aS5ubG0ubmloLmdvdi9wdWJtZWQvNzQwODc0MjwvdXJsPjwvcmVsYXRlZC11cmxzPjwvdXJscz48
bGFuZ3VhZ2U+ZW5nPC9sYW5ndWFnZT48L3JlY29yZD48L0NpdGU+PENpdGU+PEF1dGhvcj5CcmVu
bmE8L0F1dGhvcj48WWVhcj4yMDE0PC9ZZWFyPjxSZWNOdW0+MTAxOTk8L1JlY051bT48cmVjb3Jk
PjxyZWMtbnVtYmVyPjEwMTk5PC9yZWMtbnVtYmVyPjxmb3JlaWduLWtleXM+PGtleSBhcHA9IkVO
IiBkYi1pZD0idnByNXBhZDlnNTV4ZWdlZnNybzVlNTJpdGY1eGZwZDVhcnpzIiB0aW1lc3RhbXA9
IjE0MDY2MjUyMTQiPjEwMTk5PC9rZXk+PGtleSBhcHA9IkVOV2ViIiBkYi1pZD0iIj4wPC9rZXk+
PC9mb3JlaWduLWtleXM+PHJlZi10eXBlIG5hbWU9IkpvdXJuYWwgQXJ0aWNsZSI+MTc8L3JlZi10
eXBlPjxjb250cmlidXRvcnM+PGF1dGhvcnM+PGF1dGhvcj5CcmVubmEsIEouIFQuPC9hdXRob3I+
PGF1dGhvcj5DYXJsc29uLCBTLiBFLjwvYXV0aG9yPjwvYXV0aG9ycz48L2NvbnRyaWJ1dG9ycz48
YXV0aC1hZGRyZXNzPkRpdmlzaW9uIG9mIE51dHJpdGlvbmFsIFNjaWVuY2VzLCBDb3JuZWxsIFVu
aXZlcnNpdHksIEl0aGFjYSwgTlkgMTQ4NTMsIFVTQS4gRWxlY3Ryb25pYyBhZGRyZXNzOiBqdGI0
QGNvcm5lbGwuZWR1LiYjeEQ7RGVwYXJ0bWVudHMgb2YgRGlldGV0aWNzIGFuZCBOdXRyaXRpb24g
YW5kIFBlZGlhdHJpY3MsIFVuaXZlcnNpdHkgb2YgS2Fuc2FzIE1lZGljYWwgQ2VudGVyLCBLYW5z
YXMgQ2l0eSwgS1MsIFVTQS48L2F1dGgtYWRkcmVzcz48dGl0bGVzPjx0aXRsZT5Eb2Nvc2FoZXhh
ZW5vaWMgYWNpZCBhbmQgaHVtYW4gYnJhaW4gZGV2ZWxvcG1lbnQ6IGV2aWRlbmNlIHRoYXQgYSBk
aWV0YXJ5IHN1cHBseSBpcyBuZWVkZWQgZm9yIG9wdGltYWwgZGV2ZWxvcG1lbnQ8L3RpdGxlPjxz
ZWNvbmRhcnktdGl0bGU+SiBIdW0gRXZvbDwvc2Vjb25kYXJ5LXRpdGxlPjxhbHQtdGl0bGU+Sm91
cm5hbCBvZiBodW1hbiBldm9sdXRpb248L2FsdC10aXRsZT48L3RpdGxlcz48cGVyaW9kaWNhbD48
ZnVsbC10aXRsZT5KIEh1bSBFdm9sPC9mdWxsLXRpdGxlPjxhYmJyLTE+Sm91cm5hbCBvZiBodW1h
biBldm9sdXRpb248L2FiYnItMT48L3BlcmlvZGljYWw+PGFsdC1wZXJpb2RpY2FsPjxmdWxsLXRp
dGxlPkogSHVtIEV2b2w8L2Z1bGwtdGl0bGU+PGFiYnItMT5Kb3VybmFsIG9mIGh1bWFuIGV2b2x1
dGlvbjwvYWJici0xPjwvYWx0LXBlcmlvZGljYWw+PHBhZ2VzPjk5LTEwNjwvcGFnZXM+PHZvbHVt
ZT43Nzwvdm9sdW1lPjxkYXRlcz48eWVhcj4yMDE0PC95ZWFyPjxwdWItZGF0ZXM+PGRhdGU+RGVj
PC9kYXRlPjwvcHViLWRhdGVzPjwvZGF0ZXM+PGlzYm4+MTA5NS04NjA2IChFbGVjdHJvbmljKSYj
eEQ7MDA0Ny0yNDg0IChMaW5raW5nKTwvaXNibj48YWNjZXNzaW9uLW51bT4yNDc4MDg2MTwvYWNj
ZXNzaW9uLW51bT48dXJscz48cmVsYXRlZC11cmxzPjx1cmw+aHR0cDovL3d3dy5uY2JpLm5sbS5u
aWguZ292L3B1Ym1lZC8yNDc4MDg2MTwvdXJsPjwvcmVsYXRlZC11cmxzPjwvdXJscz48ZWxlY3Ry
b25pYy1yZXNvdXJjZS1udW0+MTAuMTAxNi9qLmpoZXZvbC4yMDE0LjAyLjAxNzwvZWxlY3Ryb25p
Yy1yZXNvdXJjZS1udW0+PC9yZWNvcmQ+PC9DaXRlPjwvRW5kTm90ZT4A
</w:fldData>
        </w:fldChar>
      </w:r>
      <w:r w:rsidR="00464393" w:rsidRPr="003125D5">
        <w:rPr>
          <w:rFonts w:ascii="Times New Roman" w:hAnsi="Times New Roman"/>
          <w:color w:val="000000" w:themeColor="text1"/>
          <w:sz w:val="24"/>
          <w:szCs w:val="24"/>
          <w:lang w:val="en-US"/>
        </w:rPr>
        <w:instrText xml:space="preserve"> ADDIN EN.CITE </w:instrText>
      </w:r>
      <w:r w:rsidR="00464393" w:rsidRPr="003125D5">
        <w:rPr>
          <w:rFonts w:ascii="Times New Roman" w:hAnsi="Times New Roman"/>
          <w:color w:val="000000" w:themeColor="text1"/>
          <w:sz w:val="24"/>
          <w:szCs w:val="24"/>
          <w:lang w:val="en-US"/>
        </w:rPr>
        <w:fldChar w:fldCharType="begin">
          <w:fldData xml:space="preserve">PEVuZE5vdGU+PENpdGU+PEF1dGhvcj5Lb2xldHprbzwvQXV0aG9yPjxZZWFyPjIwMDg8L1llYXI+
PFJlY051bT44MjI2PC9SZWNOdW0+PERpc3BsYXlUZXh0PigxLTMpPC9EaXNwbGF5VGV4dD48cmVj
b3JkPjxyZWMtbnVtYmVyPjgyMjY8L3JlYy1udW1iZXI+PGZvcmVpZ24ta2V5cz48a2V5IGFwcD0i
RU4iIGRiLWlkPSJ2cHI1cGFkOWc1NXhlZ2Vmc3JvNWU1Mml0ZjV4ZnBkNWFyenMiIHRpbWVzdGFt
cD0iMTM0MDExMDIxNiI+ODIyNjwva2V5PjwvZm9yZWlnbi1rZXlzPjxyZWYtdHlwZSBuYW1lPSJK
b3VybmFsIEFydGljbGUiPjE3PC9yZWYtdHlwZT48Y29udHJpYnV0b3JzPjxhdXRob3JzPjxhdXRo
b3I+S29sZXR6a28sIEIuPC9hdXRob3I+PGF1dGhvcj5MaWVuLCBFLjwvYXV0aG9yPjxhdXRob3I+
QWdvc3RvbmksIEMuPC9hdXRob3I+PGF1dGhvcj5Cb2hsZXMsIEguPC9hdXRob3I+PGF1dGhvcj5D
YW1wb3ksIEMuPC9hdXRob3I+PGF1dGhvcj5DZXRpbiwgSS48L2F1dGhvcj48YXV0aG9yPkRlY3Np
LCBULjwvYXV0aG9yPjxhdXRob3I+RHVkZW5oYXVzZW4sIEouIFcuPC9hdXRob3I+PGF1dGhvcj5E
dXBvbnQsIEMuPC9hdXRob3I+PGF1dGhvcj5Gb3JzeXRoLCBTLjwvYXV0aG9yPjxhdXRob3I+SG9l
c2xpLCBJLjwvYXV0aG9yPjxhdXRob3I+SG9semdyZXZlLCBXLjwvYXV0aG9yPjxhdXRob3I+TGFw
aWxsb25uZSwgQS48L2F1dGhvcj48YXV0aG9yPlB1dGV0LCBHLjwvYXV0aG9yPjxhdXRob3I+U2Vj
aGVyLCBOLiBKLjwvYXV0aG9yPjxhdXRob3I+U3ltb25kcywgTS48L2F1dGhvcj48YXV0aG9yPlN6
YWpld3NrYSwgSC48L2F1dGhvcj48YXV0aG9yPldpbGxhdHRzLCBQLjwvYXV0aG9yPjxhdXRob3I+
VWF1eSwgUi48L2F1dGhvcj48YXV0aG9yPldvcmxkIEFzc29jaWF0aW9uIG9mIFBlcmluYXRhbCBN
ZWRpY2luZSBEaWV0YXJ5IEd1aWRlbGluZXMgV29ya2luZywgR3JvdXA8L2F1dGhvcj48L2F1dGhv
cnM+PC9jb250cmlidXRvcnM+PGF1dGgtYWRkcmVzcz5EZXBhcnRtZW50IG9mIFBlZGlhdHJpY3Ms
IFVuaXZlcnNpdHkgb2YgTXVuaWNoLCBNdW5jaGVuLCBHZXJtYW55LiBCZXJ0aG9sZC5Lb2xldHpr
b0BtZWQudW5pLW11ZW5jaGVuLmRlPC9hdXRoLWFkZHJlc3M+PHRpdGxlcz48dGl0bGU+VGhlIHJv
bGVzIG9mIGxvbmctY2hhaW4gcG9seXVuc2F0dXJhdGVkIGZhdHR5IGFjaWRzIGluIHByZWduYW5j
eSwgbGFjdGF0aW9uIGFuZCBpbmZhbmN5OiByZXZpZXcgb2YgY3VycmVudCBrbm93bGVkZ2UgYW5k
IGNvbnNlbnN1cyByZWNvbW1lbmRhdGlvbnM8L3RpdGxlPjxzZWNvbmRhcnktdGl0bGU+SiBQZXJp
bmF0IE1lZDwvc2Vjb25kYXJ5LXRpdGxlPjxhbHQtdGl0bGU+Sm91cm5hbCBvZiBwZXJpbmF0YWwg
bWVkaWNpbmU8L2FsdC10aXRsZT48L3RpdGxlcz48cGVyaW9kaWNhbD48ZnVsbC10aXRsZT5KIFBl
cmluYXQgTWVkPC9mdWxsLXRpdGxlPjwvcGVyaW9kaWNhbD48cGFnZXM+NS0xNDwvcGFnZXM+PHZv
bHVtZT4zNjwvdm9sdW1lPjxudW1iZXI+MTwvbnVtYmVyPjxrZXl3b3Jkcz48a2V5d29yZD5CcmVh
c3QgRmVlZGluZzwva2V5d29yZD48a2V5d29yZD5EaWV0YXJ5IEZhdHMsIFVuc2F0dXJhdGVkLypt
ZXRhYm9saXNtPC9rZXl3b3JkPjxrZXl3b3JkPkRpZXRhcnkgU3VwcGxlbWVudHM8L2tleXdvcmQ+
PGtleXdvcmQ+RG9jb3NhaGV4YWVub2ljIEFjaWRzL21ldGFib2xpc208L2tleXdvcmQ+PGtleXdv
cmQ+RWljb3Nhbm9pYyBBY2lkcy9tZXRhYm9saXNtPC9rZXl3b3JkPjxrZXl3b3JkPkZhdHR5IEFj
aWRzLCBVbnNhdHVyYXRlZC8qbWV0YWJvbGlzbTwva2V5d29yZD48a2V5d29yZD5GZW1hbGU8L2tl
eXdvcmQ+PGtleXdvcmQ+SHVtYW5zPC9rZXl3b3JkPjxrZXl3b3JkPkluZmFudDwva2V5d29yZD48
a2V5d29yZD5JbmZhbnQgRm9ybXVsYS9jaGVtaXN0cnk8L2tleXdvcmQ+PGtleXdvcmQ+KkluZmFu
dCBOdXRyaXRpb25hbCBQaHlzaW9sb2dpY2FsIFBoZW5vbWVuYTwva2V5d29yZD48a2V5d29yZD5J
bmZhbnQsIE5ld2Jvcm48L2tleXdvcmQ+PGtleXdvcmQ+TGFjdGF0aW9uPC9rZXl3b3JkPjxrZXl3
b3JkPk51dHJpdGlvbiBQb2xpY3k8L2tleXdvcmQ+PGtleXdvcmQ+Kk51dHJpdGlvbmFsIFJlcXVp
cmVtZW50czwva2V5d29yZD48a2V5d29yZD5QcmVnbmFuY3k8L2tleXdvcmQ+PGtleXdvcmQ+KlBy
ZW5hdGFsIE51dHJpdGlvbmFsIFBoeXNpb2xvZ2ljYWwgUGhlbm9tZW5hPC9rZXl3b3JkPjwva2V5
d29yZHM+PGRhdGVzPjx5ZWFyPjIwMDg8L3llYXI+PC9kYXRlcz48aXNibj4wMzAwLTU1NzcgKFBy
aW50KSYjeEQ7MDMwMC01NTc3IChMaW5raW5nKTwvaXNibj48YWNjZXNzaW9uLW51bT4xODE4NDA5
NDwvYWNjZXNzaW9uLW51bT48dXJscz48cmVsYXRlZC11cmxzPjx1cmw+aHR0cDovL3d3dy5uY2Jp
Lm5sbS5uaWguZ292L3B1Ym1lZC8xODE4NDA5NDwvdXJsPjwvcmVsYXRlZC11cmxzPjwvdXJscz48
ZWxlY3Ryb25pYy1yZXNvdXJjZS1udW0+MTAuMTUxNS9KUE0uMjAwOC4wMDE8L2VsZWN0cm9uaWMt
cmVzb3VyY2UtbnVtPjwvcmVjb3JkPjwvQ2l0ZT48Q2l0ZT48QXV0aG9yPkNsYW5kaW5pbjwvQXV0
aG9yPjxZZWFyPjE5ODA8L1llYXI+PFJlY051bT44ODYxPC9SZWNOdW0+PHJlY29yZD48cmVjLW51
bWJlcj44ODYxPC9yZWMtbnVtYmVyPjxmb3JlaWduLWtleXM+PGtleSBhcHA9IkVOIiBkYi1pZD0i
dnByNXBhZDlnNTV4ZWdlZnNybzVlNTJpdGY1eGZwZDVhcnpzIiB0aW1lc3RhbXA9IjEzNTE4NjE2
ODkiPjg4NjE8L2tleT48L2ZvcmVpZ24ta2V5cz48cmVmLXR5cGUgbmFtZT0iSm91cm5hbCBBcnRp
Y2xlIj4xNzwvcmVmLXR5cGU+PGNvbnRyaWJ1dG9ycz48YXV0aG9ycz48YXV0aG9yPkNsYW5kaW5p
biwgTS4gVC48L2F1dGhvcj48YXV0aG9yPkNoYXBwZWxsLCBKLiBFLjwvYXV0aG9yPjxhdXRob3I+
TGVvbmcsIFMuPC9hdXRob3I+PGF1dGhvcj5IZWltLCBULjwvYXV0aG9yPjxhdXRob3I+U3d5ZXIs
IFAuIFIuPC9hdXRob3I+PGF1dGhvcj5DaGFuY2UsIEcuIFcuPC9hdXRob3I+PC9hdXRob3JzPjwv
Y29udHJpYnV0b3JzPjx0aXRsZXM+PHRpdGxlPkludHJhdXRlcmluZSBmYXR0eSBhY2lkIGFjY3Jl
dGlvbiByYXRlcyBpbiBodW1hbiBicmFpbjogaW1wbGljYXRpb25zIGZvciBmYXR0eSBhY2lkIHJl
cXVpcmVtZW50czwvdGl0bGU+PHNlY29uZGFyeS10aXRsZT5FYXJseSBIdW0gRGV2PC9zZWNvbmRh
cnktdGl0bGU+PGFsdC10aXRsZT5FYXJseSBodW1hbiBkZXZlbG9wbWVudDwvYWx0LXRpdGxlPjwv
dGl0bGVzPjxwZXJpb2RpY2FsPjxmdWxsLXRpdGxlPkVhcmx5IEh1bWFuIERldmVsb3BtZW50PC9m
dWxsLXRpdGxlPjxhYmJyLTE+RWFybHkgSHVtIERldjwvYWJici0xPjwvcGVyaW9kaWNhbD48YWx0
LXBlcmlvZGljYWw+PGZ1bGwtdGl0bGU+RWFybHkgSHVtYW4gRGV2ZWxvcG1lbnQ8L2Z1bGwtdGl0
bGU+PC9hbHQtcGVyaW9kaWNhbD48cGFnZXM+MTIxLTk8L3BhZ2VzPjx2b2x1bWU+NDwvdm9sdW1l
PjxudW1iZXI+MjwvbnVtYmVyPjxlZGl0aW9uPjE5ODAvMDYvMDE8L2VkaXRpb24+PGtleXdvcmRz
PjxrZXl3b3JkPkJyYWluL2dyb3d0aCAmYW1wOyBkZXZlbG9wbWVudDwva2V5d29yZD48a2V5d29y
ZD4qQnJhaW4gQ2hlbWlzdHJ5PC9rZXl3b3JkPjxrZXl3b3JkPkZhdHR5IEFjaWRzLyphbmFseXNp
cy9tZXRhYm9saXNtPC9rZXl3b3JkPjxrZXl3b3JkPkZlbWFsZTwva2V5d29yZD48a2V5d29yZD5I
dW1hbnM8L2tleXdvcmQ+PGtleXdvcmQ+SW5mYW50LCBOZXdib3JuPC9rZXl3b3JkPjxrZXl3b3Jk
Pk1hbGU8L2tleXdvcmQ+PC9rZXl3b3Jkcz48ZGF0ZXM+PHllYXI+MTk4MDwveWVhcj48cHViLWRh
dGVzPjxkYXRlPkp1bjwvZGF0ZT48L3B1Yi1kYXRlcz48L2RhdGVzPjxpc2JuPjAzNzgtMzc4MiAo
UHJpbnQpJiN4RDswMzc4LTM3ODIgKExpbmtpbmcpPC9pc2JuPjxhY2Nlc3Npb24tbnVtPjc0MDg3
NDI8L2FjY2Vzc2lvbi1udW0+PHVybHM+PHJlbGF0ZWQtdXJscz48dXJsPmh0dHA6Ly93d3cubmNi
aS5ubG0ubmloLmdvdi9wdWJtZWQvNzQwODc0MjwvdXJsPjwvcmVsYXRlZC11cmxzPjwvdXJscz48
bGFuZ3VhZ2U+ZW5nPC9sYW5ndWFnZT48L3JlY29yZD48L0NpdGU+PENpdGU+PEF1dGhvcj5CcmVu
bmE8L0F1dGhvcj48WWVhcj4yMDE0PC9ZZWFyPjxSZWNOdW0+MTAxOTk8L1JlY051bT48cmVjb3Jk
PjxyZWMtbnVtYmVyPjEwMTk5PC9yZWMtbnVtYmVyPjxmb3JlaWduLWtleXM+PGtleSBhcHA9IkVO
IiBkYi1pZD0idnByNXBhZDlnNTV4ZWdlZnNybzVlNTJpdGY1eGZwZDVhcnpzIiB0aW1lc3RhbXA9
IjE0MDY2MjUyMTQiPjEwMTk5PC9rZXk+PGtleSBhcHA9IkVOV2ViIiBkYi1pZD0iIj4wPC9rZXk+
PC9mb3JlaWduLWtleXM+PHJlZi10eXBlIG5hbWU9IkpvdXJuYWwgQXJ0aWNsZSI+MTc8L3JlZi10
eXBlPjxjb250cmlidXRvcnM+PGF1dGhvcnM+PGF1dGhvcj5CcmVubmEsIEouIFQuPC9hdXRob3I+
PGF1dGhvcj5DYXJsc29uLCBTLiBFLjwvYXV0aG9yPjwvYXV0aG9ycz48L2NvbnRyaWJ1dG9ycz48
YXV0aC1hZGRyZXNzPkRpdmlzaW9uIG9mIE51dHJpdGlvbmFsIFNjaWVuY2VzLCBDb3JuZWxsIFVu
aXZlcnNpdHksIEl0aGFjYSwgTlkgMTQ4NTMsIFVTQS4gRWxlY3Ryb25pYyBhZGRyZXNzOiBqdGI0
QGNvcm5lbGwuZWR1LiYjeEQ7RGVwYXJ0bWVudHMgb2YgRGlldGV0aWNzIGFuZCBOdXRyaXRpb24g
YW5kIFBlZGlhdHJpY3MsIFVuaXZlcnNpdHkgb2YgS2Fuc2FzIE1lZGljYWwgQ2VudGVyLCBLYW5z
YXMgQ2l0eSwgS1MsIFVTQS48L2F1dGgtYWRkcmVzcz48dGl0bGVzPjx0aXRsZT5Eb2Nvc2FoZXhh
ZW5vaWMgYWNpZCBhbmQgaHVtYW4gYnJhaW4gZGV2ZWxvcG1lbnQ6IGV2aWRlbmNlIHRoYXQgYSBk
aWV0YXJ5IHN1cHBseSBpcyBuZWVkZWQgZm9yIG9wdGltYWwgZGV2ZWxvcG1lbnQ8L3RpdGxlPjxz
ZWNvbmRhcnktdGl0bGU+SiBIdW0gRXZvbDwvc2Vjb25kYXJ5LXRpdGxlPjxhbHQtdGl0bGU+Sm91
cm5hbCBvZiBodW1hbiBldm9sdXRpb248L2FsdC10aXRsZT48L3RpdGxlcz48cGVyaW9kaWNhbD48
ZnVsbC10aXRsZT5KIEh1bSBFdm9sPC9mdWxsLXRpdGxlPjxhYmJyLTE+Sm91cm5hbCBvZiBodW1h
biBldm9sdXRpb248L2FiYnItMT48L3BlcmlvZGljYWw+PGFsdC1wZXJpb2RpY2FsPjxmdWxsLXRp
dGxlPkogSHVtIEV2b2w8L2Z1bGwtdGl0bGU+PGFiYnItMT5Kb3VybmFsIG9mIGh1bWFuIGV2b2x1
dGlvbjwvYWJici0xPjwvYWx0LXBlcmlvZGljYWw+PHBhZ2VzPjk5LTEwNjwvcGFnZXM+PHZvbHVt
ZT43Nzwvdm9sdW1lPjxkYXRlcz48eWVhcj4yMDE0PC95ZWFyPjxwdWItZGF0ZXM+PGRhdGU+RGVj
PC9kYXRlPjwvcHViLWRhdGVzPjwvZGF0ZXM+PGlzYm4+MTA5NS04NjA2IChFbGVjdHJvbmljKSYj
eEQ7MDA0Ny0yNDg0IChMaW5raW5nKTwvaXNibj48YWNjZXNzaW9uLW51bT4yNDc4MDg2MTwvYWNj
ZXNzaW9uLW51bT48dXJscz48cmVsYXRlZC11cmxzPjx1cmw+aHR0cDovL3d3dy5uY2JpLm5sbS5u
aWguZ292L3B1Ym1lZC8yNDc4MDg2MTwvdXJsPjwvcmVsYXRlZC11cmxzPjwvdXJscz48ZWxlY3Ry
b25pYy1yZXNvdXJjZS1udW0+MTAuMTAxNi9qLmpoZXZvbC4yMDE0LjAyLjAxNzwvZWxlY3Ryb25p
Yy1yZXNvdXJjZS1udW0+PC9yZWNvcmQ+PC9DaXRlPjwvRW5kTm90ZT4A
</w:fldData>
        </w:fldChar>
      </w:r>
      <w:r w:rsidR="00464393" w:rsidRPr="003125D5">
        <w:rPr>
          <w:rFonts w:ascii="Times New Roman" w:hAnsi="Times New Roman"/>
          <w:color w:val="000000" w:themeColor="text1"/>
          <w:sz w:val="24"/>
          <w:szCs w:val="24"/>
          <w:lang w:val="en-US"/>
        </w:rPr>
        <w:instrText xml:space="preserve"> ADDIN EN.CITE.DATA </w:instrText>
      </w:r>
      <w:r w:rsidR="00464393" w:rsidRPr="003125D5">
        <w:rPr>
          <w:rFonts w:ascii="Times New Roman" w:hAnsi="Times New Roman"/>
          <w:color w:val="000000" w:themeColor="text1"/>
          <w:sz w:val="24"/>
          <w:szCs w:val="24"/>
          <w:lang w:val="en-US"/>
        </w:rPr>
      </w:r>
      <w:r w:rsidR="00464393" w:rsidRPr="003125D5">
        <w:rPr>
          <w:rFonts w:ascii="Times New Roman" w:hAnsi="Times New Roman"/>
          <w:color w:val="000000" w:themeColor="text1"/>
          <w:sz w:val="24"/>
          <w:szCs w:val="24"/>
          <w:lang w:val="en-US"/>
        </w:rPr>
        <w:fldChar w:fldCharType="end"/>
      </w:r>
      <w:r w:rsidRPr="003125D5">
        <w:rPr>
          <w:rFonts w:ascii="Times New Roman" w:hAnsi="Times New Roman"/>
          <w:color w:val="000000" w:themeColor="text1"/>
          <w:sz w:val="24"/>
          <w:szCs w:val="24"/>
          <w:lang w:val="en-US"/>
        </w:rPr>
      </w:r>
      <w:r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1-3)</w:t>
      </w:r>
      <w:r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Pr="003125D5">
        <w:rPr>
          <w:rFonts w:ascii="Times New Roman" w:hAnsi="Times New Roman"/>
          <w:color w:val="000000" w:themeColor="text1"/>
          <w:sz w:val="24"/>
          <w:szCs w:val="24"/>
          <w:lang w:val="en-US"/>
        </w:rPr>
        <w:t xml:space="preserve"> </w:t>
      </w:r>
      <w:r w:rsidR="0072138B" w:rsidRPr="003125D5">
        <w:rPr>
          <w:rFonts w:ascii="Times New Roman" w:hAnsi="Times New Roman"/>
          <w:color w:val="000000" w:themeColor="text1"/>
          <w:sz w:val="24"/>
          <w:szCs w:val="24"/>
          <w:lang w:val="en-US"/>
        </w:rPr>
        <w:t xml:space="preserve">Experimental and clinical evidence </w:t>
      </w:r>
      <w:r w:rsidR="00D20C54" w:rsidRPr="003125D5">
        <w:rPr>
          <w:rFonts w:ascii="Times New Roman" w:hAnsi="Times New Roman"/>
          <w:color w:val="000000" w:themeColor="text1"/>
          <w:sz w:val="24"/>
          <w:szCs w:val="24"/>
          <w:lang w:val="en-US"/>
        </w:rPr>
        <w:t xml:space="preserve">shows </w:t>
      </w:r>
      <w:r w:rsidR="0072138B" w:rsidRPr="003125D5">
        <w:rPr>
          <w:rFonts w:ascii="Times New Roman" w:hAnsi="Times New Roman"/>
          <w:color w:val="000000" w:themeColor="text1"/>
          <w:sz w:val="24"/>
          <w:szCs w:val="24"/>
          <w:lang w:val="en-US"/>
        </w:rPr>
        <w:t>that the placenta</w:t>
      </w:r>
      <w:r w:rsidR="008A5035" w:rsidRPr="003125D5">
        <w:rPr>
          <w:rFonts w:ascii="Times New Roman" w:hAnsi="Times New Roman"/>
          <w:color w:val="000000" w:themeColor="text1"/>
          <w:sz w:val="24"/>
          <w:szCs w:val="24"/>
          <w:lang w:val="en-US"/>
        </w:rPr>
        <w:t xml:space="preserve">, </w:t>
      </w:r>
      <w:r w:rsidR="00623ECC" w:rsidRPr="003125D5">
        <w:rPr>
          <w:rFonts w:ascii="Times New Roman" w:hAnsi="Times New Roman"/>
          <w:color w:val="000000" w:themeColor="text1"/>
          <w:sz w:val="24"/>
          <w:szCs w:val="24"/>
          <w:lang w:val="en-US"/>
        </w:rPr>
        <w:t xml:space="preserve">a tissue </w:t>
      </w:r>
      <w:r w:rsidR="004D2DB9" w:rsidRPr="003125D5">
        <w:rPr>
          <w:rFonts w:ascii="Times New Roman" w:hAnsi="Times New Roman"/>
          <w:color w:val="000000" w:themeColor="text1"/>
          <w:sz w:val="24"/>
          <w:szCs w:val="24"/>
          <w:lang w:val="en-US"/>
        </w:rPr>
        <w:t>of</w:t>
      </w:r>
      <w:r w:rsidR="00623ECC" w:rsidRPr="003125D5">
        <w:rPr>
          <w:rFonts w:ascii="Times New Roman" w:hAnsi="Times New Roman"/>
          <w:color w:val="000000" w:themeColor="text1"/>
          <w:sz w:val="24"/>
          <w:szCs w:val="24"/>
          <w:lang w:val="en-US"/>
        </w:rPr>
        <w:t xml:space="preserve"> fetal origin</w:t>
      </w:r>
      <w:r w:rsidR="008A5035" w:rsidRPr="003125D5">
        <w:rPr>
          <w:rFonts w:ascii="Times New Roman" w:hAnsi="Times New Roman"/>
          <w:color w:val="000000" w:themeColor="text1"/>
          <w:sz w:val="24"/>
          <w:szCs w:val="24"/>
          <w:lang w:val="en-US"/>
        </w:rPr>
        <w:t>,</w:t>
      </w:r>
      <w:r w:rsidR="0072138B" w:rsidRPr="003125D5">
        <w:rPr>
          <w:rFonts w:ascii="Times New Roman" w:hAnsi="Times New Roman"/>
          <w:color w:val="000000" w:themeColor="text1"/>
          <w:sz w:val="24"/>
          <w:szCs w:val="24"/>
          <w:lang w:val="en-US"/>
        </w:rPr>
        <w:t xml:space="preserve"> transfers </w:t>
      </w:r>
      <w:r w:rsidR="006D0A60" w:rsidRPr="003125D5">
        <w:rPr>
          <w:rFonts w:ascii="Times New Roman" w:hAnsi="Times New Roman"/>
          <w:color w:val="000000" w:themeColor="text1"/>
          <w:sz w:val="24"/>
          <w:szCs w:val="24"/>
          <w:lang w:val="en-US"/>
        </w:rPr>
        <w:t xml:space="preserve">maternal </w:t>
      </w:r>
      <w:r w:rsidR="0072138B" w:rsidRPr="003125D5">
        <w:rPr>
          <w:rFonts w:ascii="Times New Roman" w:hAnsi="Times New Roman"/>
          <w:color w:val="000000" w:themeColor="text1"/>
          <w:sz w:val="24"/>
          <w:szCs w:val="24"/>
          <w:lang w:val="en-US"/>
        </w:rPr>
        <w:t>LC-PUFAs to the fetal circulation</w:t>
      </w:r>
      <w:r w:rsidR="00661D4E" w:rsidRPr="003125D5">
        <w:rPr>
          <w:rFonts w:ascii="Times New Roman" w:hAnsi="Times New Roman"/>
          <w:color w:val="000000" w:themeColor="text1"/>
          <w:sz w:val="24"/>
          <w:szCs w:val="24"/>
          <w:lang w:val="en-US"/>
        </w:rPr>
        <w:t xml:space="preserve"> </w:t>
      </w:r>
      <w:r w:rsidR="0072138B" w:rsidRPr="003125D5">
        <w:rPr>
          <w:rFonts w:ascii="Times New Roman" w:hAnsi="Times New Roman"/>
          <w:color w:val="000000" w:themeColor="text1"/>
          <w:sz w:val="24"/>
          <w:szCs w:val="24"/>
          <w:lang w:val="en-US"/>
        </w:rPr>
        <w:fldChar w:fldCharType="begin"/>
      </w:r>
      <w:r w:rsidR="00F56310" w:rsidRPr="003125D5">
        <w:rPr>
          <w:rFonts w:ascii="Times New Roman" w:hAnsi="Times New Roman"/>
          <w:color w:val="000000" w:themeColor="text1"/>
          <w:sz w:val="24"/>
          <w:szCs w:val="24"/>
          <w:lang w:val="en-US"/>
        </w:rPr>
        <w:instrText xml:space="preserve"> ADDIN EN.CITE &lt;EndNote&gt;&lt;Cite&gt;&lt;Author&gt;Gil-Sanchez&lt;/Author&gt;&lt;Year&gt;2012&lt;/Year&gt;&lt;RecNum&gt;8770&lt;/RecNum&gt;&lt;DisplayText&gt;(4)&lt;/DisplayText&gt;&lt;record&gt;&lt;rec-number&gt;8770&lt;/rec-number&gt;&lt;foreign-keys&gt;&lt;key app="EN" db-id="vpr5pad9g55xegefsro5e52itf5xfpd5arzs" timestamp="1346862876"&gt;8770&lt;/key&gt;&lt;/foreign-keys&gt;&lt;ref-type name="Journal Article"&gt;17&lt;/ref-type&gt;&lt;contributors&gt;&lt;authors&gt;&lt;author&gt;Gil-Sanchez, A.&lt;/author&gt;&lt;author&gt;Koletzko, B.&lt;/author&gt;&lt;author&gt;Larque, E.&lt;/author&gt;&lt;/authors&gt;&lt;/contributors&gt;&lt;auth-address&gt;Service of Gynecology and Obstetrics, Virgen de la Arrixaca Hospital, Murcia, Spain.&lt;/auth-address&gt;&lt;titles&gt;&lt;title&gt;Current understanding of placental fatty acid transport&lt;/title&gt;&lt;secondary-title&gt;Curr Opin Clin Nutr Metab Care&lt;/secondary-title&gt;&lt;alt-title&gt;Current opinion in clinical nutrition and metabolic care&lt;/alt-title&gt;&lt;/titles&gt;&lt;periodical&gt;&lt;full-title&gt;Curr Opin Clin Nutr Metab Care&lt;/full-title&gt;&lt;/periodical&gt;&lt;pages&gt;265-72&lt;/pages&gt;&lt;volume&gt;15&lt;/volume&gt;&lt;number&gt;3&lt;/number&gt;&lt;keywords&gt;&lt;keyword&gt;Biological Transport&lt;/keyword&gt;&lt;keyword&gt;Diabetes, Gestational/physiopathology/prevention &amp;amp; control&lt;/keyword&gt;&lt;keyword&gt;Docosahexaenoic Acids/*blood&lt;/keyword&gt;&lt;keyword&gt;Fatty Acid-Binding Proteins/metabolism&lt;/keyword&gt;&lt;keyword&gt;Fatty Acids, Nonesterified/*blood&lt;/keyword&gt;&lt;keyword&gt;Female&lt;/keyword&gt;&lt;keyword&gt;Fetus/metabolism&lt;/keyword&gt;&lt;keyword&gt;Humans&lt;/keyword&gt;&lt;keyword&gt;Maternal-Fetal Exchange&lt;/keyword&gt;&lt;keyword&gt;Obesity/physiopathology/prevention &amp;amp; control&lt;/keyword&gt;&lt;keyword&gt;Placenta/*metabolism&lt;/keyword&gt;&lt;keyword&gt;Pregnancy&lt;/keyword&gt;&lt;/keywords&gt;&lt;dates&gt;&lt;year&gt;2012&lt;/year&gt;&lt;pub-dates&gt;&lt;date&gt;May&lt;/date&gt;&lt;/pub-dates&gt;&lt;/dates&gt;&lt;isbn&gt;1473-6519 (Electronic)&amp;#xD;1363-1950 (Linking)&lt;/isbn&gt;&lt;accession-num&gt;22450774&lt;/accession-num&gt;&lt;urls&gt;&lt;related-urls&gt;&lt;url&gt;http://www.ncbi.nlm.nih.gov/pubmed/22450774&lt;/url&gt;&lt;/related-urls&gt;&lt;/urls&gt;&lt;electronic-resource-num&gt;10.1097/MCO.0b013e3283523b6e&lt;/electronic-resource-num&gt;&lt;/record&gt;&lt;/Cite&gt;&lt;/EndNote&gt;</w:instrText>
      </w:r>
      <w:r w:rsidR="0072138B"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4)</w:t>
      </w:r>
      <w:r w:rsidR="0072138B"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464393" w:rsidRPr="003125D5">
        <w:rPr>
          <w:rFonts w:ascii="Times New Roman" w:hAnsi="Times New Roman"/>
          <w:color w:val="000000" w:themeColor="text1"/>
          <w:sz w:val="24"/>
          <w:szCs w:val="24"/>
          <w:lang w:val="en-US"/>
        </w:rPr>
        <w:t xml:space="preserve"> </w:t>
      </w:r>
    </w:p>
    <w:p w14:paraId="76C85478" w14:textId="6841C54D" w:rsidR="00D8094F" w:rsidRPr="003125D5" w:rsidRDefault="00AD46B9" w:rsidP="00635CD8">
      <w:pPr>
        <w:spacing w:after="0"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The </w:t>
      </w:r>
      <w:r w:rsidR="004E08B8" w:rsidRPr="003125D5">
        <w:rPr>
          <w:rFonts w:ascii="Times New Roman" w:hAnsi="Times New Roman"/>
          <w:color w:val="000000" w:themeColor="text1"/>
          <w:sz w:val="24"/>
          <w:szCs w:val="24"/>
          <w:lang w:val="en-US"/>
        </w:rPr>
        <w:t xml:space="preserve">ω3 and ω6 LC-PUFAs can be </w:t>
      </w:r>
      <w:r w:rsidRPr="003125D5">
        <w:rPr>
          <w:rFonts w:ascii="Times New Roman" w:hAnsi="Times New Roman"/>
          <w:color w:val="000000" w:themeColor="text1"/>
          <w:sz w:val="24"/>
          <w:szCs w:val="24"/>
          <w:lang w:val="en-US"/>
        </w:rPr>
        <w:t xml:space="preserve">provided through the diet or </w:t>
      </w:r>
      <w:r w:rsidR="004E08B8" w:rsidRPr="003125D5">
        <w:rPr>
          <w:rFonts w:ascii="Times New Roman" w:hAnsi="Times New Roman"/>
          <w:color w:val="000000" w:themeColor="text1"/>
          <w:sz w:val="24"/>
          <w:szCs w:val="24"/>
          <w:lang w:val="en-US"/>
        </w:rPr>
        <w:t>synthetized from their respective precursors, alpha-linolenic (ALA, 18:3ω3) and linoleic (LA, 18:2ω6) acids</w:t>
      </w:r>
      <w:r w:rsidRPr="003125D5">
        <w:rPr>
          <w:rFonts w:ascii="Times New Roman" w:hAnsi="Times New Roman"/>
          <w:color w:val="000000" w:themeColor="text1"/>
          <w:sz w:val="24"/>
          <w:szCs w:val="24"/>
          <w:lang w:val="en-US"/>
        </w:rPr>
        <w:t xml:space="preserve">. ALA and LA </w:t>
      </w:r>
      <w:r w:rsidR="004E08B8" w:rsidRPr="003125D5">
        <w:rPr>
          <w:rFonts w:ascii="Times New Roman" w:hAnsi="Times New Roman"/>
          <w:color w:val="000000" w:themeColor="text1"/>
          <w:sz w:val="24"/>
          <w:szCs w:val="24"/>
          <w:lang w:val="en-US"/>
        </w:rPr>
        <w:t xml:space="preserve">cannot be synthesized </w:t>
      </w:r>
      <w:r w:rsidR="007514A5" w:rsidRPr="003125D5">
        <w:rPr>
          <w:rFonts w:ascii="Times New Roman" w:hAnsi="Times New Roman"/>
          <w:color w:val="000000" w:themeColor="text1"/>
          <w:sz w:val="24"/>
          <w:szCs w:val="24"/>
          <w:lang w:val="en-US"/>
        </w:rPr>
        <w:t xml:space="preserve">in mammals </w:t>
      </w:r>
      <w:r w:rsidR="004E08B8" w:rsidRPr="003125D5">
        <w:rPr>
          <w:rFonts w:ascii="Times New Roman" w:hAnsi="Times New Roman"/>
          <w:color w:val="000000" w:themeColor="text1"/>
          <w:sz w:val="24"/>
          <w:szCs w:val="24"/>
          <w:lang w:val="en-US"/>
        </w:rPr>
        <w:t>and are required in the diet</w:t>
      </w:r>
      <w:r w:rsidR="00661D4E" w:rsidRPr="003125D5">
        <w:rPr>
          <w:rFonts w:ascii="Times New Roman" w:hAnsi="Times New Roman"/>
          <w:color w:val="000000" w:themeColor="text1"/>
          <w:sz w:val="24"/>
          <w:szCs w:val="24"/>
          <w:lang w:val="en-US"/>
        </w:rPr>
        <w:t xml:space="preserve"> </w:t>
      </w:r>
      <w:r w:rsidR="004E08B8" w:rsidRPr="003125D5">
        <w:rPr>
          <w:rFonts w:ascii="Times New Roman" w:hAnsi="Times New Roman"/>
          <w:color w:val="000000" w:themeColor="text1"/>
          <w:sz w:val="24"/>
          <w:szCs w:val="24"/>
          <w:lang w:val="en-US"/>
        </w:rPr>
        <w:fldChar w:fldCharType="begin"/>
      </w:r>
      <w:r w:rsidR="00F56310" w:rsidRPr="003125D5">
        <w:rPr>
          <w:rFonts w:ascii="Times New Roman" w:hAnsi="Times New Roman"/>
          <w:color w:val="000000" w:themeColor="text1"/>
          <w:sz w:val="24"/>
          <w:szCs w:val="24"/>
          <w:lang w:val="en-US"/>
        </w:rPr>
        <w:instrText xml:space="preserve"> ADDIN EN.CITE &lt;EndNote&gt;&lt;Cite&gt;&lt;Author&gt;Meyer&lt;/Author&gt;&lt;Year&gt;2003&lt;/Year&gt;&lt;RecNum&gt;10744&lt;/RecNum&gt;&lt;DisplayText&gt;(5)&lt;/DisplayText&gt;&lt;record&gt;&lt;rec-number&gt;10744&lt;/rec-number&gt;&lt;foreign-keys&gt;&lt;key app="EN" db-id="vpr5pad9g55xegefsro5e52itf5xfpd5arzs" timestamp="1456885109"&gt;10744&lt;/key&gt;&lt;key app="ENWeb" db-id=""&gt;0&lt;/key&gt;&lt;/foreign-keys&gt;&lt;ref-type name="Journal Article"&gt;17&lt;/ref-type&gt;&lt;contributors&gt;&lt;authors&gt;&lt;author&gt;Meyer, B. J.&lt;/author&gt;&lt;author&gt;Mann, N. J.&lt;/author&gt;&lt;author&gt;Lewis, J. L.&lt;/author&gt;&lt;author&gt;Milligan, G. C.&lt;/author&gt;&lt;author&gt;Sinclair, A. J.&lt;/author&gt;&lt;author&gt;Howe, P. R.&lt;/author&gt;&lt;/authors&gt;&lt;/contributors&gt;&lt;auth-address&gt;Department of Biomedical Science &amp;amp; Smart Foods Centre, University of Wollongong, Wollongong NSW 2522, Australia. barbara_meyer@uow.edu.au&lt;/auth-address&gt;&lt;titles&gt;&lt;title&gt;Dietary intakes and food sources of omega-6 and omega-3 polyunsaturated fatty acids&lt;/title&gt;&lt;secondary-title&gt;Lipids&lt;/secondary-title&gt;&lt;alt-title&gt;Lipids&lt;/alt-title&gt;&lt;/titles&gt;&lt;periodical&gt;&lt;full-title&gt;Lipids&lt;/full-title&gt;&lt;/periodical&gt;&lt;alt-periodical&gt;&lt;full-title&gt;Lipids&lt;/full-title&gt;&lt;/alt-periodical&gt;&lt;pages&gt;391-8&lt;/pages&gt;&lt;volume&gt;38&lt;/volume&gt;&lt;number&gt;4&lt;/number&gt;&lt;keywords&gt;&lt;keyword&gt;Adolescent&lt;/keyword&gt;&lt;keyword&gt;Adult&lt;/keyword&gt;&lt;keyword&gt;Aged&lt;/keyword&gt;&lt;keyword&gt;Child&lt;/keyword&gt;&lt;keyword&gt;Child, Preschool&lt;/keyword&gt;&lt;keyword&gt;Databases, Factual&lt;/keyword&gt;&lt;keyword&gt;Diet/*statistics &amp;amp; numerical data&lt;/keyword&gt;&lt;keyword&gt;Dietary Fats/analysis&lt;/keyword&gt;&lt;keyword&gt;Energy Intake&lt;/keyword&gt;&lt;keyword&gt;Fatty Acids, Omega-3/*administration &amp;amp; dosage/analysis&lt;/keyword&gt;&lt;keyword&gt;Fatty Acids, Omega-6/*administration &amp;amp; dosage/analysis&lt;/keyword&gt;&lt;keyword&gt;Female&lt;/keyword&gt;&lt;keyword&gt;Humans&lt;/keyword&gt;&lt;keyword&gt;Male&lt;/keyword&gt;&lt;keyword&gt;Middle Aged&lt;/keyword&gt;&lt;keyword&gt;Nutrition Surveys&lt;/keyword&gt;&lt;/keywords&gt;&lt;dates&gt;&lt;year&gt;2003&lt;/year&gt;&lt;pub-dates&gt;&lt;date&gt;Apr&lt;/date&gt;&lt;/pub-dates&gt;&lt;/dates&gt;&lt;isbn&gt;0024-4201 (Print)&amp;#xD;0024-4201 (Linking)&lt;/isbn&gt;&lt;accession-num&gt;12848284&lt;/accession-num&gt;&lt;urls&gt;&lt;related-urls&gt;&lt;url&gt;http://www.ncbi.nlm.nih.gov/pubmed/12848284&lt;/url&gt;&lt;/related-urls&gt;&lt;/urls&gt;&lt;/record&gt;&lt;/Cite&gt;&lt;/EndNote&gt;</w:instrText>
      </w:r>
      <w:r w:rsidR="004E08B8"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5)</w:t>
      </w:r>
      <w:r w:rsidR="004E08B8"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4E08B8" w:rsidRPr="003125D5">
        <w:rPr>
          <w:rFonts w:ascii="Times New Roman" w:hAnsi="Times New Roman"/>
          <w:color w:val="000000" w:themeColor="text1"/>
          <w:sz w:val="24"/>
          <w:szCs w:val="24"/>
          <w:lang w:val="en-US"/>
        </w:rPr>
        <w:t xml:space="preserve"> LC-PUFA synthesis from </w:t>
      </w:r>
      <w:r w:rsidRPr="003125D5">
        <w:rPr>
          <w:rFonts w:ascii="Times New Roman" w:hAnsi="Times New Roman"/>
          <w:color w:val="000000" w:themeColor="text1"/>
          <w:sz w:val="24"/>
          <w:szCs w:val="24"/>
          <w:lang w:val="en-US"/>
        </w:rPr>
        <w:t xml:space="preserve">their precursors </w:t>
      </w:r>
      <w:r w:rsidR="004E08B8" w:rsidRPr="003125D5">
        <w:rPr>
          <w:rFonts w:ascii="Times New Roman" w:hAnsi="Times New Roman"/>
          <w:color w:val="000000" w:themeColor="text1"/>
          <w:sz w:val="24"/>
          <w:szCs w:val="24"/>
          <w:lang w:val="en-US"/>
        </w:rPr>
        <w:t>involves desaturation and elongation (</w:t>
      </w:r>
      <w:r w:rsidR="004E08B8" w:rsidRPr="003125D5">
        <w:rPr>
          <w:rFonts w:ascii="Times New Roman" w:hAnsi="Times New Roman"/>
          <w:b/>
          <w:color w:val="000000" w:themeColor="text1"/>
          <w:sz w:val="24"/>
          <w:szCs w:val="24"/>
          <w:lang w:val="en-US"/>
        </w:rPr>
        <w:t>S</w:t>
      </w:r>
      <w:r w:rsidR="00BE1EF0" w:rsidRPr="003125D5">
        <w:rPr>
          <w:rFonts w:ascii="Times New Roman" w:hAnsi="Times New Roman"/>
          <w:b/>
          <w:color w:val="000000" w:themeColor="text1"/>
          <w:sz w:val="24"/>
          <w:szCs w:val="24"/>
          <w:lang w:val="en-US"/>
        </w:rPr>
        <w:t xml:space="preserve">upplemental Figure </w:t>
      </w:r>
      <w:r w:rsidR="004E08B8" w:rsidRPr="003125D5">
        <w:rPr>
          <w:rFonts w:ascii="Times New Roman" w:hAnsi="Times New Roman"/>
          <w:b/>
          <w:color w:val="000000" w:themeColor="text1"/>
          <w:sz w:val="24"/>
          <w:szCs w:val="24"/>
          <w:lang w:val="en-US"/>
        </w:rPr>
        <w:t>1</w:t>
      </w:r>
      <w:r w:rsidR="004E08B8" w:rsidRPr="003125D5">
        <w:rPr>
          <w:rFonts w:ascii="Times New Roman" w:hAnsi="Times New Roman"/>
          <w:color w:val="000000" w:themeColor="text1"/>
          <w:sz w:val="24"/>
          <w:szCs w:val="24"/>
          <w:lang w:val="en-US"/>
        </w:rPr>
        <w:t>), which are known to be inefficient in humans, especially for ω3 PUFAs</w:t>
      </w:r>
      <w:r w:rsidRPr="003125D5">
        <w:rPr>
          <w:rFonts w:ascii="Times New Roman" w:hAnsi="Times New Roman"/>
          <w:color w:val="000000" w:themeColor="text1"/>
          <w:sz w:val="24"/>
          <w:szCs w:val="24"/>
          <w:lang w:val="en-US"/>
        </w:rPr>
        <w:t xml:space="preserve"> </w:t>
      </w:r>
      <w:r w:rsidR="004E08B8" w:rsidRPr="003125D5">
        <w:rPr>
          <w:rFonts w:ascii="Times New Roman" w:hAnsi="Times New Roman"/>
          <w:color w:val="000000" w:themeColor="text1"/>
          <w:sz w:val="24"/>
          <w:szCs w:val="24"/>
          <w:lang w:val="en-US"/>
        </w:rPr>
        <w:fldChar w:fldCharType="begin"/>
      </w:r>
      <w:r w:rsidR="00F56310" w:rsidRPr="003125D5">
        <w:rPr>
          <w:rFonts w:ascii="Times New Roman" w:hAnsi="Times New Roman"/>
          <w:color w:val="000000" w:themeColor="text1"/>
          <w:sz w:val="24"/>
          <w:szCs w:val="24"/>
          <w:lang w:val="en-US"/>
        </w:rPr>
        <w:instrText xml:space="preserve"> ADDIN EN.CITE &lt;EndNote&gt;&lt;Cite&gt;&lt;Author&gt;Plourde&lt;/Author&gt;&lt;Year&gt;2007&lt;/Year&gt;&lt;RecNum&gt;10746&lt;/RecNum&gt;&lt;DisplayText&gt;(6)&lt;/DisplayText&gt;&lt;record&gt;&lt;rec-number&gt;10746&lt;/rec-number&gt;&lt;foreign-keys&gt;&lt;key app="EN" db-id="vpr5pad9g55xegefsro5e52itf5xfpd5arzs" timestamp="1456887272"&gt;10746&lt;/key&gt;&lt;key app="ENWeb" db-id=""&gt;0&lt;/key&gt;&lt;/foreign-keys&gt;&lt;ref-type name="Journal Article"&gt;17&lt;/ref-type&gt;&lt;contributors&gt;&lt;authors&gt;&lt;author&gt;Plourde, M.&lt;/author&gt;&lt;author&gt;Cunnane, S. C.&lt;/author&gt;&lt;/authors&gt;&lt;/contributors&gt;&lt;auth-address&gt;Research Center on Aging, Departments of Medicine, and Physiology and Biophysics, Universite de Sherbrooke, 1036 Belvedere St, South, Sherbrooke, QC J1H 4C4, Canada.&lt;/auth-address&gt;&lt;titles&gt;&lt;title&gt;Extremely limited synthesis of long chain polyunsaturates in adults: implications for their dietary essentiality and use as supplements&lt;/title&gt;&lt;secondary-title&gt;Appl Physiol Nutr Metab&lt;/secondary-title&gt;&lt;alt-title&gt;Applied physiology, nutrition, and metabolism = Physiologie appliquee, nutrition et metabolisme&lt;/alt-title&gt;&lt;/titles&gt;&lt;periodical&gt;&lt;full-title&gt;Appl Physiol Nutr Metab&lt;/full-title&gt;&lt;/periodical&gt;&lt;pages&gt;619-34&lt;/pages&gt;&lt;volume&gt;32&lt;/volume&gt;&lt;number&gt;4&lt;/number&gt;&lt;keywords&gt;&lt;keyword&gt;*Diet&lt;/keyword&gt;&lt;keyword&gt;*Dietary Supplements&lt;/keyword&gt;&lt;keyword&gt;Docosahexaenoic Acids/administration &amp;amp; dosage/metabolism&lt;/keyword&gt;&lt;keyword&gt;Eicosapentaenoic Acid/administration &amp;amp; dosage/metabolism&lt;/keyword&gt;&lt;keyword&gt;Fatty Acids, Essential/*biosynthesis&lt;/keyword&gt;&lt;keyword&gt;Humans&lt;/keyword&gt;&lt;keyword&gt;alpha-Linolenic Acid/administration &amp;amp; dosage/metabolism&lt;/keyword&gt;&lt;/keywords&gt;&lt;dates&gt;&lt;year&gt;2007&lt;/year&gt;&lt;pub-dates&gt;&lt;date&gt;Aug&lt;/date&gt;&lt;/pub-dates&gt;&lt;/dates&gt;&lt;isbn&gt;1715-5312 (Print)&lt;/isbn&gt;&lt;accession-num&gt;17622276&lt;/accession-num&gt;&lt;urls&gt;&lt;related-urls&gt;&lt;url&gt;http://www.ncbi.nlm.nih.gov/pubmed/17622276&lt;/url&gt;&lt;/related-urls&gt;&lt;/urls&gt;&lt;electronic-resource-num&gt;10.1139/H07-034&lt;/electronic-resource-num&gt;&lt;/record&gt;&lt;/Cite&gt;&lt;/EndNote&gt;</w:instrText>
      </w:r>
      <w:r w:rsidR="004E08B8"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6)</w:t>
      </w:r>
      <w:r w:rsidR="004E08B8"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813362" w:rsidRPr="003125D5">
        <w:rPr>
          <w:rFonts w:ascii="Times New Roman" w:hAnsi="Times New Roman"/>
          <w:color w:val="000000" w:themeColor="text1"/>
          <w:sz w:val="24"/>
          <w:szCs w:val="24"/>
          <w:lang w:val="en-US"/>
        </w:rPr>
        <w:t xml:space="preserve"> </w:t>
      </w:r>
      <w:r w:rsidR="00464393" w:rsidRPr="003125D5">
        <w:rPr>
          <w:rFonts w:ascii="Times New Roman" w:hAnsi="Times New Roman"/>
          <w:color w:val="000000" w:themeColor="text1"/>
          <w:sz w:val="24"/>
          <w:szCs w:val="24"/>
          <w:lang w:val="en-US"/>
        </w:rPr>
        <w:t>LC</w:t>
      </w:r>
      <w:r w:rsidR="00464393" w:rsidRPr="003125D5">
        <w:rPr>
          <w:rFonts w:ascii="Times New Roman" w:hAnsi="Times New Roman"/>
          <w:color w:val="000000" w:themeColor="text1"/>
          <w:sz w:val="24"/>
          <w:szCs w:val="24"/>
          <w:lang w:val="en-US"/>
        </w:rPr>
        <w:noBreakHyphen/>
      </w:r>
      <w:r w:rsidR="004E08B8" w:rsidRPr="003125D5">
        <w:rPr>
          <w:rFonts w:ascii="Times New Roman" w:hAnsi="Times New Roman"/>
          <w:color w:val="000000" w:themeColor="text1"/>
          <w:sz w:val="24"/>
          <w:szCs w:val="24"/>
          <w:lang w:val="en-US"/>
        </w:rPr>
        <w:t>PUFA synthesis is more efficient in women than in men, and may be enhanced during pregnancy</w:t>
      </w:r>
      <w:r w:rsidR="00661D4E" w:rsidRPr="003125D5">
        <w:rPr>
          <w:rFonts w:ascii="Times New Roman" w:hAnsi="Times New Roman"/>
          <w:color w:val="000000" w:themeColor="text1"/>
          <w:sz w:val="24"/>
          <w:szCs w:val="24"/>
          <w:lang w:val="en-US"/>
        </w:rPr>
        <w:t xml:space="preserve"> </w:t>
      </w:r>
      <w:r w:rsidR="004E08B8" w:rsidRPr="003125D5">
        <w:rPr>
          <w:rFonts w:ascii="Times New Roman" w:hAnsi="Times New Roman"/>
          <w:color w:val="000000" w:themeColor="text1"/>
          <w:sz w:val="24"/>
          <w:szCs w:val="24"/>
          <w:lang w:val="en-US"/>
        </w:rPr>
        <w:fldChar w:fldCharType="begin">
          <w:fldData xml:space="preserve">PEVuZE5vdGU+PENpdGU+PEF1dGhvcj5CdXJkZ2U8L0F1dGhvcj48WWVhcj4yMDAyPC9ZZWFyPjxS
ZWNOdW0+MTA3NDg8L1JlY051bT48RGlzcGxheVRleHQ+KDctOSk8L0Rpc3BsYXlUZXh0PjxyZWNv
cmQ+PHJlYy1udW1iZXI+MTA3NDg8L3JlYy1udW1iZXI+PGZvcmVpZ24ta2V5cz48a2V5IGFwcD0i
RU4iIGRiLWlkPSJ2cHI1cGFkOWc1NXhlZ2Vmc3JvNWU1Mml0ZjV4ZnBkNWFyenMiIHRpbWVzdGFt
cD0iMTQ1Njg4OTU3NyI+MTA3NDg8L2tleT48L2ZvcmVpZ24ta2V5cz48cmVmLXR5cGUgbmFtZT0i
Sm91cm5hbCBBcnRpY2xlIj4xNzwvcmVmLXR5cGU+PGNvbnRyaWJ1dG9ycz48YXV0aG9ycz48YXV0
aG9yPkJ1cmRnZSwgRy4gQy48L2F1dGhvcj48YXV0aG9yPldvb3R0b24sIFMuIEEuPC9hdXRob3I+
PC9hdXRob3JzPjwvY29udHJpYnV0b3JzPjxhdXRoLWFkZHJlc3M+SW5zdGl0dXRlIG9mIEh1bWFu
IE51dHJpdGlvbiwgVW5pdmVyc2l0eSBvZiBTb3V0aGFtcHRvbiwgU291dGhhbXB0b24sIFVLLiBn
LmMuYnVyZGdlQHNvdG9uLmFjLnVrPC9hdXRoLWFkZHJlc3M+PHRpdGxlcz48dGl0bGU+Q29udmVy
c2lvbiBvZiBhbHBoYS1saW5vbGVuaWMgYWNpZCB0byBlaWNvc2FwZW50YWVub2ljLCBkb2Nvc2Fw
ZW50YWVub2ljIGFuZCBkb2Nvc2FoZXhhZW5vaWMgYWNpZHMgaW4geW91bmcgd29tZW48L3RpdGxl
PjxzZWNvbmRhcnktdGl0bGU+QnIgSiBOdXRyPC9zZWNvbmRhcnktdGl0bGU+PGFsdC10aXRsZT5U
aGUgQnJpdGlzaCBqb3VybmFsIG9mIG51dHJpdGlvbjwvYWx0LXRpdGxlPjwvdGl0bGVzPjxwZXJp
b2RpY2FsPjxmdWxsLXRpdGxlPkJyIEogTnV0cjwvZnVsbC10aXRsZT48L3BlcmlvZGljYWw+PGFs
dC1wZXJpb2RpY2FsPjxmdWxsLXRpdGxlPlRoZSBCcml0aXNoIGpvdXJuYWwgb2YgbnV0cml0aW9u
PC9mdWxsLXRpdGxlPjwvYWx0LXBlcmlvZGljYWw+PHBhZ2VzPjQxMS0yMDwvcGFnZXM+PHZvbHVt
ZT44ODwvdm9sdW1lPjxudW1iZXI+NDwvbnVtYmVyPjxrZXl3b3Jkcz48a2V5d29yZD5BZHVsdDwv
a2V5d29yZD48a2V5d29yZD5BbmFseXNpcyBvZiBWYXJpYW5jZTwva2V5d29yZD48a2V5d29yZD5D
YXJib24gSXNvdG9wZXM8L2tleXdvcmQ+PGtleXdvcmQ+RWljb3NhcGVudGFlbm9pYyBBY2lkLypt
ZXRhYm9saXNtPC9rZXl3b3JkPjxrZXl3b3JkPkZhdHR5IEFjaWRzLCBPbWVnYS0zL2Jsb29kPC9r
ZXl3b3JkPjxrZXl3b3JkPkZhdHR5IEFjaWRzLCBVbnNhdHVyYXRlZC8qbWV0YWJvbGlzbTwva2V5
d29yZD48a2V5d29yZD5GZW1hbGU8L2tleXdvcmQ+PGtleXdvcmQ+SHVtYW5zPC9rZXl3b3JkPjxr
ZXl3b3JkPkxpcGlkcy9ibG9vZDwva2V5d29yZD48a2V5d29yZD5MaXZlci8qbWV0YWJvbGlzbTwv
a2V5d29yZD48a2V5d29yZD5hbHBoYS1MaW5vbGVuaWMgQWNpZC8qbWV0YWJvbGlzbTwva2V5d29y
ZD48L2tleXdvcmRzPjxkYXRlcz48eWVhcj4yMDAyPC95ZWFyPjxwdWItZGF0ZXM+PGRhdGU+T2N0
PC9kYXRlPjwvcHViLWRhdGVzPjwvZGF0ZXM+PGlzYm4+MDAwNy0xMTQ1IChQcmludCkmI3hEOzAw
MDctMTE0NSAoTGlua2luZyk8L2lzYm4+PGFjY2Vzc2lvbi1udW0+MTIzMjMwOTA8L2FjY2Vzc2lv
bi1udW0+PHVybHM+PHJlbGF0ZWQtdXJscz48dXJsPmh0dHA6Ly93d3cubmNiaS5ubG0ubmloLmdv
di9wdWJtZWQvMTIzMjMwOTA8L3VybD48L3JlbGF0ZWQtdXJscz48L3VybHM+PGVsZWN0cm9uaWMt
cmVzb3VyY2UtbnVtPjEwLjEwNzkvQkpOMjAwMjY4OTwvZWxlY3Ryb25pYy1yZXNvdXJjZS1udW0+
PC9yZWNvcmQ+PC9DaXRlPjxDaXRlPjxBdXRob3I+Q2hpbGRzPC9BdXRob3I+PFllYXI+MjAwODwv
WWVhcj48UmVjTnVtPjk4MTQ8L1JlY051bT48cmVjb3JkPjxyZWMtbnVtYmVyPjk4MTQ8L3JlYy1u
dW1iZXI+PGZvcmVpZ24ta2V5cz48a2V5IGFwcD0iRU4iIGRiLWlkPSJ2cHI1cGFkOWc1NXhlZ2Vm
c3JvNWU1Mml0ZjV4ZnBkNWFyenMiIHRpbWVzdGFtcD0iMTM3MzUzMTgyOCI+OTgxNDwva2V5Pjxr
ZXkgYXBwPSJFTldlYiIgZGItaWQ9IiI+MDwva2V5PjwvZm9yZWlnbi1rZXlzPjxyZWYtdHlwZSBu
YW1lPSJKb3VybmFsIEFydGljbGUiPjE3PC9yZWYtdHlwZT48Y29udHJpYnV0b3JzPjxhdXRob3Jz
PjxhdXRob3I+Q2hpbGRzLCBDLiBFLjwvYXV0aG9yPjxhdXRob3I+Um9tZXUtTmFkYWwsIE0uPC9h
dXRob3I+PGF1dGhvcj5CdXJkZ2UsIEcuIEMuPC9hdXRob3I+PGF1dGhvcj5DYWxkZXIsIFAuIEMu
PC9hdXRob3I+PC9hdXRob3JzPjwvY29udHJpYnV0b3JzPjxhdXRoLWFkZHJlc3M+U2Nob29sIG9m
IE1lZGljaW5lLCBVbml2ZXJzaXR5IG9mIFNvdXRoYW1wdG9uLCBTb3V0aGFtcHRvbiBTTzE2IDZZ
RCwgVUsuIGNlcDE5OUBzb3Rvbi5hYy51azwvYXV0aC1hZGRyZXNzPjx0aXRsZXM+PHRpdGxlPkdl
bmRlciBkaWZmZXJlbmNlcyBpbiB0aGUgbi0zIGZhdHR5IGFjaWQgY29udGVudCBvZiB0aXNzdWVz
PC90aXRsZT48c2Vjb25kYXJ5LXRpdGxlPlByb2MgTnV0ciBTb2M8L3NlY29uZGFyeS10aXRsZT48
YWx0LXRpdGxlPlRoZSBQcm9jZWVkaW5ncyBvZiB0aGUgTnV0cml0aW9uIFNvY2lldHk8L2FsdC10
aXRsZT48L3RpdGxlcz48cGVyaW9kaWNhbD48ZnVsbC10aXRsZT5Qcm9jZWVkaW5ncyBvZiB0aGUg
TnV0cml0aW9uIFNvY2lldHk8L2Z1bGwtdGl0bGU+PGFiYnItMT5Qcm9jIE51dHIgU29jPC9hYmJy
LTE+PC9wZXJpb2RpY2FsPjxhbHQtcGVyaW9kaWNhbD48ZnVsbC10aXRsZT5UaGUgUHJvY2VlZGlu
Z3Mgb2YgdGhlIE51dHJpdGlvbiBTb2NpZXR5PC9mdWxsLXRpdGxlPjxhYmJyLTE+UHJvYyBOdXRy
IFNvYzwvYWJici0xPjwvYWx0LXBlcmlvZGljYWw+PHBhZ2VzPjE5LTI3PC9wYWdlcz48dm9sdW1l
PjY3PC92b2x1bWU+PG51bWJlcj4xPC9udW1iZXI+PGtleXdvcmRzPjxrZXl3b3JkPkFuaW1hbHM8
L2tleXdvcmQ+PGtleXdvcmQ+RG9jb3NhaGV4YWVub2ljIEFjaWRzL2Jsb29kLyptZXRhYm9saXNt
PC9rZXl3b3JkPjxrZXl3b3JkPkVpY29zYXBlbnRhZW5vaWMgQWNpZC9ibG9vZC8qbWV0YWJvbGlz
bTwva2V5d29yZD48a2V5d29yZD5Fc3RyYWRpb2wvYmxvb2Q8L2tleXdvcmQ+PGtleXdvcmQ+RmF0
dHkgQWNpZCBEZXNhdHVyYXNlcy8qbWV0YWJvbGlzbTwva2V5d29yZD48a2V5d29yZD5GYXR0eSBB
Y2lkcywgT21lZ2EtMy9ibG9vZC8qbWV0YWJvbGlzbTwva2V5d29yZD48a2V5d29yZD5GZW1hbGU8
L2tleXdvcmQ+PGtleXdvcmQ+SHVtYW5zPC9rZXl3b3JkPjxrZXl3b3JkPkxpdmVyLyplbnp5bW9s
b2d5L21ldGFib2xpc208L2tleXdvcmQ+PGtleXdvcmQ+TWFsZTwva2V5d29yZD48a2V5d29yZD5Q
cm9nZXN0ZXJvbmUvYmxvb2Q8L2tleXdvcmQ+PGtleXdvcmQ+UmF0czwva2V5d29yZD48a2V5d29y
ZD5TZXggRmFjdG9yczwva2V5d29yZD48a2V5d29yZD5UZXN0b3N0ZXJvbmUvYmxvb2Q8L2tleXdv
cmQ+PC9rZXl3b3Jkcz48ZGF0ZXM+PHllYXI+MjAwODwveWVhcj48cHViLWRhdGVzPjxkYXRlPkZl
YjwvZGF0ZT48L3B1Yi1kYXRlcz48L2RhdGVzPjxpc2JuPjAwMjktNjY1MSAoUHJpbnQpJiN4RDsw
MDI5LTY2NTEgKExpbmtpbmcpPC9pc2JuPjxhY2Nlc3Npb24tbnVtPjE4MjM0MTI4PC9hY2Nlc3Np
b24tbnVtPjx1cmxzPjxyZWxhdGVkLXVybHM+PHVybD5odHRwOi8vd3d3Lm5jYmkubmxtLm5paC5n
b3YvcHVibWVkLzE4MjM0MTI4PC91cmw+PC9yZWxhdGVkLXVybHM+PC91cmxzPjxlbGVjdHJvbmlj
LXJlc291cmNlLW51bT4xMC4xMDE3L1MwMDI5NjY1MTA4MDA1OTgzPC9lbGVjdHJvbmljLXJlc291
cmNlLW51bT48L3JlY29yZD48L0NpdGU+PENpdGU+PEF1dGhvcj5XYWxrZXI8L0F1dGhvcj48WWVh
cj4yMDE0PC9ZZWFyPjxSZWNOdW0+MTA3NDk8L1JlY051bT48cmVjb3JkPjxyZWMtbnVtYmVyPjEw
NzQ5PC9yZWMtbnVtYmVyPjxmb3JlaWduLWtleXM+PGtleSBhcHA9IkVOIiBkYi1pZD0idnByNXBh
ZDlnNTV4ZWdlZnNybzVlNTJpdGY1eGZwZDVhcnpzIiB0aW1lc3RhbXA9IjE0NTY4ODk3NDUiPjEw
NzQ5PC9rZXk+PC9mb3JlaWduLWtleXM+PHJlZi10eXBlIG5hbWU9IkpvdXJuYWwgQXJ0aWNsZSI+
MTc8L3JlZi10eXBlPjxjb250cmlidXRvcnM+PGF1dGhvcnM+PGF1dGhvcj5XYWxrZXIsIEMuIEcu
PC9hdXRob3I+PGF1dGhvcj5Ccm93bmluZywgTC4gTS48L2F1dGhvcj48YXV0aG9yPk1hbmRlciwg
QS4gUC48L2F1dGhvcj48YXV0aG9yPk1hZGRlbiwgSi48L2F1dGhvcj48YXV0aG9yPldlc3QsIEEu
IEwuPC9hdXRob3I+PGF1dGhvcj5DYWxkZXIsIFAuIEMuPC9hdXRob3I+PGF1dGhvcj5KZWJiLCBT
LiBBLjwvYXV0aG9yPjwvYXV0aG9ycz48L2NvbnRyaWJ1dG9ycz48YXV0aC1hZGRyZXNzPkVsc2ll
IFdpZGRvd3NvbiBMYWJvcmF0b3J5LCBNUkMgSHVtYW4gTnV0cml0aW9uIFJlc2VhcmNoLCBGdWxi
b3VybiBSb2FkLCBDYW1icmlkZ2UgQ0IxIDlOTCwgVUsuJiN4RDtNUkMgQmlvc3RhdGlzdGljcyBV
bml0LCBIdWIgZm9yIFRyaWFscyBNZXRob2RvbG9neSBSZXNlYXJjaCwgSW5zdGl0dXRlIG9mIFB1
YmxpYyBIZWFsdGgsIFVuaXZlcnNpdHkgRm9ydmllIFNpdGUsIFJvYmluc29uIFdheSwgQ2FtYnJp
ZGdlIENCMiAwU1IsIFVLLiYjeEQ7SHVtYW4gRGV2ZWxvcG1lbnQgYW5kIEhlYWx0aCBBY2FkZW1p
YyBVbml0LCBGYWN1bHR5IG9mIE1lZGljaW5lLCBVbml2ZXJzaXR5IG9mIFNvdXRoYW1wdG9uLCBT
b3V0aGFtcHRvbiBTTzE2IDZZRCwgVUsuJiN4RDtEZXBhcnRtZW50IG9mIFByaW1hcnkgQ2FyZSBI
ZWFsdGggU2NpZW5jZXMsIFVuaXZlcnNpdHkgb2YgT3hmb3JkLCBSYWRjbGlmZmUgT2JzZXJ2YXRv
cnkgUXVhcnRlciwgV29vZHN0b2NrIFJvYWQsIE94Zm9yZCBPWDIgNkdHLCBVSy48L2F1dGgtYWRk
cmVzcz48dGl0bGVzPjx0aXRsZT5BZ2UgYW5kIHNleCBkaWZmZXJlbmNlcyBpbiB0aGUgaW5jb3Jw
b3JhdGlvbiBvZiBFUEEgYW5kIERIQSBpbnRvIHBsYXNtYSBmcmFjdGlvbnMsIGNlbGxzIGFuZCBh
ZGlwb3NlIHRpc3N1ZSBpbiBodW1hbnM8L3RpdGxlPjxzZWNvbmRhcnktdGl0bGU+QnIgSiBOdXRy
PC9zZWNvbmRhcnktdGl0bGU+PGFsdC10aXRsZT5UaGUgQnJpdGlzaCBqb3VybmFsIG9mIG51dHJp
dGlvbjwvYWx0LXRpdGxlPjwvdGl0bGVzPjxwZXJpb2RpY2FsPjxmdWxsLXRpdGxlPkJyIEogTnV0
cjwvZnVsbC10aXRsZT48L3BlcmlvZGljYWw+PGFsdC1wZXJpb2RpY2FsPjxmdWxsLXRpdGxlPlRo
ZSBCcml0aXNoIGpvdXJuYWwgb2YgbnV0cml0aW9uPC9mdWxsLXRpdGxlPjwvYWx0LXBlcmlvZGlj
YWw+PHBhZ2VzPjY3OS04OTwvcGFnZXM+PHZvbHVtZT4xMTE8L3ZvbHVtZT48bnVtYmVyPjQ8L251
bWJlcj48a2V5d29yZHM+PGtleXdvcmQ+QWRpcG9zZSBUaXNzdWUvKm1ldGFib2xpc208L2tleXdv
cmQ+PGtleXdvcmQ+QWR1bHQ8L2tleXdvcmQ+PGtleXdvcmQ+QWdlIEZhY3RvcnM8L2tleXdvcmQ+
PGtleXdvcmQ+QWdlZDwva2V5d29yZD48a2V5d29yZD5CbG9vZCBQbGF0ZWxldHMvbWV0YWJvbGlz
bTwva2V5d29yZD48a2V5d29yZD5EaWV0YXJ5IFN1cHBsZW1lbnRzPC9rZXl3b3JkPjxrZXl3b3Jk
PkRvY29zYWhleGFlbm9pYyBBY2lkcy9ibG9vZC8qbWV0YWJvbGlzbTwva2V5d29yZD48a2V5d29y
ZD5Eb3VibGUtQmxpbmQgTWV0aG9kPC9rZXl3b3JkPjxrZXl3b3JkPkVpY29zYXBlbnRhZW5vaWMg
QWNpZC9ibG9vZC8qbWV0YWJvbGlzbTwva2V5d29yZD48a2V5d29yZD5Fcnl0aHJvY3l0ZSBNZW1i
cmFuZS8qbWV0YWJvbGlzbTwva2V5d29yZD48a2V5d29yZD5GZW1hbGU8L2tleXdvcmQ+PGtleXdv
cmQ+RmlzaCBPaWxzPC9rZXl3b3JkPjxrZXl3b3JkPkh1bWFuczwva2V5d29yZD48a2V5d29yZD5M
ZXVrb2N5dGVzLCBNb25vbnVjbGVhci8qbWV0YWJvbGlzbTwva2V5d29yZD48a2V5d29yZD5NYWxl
PC9rZXl3b3JkPjxrZXl3b3JkPk1pZGRsZSBBZ2VkPC9rZXl3b3JkPjxrZXl3b3JkPk1vdXRoIE11
Y29zYS9jeXRvbG9neS8qbWV0YWJvbGlzbTwva2V5d29yZD48a2V5d29yZD5TZWFmb29kPC9rZXl3
b3JkPjxrZXl3b3JkPlNleCBGYWN0b3JzPC9rZXl3b3JkPjxrZXl3b3JkPlRyaWdseWNlcmlkZXMv
KmJsb29kPC9rZXl3b3JkPjxrZXl3b3JkPllvdW5nIEFkdWx0PC9rZXl3b3JkPjwva2V5d29yZHM+
PGRhdGVzPjx5ZWFyPjIwMTQ8L3llYXI+PHB1Yi1kYXRlcz48ZGF0ZT5GZWI8L2RhdGU+PC9wdWIt
ZGF0ZXM+PC9kYXRlcz48aXNibj4xNDc1LTI2NjIgKEVsZWN0cm9uaWMpJiN4RDswMDA3LTExNDUg
KExpbmtpbmcpPC9pc2JuPjxhY2Nlc3Npb24tbnVtPjI0MDYzNzY3PC9hY2Nlc3Npb24tbnVtPjx1
cmxzPjxyZWxhdGVkLXVybHM+PHVybD5odHRwOi8vd3d3Lm5jYmkubmxtLm5paC5nb3YvcHVibWVk
LzI0MDYzNzY3PC91cmw+PC9yZWxhdGVkLXVybHM+PC91cmxzPjxjdXN0b20yPjQzNTE5MjE8L2N1
c3RvbTI+PGVsZWN0cm9uaWMtcmVzb3VyY2UtbnVtPjEwLjEwMTcvUzAwMDcxMTQ1MTMwMDI5ODU8
L2VsZWN0cm9uaWMtcmVzb3VyY2UtbnVtPjwvcmVjb3JkPjwvQ2l0ZT48L0VuZE5vdGU+
</w:fldData>
        </w:fldChar>
      </w:r>
      <w:r w:rsidR="00F56310" w:rsidRPr="003125D5">
        <w:rPr>
          <w:rFonts w:ascii="Times New Roman" w:hAnsi="Times New Roman"/>
          <w:color w:val="000000" w:themeColor="text1"/>
          <w:sz w:val="24"/>
          <w:szCs w:val="24"/>
          <w:lang w:val="en-US"/>
        </w:rPr>
        <w:instrText xml:space="preserve"> ADDIN EN.CITE </w:instrText>
      </w:r>
      <w:r w:rsidR="00F56310" w:rsidRPr="003125D5">
        <w:rPr>
          <w:rFonts w:ascii="Times New Roman" w:hAnsi="Times New Roman"/>
          <w:color w:val="000000" w:themeColor="text1"/>
          <w:sz w:val="24"/>
          <w:szCs w:val="24"/>
          <w:lang w:val="en-US"/>
        </w:rPr>
        <w:fldChar w:fldCharType="begin">
          <w:fldData xml:space="preserve">PEVuZE5vdGU+PENpdGU+PEF1dGhvcj5CdXJkZ2U8L0F1dGhvcj48WWVhcj4yMDAyPC9ZZWFyPjxS
ZWNOdW0+MTA3NDg8L1JlY051bT48RGlzcGxheVRleHQ+KDctOSk8L0Rpc3BsYXlUZXh0PjxyZWNv
cmQ+PHJlYy1udW1iZXI+MTA3NDg8L3JlYy1udW1iZXI+PGZvcmVpZ24ta2V5cz48a2V5IGFwcD0i
RU4iIGRiLWlkPSJ2cHI1cGFkOWc1NXhlZ2Vmc3JvNWU1Mml0ZjV4ZnBkNWFyenMiIHRpbWVzdGFt
cD0iMTQ1Njg4OTU3NyI+MTA3NDg8L2tleT48L2ZvcmVpZ24ta2V5cz48cmVmLXR5cGUgbmFtZT0i
Sm91cm5hbCBBcnRpY2xlIj4xNzwvcmVmLXR5cGU+PGNvbnRyaWJ1dG9ycz48YXV0aG9ycz48YXV0
aG9yPkJ1cmRnZSwgRy4gQy48L2F1dGhvcj48YXV0aG9yPldvb3R0b24sIFMuIEEuPC9hdXRob3I+
PC9hdXRob3JzPjwvY29udHJpYnV0b3JzPjxhdXRoLWFkZHJlc3M+SW5zdGl0dXRlIG9mIEh1bWFu
IE51dHJpdGlvbiwgVW5pdmVyc2l0eSBvZiBTb3V0aGFtcHRvbiwgU291dGhhbXB0b24sIFVLLiBn
LmMuYnVyZGdlQHNvdG9uLmFjLnVrPC9hdXRoLWFkZHJlc3M+PHRpdGxlcz48dGl0bGU+Q29udmVy
c2lvbiBvZiBhbHBoYS1saW5vbGVuaWMgYWNpZCB0byBlaWNvc2FwZW50YWVub2ljLCBkb2Nvc2Fw
ZW50YWVub2ljIGFuZCBkb2Nvc2FoZXhhZW5vaWMgYWNpZHMgaW4geW91bmcgd29tZW48L3RpdGxl
PjxzZWNvbmRhcnktdGl0bGU+QnIgSiBOdXRyPC9zZWNvbmRhcnktdGl0bGU+PGFsdC10aXRsZT5U
aGUgQnJpdGlzaCBqb3VybmFsIG9mIG51dHJpdGlvbjwvYWx0LXRpdGxlPjwvdGl0bGVzPjxwZXJp
b2RpY2FsPjxmdWxsLXRpdGxlPkJyIEogTnV0cjwvZnVsbC10aXRsZT48L3BlcmlvZGljYWw+PGFs
dC1wZXJpb2RpY2FsPjxmdWxsLXRpdGxlPlRoZSBCcml0aXNoIGpvdXJuYWwgb2YgbnV0cml0aW9u
PC9mdWxsLXRpdGxlPjwvYWx0LXBlcmlvZGljYWw+PHBhZ2VzPjQxMS0yMDwvcGFnZXM+PHZvbHVt
ZT44ODwvdm9sdW1lPjxudW1iZXI+NDwvbnVtYmVyPjxrZXl3b3Jkcz48a2V5d29yZD5BZHVsdDwv
a2V5d29yZD48a2V5d29yZD5BbmFseXNpcyBvZiBWYXJpYW5jZTwva2V5d29yZD48a2V5d29yZD5D
YXJib24gSXNvdG9wZXM8L2tleXdvcmQ+PGtleXdvcmQ+RWljb3NhcGVudGFlbm9pYyBBY2lkLypt
ZXRhYm9saXNtPC9rZXl3b3JkPjxrZXl3b3JkPkZhdHR5IEFjaWRzLCBPbWVnYS0zL2Jsb29kPC9r
ZXl3b3JkPjxrZXl3b3JkPkZhdHR5IEFjaWRzLCBVbnNhdHVyYXRlZC8qbWV0YWJvbGlzbTwva2V5
d29yZD48a2V5d29yZD5GZW1hbGU8L2tleXdvcmQ+PGtleXdvcmQ+SHVtYW5zPC9rZXl3b3JkPjxr
ZXl3b3JkPkxpcGlkcy9ibG9vZDwva2V5d29yZD48a2V5d29yZD5MaXZlci8qbWV0YWJvbGlzbTwv
a2V5d29yZD48a2V5d29yZD5hbHBoYS1MaW5vbGVuaWMgQWNpZC8qbWV0YWJvbGlzbTwva2V5d29y
ZD48L2tleXdvcmRzPjxkYXRlcz48eWVhcj4yMDAyPC95ZWFyPjxwdWItZGF0ZXM+PGRhdGU+T2N0
PC9kYXRlPjwvcHViLWRhdGVzPjwvZGF0ZXM+PGlzYm4+MDAwNy0xMTQ1IChQcmludCkmI3hEOzAw
MDctMTE0NSAoTGlua2luZyk8L2lzYm4+PGFjY2Vzc2lvbi1udW0+MTIzMjMwOTA8L2FjY2Vzc2lv
bi1udW0+PHVybHM+PHJlbGF0ZWQtdXJscz48dXJsPmh0dHA6Ly93d3cubmNiaS5ubG0ubmloLmdv
di9wdWJtZWQvMTIzMjMwOTA8L3VybD48L3JlbGF0ZWQtdXJscz48L3VybHM+PGVsZWN0cm9uaWMt
cmVzb3VyY2UtbnVtPjEwLjEwNzkvQkpOMjAwMjY4OTwvZWxlY3Ryb25pYy1yZXNvdXJjZS1udW0+
PC9yZWNvcmQ+PC9DaXRlPjxDaXRlPjxBdXRob3I+Q2hpbGRzPC9BdXRob3I+PFllYXI+MjAwODwv
WWVhcj48UmVjTnVtPjk4MTQ8L1JlY051bT48cmVjb3JkPjxyZWMtbnVtYmVyPjk4MTQ8L3JlYy1u
dW1iZXI+PGZvcmVpZ24ta2V5cz48a2V5IGFwcD0iRU4iIGRiLWlkPSJ2cHI1cGFkOWc1NXhlZ2Vm
c3JvNWU1Mml0ZjV4ZnBkNWFyenMiIHRpbWVzdGFtcD0iMTM3MzUzMTgyOCI+OTgxNDwva2V5Pjxr
ZXkgYXBwPSJFTldlYiIgZGItaWQ9IiI+MDwva2V5PjwvZm9yZWlnbi1rZXlzPjxyZWYtdHlwZSBu
YW1lPSJKb3VybmFsIEFydGljbGUiPjE3PC9yZWYtdHlwZT48Y29udHJpYnV0b3JzPjxhdXRob3Jz
PjxhdXRob3I+Q2hpbGRzLCBDLiBFLjwvYXV0aG9yPjxhdXRob3I+Um9tZXUtTmFkYWwsIE0uPC9h
dXRob3I+PGF1dGhvcj5CdXJkZ2UsIEcuIEMuPC9hdXRob3I+PGF1dGhvcj5DYWxkZXIsIFAuIEMu
PC9hdXRob3I+PC9hdXRob3JzPjwvY29udHJpYnV0b3JzPjxhdXRoLWFkZHJlc3M+U2Nob29sIG9m
IE1lZGljaW5lLCBVbml2ZXJzaXR5IG9mIFNvdXRoYW1wdG9uLCBTb3V0aGFtcHRvbiBTTzE2IDZZ
RCwgVUsuIGNlcDE5OUBzb3Rvbi5hYy51azwvYXV0aC1hZGRyZXNzPjx0aXRsZXM+PHRpdGxlPkdl
bmRlciBkaWZmZXJlbmNlcyBpbiB0aGUgbi0zIGZhdHR5IGFjaWQgY29udGVudCBvZiB0aXNzdWVz
PC90aXRsZT48c2Vjb25kYXJ5LXRpdGxlPlByb2MgTnV0ciBTb2M8L3NlY29uZGFyeS10aXRsZT48
YWx0LXRpdGxlPlRoZSBQcm9jZWVkaW5ncyBvZiB0aGUgTnV0cml0aW9uIFNvY2lldHk8L2FsdC10
aXRsZT48L3RpdGxlcz48cGVyaW9kaWNhbD48ZnVsbC10aXRsZT5Qcm9jZWVkaW5ncyBvZiB0aGUg
TnV0cml0aW9uIFNvY2lldHk8L2Z1bGwtdGl0bGU+PGFiYnItMT5Qcm9jIE51dHIgU29jPC9hYmJy
LTE+PC9wZXJpb2RpY2FsPjxhbHQtcGVyaW9kaWNhbD48ZnVsbC10aXRsZT5UaGUgUHJvY2VlZGlu
Z3Mgb2YgdGhlIE51dHJpdGlvbiBTb2NpZXR5PC9mdWxsLXRpdGxlPjxhYmJyLTE+UHJvYyBOdXRy
IFNvYzwvYWJici0xPjwvYWx0LXBlcmlvZGljYWw+PHBhZ2VzPjE5LTI3PC9wYWdlcz48dm9sdW1l
PjY3PC92b2x1bWU+PG51bWJlcj4xPC9udW1iZXI+PGtleXdvcmRzPjxrZXl3b3JkPkFuaW1hbHM8
L2tleXdvcmQ+PGtleXdvcmQ+RG9jb3NhaGV4YWVub2ljIEFjaWRzL2Jsb29kLyptZXRhYm9saXNt
PC9rZXl3b3JkPjxrZXl3b3JkPkVpY29zYXBlbnRhZW5vaWMgQWNpZC9ibG9vZC8qbWV0YWJvbGlz
bTwva2V5d29yZD48a2V5d29yZD5Fc3RyYWRpb2wvYmxvb2Q8L2tleXdvcmQ+PGtleXdvcmQ+RmF0
dHkgQWNpZCBEZXNhdHVyYXNlcy8qbWV0YWJvbGlzbTwva2V5d29yZD48a2V5d29yZD5GYXR0eSBB
Y2lkcywgT21lZ2EtMy9ibG9vZC8qbWV0YWJvbGlzbTwva2V5d29yZD48a2V5d29yZD5GZW1hbGU8
L2tleXdvcmQ+PGtleXdvcmQ+SHVtYW5zPC9rZXl3b3JkPjxrZXl3b3JkPkxpdmVyLyplbnp5bW9s
b2d5L21ldGFib2xpc208L2tleXdvcmQ+PGtleXdvcmQ+TWFsZTwva2V5d29yZD48a2V5d29yZD5Q
cm9nZXN0ZXJvbmUvYmxvb2Q8L2tleXdvcmQ+PGtleXdvcmQ+UmF0czwva2V5d29yZD48a2V5d29y
ZD5TZXggRmFjdG9yczwva2V5d29yZD48a2V5d29yZD5UZXN0b3N0ZXJvbmUvYmxvb2Q8L2tleXdv
cmQ+PC9rZXl3b3Jkcz48ZGF0ZXM+PHllYXI+MjAwODwveWVhcj48cHViLWRhdGVzPjxkYXRlPkZl
YjwvZGF0ZT48L3B1Yi1kYXRlcz48L2RhdGVzPjxpc2JuPjAwMjktNjY1MSAoUHJpbnQpJiN4RDsw
MDI5LTY2NTEgKExpbmtpbmcpPC9pc2JuPjxhY2Nlc3Npb24tbnVtPjE4MjM0MTI4PC9hY2Nlc3Np
b24tbnVtPjx1cmxzPjxyZWxhdGVkLXVybHM+PHVybD5odHRwOi8vd3d3Lm5jYmkubmxtLm5paC5n
b3YvcHVibWVkLzE4MjM0MTI4PC91cmw+PC9yZWxhdGVkLXVybHM+PC91cmxzPjxlbGVjdHJvbmlj
LXJlc291cmNlLW51bT4xMC4xMDE3L1MwMDI5NjY1MTA4MDA1OTgzPC9lbGVjdHJvbmljLXJlc291
cmNlLW51bT48L3JlY29yZD48L0NpdGU+PENpdGU+PEF1dGhvcj5XYWxrZXI8L0F1dGhvcj48WWVh
cj4yMDE0PC9ZZWFyPjxSZWNOdW0+MTA3NDk8L1JlY051bT48cmVjb3JkPjxyZWMtbnVtYmVyPjEw
NzQ5PC9yZWMtbnVtYmVyPjxmb3JlaWduLWtleXM+PGtleSBhcHA9IkVOIiBkYi1pZD0idnByNXBh
ZDlnNTV4ZWdlZnNybzVlNTJpdGY1eGZwZDVhcnpzIiB0aW1lc3RhbXA9IjE0NTY4ODk3NDUiPjEw
NzQ5PC9rZXk+PC9mb3JlaWduLWtleXM+PHJlZi10eXBlIG5hbWU9IkpvdXJuYWwgQXJ0aWNsZSI+
MTc8L3JlZi10eXBlPjxjb250cmlidXRvcnM+PGF1dGhvcnM+PGF1dGhvcj5XYWxrZXIsIEMuIEcu
PC9hdXRob3I+PGF1dGhvcj5Ccm93bmluZywgTC4gTS48L2F1dGhvcj48YXV0aG9yPk1hbmRlciwg
QS4gUC48L2F1dGhvcj48YXV0aG9yPk1hZGRlbiwgSi48L2F1dGhvcj48YXV0aG9yPldlc3QsIEEu
IEwuPC9hdXRob3I+PGF1dGhvcj5DYWxkZXIsIFAuIEMuPC9hdXRob3I+PGF1dGhvcj5KZWJiLCBT
LiBBLjwvYXV0aG9yPjwvYXV0aG9ycz48L2NvbnRyaWJ1dG9ycz48YXV0aC1hZGRyZXNzPkVsc2ll
IFdpZGRvd3NvbiBMYWJvcmF0b3J5LCBNUkMgSHVtYW4gTnV0cml0aW9uIFJlc2VhcmNoLCBGdWxi
b3VybiBSb2FkLCBDYW1icmlkZ2UgQ0IxIDlOTCwgVUsuJiN4RDtNUkMgQmlvc3RhdGlzdGljcyBV
bml0LCBIdWIgZm9yIFRyaWFscyBNZXRob2RvbG9neSBSZXNlYXJjaCwgSW5zdGl0dXRlIG9mIFB1
YmxpYyBIZWFsdGgsIFVuaXZlcnNpdHkgRm9ydmllIFNpdGUsIFJvYmluc29uIFdheSwgQ2FtYnJp
ZGdlIENCMiAwU1IsIFVLLiYjeEQ7SHVtYW4gRGV2ZWxvcG1lbnQgYW5kIEhlYWx0aCBBY2FkZW1p
YyBVbml0LCBGYWN1bHR5IG9mIE1lZGljaW5lLCBVbml2ZXJzaXR5IG9mIFNvdXRoYW1wdG9uLCBT
b3V0aGFtcHRvbiBTTzE2IDZZRCwgVUsuJiN4RDtEZXBhcnRtZW50IG9mIFByaW1hcnkgQ2FyZSBI
ZWFsdGggU2NpZW5jZXMsIFVuaXZlcnNpdHkgb2YgT3hmb3JkLCBSYWRjbGlmZmUgT2JzZXJ2YXRv
cnkgUXVhcnRlciwgV29vZHN0b2NrIFJvYWQsIE94Zm9yZCBPWDIgNkdHLCBVSy48L2F1dGgtYWRk
cmVzcz48dGl0bGVzPjx0aXRsZT5BZ2UgYW5kIHNleCBkaWZmZXJlbmNlcyBpbiB0aGUgaW5jb3Jw
b3JhdGlvbiBvZiBFUEEgYW5kIERIQSBpbnRvIHBsYXNtYSBmcmFjdGlvbnMsIGNlbGxzIGFuZCBh
ZGlwb3NlIHRpc3N1ZSBpbiBodW1hbnM8L3RpdGxlPjxzZWNvbmRhcnktdGl0bGU+QnIgSiBOdXRy
PC9zZWNvbmRhcnktdGl0bGU+PGFsdC10aXRsZT5UaGUgQnJpdGlzaCBqb3VybmFsIG9mIG51dHJp
dGlvbjwvYWx0LXRpdGxlPjwvdGl0bGVzPjxwZXJpb2RpY2FsPjxmdWxsLXRpdGxlPkJyIEogTnV0
cjwvZnVsbC10aXRsZT48L3BlcmlvZGljYWw+PGFsdC1wZXJpb2RpY2FsPjxmdWxsLXRpdGxlPlRo
ZSBCcml0aXNoIGpvdXJuYWwgb2YgbnV0cml0aW9uPC9mdWxsLXRpdGxlPjwvYWx0LXBlcmlvZGlj
YWw+PHBhZ2VzPjY3OS04OTwvcGFnZXM+PHZvbHVtZT4xMTE8L3ZvbHVtZT48bnVtYmVyPjQ8L251
bWJlcj48a2V5d29yZHM+PGtleXdvcmQ+QWRpcG9zZSBUaXNzdWUvKm1ldGFib2xpc208L2tleXdv
cmQ+PGtleXdvcmQ+QWR1bHQ8L2tleXdvcmQ+PGtleXdvcmQ+QWdlIEZhY3RvcnM8L2tleXdvcmQ+
PGtleXdvcmQ+QWdlZDwva2V5d29yZD48a2V5d29yZD5CbG9vZCBQbGF0ZWxldHMvbWV0YWJvbGlz
bTwva2V5d29yZD48a2V5d29yZD5EaWV0YXJ5IFN1cHBsZW1lbnRzPC9rZXl3b3JkPjxrZXl3b3Jk
PkRvY29zYWhleGFlbm9pYyBBY2lkcy9ibG9vZC8qbWV0YWJvbGlzbTwva2V5d29yZD48a2V5d29y
ZD5Eb3VibGUtQmxpbmQgTWV0aG9kPC9rZXl3b3JkPjxrZXl3b3JkPkVpY29zYXBlbnRhZW5vaWMg
QWNpZC9ibG9vZC8qbWV0YWJvbGlzbTwva2V5d29yZD48a2V5d29yZD5Fcnl0aHJvY3l0ZSBNZW1i
cmFuZS8qbWV0YWJvbGlzbTwva2V5d29yZD48a2V5d29yZD5GZW1hbGU8L2tleXdvcmQ+PGtleXdv
cmQ+RmlzaCBPaWxzPC9rZXl3b3JkPjxrZXl3b3JkPkh1bWFuczwva2V5d29yZD48a2V5d29yZD5M
ZXVrb2N5dGVzLCBNb25vbnVjbGVhci8qbWV0YWJvbGlzbTwva2V5d29yZD48a2V5d29yZD5NYWxl
PC9rZXl3b3JkPjxrZXl3b3JkPk1pZGRsZSBBZ2VkPC9rZXl3b3JkPjxrZXl3b3JkPk1vdXRoIE11
Y29zYS9jeXRvbG9neS8qbWV0YWJvbGlzbTwva2V5d29yZD48a2V5d29yZD5TZWFmb29kPC9rZXl3
b3JkPjxrZXl3b3JkPlNleCBGYWN0b3JzPC9rZXl3b3JkPjxrZXl3b3JkPlRyaWdseWNlcmlkZXMv
KmJsb29kPC9rZXl3b3JkPjxrZXl3b3JkPllvdW5nIEFkdWx0PC9rZXl3b3JkPjwva2V5d29yZHM+
PGRhdGVzPjx5ZWFyPjIwMTQ8L3llYXI+PHB1Yi1kYXRlcz48ZGF0ZT5GZWI8L2RhdGU+PC9wdWIt
ZGF0ZXM+PC9kYXRlcz48aXNibj4xNDc1LTI2NjIgKEVsZWN0cm9uaWMpJiN4RDswMDA3LTExNDUg
KExpbmtpbmcpPC9pc2JuPjxhY2Nlc3Npb24tbnVtPjI0MDYzNzY3PC9hY2Nlc3Npb24tbnVtPjx1
cmxzPjxyZWxhdGVkLXVybHM+PHVybD5odHRwOi8vd3d3Lm5jYmkubmxtLm5paC5nb3YvcHVibWVk
LzI0MDYzNzY3PC91cmw+PC9yZWxhdGVkLXVybHM+PC91cmxzPjxjdXN0b20yPjQzNTE5MjE8L2N1
c3RvbTI+PGVsZWN0cm9uaWMtcmVzb3VyY2UtbnVtPjEwLjEwMTcvUzAwMDcxMTQ1MTMwMDI5ODU8
L2VsZWN0cm9uaWMtcmVzb3VyY2UtbnVtPjwvcmVjb3JkPjwvQ2l0ZT48L0VuZE5vdGU+
</w:fldData>
        </w:fldChar>
      </w:r>
      <w:r w:rsidR="00F56310" w:rsidRPr="003125D5">
        <w:rPr>
          <w:rFonts w:ascii="Times New Roman" w:hAnsi="Times New Roman"/>
          <w:color w:val="000000" w:themeColor="text1"/>
          <w:sz w:val="24"/>
          <w:szCs w:val="24"/>
          <w:lang w:val="en-US"/>
        </w:rPr>
        <w:instrText xml:space="preserve"> ADDIN EN.CITE.DATA </w:instrText>
      </w:r>
      <w:r w:rsidR="00F56310" w:rsidRPr="003125D5">
        <w:rPr>
          <w:rFonts w:ascii="Times New Roman" w:hAnsi="Times New Roman"/>
          <w:color w:val="000000" w:themeColor="text1"/>
          <w:sz w:val="24"/>
          <w:szCs w:val="24"/>
          <w:lang w:val="en-US"/>
        </w:rPr>
      </w:r>
      <w:r w:rsidR="00F56310" w:rsidRPr="003125D5">
        <w:rPr>
          <w:rFonts w:ascii="Times New Roman" w:hAnsi="Times New Roman"/>
          <w:color w:val="000000" w:themeColor="text1"/>
          <w:sz w:val="24"/>
          <w:szCs w:val="24"/>
          <w:lang w:val="en-US"/>
        </w:rPr>
        <w:fldChar w:fldCharType="end"/>
      </w:r>
      <w:r w:rsidR="004E08B8" w:rsidRPr="003125D5">
        <w:rPr>
          <w:rFonts w:ascii="Times New Roman" w:hAnsi="Times New Roman"/>
          <w:color w:val="000000" w:themeColor="text1"/>
          <w:sz w:val="24"/>
          <w:szCs w:val="24"/>
          <w:lang w:val="en-US"/>
        </w:rPr>
      </w:r>
      <w:r w:rsidR="004E08B8"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7-9)</w:t>
      </w:r>
      <w:r w:rsidR="004E08B8"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 xml:space="preserve">. </w:t>
      </w:r>
      <w:r w:rsidR="00464393" w:rsidRPr="003125D5">
        <w:rPr>
          <w:rFonts w:ascii="Times New Roman" w:hAnsi="Times New Roman"/>
          <w:color w:val="000000" w:themeColor="text1"/>
          <w:sz w:val="24"/>
          <w:szCs w:val="24"/>
          <w:lang w:val="en-US"/>
        </w:rPr>
        <w:t xml:space="preserve">It </w:t>
      </w:r>
      <w:r w:rsidR="00D8094F" w:rsidRPr="003125D5">
        <w:rPr>
          <w:rFonts w:ascii="Times New Roman" w:hAnsi="Times New Roman"/>
          <w:color w:val="000000" w:themeColor="text1"/>
          <w:sz w:val="24"/>
          <w:szCs w:val="24"/>
          <w:lang w:val="en-US"/>
        </w:rPr>
        <w:t>is controlled by the rate-limiting enzymes delta-5 and delta-6 desaturases</w:t>
      </w:r>
      <w:r w:rsidR="00464393" w:rsidRPr="003125D5">
        <w:rPr>
          <w:rFonts w:ascii="Times New Roman" w:hAnsi="Times New Roman"/>
          <w:color w:val="000000" w:themeColor="text1"/>
          <w:sz w:val="24"/>
          <w:szCs w:val="24"/>
          <w:lang w:val="en-US"/>
        </w:rPr>
        <w:t xml:space="preserve">, which are </w:t>
      </w:r>
      <w:r w:rsidR="00D8094F" w:rsidRPr="003125D5">
        <w:rPr>
          <w:rFonts w:ascii="Times New Roman" w:hAnsi="Times New Roman"/>
          <w:color w:val="000000" w:themeColor="text1"/>
          <w:sz w:val="24"/>
          <w:szCs w:val="24"/>
          <w:lang w:val="en-US"/>
        </w:rPr>
        <w:t xml:space="preserve">encoded by the </w:t>
      </w:r>
      <w:r w:rsidR="00E8002C" w:rsidRPr="003125D5">
        <w:rPr>
          <w:rFonts w:ascii="Times New Roman" w:hAnsi="Times New Roman"/>
          <w:i/>
          <w:color w:val="000000" w:themeColor="text1"/>
          <w:sz w:val="24"/>
          <w:szCs w:val="24"/>
          <w:lang w:val="en-US"/>
        </w:rPr>
        <w:t>FADS1</w:t>
      </w:r>
      <w:r w:rsidR="00D8094F" w:rsidRPr="003125D5">
        <w:rPr>
          <w:rFonts w:ascii="Times New Roman" w:hAnsi="Times New Roman"/>
          <w:color w:val="000000" w:themeColor="text1"/>
          <w:sz w:val="24"/>
          <w:szCs w:val="24"/>
          <w:lang w:val="en-US"/>
        </w:rPr>
        <w:t xml:space="preserve"> and </w:t>
      </w:r>
      <w:r w:rsidR="00E8002C" w:rsidRPr="003125D5">
        <w:rPr>
          <w:rFonts w:ascii="Times New Roman" w:hAnsi="Times New Roman"/>
          <w:i/>
          <w:color w:val="000000" w:themeColor="text1"/>
          <w:sz w:val="24"/>
          <w:szCs w:val="24"/>
          <w:lang w:val="en-US"/>
        </w:rPr>
        <w:t>FADS2</w:t>
      </w:r>
      <w:r w:rsidR="00D8094F" w:rsidRPr="003125D5">
        <w:rPr>
          <w:rFonts w:ascii="Times New Roman" w:hAnsi="Times New Roman"/>
          <w:color w:val="000000" w:themeColor="text1"/>
          <w:sz w:val="24"/>
          <w:szCs w:val="24"/>
          <w:lang w:val="en-US"/>
        </w:rPr>
        <w:t xml:space="preserve"> genes, respectively</w:t>
      </w:r>
      <w:r w:rsidR="00F575CA" w:rsidRPr="003125D5">
        <w:rPr>
          <w:rFonts w:ascii="Times New Roman" w:hAnsi="Times New Roman"/>
          <w:color w:val="000000" w:themeColor="text1"/>
          <w:sz w:val="24"/>
          <w:szCs w:val="24"/>
          <w:lang w:val="en-US"/>
        </w:rPr>
        <w:t xml:space="preserve"> </w:t>
      </w:r>
      <w:r w:rsidR="00D8094F" w:rsidRPr="003125D5">
        <w:rPr>
          <w:rFonts w:ascii="Times New Roman" w:hAnsi="Times New Roman"/>
          <w:color w:val="000000" w:themeColor="text1"/>
          <w:sz w:val="24"/>
          <w:szCs w:val="24"/>
          <w:lang w:val="en-US"/>
        </w:rPr>
        <w:fldChar w:fldCharType="begin">
          <w:fldData xml:space="preserve">PEVuZE5vdGU+PENpdGU+PEF1dGhvcj5TY2hhZWZmZXI8L0F1dGhvcj48WWVhcj4yMDA2PC9ZZWFy
PjxSZWNOdW0+Mjg2MzwvUmVjTnVtPjxEaXNwbGF5VGV4dD4oMTAsIDExKTwvRGlzcGxheVRleHQ+
PHJlY29yZD48cmVjLW51bWJlcj4yODYzPC9yZWMtbnVtYmVyPjxmb3JlaWduLWtleXM+PGtleSBh
cHA9IkVOIiBkYi1pZD0idnByNXBhZDlnNTV4ZWdlZnNybzVlNTJpdGY1eGZwZDVhcnpzIiB0aW1l
c3RhbXA9IjEyOTQxNDkyMDQiPjI4NjM8L2tleT48L2ZvcmVpZ24ta2V5cz48cmVmLXR5cGUgbmFt
ZT0iSm91cm5hbCBBcnRpY2xlIj4xNzwvcmVmLXR5cGU+PGNvbnRyaWJ1dG9ycz48YXV0aG9ycz48
YXV0aG9yPlNjaGFlZmZlciwgTC48L2F1dGhvcj48YXV0aG9yPkdvaGxrZSwgSC48L2F1dGhvcj48
YXV0aG9yPk11bGxlciwgTS48L2F1dGhvcj48YXV0aG9yPkhlaWQsIEkuIE0uPC9hdXRob3I+PGF1
dGhvcj5QYWxtZXIsIEwuIEouPC9hdXRob3I+PGF1dGhvcj5Lb21wYXVlciwgSS48L2F1dGhvcj48
YXV0aG9yPkRlbW1lbG1haXIsIEguPC9hdXRob3I+PGF1dGhvcj5JbGxpZywgVC48L2F1dGhvcj48
YXV0aG9yPktvbGV0emtvLCBCLjwvYXV0aG9yPjxhdXRob3I+SGVpbnJpY2gsIEouPC9hdXRob3I+
PC9hdXRob3JzPjwvY29udHJpYnV0b3JzPjxhdXRoLWFkZHJlc3M+R1NGLU5hdGlvbmFsIFJlc2Vh
cmNoIENlbnRlciBmb3IgRW52aXJvbm1lbnQgYW5kIEhlYWx0aCwgSW5zdGl0dXRlIG9mIEVwaWRl
bWlvbG9neSwgODU3NjQgTmV1aGVyYmVyZywgR2VybWFueS48L2F1dGgtYWRkcmVzcz48dGl0bGVz
Pjx0aXRsZT5Db21tb24gZ2VuZXRpYyB2YXJpYW50cyBvZiB0aGUgRkFEUzEgRkFEUzIgZ2VuZSBj
bHVzdGVyIGFuZCB0aGVpciByZWNvbnN0cnVjdGVkIGhhcGxvdHlwZXMgYXJlIGFzc29jaWF0ZWQg
d2l0aCB0aGUgZmF0dHkgYWNpZCBjb21wb3NpdGlvbiBpbiBwaG9zcGhvbGlwaWRzPC90aXRsZT48
c2Vjb25kYXJ5LXRpdGxlPkh1bSBNb2wgR2VuZXQ8L3NlY29uZGFyeS10aXRsZT48YWx0LXRpdGxl
Pkh1bWFuIG1vbGVjdWxhciBnZW5ldGljczwvYWx0LXRpdGxlPjwvdGl0bGVzPjxwZXJpb2RpY2Fs
PjxmdWxsLXRpdGxlPkh1bSBNb2wgR2VuZXQ8L2Z1bGwtdGl0bGU+PC9wZXJpb2RpY2FsPjxwYWdl
cz4xNzQ1LTU2PC9wYWdlcz48dm9sdW1lPjE1PC92b2x1bWU+PG51bWJlcj4xMTwvbnVtYmVyPjxl
ZGl0aW9uPjIwMDYvMDUvMDQ8L2VkaXRpb24+PGtleXdvcmRzPjxrZXl3b3JkPkFkdWx0PC9rZXl3
b3JkPjxrZXl3b3JkPkNocm9tb3NvbWVzLCBIdW1hbiwgUGFpciAxMTwva2V5d29yZD48a2V5d29y
ZD5EZXJtYXRpdGlzLCBBdG9waWMvZ2VuZXRpY3M8L2tleXdvcmQ+PGtleXdvcmQ+RmF0dHkgQWNp
ZCBEZXNhdHVyYXNlcy8qZ2VuZXRpY3M8L2tleXdvcmQ+PGtleXdvcmQ+RmF0dHkgQWNpZHMvKm1l
dGFib2xpc208L2tleXdvcmQ+PGtleXdvcmQ+RmVtYWxlPC9rZXl3b3JkPjxrZXl3b3JkPipIYXBs
b3R5cGVzPC9rZXl3b3JkPjxrZXl3b3JkPkh1bWFuczwva2V5d29yZD48a2V5d29yZD5IeXBlcnNl
bnNpdGl2aXR5L2dlbmV0aWNzPC9rZXl3b3JkPjxrZXl3b3JkPkltbXVub2dsb2J1bGluIEUvYmxv
b2Q8L2tleXdvcmQ+PGtleXdvcmQ+TGlua2FnZSBEaXNlcXVpbGlicml1bTwva2V5d29yZD48a2V5
d29yZD5NYWxlPC9rZXl3b3JkPjxrZXl3b3JkPk1pZGRsZSBBZ2VkPC9rZXl3b3JkPjxrZXl3b3Jk
PipNdWx0aWdlbmUgRmFtaWx5PC9rZXl3b3JkPjxrZXl3b3JkPlBob3NwaG9saXBpZHMvYmxvb2Qv
Km1ldGFib2xpc208L2tleXdvcmQ+PGtleXdvcmQ+KlBvbHltb3JwaGlzbSwgR2VuZXRpYzwva2V5
d29yZD48a2V5d29yZD5SaGluaXRpcy9nZW5ldGljczwva2V5d29yZD48a2V5d29yZD5TdGVhcm95
bC1Db0EgRGVzYXR1cmFzZS8qZ2VuZXRpY3M8L2tleXdvcmQ+PC9rZXl3b3Jkcz48ZGF0ZXM+PHll
YXI+MjAwNjwveWVhcj48cHViLWRhdGVzPjxkYXRlPkp1biAxPC9kYXRlPjwvcHViLWRhdGVzPjwv
ZGF0ZXM+PGlzYm4+MDk2NC02OTA2IChQcmludCkmI3hEOzA5NjQtNjkwNiAoTGlua2luZyk8L2lz
Ym4+PGFjY2Vzc2lvbi1udW0+MTY2NzAxNTg8L2FjY2Vzc2lvbi1udW0+PHVybHM+PHJlbGF0ZWQt
dXJscz48dXJsPmh0dHA6Ly93d3cubmNiaS5ubG0ubmloLmdvdi9wdWJtZWQvMTY2NzAxNTg8L3Vy
bD48L3JlbGF0ZWQtdXJscz48L3VybHM+PGVsZWN0cm9uaWMtcmVzb3VyY2UtbnVtPjEwLjEwOTMv
aG1nL2RkbDExNzwvZWxlY3Ryb25pYy1yZXNvdXJjZS1udW0+PGxhbmd1YWdlPmVuZzwvbGFuZ3Vh
Z2U+PC9yZWNvcmQ+PC9DaXRlPjxDaXRlPjxBdXRob3I+VG9zaTwvQXV0aG9yPjxZZWFyPjIwMTQ8
L1llYXI+PFJlY051bT4xMDE2NTwvUmVjTnVtPjxyZWNvcmQ+PHJlYy1udW1iZXI+MTAxNjU8L3Jl
Yy1udW1iZXI+PGZvcmVpZ24ta2V5cz48a2V5IGFwcD0iRU4iIGRiLWlkPSJ2cHI1cGFkOWc1NXhl
Z2Vmc3JvNWU1Mml0ZjV4ZnBkNWFyenMiIHRpbWVzdGFtcD0iMTQwNjA0MzIxNiI+MTAxNjU8L2tl
eT48a2V5IGFwcD0iRU5XZWIiIGRiLWlkPSIiPjA8L2tleT48L2ZvcmVpZ24ta2V5cz48cmVmLXR5
cGUgbmFtZT0iSm91cm5hbCBBcnRpY2xlIj4xNzwvcmVmLXR5cGU+PGNvbnRyaWJ1dG9ycz48YXV0
aG9ycz48YXV0aG9yPlRvc2ksIEYuPC9hdXRob3I+PGF1dGhvcj5TYXJ0b3JpLCBGLjwvYXV0aG9y
PjxhdXRob3I+R3VhcmluaSwgUC48L2F1dGhvcj48YXV0aG9yPk9saXZpZXJpLCBPLjwvYXV0aG9y
PjxhdXRob3I+TWFydGluZWxsaSwgTi48L2F1dGhvcj48L2F1dGhvcnM+PC9jb250cmlidXRvcnM+
PGF1dGgtYWRkcmVzcz5EZXBhcnRtZW50IG9mIE1lZGljaW5lLCBVbml2ZXJzaXR5IG9mIFZlcm9u
YSwgUGlhenphbGUgTHVkdXZpY28gQW50b25pbyBTY3VybywgMTAsIDM3MTM0LCBWZXJvbmEsIEl0
YWx5LCBmZWRldG9zaTg0QGdtYWlsLmNvbS48L2F1dGgtYWRkcmVzcz48dGl0bGVzPjx0aXRsZT5E
ZWx0YS01IGFuZCBkZWx0YS02IGRlc2F0dXJhc2VzOiBjcnVjaWFsIGVuenltZXMgaW4gcG9seXVu
c2F0dXJhdGVkIGZhdHR5IGFjaWQtcmVsYXRlZCBwYXRod2F5cyB3aXRoIHBsZWlvdHJvcGljIGlu
Zmx1ZW5jZXMgaW4gaGVhbHRoIGFuZCBkaXNlYXNlPC90aXRsZT48c2Vjb25kYXJ5LXRpdGxlPkFk
diBFeHAgTWVkIEJpb2w8L3NlY29uZGFyeS10aXRsZT48YWx0LXRpdGxlPkFkdmFuY2VzIGluIGV4
cGVyaW1lbnRhbCBtZWRpY2luZSBhbmQgYmlvbG9neTwvYWx0LXRpdGxlPjwvdGl0bGVzPjxwZXJp
b2RpY2FsPjxmdWxsLXRpdGxlPkFkdiBFeHAgTWVkIEJpb2w8L2Z1bGwtdGl0bGU+PC9wZXJpb2Rp
Y2FsPjxwYWdlcz42MS04MTwvcGFnZXM+PHZvbHVtZT44MjQ8L3ZvbHVtZT48a2V5d29yZHM+PGtl
eXdvcmQ+QW5pbWFsczwva2V5d29yZD48a2V5d29yZD5EaWFiZXRlcyBNZWxsaXR1cywgVHlwZSAy
Lyplbnp5bW9sb2d5L2dlbmV0aWNzL3BhdGhvbG9neTwva2V5d29yZD48a2V5d29yZD5EaXNlYXNl
IE1vZGVscywgQW5pbWFsPC9rZXl3b3JkPjxrZXl3b3JkPkZhdHR5IEFjaWQgRGVzYXR1cmFzZXMv
Z2VuZXRpY3MvKm1ldGFib2xpc208L2tleXdvcmQ+PGtleXdvcmQ+RmF0dHkgQWNpZHMsIFVuc2F0
dXJhdGVkL2dlbmV0aWNzLyptZXRhYm9saXNtPC9rZXl3b3JkPjxrZXl3b3JkPkh1bWFuczwva2V5
d29yZD48a2V5d29yZD5JbmZsYW1tYXRpb24vZW56eW1vbG9neS9nZW5ldGljcy9wYXRob2xvZ3k8
L2tleXdvcmQ+PGtleXdvcmQ+TWVudGFsIERpc29yZGVycy8qZW56eW1vbG9neS9nZW5ldGljcy9w
YXRob2xvZ3k8L2tleXdvcmQ+PGtleXdvcmQ+TWljZTwva2V5d29yZD48a2V5d29yZD5OZW9wbGFz
bXMvKmVuenltb2xvZ3kvZ2VuZXRpY3MvcGF0aG9sb2d5PC9rZXl3b3JkPjxrZXl3b3JkPk5lcnZv
dXMgU3lzdGVtIERpc2Vhc2VzLyplbnp5bW9sb2d5L2dlbmV0aWNzL3BhdGhvbG9neTwva2V5d29y
ZD48a2V5d29yZD5Qb2x5bW9ycGhpc20sIEdlbmV0aWM8L2tleXdvcmQ+PC9rZXl3b3Jkcz48ZGF0
ZXM+PHllYXI+MjAxNDwveWVhcj48L2RhdGVzPjxpc2JuPjAwNjUtMjU5OCAoUHJpbnQpJiN4RDsw
MDY1LTI1OTggKExpbmtpbmcpPC9pc2JuPjxhY2Nlc3Npb24tbnVtPjI1MDM4OTk0PC9hY2Nlc3Np
b24tbnVtPjx1cmxzPjxyZWxhdGVkLXVybHM+PHVybD5odHRwOi8vd3d3Lm5jYmkubmxtLm5paC5n
b3YvcHVibWVkLzI1MDM4OTk0PC91cmw+PC9yZWxhdGVkLXVybHM+PC91cmxzPjxlbGVjdHJvbmlj
LXJlc291cmNlLW51bT4xMC4xMDA3Lzk3OC0zLTMxOS0wNzMyMC0wXzc8L2VsZWN0cm9uaWMtcmVz
b3VyY2UtbnVtPjwvcmVjb3JkPjwvQ2l0ZT48L0VuZE5vdGU+AG==
</w:fldData>
        </w:fldChar>
      </w:r>
      <w:r w:rsidR="00F56310" w:rsidRPr="003125D5">
        <w:rPr>
          <w:rFonts w:ascii="Times New Roman" w:hAnsi="Times New Roman"/>
          <w:color w:val="000000" w:themeColor="text1"/>
          <w:sz w:val="24"/>
          <w:szCs w:val="24"/>
          <w:lang w:val="en-US"/>
        </w:rPr>
        <w:instrText xml:space="preserve"> ADDIN EN.CITE </w:instrText>
      </w:r>
      <w:r w:rsidR="00F56310" w:rsidRPr="003125D5">
        <w:rPr>
          <w:rFonts w:ascii="Times New Roman" w:hAnsi="Times New Roman"/>
          <w:color w:val="000000" w:themeColor="text1"/>
          <w:sz w:val="24"/>
          <w:szCs w:val="24"/>
          <w:lang w:val="en-US"/>
        </w:rPr>
        <w:fldChar w:fldCharType="begin">
          <w:fldData xml:space="preserve">PEVuZE5vdGU+PENpdGU+PEF1dGhvcj5TY2hhZWZmZXI8L0F1dGhvcj48WWVhcj4yMDA2PC9ZZWFy
PjxSZWNOdW0+Mjg2MzwvUmVjTnVtPjxEaXNwbGF5VGV4dD4oMTAsIDExKTwvRGlzcGxheVRleHQ+
PHJlY29yZD48cmVjLW51bWJlcj4yODYzPC9yZWMtbnVtYmVyPjxmb3JlaWduLWtleXM+PGtleSBh
cHA9IkVOIiBkYi1pZD0idnByNXBhZDlnNTV4ZWdlZnNybzVlNTJpdGY1eGZwZDVhcnpzIiB0aW1l
c3RhbXA9IjEyOTQxNDkyMDQiPjI4NjM8L2tleT48L2ZvcmVpZ24ta2V5cz48cmVmLXR5cGUgbmFt
ZT0iSm91cm5hbCBBcnRpY2xlIj4xNzwvcmVmLXR5cGU+PGNvbnRyaWJ1dG9ycz48YXV0aG9ycz48
YXV0aG9yPlNjaGFlZmZlciwgTC48L2F1dGhvcj48YXV0aG9yPkdvaGxrZSwgSC48L2F1dGhvcj48
YXV0aG9yPk11bGxlciwgTS48L2F1dGhvcj48YXV0aG9yPkhlaWQsIEkuIE0uPC9hdXRob3I+PGF1
dGhvcj5QYWxtZXIsIEwuIEouPC9hdXRob3I+PGF1dGhvcj5Lb21wYXVlciwgSS48L2F1dGhvcj48
YXV0aG9yPkRlbW1lbG1haXIsIEguPC9hdXRob3I+PGF1dGhvcj5JbGxpZywgVC48L2F1dGhvcj48
YXV0aG9yPktvbGV0emtvLCBCLjwvYXV0aG9yPjxhdXRob3I+SGVpbnJpY2gsIEouPC9hdXRob3I+
PC9hdXRob3JzPjwvY29udHJpYnV0b3JzPjxhdXRoLWFkZHJlc3M+R1NGLU5hdGlvbmFsIFJlc2Vh
cmNoIENlbnRlciBmb3IgRW52aXJvbm1lbnQgYW5kIEhlYWx0aCwgSW5zdGl0dXRlIG9mIEVwaWRl
bWlvbG9neSwgODU3NjQgTmV1aGVyYmVyZywgR2VybWFueS48L2F1dGgtYWRkcmVzcz48dGl0bGVz
Pjx0aXRsZT5Db21tb24gZ2VuZXRpYyB2YXJpYW50cyBvZiB0aGUgRkFEUzEgRkFEUzIgZ2VuZSBj
bHVzdGVyIGFuZCB0aGVpciByZWNvbnN0cnVjdGVkIGhhcGxvdHlwZXMgYXJlIGFzc29jaWF0ZWQg
d2l0aCB0aGUgZmF0dHkgYWNpZCBjb21wb3NpdGlvbiBpbiBwaG9zcGhvbGlwaWRzPC90aXRsZT48
c2Vjb25kYXJ5LXRpdGxlPkh1bSBNb2wgR2VuZXQ8L3NlY29uZGFyeS10aXRsZT48YWx0LXRpdGxl
Pkh1bWFuIG1vbGVjdWxhciBnZW5ldGljczwvYWx0LXRpdGxlPjwvdGl0bGVzPjxwZXJpb2RpY2Fs
PjxmdWxsLXRpdGxlPkh1bSBNb2wgR2VuZXQ8L2Z1bGwtdGl0bGU+PC9wZXJpb2RpY2FsPjxwYWdl
cz4xNzQ1LTU2PC9wYWdlcz48dm9sdW1lPjE1PC92b2x1bWU+PG51bWJlcj4xMTwvbnVtYmVyPjxl
ZGl0aW9uPjIwMDYvMDUvMDQ8L2VkaXRpb24+PGtleXdvcmRzPjxrZXl3b3JkPkFkdWx0PC9rZXl3
b3JkPjxrZXl3b3JkPkNocm9tb3NvbWVzLCBIdW1hbiwgUGFpciAxMTwva2V5d29yZD48a2V5d29y
ZD5EZXJtYXRpdGlzLCBBdG9waWMvZ2VuZXRpY3M8L2tleXdvcmQ+PGtleXdvcmQ+RmF0dHkgQWNp
ZCBEZXNhdHVyYXNlcy8qZ2VuZXRpY3M8L2tleXdvcmQ+PGtleXdvcmQ+RmF0dHkgQWNpZHMvKm1l
dGFib2xpc208L2tleXdvcmQ+PGtleXdvcmQ+RmVtYWxlPC9rZXl3b3JkPjxrZXl3b3JkPipIYXBs
b3R5cGVzPC9rZXl3b3JkPjxrZXl3b3JkPkh1bWFuczwva2V5d29yZD48a2V5d29yZD5IeXBlcnNl
bnNpdGl2aXR5L2dlbmV0aWNzPC9rZXl3b3JkPjxrZXl3b3JkPkltbXVub2dsb2J1bGluIEUvYmxv
b2Q8L2tleXdvcmQ+PGtleXdvcmQ+TGlua2FnZSBEaXNlcXVpbGlicml1bTwva2V5d29yZD48a2V5
d29yZD5NYWxlPC9rZXl3b3JkPjxrZXl3b3JkPk1pZGRsZSBBZ2VkPC9rZXl3b3JkPjxrZXl3b3Jk
PipNdWx0aWdlbmUgRmFtaWx5PC9rZXl3b3JkPjxrZXl3b3JkPlBob3NwaG9saXBpZHMvYmxvb2Qv
Km1ldGFib2xpc208L2tleXdvcmQ+PGtleXdvcmQ+KlBvbHltb3JwaGlzbSwgR2VuZXRpYzwva2V5
d29yZD48a2V5d29yZD5SaGluaXRpcy9nZW5ldGljczwva2V5d29yZD48a2V5d29yZD5TdGVhcm95
bC1Db0EgRGVzYXR1cmFzZS8qZ2VuZXRpY3M8L2tleXdvcmQ+PC9rZXl3b3Jkcz48ZGF0ZXM+PHll
YXI+MjAwNjwveWVhcj48cHViLWRhdGVzPjxkYXRlPkp1biAxPC9kYXRlPjwvcHViLWRhdGVzPjwv
ZGF0ZXM+PGlzYm4+MDk2NC02OTA2IChQcmludCkmI3hEOzA5NjQtNjkwNiAoTGlua2luZyk8L2lz
Ym4+PGFjY2Vzc2lvbi1udW0+MTY2NzAxNTg8L2FjY2Vzc2lvbi1udW0+PHVybHM+PHJlbGF0ZWQt
dXJscz48dXJsPmh0dHA6Ly93d3cubmNiaS5ubG0ubmloLmdvdi9wdWJtZWQvMTY2NzAxNTg8L3Vy
bD48L3JlbGF0ZWQtdXJscz48L3VybHM+PGVsZWN0cm9uaWMtcmVzb3VyY2UtbnVtPjEwLjEwOTMv
aG1nL2RkbDExNzwvZWxlY3Ryb25pYy1yZXNvdXJjZS1udW0+PGxhbmd1YWdlPmVuZzwvbGFuZ3Vh
Z2U+PC9yZWNvcmQ+PC9DaXRlPjxDaXRlPjxBdXRob3I+VG9zaTwvQXV0aG9yPjxZZWFyPjIwMTQ8
L1llYXI+PFJlY051bT4xMDE2NTwvUmVjTnVtPjxyZWNvcmQ+PHJlYy1udW1iZXI+MTAxNjU8L3Jl
Yy1udW1iZXI+PGZvcmVpZ24ta2V5cz48a2V5IGFwcD0iRU4iIGRiLWlkPSJ2cHI1cGFkOWc1NXhl
Z2Vmc3JvNWU1Mml0ZjV4ZnBkNWFyenMiIHRpbWVzdGFtcD0iMTQwNjA0MzIxNiI+MTAxNjU8L2tl
eT48a2V5IGFwcD0iRU5XZWIiIGRiLWlkPSIiPjA8L2tleT48L2ZvcmVpZ24ta2V5cz48cmVmLXR5
cGUgbmFtZT0iSm91cm5hbCBBcnRpY2xlIj4xNzwvcmVmLXR5cGU+PGNvbnRyaWJ1dG9ycz48YXV0
aG9ycz48YXV0aG9yPlRvc2ksIEYuPC9hdXRob3I+PGF1dGhvcj5TYXJ0b3JpLCBGLjwvYXV0aG9y
PjxhdXRob3I+R3VhcmluaSwgUC48L2F1dGhvcj48YXV0aG9yPk9saXZpZXJpLCBPLjwvYXV0aG9y
PjxhdXRob3I+TWFydGluZWxsaSwgTi48L2F1dGhvcj48L2F1dGhvcnM+PC9jb250cmlidXRvcnM+
PGF1dGgtYWRkcmVzcz5EZXBhcnRtZW50IG9mIE1lZGljaW5lLCBVbml2ZXJzaXR5IG9mIFZlcm9u
YSwgUGlhenphbGUgTHVkdXZpY28gQW50b25pbyBTY3VybywgMTAsIDM3MTM0LCBWZXJvbmEsIEl0
YWx5LCBmZWRldG9zaTg0QGdtYWlsLmNvbS48L2F1dGgtYWRkcmVzcz48dGl0bGVzPjx0aXRsZT5E
ZWx0YS01IGFuZCBkZWx0YS02IGRlc2F0dXJhc2VzOiBjcnVjaWFsIGVuenltZXMgaW4gcG9seXVu
c2F0dXJhdGVkIGZhdHR5IGFjaWQtcmVsYXRlZCBwYXRod2F5cyB3aXRoIHBsZWlvdHJvcGljIGlu
Zmx1ZW5jZXMgaW4gaGVhbHRoIGFuZCBkaXNlYXNlPC90aXRsZT48c2Vjb25kYXJ5LXRpdGxlPkFk
diBFeHAgTWVkIEJpb2w8L3NlY29uZGFyeS10aXRsZT48YWx0LXRpdGxlPkFkdmFuY2VzIGluIGV4
cGVyaW1lbnRhbCBtZWRpY2luZSBhbmQgYmlvbG9neTwvYWx0LXRpdGxlPjwvdGl0bGVzPjxwZXJp
b2RpY2FsPjxmdWxsLXRpdGxlPkFkdiBFeHAgTWVkIEJpb2w8L2Z1bGwtdGl0bGU+PC9wZXJpb2Rp
Y2FsPjxwYWdlcz42MS04MTwvcGFnZXM+PHZvbHVtZT44MjQ8L3ZvbHVtZT48a2V5d29yZHM+PGtl
eXdvcmQ+QW5pbWFsczwva2V5d29yZD48a2V5d29yZD5EaWFiZXRlcyBNZWxsaXR1cywgVHlwZSAy
Lyplbnp5bW9sb2d5L2dlbmV0aWNzL3BhdGhvbG9neTwva2V5d29yZD48a2V5d29yZD5EaXNlYXNl
IE1vZGVscywgQW5pbWFsPC9rZXl3b3JkPjxrZXl3b3JkPkZhdHR5IEFjaWQgRGVzYXR1cmFzZXMv
Z2VuZXRpY3MvKm1ldGFib2xpc208L2tleXdvcmQ+PGtleXdvcmQ+RmF0dHkgQWNpZHMsIFVuc2F0
dXJhdGVkL2dlbmV0aWNzLyptZXRhYm9saXNtPC9rZXl3b3JkPjxrZXl3b3JkPkh1bWFuczwva2V5
d29yZD48a2V5d29yZD5JbmZsYW1tYXRpb24vZW56eW1vbG9neS9nZW5ldGljcy9wYXRob2xvZ3k8
L2tleXdvcmQ+PGtleXdvcmQ+TWVudGFsIERpc29yZGVycy8qZW56eW1vbG9neS9nZW5ldGljcy9w
YXRob2xvZ3k8L2tleXdvcmQ+PGtleXdvcmQ+TWljZTwva2V5d29yZD48a2V5d29yZD5OZW9wbGFz
bXMvKmVuenltb2xvZ3kvZ2VuZXRpY3MvcGF0aG9sb2d5PC9rZXl3b3JkPjxrZXl3b3JkPk5lcnZv
dXMgU3lzdGVtIERpc2Vhc2VzLyplbnp5bW9sb2d5L2dlbmV0aWNzL3BhdGhvbG9neTwva2V5d29y
ZD48a2V5d29yZD5Qb2x5bW9ycGhpc20sIEdlbmV0aWM8L2tleXdvcmQ+PC9rZXl3b3Jkcz48ZGF0
ZXM+PHllYXI+MjAxNDwveWVhcj48L2RhdGVzPjxpc2JuPjAwNjUtMjU5OCAoUHJpbnQpJiN4RDsw
MDY1LTI1OTggKExpbmtpbmcpPC9pc2JuPjxhY2Nlc3Npb24tbnVtPjI1MDM4OTk0PC9hY2Nlc3Np
b24tbnVtPjx1cmxzPjxyZWxhdGVkLXVybHM+PHVybD5odHRwOi8vd3d3Lm5jYmkubmxtLm5paC5n
b3YvcHVibWVkLzI1MDM4OTk0PC91cmw+PC9yZWxhdGVkLXVybHM+PC91cmxzPjxlbGVjdHJvbmlj
LXJlc291cmNlLW51bT4xMC4xMDA3Lzk3OC0zLTMxOS0wNzMyMC0wXzc8L2VsZWN0cm9uaWMtcmVz
b3VyY2UtbnVtPjwvcmVjb3JkPjwvQ2l0ZT48L0VuZE5vdGU+AG==
</w:fldData>
        </w:fldChar>
      </w:r>
      <w:r w:rsidR="00F56310" w:rsidRPr="003125D5">
        <w:rPr>
          <w:rFonts w:ascii="Times New Roman" w:hAnsi="Times New Roman"/>
          <w:color w:val="000000" w:themeColor="text1"/>
          <w:sz w:val="24"/>
          <w:szCs w:val="24"/>
          <w:lang w:val="en-US"/>
        </w:rPr>
        <w:instrText xml:space="preserve"> ADDIN EN.CITE.DATA </w:instrText>
      </w:r>
      <w:r w:rsidR="00F56310" w:rsidRPr="003125D5">
        <w:rPr>
          <w:rFonts w:ascii="Times New Roman" w:hAnsi="Times New Roman"/>
          <w:color w:val="000000" w:themeColor="text1"/>
          <w:sz w:val="24"/>
          <w:szCs w:val="24"/>
          <w:lang w:val="en-US"/>
        </w:rPr>
      </w:r>
      <w:r w:rsidR="00F56310" w:rsidRPr="003125D5">
        <w:rPr>
          <w:rFonts w:ascii="Times New Roman" w:hAnsi="Times New Roman"/>
          <w:color w:val="000000" w:themeColor="text1"/>
          <w:sz w:val="24"/>
          <w:szCs w:val="24"/>
          <w:lang w:val="en-US"/>
        </w:rPr>
        <w:fldChar w:fldCharType="end"/>
      </w:r>
      <w:r w:rsidR="00D8094F" w:rsidRPr="003125D5">
        <w:rPr>
          <w:rFonts w:ascii="Times New Roman" w:hAnsi="Times New Roman"/>
          <w:color w:val="000000" w:themeColor="text1"/>
          <w:sz w:val="24"/>
          <w:szCs w:val="24"/>
          <w:lang w:val="en-US"/>
        </w:rPr>
      </w:r>
      <w:r w:rsidR="00D8094F"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10, 11)</w:t>
      </w:r>
      <w:r w:rsidR="00D8094F"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8094F" w:rsidRPr="003125D5">
        <w:rPr>
          <w:rFonts w:ascii="Times New Roman" w:hAnsi="Times New Roman"/>
          <w:color w:val="000000" w:themeColor="text1"/>
          <w:sz w:val="24"/>
          <w:szCs w:val="24"/>
          <w:lang w:val="en-US"/>
        </w:rPr>
        <w:t xml:space="preserve"> </w:t>
      </w:r>
      <w:r w:rsidR="00464393" w:rsidRPr="003125D5">
        <w:rPr>
          <w:rFonts w:ascii="Times New Roman" w:hAnsi="Times New Roman"/>
          <w:color w:val="000000" w:themeColor="text1"/>
          <w:sz w:val="24"/>
          <w:szCs w:val="24"/>
          <w:lang w:val="en-US"/>
        </w:rPr>
        <w:lastRenderedPageBreak/>
        <w:t>L</w:t>
      </w:r>
      <w:r w:rsidR="00D8094F" w:rsidRPr="003125D5">
        <w:rPr>
          <w:rFonts w:ascii="Times New Roman" w:hAnsi="Times New Roman"/>
          <w:color w:val="000000" w:themeColor="text1"/>
          <w:sz w:val="24"/>
          <w:szCs w:val="24"/>
          <w:lang w:val="en-US"/>
        </w:rPr>
        <w:t>ocated on the same gene cluster</w:t>
      </w:r>
      <w:r w:rsidR="00464393" w:rsidRPr="003125D5">
        <w:rPr>
          <w:rFonts w:ascii="Times New Roman" w:hAnsi="Times New Roman"/>
          <w:color w:val="000000" w:themeColor="text1"/>
          <w:sz w:val="24"/>
          <w:szCs w:val="24"/>
          <w:lang w:val="en-US"/>
        </w:rPr>
        <w:t xml:space="preserve">, </w:t>
      </w:r>
      <w:r w:rsidR="00464393" w:rsidRPr="003125D5">
        <w:rPr>
          <w:rFonts w:ascii="Times New Roman" w:hAnsi="Times New Roman"/>
          <w:i/>
          <w:color w:val="000000" w:themeColor="text1"/>
          <w:sz w:val="24"/>
          <w:szCs w:val="24"/>
          <w:lang w:val="en-US"/>
        </w:rPr>
        <w:t>FADS3</w:t>
      </w:r>
      <w:r w:rsidR="00D8094F" w:rsidRPr="003125D5">
        <w:rPr>
          <w:rFonts w:ascii="Times New Roman" w:hAnsi="Times New Roman"/>
          <w:color w:val="000000" w:themeColor="text1"/>
          <w:sz w:val="24"/>
          <w:szCs w:val="24"/>
          <w:lang w:val="en-US"/>
        </w:rPr>
        <w:t xml:space="preserve"> is presumed to have a role in PUFA metabolism; its encoded protein</w:t>
      </w:r>
      <w:r w:rsidR="000E6521" w:rsidRPr="003125D5">
        <w:rPr>
          <w:rFonts w:ascii="Times New Roman" w:hAnsi="Times New Roman"/>
          <w:color w:val="000000" w:themeColor="text1"/>
          <w:sz w:val="24"/>
          <w:szCs w:val="24"/>
          <w:lang w:val="en-US"/>
        </w:rPr>
        <w:t xml:space="preserve"> and</w:t>
      </w:r>
      <w:r w:rsidR="00D8094F" w:rsidRPr="003125D5">
        <w:rPr>
          <w:rFonts w:ascii="Times New Roman" w:hAnsi="Times New Roman"/>
          <w:color w:val="000000" w:themeColor="text1"/>
          <w:sz w:val="24"/>
          <w:szCs w:val="24"/>
          <w:lang w:val="en-US"/>
        </w:rPr>
        <w:t xml:space="preserve"> exact function remain unknown</w:t>
      </w:r>
      <w:r w:rsidR="00661D4E" w:rsidRPr="003125D5">
        <w:rPr>
          <w:rFonts w:ascii="Times New Roman" w:hAnsi="Times New Roman"/>
          <w:color w:val="000000" w:themeColor="text1"/>
          <w:sz w:val="24"/>
          <w:szCs w:val="24"/>
          <w:lang w:val="en-US"/>
        </w:rPr>
        <w:t xml:space="preserve"> </w:t>
      </w:r>
      <w:r w:rsidR="00D8094F" w:rsidRPr="003125D5">
        <w:rPr>
          <w:rFonts w:ascii="Times New Roman" w:hAnsi="Times New Roman"/>
          <w:color w:val="000000" w:themeColor="text1"/>
          <w:sz w:val="24"/>
          <w:szCs w:val="24"/>
          <w:lang w:val="en-US"/>
        </w:rPr>
        <w:fldChar w:fldCharType="begin">
          <w:fldData xml:space="preserve">PEVuZE5vdGU+PENpdGU+PEF1dGhvcj5CbGFuY2hhcmQ8L0F1dGhvcj48WWVhcj4yMDExPC9ZZWFy
PjxSZWNOdW0+Mjk2NjwvUmVjTnVtPjxEaXNwbGF5VGV4dD4oMTEsIDEyKTwvRGlzcGxheVRleHQ+
PHJlY29yZD48cmVjLW51bWJlcj4yOTY2PC9yZWMtbnVtYmVyPjxmb3JlaWduLWtleXM+PGtleSBh
cHA9IkVOIiBkYi1pZD0idnByNXBhZDlnNTV4ZWdlZnNybzVlNTJpdGY1eGZwZDVhcnpzIiB0aW1l
c3RhbXA9IjEyOTUzNjQ5NDUiPjI5NjY8L2tleT48L2ZvcmVpZ24ta2V5cz48cmVmLXR5cGUgbmFt
ZT0iSm91cm5hbCBBcnRpY2xlIj4xNzwvcmVmLXR5cGU+PGNvbnRyaWJ1dG9ycz48YXV0aG9ycz48
YXV0aG9yPkJsYW5jaGFyZCwgSC48L2F1dGhvcj48YXV0aG9yPkxlZ3JhbmQsIFAuPC9hdXRob3I+
PGF1dGhvcj5QZWRyb25vLCBGLjwvYXV0aG9yPjwvYXV0aG9ycz48L2NvbnRyaWJ1dG9ycz48YXV0
aC1hZGRyZXNzPkxhYm9yYXRvaXJlIGRlIEJpb2NoaW1pZSBldCBOdXRyaXRpb24gSHVtYWluZSwg
SU5SQSBVU0MgMjAxMiwgQWdyb2NhbXB1cyBPdWVzdCwgUmVubmVzLCBGcmFuY2UuIGhlbGVuZS5i
bGFuY2hhcmRAYWdyb2NhbXB1cy1vdWVzdC5mcjwvYXV0aC1hZGRyZXNzPjx0aXRsZXM+PHRpdGxl
PkZhdHR5IEFjaWQgRGVzYXR1cmFzZSAzIChGYWRzMykgaXMgYSBzaW5ndWxhciBtZW1iZXIgb2Yg
dGhlIEZhZHMgY2x1c3RlcjwvdGl0bGU+PHNlY29uZGFyeS10aXRsZT5CaW9jaGltaWU8L3NlY29u
ZGFyeS10aXRsZT48YWx0LXRpdGxlPkJpb2NoaW1pZTwvYWx0LXRpdGxlPjwvdGl0bGVzPjxwZXJp
b2RpY2FsPjxmdWxsLXRpdGxlPkJpb2NoaW1pZTwvZnVsbC10aXRsZT48L3BlcmlvZGljYWw+PGFs
dC1wZXJpb2RpY2FsPjxmdWxsLXRpdGxlPkJpb2NoaW1pZTwvZnVsbC10aXRsZT48L2FsdC1wZXJp
b2RpY2FsPjxwYWdlcz44Ny05MDwvcGFnZXM+PHZvbHVtZT45Mzwvdm9sdW1lPjxudW1iZXI+MTwv
bnVtYmVyPjxlZGl0aW9uPjIwMTAvMDMvMTc8L2VkaXRpb24+PGtleXdvcmRzPjxrZXl3b3JkPkFs
dGVybmF0aXZlIFNwbGljaW5nPC9rZXl3b3JkPjxrZXl3b3JkPkFtaW5vIEFjaWQgU2VxdWVuY2U8
L2tleXdvcmQ+PGtleXdvcmQ+QW5pbWFsczwva2V5d29yZD48a2V5d29yZD4qRmF0dHkgQWNpZCBE
ZXNhdHVyYXNlcy9nZW5ldGljcy9tZXRhYm9saXNtPC9rZXl3b3JkPjxrZXl3b3JkPkZhdHR5IEFj
aWRzLCBVbnNhdHVyYXRlZC8qbWV0YWJvbGlzbTwva2V5d29yZD48a2V5d29yZD5HZW5lIEV4cHJl
c3Npb248L2tleXdvcmQ+PGtleXdvcmQ+KkdlbmUgRXhwcmVzc2lvbiBSZWd1bGF0aW9uLCBFbnp5
bW9sb2dpYzwva2V5d29yZD48a2V5d29yZD5IdW1hbnM8L2tleXdvcmQ+PGtleXdvcmQ+TGlwaWQg
TWV0YWJvbGlzbS9nZW5ldGljczwva2V5d29yZD48a2V5d29yZD5NaWNlPC9rZXl3b3JkPjxrZXl3
b3JkPk1vbGVjdWxhciBTZXF1ZW5jZSBEYXRhPC9rZXl3b3JkPjxrZXl3b3JkPk9yZ2FuIFNwZWNp
ZmljaXR5PC9rZXl3b3JkPjxrZXl3b3JkPlBvbHltb3JwaGlzbSwgR2VuZXRpYzwva2V5d29yZD48
a2V5d29yZD5STkEsIE1lc3Nlbmdlci9tZXRhYm9saXNtPC9rZXl3b3JkPjxrZXl3b3JkPlJhdHM8
L2tleXdvcmQ+PGtleXdvcmQ+U3BlY2llcyBTcGVjaWZpY2l0eTwva2V5d29yZD48a2V5d29yZD5T
dWJzdHJhdGUgU3BlY2lmaWNpdHk8L2tleXdvcmQ+PC9rZXl3b3Jkcz48ZGF0ZXM+PHllYXI+MjAx
MTwveWVhcj48cHViLWRhdGVzPjxkYXRlPkphbjwvZGF0ZT48L3B1Yi1kYXRlcz48L2RhdGVzPjxp
c2JuPjE2MzgtNjE4MyAoRWxlY3Ryb25pYykmI3hEOzAzMDAtOTA4NCAoTGlua2luZyk8L2lzYm4+
PGFjY2Vzc2lvbi1udW0+MjAyMjY4MzM8L2FjY2Vzc2lvbi1udW0+PHVybHM+PHJlbGF0ZWQtdXJs
cz48dXJsPmh0dHA6Ly93d3cubmNiaS5ubG0ubmloLmdvdi9wdWJtZWQvMjAyMjY4MzM8L3VybD48
L3JlbGF0ZWQtdXJscz48L3VybHM+PGVsZWN0cm9uaWMtcmVzb3VyY2UtbnVtPjEwLjEwMTYvai5i
aW9jaGkuMjAxMC4wMy4wMDI8L2VsZWN0cm9uaWMtcmVzb3VyY2UtbnVtPjxsYW5ndWFnZT5lbmc8
L2xhbmd1YWdlPjwvcmVjb3JkPjwvQ2l0ZT48Q2l0ZT48QXV0aG9yPlRvc2k8L0F1dGhvcj48WWVh
cj4yMDE0PC9ZZWFyPjxSZWNOdW0+MTAxNjU8L1JlY051bT48cmVjb3JkPjxyZWMtbnVtYmVyPjEw
MTY1PC9yZWMtbnVtYmVyPjxmb3JlaWduLWtleXM+PGtleSBhcHA9IkVOIiBkYi1pZD0idnByNXBh
ZDlnNTV4ZWdlZnNybzVlNTJpdGY1eGZwZDVhcnpzIiB0aW1lc3RhbXA9IjE0MDYwNDMyMTYiPjEw
MTY1PC9rZXk+PGtleSBhcHA9IkVOV2ViIiBkYi1pZD0iIj4wPC9rZXk+PC9mb3JlaWduLWtleXM+
PHJlZi10eXBlIG5hbWU9IkpvdXJuYWwgQXJ0aWNsZSI+MTc8L3JlZi10eXBlPjxjb250cmlidXRv
cnM+PGF1dGhvcnM+PGF1dGhvcj5Ub3NpLCBGLjwvYXV0aG9yPjxhdXRob3I+U2FydG9yaSwgRi48
L2F1dGhvcj48YXV0aG9yPkd1YXJpbmksIFAuPC9hdXRob3I+PGF1dGhvcj5PbGl2aWVyaSwgTy48
L2F1dGhvcj48YXV0aG9yPk1hcnRpbmVsbGksIE4uPC9hdXRob3I+PC9hdXRob3JzPjwvY29udHJp
YnV0b3JzPjxhdXRoLWFkZHJlc3M+RGVwYXJ0bWVudCBvZiBNZWRpY2luZSwgVW5pdmVyc2l0eSBv
ZiBWZXJvbmEsIFBpYXp6YWxlIEx1ZHV2aWNvIEFudG9uaW8gU2N1cm8sIDEwLCAzNzEzNCwgVmVy
b25hLCBJdGFseSwgZmVkZXRvc2k4NEBnbWFpbC5jb20uPC9hdXRoLWFkZHJlc3M+PHRpdGxlcz48
dGl0bGU+RGVsdGEtNSBhbmQgZGVsdGEtNiBkZXNhdHVyYXNlczogY3J1Y2lhbCBlbnp5bWVzIGlu
IHBvbHl1bnNhdHVyYXRlZCBmYXR0eSBhY2lkLXJlbGF0ZWQgcGF0aHdheXMgd2l0aCBwbGVpb3Ry
b3BpYyBpbmZsdWVuY2VzIGluIGhlYWx0aCBhbmQgZGlzZWFzZTwvdGl0bGU+PHNlY29uZGFyeS10
aXRsZT5BZHYgRXhwIE1lZCBCaW9sPC9zZWNvbmRhcnktdGl0bGU+PGFsdC10aXRsZT5BZHZhbmNl
cyBpbiBleHBlcmltZW50YWwgbWVkaWNpbmUgYW5kIGJpb2xvZ3k8L2FsdC10aXRsZT48L3RpdGxl
cz48cGVyaW9kaWNhbD48ZnVsbC10aXRsZT5BZHYgRXhwIE1lZCBCaW9sPC9mdWxsLXRpdGxlPjwv
cGVyaW9kaWNhbD48cGFnZXM+NjEtODE8L3BhZ2VzPjx2b2x1bWU+ODI0PC92b2x1bWU+PGtleXdv
cmRzPjxrZXl3b3JkPkFuaW1hbHM8L2tleXdvcmQ+PGtleXdvcmQ+RGlhYmV0ZXMgTWVsbGl0dXMs
IFR5cGUgMi8qZW56eW1vbG9neS9nZW5ldGljcy9wYXRob2xvZ3k8L2tleXdvcmQ+PGtleXdvcmQ+
RGlzZWFzZSBNb2RlbHMsIEFuaW1hbDwva2V5d29yZD48a2V5d29yZD5GYXR0eSBBY2lkIERlc2F0
dXJhc2VzL2dlbmV0aWNzLyptZXRhYm9saXNtPC9rZXl3b3JkPjxrZXl3b3JkPkZhdHR5IEFjaWRz
LCBVbnNhdHVyYXRlZC9nZW5ldGljcy8qbWV0YWJvbGlzbTwva2V5d29yZD48a2V5d29yZD5IdW1h
bnM8L2tleXdvcmQ+PGtleXdvcmQ+SW5mbGFtbWF0aW9uL2Vuenltb2xvZ3kvZ2VuZXRpY3MvcGF0
aG9sb2d5PC9rZXl3b3JkPjxrZXl3b3JkPk1lbnRhbCBEaXNvcmRlcnMvKmVuenltb2xvZ3kvZ2Vu
ZXRpY3MvcGF0aG9sb2d5PC9rZXl3b3JkPjxrZXl3b3JkPk1pY2U8L2tleXdvcmQ+PGtleXdvcmQ+
TmVvcGxhc21zLyplbnp5bW9sb2d5L2dlbmV0aWNzL3BhdGhvbG9neTwva2V5d29yZD48a2V5d29y
ZD5OZXJ2b3VzIFN5c3RlbSBEaXNlYXNlcy8qZW56eW1vbG9neS9nZW5ldGljcy9wYXRob2xvZ3k8
L2tleXdvcmQ+PGtleXdvcmQ+UG9seW1vcnBoaXNtLCBHZW5ldGljPC9rZXl3b3JkPjwva2V5d29y
ZHM+PGRhdGVzPjx5ZWFyPjIwMTQ8L3llYXI+PC9kYXRlcz48aXNibj4wMDY1LTI1OTggKFByaW50
KSYjeEQ7MDA2NS0yNTk4IChMaW5raW5nKTwvaXNibj48YWNjZXNzaW9uLW51bT4yNTAzODk5NDwv
YWNjZXNzaW9uLW51bT48dXJscz48cmVsYXRlZC11cmxzPjx1cmw+aHR0cDovL3d3dy5uY2JpLm5s
bS5uaWguZ292L3B1Ym1lZC8yNTAzODk5NDwvdXJsPjwvcmVsYXRlZC11cmxzPjwvdXJscz48ZWxl
Y3Ryb25pYy1yZXNvdXJjZS1udW0+MTAuMTAwNy85NzgtMy0zMTktMDczMjAtMF83PC9lbGVjdHJv
bmljLXJlc291cmNlLW51bT48L3JlY29yZD48L0NpdGU+PC9FbmROb3RlPn==
</w:fldData>
        </w:fldChar>
      </w:r>
      <w:r w:rsidR="00F56310" w:rsidRPr="003125D5">
        <w:rPr>
          <w:rFonts w:ascii="Times New Roman" w:hAnsi="Times New Roman"/>
          <w:color w:val="000000" w:themeColor="text1"/>
          <w:sz w:val="24"/>
          <w:szCs w:val="24"/>
          <w:lang w:val="en-US"/>
        </w:rPr>
        <w:instrText xml:space="preserve"> ADDIN EN.CITE </w:instrText>
      </w:r>
      <w:r w:rsidR="00F56310" w:rsidRPr="003125D5">
        <w:rPr>
          <w:rFonts w:ascii="Times New Roman" w:hAnsi="Times New Roman"/>
          <w:color w:val="000000" w:themeColor="text1"/>
          <w:sz w:val="24"/>
          <w:szCs w:val="24"/>
          <w:lang w:val="en-US"/>
        </w:rPr>
        <w:fldChar w:fldCharType="begin">
          <w:fldData xml:space="preserve">PEVuZE5vdGU+PENpdGU+PEF1dGhvcj5CbGFuY2hhcmQ8L0F1dGhvcj48WWVhcj4yMDExPC9ZZWFy
PjxSZWNOdW0+Mjk2NjwvUmVjTnVtPjxEaXNwbGF5VGV4dD4oMTEsIDEyKTwvRGlzcGxheVRleHQ+
PHJlY29yZD48cmVjLW51bWJlcj4yOTY2PC9yZWMtbnVtYmVyPjxmb3JlaWduLWtleXM+PGtleSBh
cHA9IkVOIiBkYi1pZD0idnByNXBhZDlnNTV4ZWdlZnNybzVlNTJpdGY1eGZwZDVhcnpzIiB0aW1l
c3RhbXA9IjEyOTUzNjQ5NDUiPjI5NjY8L2tleT48L2ZvcmVpZ24ta2V5cz48cmVmLXR5cGUgbmFt
ZT0iSm91cm5hbCBBcnRpY2xlIj4xNzwvcmVmLXR5cGU+PGNvbnRyaWJ1dG9ycz48YXV0aG9ycz48
YXV0aG9yPkJsYW5jaGFyZCwgSC48L2F1dGhvcj48YXV0aG9yPkxlZ3JhbmQsIFAuPC9hdXRob3I+
PGF1dGhvcj5QZWRyb25vLCBGLjwvYXV0aG9yPjwvYXV0aG9ycz48L2NvbnRyaWJ1dG9ycz48YXV0
aC1hZGRyZXNzPkxhYm9yYXRvaXJlIGRlIEJpb2NoaW1pZSBldCBOdXRyaXRpb24gSHVtYWluZSwg
SU5SQSBVU0MgMjAxMiwgQWdyb2NhbXB1cyBPdWVzdCwgUmVubmVzLCBGcmFuY2UuIGhlbGVuZS5i
bGFuY2hhcmRAYWdyb2NhbXB1cy1vdWVzdC5mcjwvYXV0aC1hZGRyZXNzPjx0aXRsZXM+PHRpdGxl
PkZhdHR5IEFjaWQgRGVzYXR1cmFzZSAzIChGYWRzMykgaXMgYSBzaW5ndWxhciBtZW1iZXIgb2Yg
dGhlIEZhZHMgY2x1c3RlcjwvdGl0bGU+PHNlY29uZGFyeS10aXRsZT5CaW9jaGltaWU8L3NlY29u
ZGFyeS10aXRsZT48YWx0LXRpdGxlPkJpb2NoaW1pZTwvYWx0LXRpdGxlPjwvdGl0bGVzPjxwZXJp
b2RpY2FsPjxmdWxsLXRpdGxlPkJpb2NoaW1pZTwvZnVsbC10aXRsZT48L3BlcmlvZGljYWw+PGFs
dC1wZXJpb2RpY2FsPjxmdWxsLXRpdGxlPkJpb2NoaW1pZTwvZnVsbC10aXRsZT48L2FsdC1wZXJp
b2RpY2FsPjxwYWdlcz44Ny05MDwvcGFnZXM+PHZvbHVtZT45Mzwvdm9sdW1lPjxudW1iZXI+MTwv
bnVtYmVyPjxlZGl0aW9uPjIwMTAvMDMvMTc8L2VkaXRpb24+PGtleXdvcmRzPjxrZXl3b3JkPkFs
dGVybmF0aXZlIFNwbGljaW5nPC9rZXl3b3JkPjxrZXl3b3JkPkFtaW5vIEFjaWQgU2VxdWVuY2U8
L2tleXdvcmQ+PGtleXdvcmQ+QW5pbWFsczwva2V5d29yZD48a2V5d29yZD4qRmF0dHkgQWNpZCBE
ZXNhdHVyYXNlcy9nZW5ldGljcy9tZXRhYm9saXNtPC9rZXl3b3JkPjxrZXl3b3JkPkZhdHR5IEFj
aWRzLCBVbnNhdHVyYXRlZC8qbWV0YWJvbGlzbTwva2V5d29yZD48a2V5d29yZD5HZW5lIEV4cHJl
c3Npb248L2tleXdvcmQ+PGtleXdvcmQ+KkdlbmUgRXhwcmVzc2lvbiBSZWd1bGF0aW9uLCBFbnp5
bW9sb2dpYzwva2V5d29yZD48a2V5d29yZD5IdW1hbnM8L2tleXdvcmQ+PGtleXdvcmQ+TGlwaWQg
TWV0YWJvbGlzbS9nZW5ldGljczwva2V5d29yZD48a2V5d29yZD5NaWNlPC9rZXl3b3JkPjxrZXl3
b3JkPk1vbGVjdWxhciBTZXF1ZW5jZSBEYXRhPC9rZXl3b3JkPjxrZXl3b3JkPk9yZ2FuIFNwZWNp
ZmljaXR5PC9rZXl3b3JkPjxrZXl3b3JkPlBvbHltb3JwaGlzbSwgR2VuZXRpYzwva2V5d29yZD48
a2V5d29yZD5STkEsIE1lc3Nlbmdlci9tZXRhYm9saXNtPC9rZXl3b3JkPjxrZXl3b3JkPlJhdHM8
L2tleXdvcmQ+PGtleXdvcmQ+U3BlY2llcyBTcGVjaWZpY2l0eTwva2V5d29yZD48a2V5d29yZD5T
dWJzdHJhdGUgU3BlY2lmaWNpdHk8L2tleXdvcmQ+PC9rZXl3b3Jkcz48ZGF0ZXM+PHllYXI+MjAx
MTwveWVhcj48cHViLWRhdGVzPjxkYXRlPkphbjwvZGF0ZT48L3B1Yi1kYXRlcz48L2RhdGVzPjxp
c2JuPjE2MzgtNjE4MyAoRWxlY3Ryb25pYykmI3hEOzAzMDAtOTA4NCAoTGlua2luZyk8L2lzYm4+
PGFjY2Vzc2lvbi1udW0+MjAyMjY4MzM8L2FjY2Vzc2lvbi1udW0+PHVybHM+PHJlbGF0ZWQtdXJs
cz48dXJsPmh0dHA6Ly93d3cubmNiaS5ubG0ubmloLmdvdi9wdWJtZWQvMjAyMjY4MzM8L3VybD48
L3JlbGF0ZWQtdXJscz48L3VybHM+PGVsZWN0cm9uaWMtcmVzb3VyY2UtbnVtPjEwLjEwMTYvai5i
aW9jaGkuMjAxMC4wMy4wMDI8L2VsZWN0cm9uaWMtcmVzb3VyY2UtbnVtPjxsYW5ndWFnZT5lbmc8
L2xhbmd1YWdlPjwvcmVjb3JkPjwvQ2l0ZT48Q2l0ZT48QXV0aG9yPlRvc2k8L0F1dGhvcj48WWVh
cj4yMDE0PC9ZZWFyPjxSZWNOdW0+MTAxNjU8L1JlY051bT48cmVjb3JkPjxyZWMtbnVtYmVyPjEw
MTY1PC9yZWMtbnVtYmVyPjxmb3JlaWduLWtleXM+PGtleSBhcHA9IkVOIiBkYi1pZD0idnByNXBh
ZDlnNTV4ZWdlZnNybzVlNTJpdGY1eGZwZDVhcnpzIiB0aW1lc3RhbXA9IjE0MDYwNDMyMTYiPjEw
MTY1PC9rZXk+PGtleSBhcHA9IkVOV2ViIiBkYi1pZD0iIj4wPC9rZXk+PC9mb3JlaWduLWtleXM+
PHJlZi10eXBlIG5hbWU9IkpvdXJuYWwgQXJ0aWNsZSI+MTc8L3JlZi10eXBlPjxjb250cmlidXRv
cnM+PGF1dGhvcnM+PGF1dGhvcj5Ub3NpLCBGLjwvYXV0aG9yPjxhdXRob3I+U2FydG9yaSwgRi48
L2F1dGhvcj48YXV0aG9yPkd1YXJpbmksIFAuPC9hdXRob3I+PGF1dGhvcj5PbGl2aWVyaSwgTy48
L2F1dGhvcj48YXV0aG9yPk1hcnRpbmVsbGksIE4uPC9hdXRob3I+PC9hdXRob3JzPjwvY29udHJp
YnV0b3JzPjxhdXRoLWFkZHJlc3M+RGVwYXJ0bWVudCBvZiBNZWRpY2luZSwgVW5pdmVyc2l0eSBv
ZiBWZXJvbmEsIFBpYXp6YWxlIEx1ZHV2aWNvIEFudG9uaW8gU2N1cm8sIDEwLCAzNzEzNCwgVmVy
b25hLCBJdGFseSwgZmVkZXRvc2k4NEBnbWFpbC5jb20uPC9hdXRoLWFkZHJlc3M+PHRpdGxlcz48
dGl0bGU+RGVsdGEtNSBhbmQgZGVsdGEtNiBkZXNhdHVyYXNlczogY3J1Y2lhbCBlbnp5bWVzIGlu
IHBvbHl1bnNhdHVyYXRlZCBmYXR0eSBhY2lkLXJlbGF0ZWQgcGF0aHdheXMgd2l0aCBwbGVpb3Ry
b3BpYyBpbmZsdWVuY2VzIGluIGhlYWx0aCBhbmQgZGlzZWFzZTwvdGl0bGU+PHNlY29uZGFyeS10
aXRsZT5BZHYgRXhwIE1lZCBCaW9sPC9zZWNvbmRhcnktdGl0bGU+PGFsdC10aXRsZT5BZHZhbmNl
cyBpbiBleHBlcmltZW50YWwgbWVkaWNpbmUgYW5kIGJpb2xvZ3k8L2FsdC10aXRsZT48L3RpdGxl
cz48cGVyaW9kaWNhbD48ZnVsbC10aXRsZT5BZHYgRXhwIE1lZCBCaW9sPC9mdWxsLXRpdGxlPjwv
cGVyaW9kaWNhbD48cGFnZXM+NjEtODE8L3BhZ2VzPjx2b2x1bWU+ODI0PC92b2x1bWU+PGtleXdv
cmRzPjxrZXl3b3JkPkFuaW1hbHM8L2tleXdvcmQ+PGtleXdvcmQ+RGlhYmV0ZXMgTWVsbGl0dXMs
IFR5cGUgMi8qZW56eW1vbG9neS9nZW5ldGljcy9wYXRob2xvZ3k8L2tleXdvcmQ+PGtleXdvcmQ+
RGlzZWFzZSBNb2RlbHMsIEFuaW1hbDwva2V5d29yZD48a2V5d29yZD5GYXR0eSBBY2lkIERlc2F0
dXJhc2VzL2dlbmV0aWNzLyptZXRhYm9saXNtPC9rZXl3b3JkPjxrZXl3b3JkPkZhdHR5IEFjaWRz
LCBVbnNhdHVyYXRlZC9nZW5ldGljcy8qbWV0YWJvbGlzbTwva2V5d29yZD48a2V5d29yZD5IdW1h
bnM8L2tleXdvcmQ+PGtleXdvcmQ+SW5mbGFtbWF0aW9uL2Vuenltb2xvZ3kvZ2VuZXRpY3MvcGF0
aG9sb2d5PC9rZXl3b3JkPjxrZXl3b3JkPk1lbnRhbCBEaXNvcmRlcnMvKmVuenltb2xvZ3kvZ2Vu
ZXRpY3MvcGF0aG9sb2d5PC9rZXl3b3JkPjxrZXl3b3JkPk1pY2U8L2tleXdvcmQ+PGtleXdvcmQ+
TmVvcGxhc21zLyplbnp5bW9sb2d5L2dlbmV0aWNzL3BhdGhvbG9neTwva2V5d29yZD48a2V5d29y
ZD5OZXJ2b3VzIFN5c3RlbSBEaXNlYXNlcy8qZW56eW1vbG9neS9nZW5ldGljcy9wYXRob2xvZ3k8
L2tleXdvcmQ+PGtleXdvcmQ+UG9seW1vcnBoaXNtLCBHZW5ldGljPC9rZXl3b3JkPjwva2V5d29y
ZHM+PGRhdGVzPjx5ZWFyPjIwMTQ8L3llYXI+PC9kYXRlcz48aXNibj4wMDY1LTI1OTggKFByaW50
KSYjeEQ7MDA2NS0yNTk4IChMaW5raW5nKTwvaXNibj48YWNjZXNzaW9uLW51bT4yNTAzODk5NDwv
YWNjZXNzaW9uLW51bT48dXJscz48cmVsYXRlZC11cmxzPjx1cmw+aHR0cDovL3d3dy5uY2JpLm5s
bS5uaWguZ292L3B1Ym1lZC8yNTAzODk5NDwvdXJsPjwvcmVsYXRlZC11cmxzPjwvdXJscz48ZWxl
Y3Ryb25pYy1yZXNvdXJjZS1udW0+MTAuMTAwNy85NzgtMy0zMTktMDczMjAtMF83PC9lbGVjdHJv
bmljLXJlc291cmNlLW51bT48L3JlY29yZD48L0NpdGU+PC9FbmROb3RlPn==
</w:fldData>
        </w:fldChar>
      </w:r>
      <w:r w:rsidR="00F56310" w:rsidRPr="003125D5">
        <w:rPr>
          <w:rFonts w:ascii="Times New Roman" w:hAnsi="Times New Roman"/>
          <w:color w:val="000000" w:themeColor="text1"/>
          <w:sz w:val="24"/>
          <w:szCs w:val="24"/>
          <w:lang w:val="en-US"/>
        </w:rPr>
        <w:instrText xml:space="preserve"> ADDIN EN.CITE.DATA </w:instrText>
      </w:r>
      <w:r w:rsidR="00F56310" w:rsidRPr="003125D5">
        <w:rPr>
          <w:rFonts w:ascii="Times New Roman" w:hAnsi="Times New Roman"/>
          <w:color w:val="000000" w:themeColor="text1"/>
          <w:sz w:val="24"/>
          <w:szCs w:val="24"/>
          <w:lang w:val="en-US"/>
        </w:rPr>
      </w:r>
      <w:r w:rsidR="00F56310" w:rsidRPr="003125D5">
        <w:rPr>
          <w:rFonts w:ascii="Times New Roman" w:hAnsi="Times New Roman"/>
          <w:color w:val="000000" w:themeColor="text1"/>
          <w:sz w:val="24"/>
          <w:szCs w:val="24"/>
          <w:lang w:val="en-US"/>
        </w:rPr>
        <w:fldChar w:fldCharType="end"/>
      </w:r>
      <w:r w:rsidR="00D8094F" w:rsidRPr="003125D5">
        <w:rPr>
          <w:rFonts w:ascii="Times New Roman" w:hAnsi="Times New Roman"/>
          <w:color w:val="000000" w:themeColor="text1"/>
          <w:sz w:val="24"/>
          <w:szCs w:val="24"/>
          <w:lang w:val="en-US"/>
        </w:rPr>
      </w:r>
      <w:r w:rsidR="00D8094F"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11, 12)</w:t>
      </w:r>
      <w:r w:rsidR="00D8094F"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8094F"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S</w:t>
      </w:r>
      <w:r w:rsidR="00D8094F" w:rsidRPr="003125D5">
        <w:rPr>
          <w:rFonts w:ascii="Times New Roman" w:hAnsi="Times New Roman"/>
          <w:color w:val="000000" w:themeColor="text1"/>
          <w:sz w:val="24"/>
          <w:szCs w:val="24"/>
          <w:lang w:val="en-US"/>
        </w:rPr>
        <w:t xml:space="preserve">ingle nucleotide polymorphisms (SNP) within the </w:t>
      </w:r>
      <w:r w:rsidR="0075730B" w:rsidRPr="003125D5">
        <w:rPr>
          <w:rFonts w:ascii="Times New Roman" w:hAnsi="Times New Roman"/>
          <w:i/>
          <w:color w:val="000000" w:themeColor="text1"/>
          <w:sz w:val="24"/>
          <w:szCs w:val="24"/>
          <w:lang w:val="en-US"/>
        </w:rPr>
        <w:t>FADS</w:t>
      </w:r>
      <w:r w:rsidR="00D8094F" w:rsidRPr="003125D5">
        <w:rPr>
          <w:rFonts w:ascii="Times New Roman" w:hAnsi="Times New Roman"/>
          <w:color w:val="000000" w:themeColor="text1"/>
          <w:sz w:val="24"/>
          <w:szCs w:val="24"/>
          <w:lang w:val="en-US"/>
        </w:rPr>
        <w:t xml:space="preserve"> cluster are related to plasma, erythrocyte and breast milk PUFA content and to child health outcomes</w:t>
      </w:r>
      <w:r w:rsidR="00661D4E" w:rsidRPr="003125D5">
        <w:rPr>
          <w:rFonts w:ascii="Times New Roman" w:hAnsi="Times New Roman"/>
          <w:color w:val="000000" w:themeColor="text1"/>
          <w:sz w:val="24"/>
          <w:szCs w:val="24"/>
          <w:lang w:val="en-US"/>
        </w:rPr>
        <w:t xml:space="preserve"> </w:t>
      </w:r>
      <w:r w:rsidR="00D8094F" w:rsidRPr="003125D5">
        <w:rPr>
          <w:rFonts w:ascii="Times New Roman" w:hAnsi="Times New Roman"/>
          <w:color w:val="000000" w:themeColor="text1"/>
          <w:sz w:val="24"/>
          <w:szCs w:val="24"/>
          <w:lang w:val="en-US"/>
        </w:rPr>
        <w:fldChar w:fldCharType="begin">
          <w:fldData xml:space="preserve">PEVuZE5vdGU+PENpdGU+PEF1dGhvcj5GYWhtaWRhPC9BdXRob3I+PFllYXI+MjAxNTwvWWVhcj48
UmVjTnVtPjEwNTAzPC9SZWNOdW0+PERpc3BsYXlUZXh0PigxMSwgMTMtMTYpPC9EaXNwbGF5VGV4
dD48cmVjb3JkPjxyZWMtbnVtYmVyPjEwNTAzPC9yZWMtbnVtYmVyPjxmb3JlaWduLWtleXM+PGtl
eSBhcHA9IkVOIiBkYi1pZD0idnByNXBhZDlnNTV4ZWdlZnNybzVlNTJpdGY1eGZwZDVhcnpzIiB0
aW1lc3RhbXA9IjE0Mzg4NDk1NjkiPjEwNTAzPC9rZXk+PGtleSBhcHA9IkVOV2ViIiBkYi1pZD0i
Ij4wPC9rZXk+PC9mb3JlaWduLWtleXM+PHJlZi10eXBlIG5hbWU9IkpvdXJuYWwgQXJ0aWNsZSI+
MTc8L3JlZi10eXBlPjxjb250cmlidXRvcnM+PGF1dGhvcnM+PGF1dGhvcj5GYWhtaWRhLCBVLjwv
YXV0aG9yPjxhdXRob3I+SHRldCwgTS4gSy48L2F1dGhvcj48YXV0aG9yPkFkaGl5YW50bywgQy48
L2F1dGhvcj48YXV0aG9yPktvbG9wYWtpbmcsIFIuPC9hdXRob3I+PGF1dGhvcj5ZdWRpc3RpLCBN
LiBBLjwvYXV0aG9yPjxhdXRob3I+TWF1ZHVkaSwgQS48L2F1dGhvcj48YXV0aG9yPlN1cnlhbmRh
cmksIEQuIEEuPC9hdXRob3I+PGF1dGhvcj5EaWxsb24sIEQuPC9hdXRob3I+PGF1dGhvcj5BZm1h
biwgTC48L2F1dGhvcj48YXV0aG9yPk11bGxlciwgTS48L2F1dGhvcj48L2F1dGhvcnM+PC9jb250
cmlidXRvcnM+PGF1dGgtYWRkcmVzcz5Tb3V0aGVhc3QgQXNpYW4gTWluaXN0ZXIgb2YgRWR1Y2F0
aW9uIE9yZ2FuaXphdGlvbiBSZWdpb25hbCBDZW50ZXIgZm9yIEZvb2QgYW5kIE51dHJpdGlvbiAo
U0VBTUVPIFJFQ0ZPTiksIFVuaXZlcnNpdGFzIEluZG9uZXNpYSwgSmFrYXJ0YSwgSW5kb25lc2lh
LiBFbWFpbDogdW1pZmFobWlkYUBnbWFpbC5jb20uJiN4RDtDZW50ZXIgb2YgQ29tbXVuaXR5IEhl
YWx0aCBhbmQgUG9wdWxhdGlvbiBTdHVkaWVzLCB0aGUgUmVzZWFyY2ggSW5zdGl0dXRlLCBUcmlz
YWt0aSBVbml2ZXJzaXR5LCBKYWthcnRhLCBJbmRvbmVzaWEuJiN4RDtGYWN1bHR5IG9mIE1lZGlj
aW5lIGFuZCBIZWFsdGggU2NpZW5jZXMsIFVuaXZlcnNpdGFzIElzbGFtIE5lZ2VyaSBTeWFyaWYg
SGlkYXlhdHVsbGFoLCBKYWthcnRhLCBJbmRvbmVzaWEuJiN4RDtGYWN1bHR5IG9mIFBzeWNob2xv
Z3ksIFVuaXZlcnNpdGFzIElzbGFtIE5lZ2VyaSBTeWFyaWYgSGlkYXlhdHVsbGFoLCBKYWthcnRh
LCBJbmRvbmVzaWEuJiN4RDtTb3V0aGVhc3QgQXNpYW4gTWluaXN0ZXIgb2YgRWR1Y2F0aW9uIE9y
Z2FuaXphdGlvbiBSZWdpb25hbCBDZW50ZXIgZm9yIEZvb2QgYW5kIE51dHJpdGlvbiAoU0VBTUVP
IFJFQ0ZPTiksIFVuaXZlcnNpdGFzIEluZG9uZXNpYSwgSmFrYXJ0YSwgSW5kb25lc2lhLiYjeEQ7
RGVwYXJ0bWVudCBvZiBCaW9sb2dpY2FsIE1lZGljaW5lLCBGYWN1bHR5IG9mIE1lZGljaW5lLCBV
bml2ZXJzaXRhcyBJbmRvbmVzaWEsIEpha2FydGEsIEluZG9uZXNpYS4mI3hEO0RlcGFydG1lbnQg
b2YgTnV0cml0aW9uLCBGYWN1bHR5IG9mIE1lZGljaW5lLCBVbml2ZXJzaXRhcyBJbmRvbmVzaWEs
IEpha2FydGEsIEluZG9uZXNpYS4mI3hEO051dHJpdGlvbiwgTWV0YWJvbGlzbSBhbmQgR2Vub21p
Y3MgR3JvdXAsIERpdmlzaW9uIG9mIEh1bWFuIE51dHJpdGlvbiwgV2FnZW5pbmdlbiBVbml2ZXJz
aXR5LCBUaGUgTmV0aGVybGFuZHMuJiN4RDtOdXRyaXRpb24sIE1ldGFib2xpc20gYW5kIEdlbm9t
aWNzIEdyb3VwLCBEZXBhcnRtZW50IG9mIEh1bWFuIE51dHJpdGlvbiwgV2FnZW5pbmdlbiBVbml2
ZXJzaXR5LCBUaGUgTmV0aGVybGFuZHMuPC9hdXRoLWFkZHJlc3M+PHRpdGxlcz48dGl0bGU+R2Vu
ZXRpYyB2YXJpYW50cyBvZiBGQURTIGdlbmUgY2x1c3RlciwgcGxhc21hIExDLVBVRkEgbGV2ZWxz
IGFuZCB0aGUgYXNzb2NpYXRpb24gd2l0aCBjb2duaXRpdmUgZnVuY3Rpb24gb2YgdW5kZXItdHdv
LXllYXItb2xkIFNhc2FrbmVzZSBJbmRvbmVzaWFuIGNoaWxkcmVuPC90aXRsZT48c2Vjb25kYXJ5
LXRpdGxlPkFzaWEgUGFjIEogQ2xpbiBOdXRyPC9zZWNvbmRhcnktdGl0bGU+PGFsdC10aXRsZT5B
c2lhIFBhY2lmaWMgam91cm5hbCBvZiBjbGluaWNhbCBudXRyaXRpb248L2FsdC10aXRsZT48L3Rp
dGxlcz48cGVyaW9kaWNhbD48ZnVsbC10aXRsZT5Bc2lhIFBhY2lmaWMgSm91cm5hbCBvZiBDbGlu
aWNhbCBOdXRyaXRpb248L2Z1bGwtdGl0bGU+PGFiYnItMT5Bc2lhIFBhYyBKIENsaW4gTnV0cjwv
YWJici0xPjwvcGVyaW9kaWNhbD48YWx0LXBlcmlvZGljYWw+PGZ1bGwtdGl0bGU+QXNpYSBQYWNp
ZmljIEpvdXJuYWwgb2YgQ2xpbmljYWwgTnV0cml0aW9uPC9mdWxsLXRpdGxlPjwvYWx0LXBlcmlv
ZGljYWw+PHBhZ2VzPjMyMy04PC9wYWdlcz48dm9sdW1lPjI0PC92b2x1bWU+PG51bWJlcj4yPC9u
dW1iZXI+PGRhdGVzPjx5ZWFyPjIwMTU8L3llYXI+PC9kYXRlcz48aXNibj4wOTY0LTcwNTggKFBy
aW50KSYjeEQ7MDk2NC03MDU4IChMaW5raW5nKTwvaXNibj48YWNjZXNzaW9uLW51bT4yNjA3ODI1
MDwvYWNjZXNzaW9uLW51bT48dXJscz48cmVsYXRlZC11cmxzPjx1cmw+aHR0cDovL3d3dy5uY2Jp
Lm5sbS5uaWguZ292L3B1Ym1lZC8yNjA3ODI1MDwvdXJsPjwvcmVsYXRlZC11cmxzPjwvdXJscz48
ZWxlY3Ryb25pYy1yZXNvdXJjZS1udW0+MTAuNjEzMy9hcGpjbi4yMDE1LjI0LjIuMTc8L2VsZWN0
cm9uaWMtcmVzb3VyY2UtbnVtPjwvcmVjb3JkPjwvQ2l0ZT48Q2l0ZT48QXV0aG9yPktvbGV0emtv
PC9BdXRob3I+PFllYXI+MjAxMTwvWWVhcj48UmVjTnVtPjI4Mjk8L1JlY051bT48cmVjb3JkPjxy
ZWMtbnVtYmVyPjI4Mjk8L3JlYy1udW1iZXI+PGZvcmVpZ24ta2V5cz48a2V5IGFwcD0iRU4iIGRi
LWlkPSJ2cHI1cGFkOWc1NXhlZ2Vmc3JvNWU1Mml0ZjV4ZnBkNWFyenMiIHRpbWVzdGFtcD0iMTI5
NDA0ODQ0OCI+MjgyOTwva2V5PjwvZm9yZWlnbi1rZXlzPjxyZWYtdHlwZSBuYW1lPSJKb3VybmFs
IEFydGljbGUiPjE3PC9yZWYtdHlwZT48Y29udHJpYnV0b3JzPjxhdXRob3JzPjxhdXRob3I+S29s
ZXR6a28sIEIuPC9hdXRob3I+PGF1dGhvcj5MYXR0a2EsIEUuPC9hdXRob3I+PGF1dGhvcj5aZWls
aW5nZXIsIFMuPC9hdXRob3I+PGF1dGhvcj5JbGxpZywgVC48L2F1dGhvcj48YXV0aG9yPlN0ZWVy
LCBDLjwvYXV0aG9yPjwvYXV0aG9ycz48L2NvbnRyaWJ1dG9ycz48YXV0aC1hZGRyZXNzPkRlcGFy
dG1lbnQgb2YgUGVkaWF0cmljcywgRHIgdm9uIEhhdW5lciBDaGlsZHJlbiZhcG9zO3MgSG9zcGl0
YWwsIFVuaXZlcnNpdHkgb2YgTXVuaWNoIE1lZGljYWwgQ2VudGVyLCBNdW5pY2gsIEdlcm1hbnku
IG9mZmljZS5rb2xldHprb0BtZWQudW5pLW11ZW5jaGVuLmRlPC9hdXRoLWFkZHJlc3M+PHRpdGxl
cz48dGl0bGU+R2VuZXRpYyB2YXJpYW50cyBvZiB0aGUgZmF0dHkgYWNpZCBkZXNhdHVyYXNlIGdl
bmUgY2x1c3RlciBwcmVkaWN0IGFtb3VudHMgb2YgcmVkIGJsb29kIGNlbGwgZG9jb3NhaGV4YWVu
b2ljIGFuZCBvdGhlciBwb2x5dW5zYXR1cmF0ZWQgZmF0dHkgYWNpZHMgaW4gcHJlZ25hbnQgd29t
ZW46IGZpbmRpbmdzIGZyb20gdGhlIEF2b24gTG9uZ2l0dWRpbmFsIFN0dWR5IG9mIFBhcmVudHMg
YW5kIENoaWxkcmVu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yMTEtOTwvcGFnZXM+PHZvbHVtZT45Mzwvdm9s
dW1lPjxudW1iZXI+MTwvbnVtYmVyPjxlZGl0aW9uPjIwMTAvMTEvMjY8L2VkaXRpb24+PGtleXdv
cmRzPjxrZXl3b3JkPkRvY29zYWhleGFlbm9pYyBBY2lkcy8qYmxvb2Q8L2tleXdvcmQ+PGtleXdv
cmQ+RXJ5dGhyb2N5dGVzLypjaGVtaXN0cnk8L2tleXdvcmQ+PGtleXdvcmQ+RmF0dHkgQWNpZCBE
ZXNhdHVyYXNlcy8qZ2VuZXRpY3M8L2tleXdvcmQ+PGtleXdvcmQ+RmF0dHkgQWNpZHMsIFVuc2F0
dXJhdGVkLypibG9vZDwva2V5d29yZD48a2V5d29yZD5GZW1hbGU8L2tleXdvcmQ+PGtleXdvcmQ+
SHVtYW5zPC9rZXl3b3JkPjxrZXl3b3JkPkxpbmVhciBNb2RlbHM8L2tleXdvcmQ+PGtleXdvcmQ+
TG9uZ2l0dWRpbmFsIFN0dWRpZXM8L2tleXdvcmQ+PGtleXdvcmQ+Kk11bHRpZ2VuZSBGYW1pbHk8
L2tleXdvcmQ+PGtleXdvcmQ+KlBvbHltb3JwaGlzbSwgU2luZ2xlIE51Y2xlb3RpZGU8L2tleXdv
cmQ+PGtleXdvcmQ+UHJlZ25hbmN5LyptZXRhYm9saXNtPC9rZXl3b3JkPjwva2V5d29yZHM+PGRh
dGVzPjx5ZWFyPjIwMTE8L3llYXI+PHB1Yi1kYXRlcz48ZGF0ZT5KYW48L2RhdGU+PC9wdWItZGF0
ZXM+PC9kYXRlcz48aXNibj4xOTM4LTMyMDcgKEVsZWN0cm9uaWMpJiN4RDswMDAyLTkxNjUgKExp
bmtpbmcpPC9pc2JuPjxhY2Nlc3Npb24tbnVtPjIxMTA2OTE3PC9hY2Nlc3Npb24tbnVtPjx1cmxz
PjxyZWxhdGVkLXVybHM+PHVybD5odHRwOi8vd3d3Lm5jYmkubmxtLm5paC5nb3YvcHVibWVkLzIx
MTA2OTE3PC91cmw+PC9yZWxhdGVkLXVybHM+PC91cmxzPjxlbGVjdHJvbmljLXJlc291cmNlLW51
bT4xMC4zOTQ1L2FqY24uMTEwLjAwNjE4OTwvZWxlY3Ryb25pYy1yZXNvdXJjZS1udW0+PGxhbmd1
YWdlPmVuZzwvbGFuZ3VhZ2U+PC9yZWNvcmQ+PC9DaXRlPjxDaXRlPjxBdXRob3I+TGF0dGthPC9B
dXRob3I+PFllYXI+MjAxMTwvWWVhcj48UmVjTnVtPjMyOTg8L1JlY051bT48cmVjb3JkPjxyZWMt
bnVtYmVyPjMyOTg8L3JlYy1udW1iZXI+PGZvcmVpZ24ta2V5cz48a2V5IGFwcD0iRU4iIGRiLWlk
PSJ2cHI1cGFkOWc1NXhlZ2Vmc3JvNWU1Mml0ZjV4ZnBkNWFyenMiIHRpbWVzdGFtcD0iMTI5OTc1
MzAwNiI+MzI5ODwva2V5PjwvZm9yZWlnbi1rZXlzPjxyZWYtdHlwZSBuYW1lPSJKb3VybmFsIEFy
dGljbGUiPjE3PC9yZWYtdHlwZT48Y29udHJpYnV0b3JzPjxhdXRob3JzPjxhdXRob3I+TGF0dGth
LCBFLjwvYXV0aG9yPjxhdXRob3I+UnplaGFrLCBQLjwvYXV0aG9yPjxhdXRob3I+U3phYm8sIEUu
PC9hdXRob3I+PGF1dGhvcj5KYWtvYmlrLCBWLjwvYXV0aG9yPjxhdXRob3I+V2VjaywgTS48L2F1
dGhvcj48YXV0aG9yPldleWVybWFubiwgTS48L2F1dGhvcj48YXV0aG9yPkdyYWxsZXJ0LCBILjwv
YXV0aG9yPjxhdXRob3I+Um90aGVuYmFjaGVyLCBELjwvYXV0aG9yPjxhdXRob3I+SGVpbnJpY2gs
IEouPC9hdXRob3I+PGF1dGhvcj5CcmVubmVyLCBILjwvYXV0aG9yPjxhdXRob3I+RGVjc2ksIFQu
PC9hdXRob3I+PGF1dGhvcj5JbGxpZywgVC48L2F1dGhvcj48YXV0aG9yPktvbGV0emtvLCBCLjwv
YXV0aG9yPjwvYXV0aG9ycz48L2NvbnRyaWJ1dG9ycz48YXV0aC1hZGRyZXNzPkhlbG1ob2x0eiBa
ZW50cnVtIE11bmNoZW4sIEdlcm1hbiBSZXNlYXJjaCBDZW50ZXIgZm9yIEVudmlyb25tZW50YWwg
SGVhbHRoLCBJbnN0aXR1dGUgb2YgRXBpZGVtaW9sb2d5LCBOZXVoZXJiZXJnLCBHZXJtYW55LiBl
dmEubGF0dGthQGhlbG1ob2x0ei1tdWVuY2hlbi5kZTwvYXV0aC1hZGRyZXNzPjx0aXRsZXM+PHRp
dGxlPkdlbmV0aWMgdmFyaWFudHMgaW4gdGhlIEZBRFMgZ2VuZSBjbHVzdGVyIGFyZSBhc3NvY2lh
dGVkIHdpdGggYXJhY2hpZG9uaWMgYWNpZCBjb25jZW50cmF0aW9ucyBvZiBodW1hbiBicmVhc3Qg
bWlsayBhdCAxLjUgYW5kIDYgbW8gcG9zdHBhcnR1bSBhbmQgaW5mbHVlbmNlIHRoZSBjb3Vyc2Ug
b2YgbWlsayBkb2RlY2Fub2ljLCB0ZXRyYWNvc2Vub2ljLCBhbmQgdHJhbnMtOS1vY3RhZGVjZW5v
aWMgYWNpZCBjb25jZW50cmF0aW9ucyBvdmVyIHRoZSBkdXJhdGlvbiBvZiBsYWN0YXRpb248L3Rp
dGxlPjxzZWNvbmRhcnktdGl0bGU+QW0gSiBDbGluIE51dHI8L3NlY29uZGFyeS10aXRsZT48YWx0
LXRpdGxlPlRoZSBBbWVyaWNhbiBqb3VybmFsIG9mIGNsaW5pY2FsIG51dHJpdGlvbjwvYWx0LXRp
dGxlPjwvdGl0bGVzPjxwZXJpb2RpY2FsPjxmdWxsLXRpdGxlPkFtIEogQ2xpbiBOdXRyPC9mdWxs
LXRpdGxlPjwvcGVyaW9kaWNhbD48YWx0LXBlcmlvZGljYWw+PGZ1bGwtdGl0bGU+VGhlIEFtZXJp
Y2FuIEpvdXJuYWwgb2YgQ2xpbmljYWwgTnV0cml0aW9uPC9mdWxsLXRpdGxlPjwvYWx0LXBlcmlv
ZGljYWw+PHBhZ2VzPjM4Mi05MTwvcGFnZXM+PHZvbHVtZT45Mzwvdm9sdW1lPjxudW1iZXI+Mjwv
bnVtYmVyPjxlZGl0aW9uPjIwMTAvMTIvMTU8L2VkaXRpb24+PGtleXdvcmRzPjxrZXl3b3JkPkFk
dWx0PC9rZXl3b3JkPjxrZXl3b3JkPkFyYWNoaWRvbmljIEFjaWQvKm1ldGFib2xpc208L2tleXdv
cmQ+PGtleXdvcmQ+RmF0dHkgQWNpZCBEZXNhdHVyYXNlcy8qZ2VuZXRpY3M8L2tleXdvcmQ+PGtl
eXdvcmQ+RmF0dHkgQWNpZHMvKm1ldGFib2xpc208L2tleXdvcmQ+PGtleXdvcmQ+RmF0dHkgQWNp
ZHMsIE1vbm91bnNhdHVyYXRlZC9tZXRhYm9saXNtPC9rZXl3b3JkPjxrZXl3b3JkPkZlbWFsZTwv
a2V5d29yZD48a2V5d29yZD4qR2Vub3R5cGU8L2tleXdvcmQ+PGtleXdvcmQ+SHVtYW5zPC9rZXl3
b3JkPjxrZXl3b3JkPkxhY3RhdGlvbi8qbWV0YWJvbGlzbTwva2V5d29yZD48a2V5d29yZD5MYXVy
aWMgQWNpZHMvbWV0YWJvbGlzbTwva2V5d29yZD48a2V5d29yZD5MaW5lYXIgTW9kZWxzPC9rZXl3
b3JkPjxrZXl3b3JkPkxvbmdpdHVkaW5hbCBTdHVkaWVzPC9rZXl3b3JkPjxrZXl3b3JkPk1pbGss
IEh1bWFuLyptZXRhYm9saXNtPC9rZXl3b3JkPjxrZXl3b3JkPipQb2x5bW9ycGhpc20sIFNpbmds
ZSBOdWNsZW90aWRlPC9rZXl3b3JkPjxrZXl3b3JkPlBvc3RwYXJ0dW0gUGVyaW9kPC9rZXl3b3Jk
PjxrZXl3b3JkPlN0ZWFyaWMgQWNpZHMvbWV0YWJvbGlzbTwva2V5d29yZD48L2tleXdvcmRzPjxk
YXRlcz48eWVhcj4yMDExPC95ZWFyPjxwdWItZGF0ZXM+PGRhdGU+RmViPC9kYXRlPjwvcHViLWRh
dGVzPjwvZGF0ZXM+PGlzYm4+MTkzOC0zMjA3IChFbGVjdHJvbmljKSYjeEQ7MDAwMi05MTY1IChM
aW5raW5nKTwvaXNibj48YWNjZXNzaW9uLW51bT4yMTE0Nzg1NjwvYWNjZXNzaW9uLW51bT48d29y
ay10eXBlPlJlc2VhcmNoIFN1cHBvcnQsIE5vbi1VLlMuIEdvdiZhcG9zO3Q8L3dvcmstdHlwZT48
dXJscz48cmVsYXRlZC11cmxzPjx1cmw+aHR0cDovL3d3dy5uY2JpLm5sbS5uaWguZ292L3B1Ym1l
ZC8yMTE0Nzg1NjwvdXJsPjwvcmVsYXRlZC11cmxzPjwvdXJscz48ZWxlY3Ryb25pYy1yZXNvdXJj
ZS1udW0+MTAuMzk0NS9hamNuLjExMC4wMDQ1MTU8L2VsZWN0cm9uaWMtcmVzb3VyY2UtbnVtPjxs
YW5ndWFnZT5lbmc8L2xhbmd1YWdlPjwvcmVjb3JkPjwvQ2l0ZT48Q2l0ZT48QXV0aG9yPk1vcmFs
ZXM8L0F1dGhvcj48WWVhcj4yMDExPC9ZZWFyPjxSZWNOdW0+MzI5NjwvUmVjTnVtPjxyZWNvcmQ+
PHJlYy1udW1iZXI+MzI5NjwvcmVjLW51bWJlcj48Zm9yZWlnbi1rZXlzPjxrZXkgYXBwPSJFTiIg
ZGItaWQ9InZwcjVwYWQ5ZzU1eGVnZWZzcm81ZTUyaXRmNXhmcGQ1YXJ6cyIgdGltZXN0YW1wPSIx
Mjk5Njg2OTYxIj4zMjk2PC9rZXk+PC9mb3JlaWduLWtleXM+PHJlZi10eXBlIG5hbWU9IkpvdXJu
YWwgQXJ0aWNsZSI+MTc8L3JlZi10eXBlPjxjb250cmlidXRvcnM+PGF1dGhvcnM+PGF1dGhvcj5N
b3JhbGVzLCBFLjwvYXV0aG9yPjxhdXRob3I+QnVzdGFtYW50ZSwgTS48L2F1dGhvcj48YXV0aG9y
PkdvbnphbGV6LCBKLiBSLjwvYXV0aG9yPjxhdXRob3I+R3V4ZW5zLCBNLjwvYXV0aG9yPjxhdXRo
b3I+VG9ycmVudCwgTS48L2F1dGhvcj48YXV0aG9yPk1lbmRleiwgTS48L2F1dGhvcj48YXV0aG9y
PkdhcmNpYS1Fc3RlYmFuLCBSLjwvYXV0aG9yPjxhdXRob3I+SnVsdmV6LCBKLjwvYXV0aG9yPjxh
dXRob3I+Rm9ybnMsIEouPC9hdXRob3I+PGF1dGhvcj5WcmlqaGVpZCwgTS48L2F1dGhvcj48YXV0
aG9yPk1vbHRvLVB1aWdtYXJ0aSwgQy48L2F1dGhvcj48YXV0aG9yPkxvcGV6LVNhYmF0ZXIsIEMu
PC9hdXRob3I+PGF1dGhvcj5Fc3RpdmlsbCwgWC48L2F1dGhvcj48YXV0aG9yPlN1bnllciwgSi48
L2F1dGhvcj48L2F1dGhvcnM+PC9jb250cmlidXRvcnM+PGF1dGgtYWRkcmVzcz5DZW50ZXIgZm9y
IFJlc2VhcmNoIGluIEVudmlyb25tZW50YWwgRXBpZGVtaW9sb2d5IChDUkVBTCksIEJhcmNlbG9u
YSwgQ2F0YWxvbmlhLCBTcGFpbi4gZW1vcmFsZXMxQGNyZWFsLmNhdDwvYXV0aC1hZGRyZXNzPjx0
aXRsZXM+PHRpdGxlPkdlbmV0aWMgdmFyaWFudHMgb2YgdGhlIEZBRFMgZ2VuZSBjbHVzdGVyIGFu
ZCBFTE9WTCBnZW5lIGZhbWlseSwgY29sb3N0cnVtcyBMQy1QVUZBIGxldmVscywgYnJlYXN0ZmVl
ZGluZywgYW5kIGNoaWxkIGNvZ25pdGlvbj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xNzE4MTwvcGFnZXM+PHZvbHVtZT42PC92b2x1bWU+PG51bWJl
cj4yPC9udW1iZXI+PGVkaXRpb24+MjAxMS8wMy8wOTwvZWRpdGlvbj48a2V5d29yZHM+PGtleXdv
cmQ+QWNldHlsdHJhbnNmZXJhc2VzLypnZW5ldGljczwva2V5d29yZD48a2V5d29yZD5BZHVsdDwv
a2V5d29yZD48a2V5d29yZD4qQnJlYXN0IEZlZWRpbmc8L2tleXdvcmQ+PGtleXdvcmQ+Q2hpbGQg
RGV2ZWxvcG1lbnQvcGh5c2lvbG9neTwva2V5d29yZD48a2V5d29yZD5DaGlsZCwgUHJlc2Nob29s
PC9rZXl3b3JkPjxrZXl3b3JkPkNvZ25pdGlvbi8qcGh5c2lvbG9neTwva2V5d29yZD48a2V5d29y
ZD5Db2duaXRpb24gRGlzb3JkZXJzL2VwaWRlbWlvbG9neS9nZW5ldGljcy9waHlzaW9wYXRob2xv
Z3k8L2tleXdvcmQ+PGtleXdvcmQ+Q29ob3J0IFN0dWRpZXM8L2tleXdvcmQ+PGtleXdvcmQ+Q29s
b3N0cnVtLypjaGVtaXN0cnkvbWV0YWJvbGlzbTwva2V5d29yZD48a2V5d29yZD5GYXR0eSBBY2lk
IERlc2F0dXJhc2VzLypnZW5ldGljczwva2V5d29yZD48a2V5d29yZD5GYXR0eSBBY2lkcywgVW5z
YXR1cmF0ZWQvKmFuYWx5c2lzL21ldGFib2xpc208L2tleXdvcmQ+PGtleXdvcmQ+RmVtYWxlPC9r
ZXl3b3JkPjxrZXl3b3JkPkdlbmV0aWMgVmFyaWF0aW9uL3BoeXNpb2xvZ3k8L2tleXdvcmQ+PGtl
eXdvcmQ+SHVtYW5zPC9rZXl3b3JkPjxrZXl3b3JkPkluZmFudDwva2V5d29yZD48a2V5d29yZD5J
bmZhbnQsIE5ld2Jvcm48L2tleXdvcmQ+PGtleXdvcmQ+TWFsZTwva2V5d29yZD48a2V5d29yZD5N
dWx0aWdlbmUgRmFtaWx5L2dlbmV0aWNzPC9rZXl3b3JkPjwva2V5d29yZHM+PGRhdGVzPjx5ZWFy
PjIwMTE8L3llYXI+PC9kYXRlcz48aXNibj4xOTMyLTYyMDMgKEVsZWN0cm9uaWMpJiN4RDsxOTMy
LTYyMDMgKExpbmtpbmcpPC9pc2JuPjxhY2Nlc3Npb24tbnVtPjIxMzgzODQ2PC9hY2Nlc3Npb24t
bnVtPjx3b3JrLXR5cGU+UmVzZWFyY2ggU3VwcG9ydCwgTm9uLVUuUy4gR292JmFwb3M7dDwvd29y
ay10eXBlPjx1cmxzPjxyZWxhdGVkLXVybHM+PHVybD5odHRwOi8vd3d3Lm5jYmkubmxtLm5paC5n
b3YvcHVibWVkLzIxMzgzODQ2PC91cmw+PC9yZWxhdGVkLXVybHM+PC91cmxzPjxjdXN0b20yPjMw
NDQxNzI8L2N1c3RvbTI+PGVsZWN0cm9uaWMtcmVzb3VyY2UtbnVtPjEwLjEzNzEvam91cm5hbC5w
b25lLjAwMTcxODE8L2VsZWN0cm9uaWMtcmVzb3VyY2UtbnVtPjxsYW5ndWFnZT5lbmc8L2xhbmd1
YWdlPjwvcmVjb3JkPjwvQ2l0ZT48Q2l0ZT48QXV0aG9yPlRvc2k8L0F1dGhvcj48WWVhcj4yMDE0
PC9ZZWFyPjxSZWNOdW0+MTAxNjU8L1JlY051bT48cmVjb3JkPjxyZWMtbnVtYmVyPjEwMTY1PC9y
ZWMtbnVtYmVyPjxmb3JlaWduLWtleXM+PGtleSBhcHA9IkVOIiBkYi1pZD0idnByNXBhZDlnNTV4
ZWdlZnNybzVlNTJpdGY1eGZwZDVhcnpzIiB0aW1lc3RhbXA9IjE0MDYwNDMyMTYiPjEwMTY1PC9r
ZXk+PGtleSBhcHA9IkVOV2ViIiBkYi1pZD0iIj4wPC9rZXk+PC9mb3JlaWduLWtleXM+PHJlZi10
eXBlIG5hbWU9IkpvdXJuYWwgQXJ0aWNsZSI+MTc8L3JlZi10eXBlPjxjb250cmlidXRvcnM+PGF1
dGhvcnM+PGF1dGhvcj5Ub3NpLCBGLjwvYXV0aG9yPjxhdXRob3I+U2FydG9yaSwgRi48L2F1dGhv
cj48YXV0aG9yPkd1YXJpbmksIFAuPC9hdXRob3I+PGF1dGhvcj5PbGl2aWVyaSwgTy48L2F1dGhv
cj48YXV0aG9yPk1hcnRpbmVsbGksIE4uPC9hdXRob3I+PC9hdXRob3JzPjwvY29udHJpYnV0b3Jz
PjxhdXRoLWFkZHJlc3M+RGVwYXJ0bWVudCBvZiBNZWRpY2luZSwgVW5pdmVyc2l0eSBvZiBWZXJv
bmEsIFBpYXp6YWxlIEx1ZHV2aWNvIEFudG9uaW8gU2N1cm8sIDEwLCAzNzEzNCwgVmVyb25hLCBJ
dGFseSwgZmVkZXRvc2k4NEBnbWFpbC5jb20uPC9hdXRoLWFkZHJlc3M+PHRpdGxlcz48dGl0bGU+
RGVsdGEtNSBhbmQgZGVsdGEtNiBkZXNhdHVyYXNlczogY3J1Y2lhbCBlbnp5bWVzIGluIHBvbHl1
bnNhdHVyYXRlZCBmYXR0eSBhY2lkLXJlbGF0ZWQgcGF0aHdheXMgd2l0aCBwbGVpb3Ryb3BpYyBp
bmZsdWVuY2VzIGluIGhlYWx0aCBhbmQgZGlzZWFzZTwvdGl0bGU+PHNlY29uZGFyeS10aXRsZT5B
ZHYgRXhwIE1lZCBCaW9sPC9zZWNvbmRhcnktdGl0bGU+PGFsdC10aXRsZT5BZHZhbmNlcyBpbiBl
eHBlcmltZW50YWwgbWVkaWNpbmUgYW5kIGJpb2xvZ3k8L2FsdC10aXRsZT48L3RpdGxlcz48cGVy
aW9kaWNhbD48ZnVsbC10aXRsZT5BZHYgRXhwIE1lZCBCaW9sPC9mdWxsLXRpdGxlPjwvcGVyaW9k
aWNhbD48cGFnZXM+NjEtODE8L3BhZ2VzPjx2b2x1bWU+ODI0PC92b2x1bWU+PGtleXdvcmRzPjxr
ZXl3b3JkPkFuaW1hbHM8L2tleXdvcmQ+PGtleXdvcmQ+RGlhYmV0ZXMgTWVsbGl0dXMsIFR5cGUg
Mi8qZW56eW1vbG9neS9nZW5ldGljcy9wYXRob2xvZ3k8L2tleXdvcmQ+PGtleXdvcmQ+RGlzZWFz
ZSBNb2RlbHMsIEFuaW1hbDwva2V5d29yZD48a2V5d29yZD5GYXR0eSBBY2lkIERlc2F0dXJhc2Vz
L2dlbmV0aWNzLyptZXRhYm9saXNtPC9rZXl3b3JkPjxrZXl3b3JkPkZhdHR5IEFjaWRzLCBVbnNh
dHVyYXRlZC9nZW5ldGljcy8qbWV0YWJvbGlzbTwva2V5d29yZD48a2V5d29yZD5IdW1hbnM8L2tl
eXdvcmQ+PGtleXdvcmQ+SW5mbGFtbWF0aW9uL2Vuenltb2xvZ3kvZ2VuZXRpY3MvcGF0aG9sb2d5
PC9rZXl3b3JkPjxrZXl3b3JkPk1lbnRhbCBEaXNvcmRlcnMvKmVuenltb2xvZ3kvZ2VuZXRpY3Mv
cGF0aG9sb2d5PC9rZXl3b3JkPjxrZXl3b3JkPk1pY2U8L2tleXdvcmQ+PGtleXdvcmQ+TmVvcGxh
c21zLyplbnp5bW9sb2d5L2dlbmV0aWNzL3BhdGhvbG9neTwva2V5d29yZD48a2V5d29yZD5OZXJ2
b3VzIFN5c3RlbSBEaXNlYXNlcy8qZW56eW1vbG9neS9nZW5ldGljcy9wYXRob2xvZ3k8L2tleXdv
cmQ+PGtleXdvcmQ+UG9seW1vcnBoaXNtLCBHZW5ldGljPC9rZXl3b3JkPjwva2V5d29yZHM+PGRh
dGVzPjx5ZWFyPjIwMTQ8L3llYXI+PC9kYXRlcz48aXNibj4wMDY1LTI1OTggKFByaW50KSYjeEQ7
MDA2NS0yNTk4IChMaW5raW5nKTwvaXNibj48YWNjZXNzaW9uLW51bT4yNTAzODk5NDwvYWNjZXNz
aW9uLW51bT48dXJscz48cmVsYXRlZC11cmxzPjx1cmw+aHR0cDovL3d3dy5uY2JpLm5sbS5uaWgu
Z292L3B1Ym1lZC8yNTAzODk5NDwvdXJsPjwvcmVsYXRlZC11cmxzPjwvdXJscz48ZWxlY3Ryb25p
Yy1yZXNvdXJjZS1udW0+MTAuMTAwNy85NzgtMy0zMTktMDczMjAtMF83PC9lbGVjdHJvbmljLXJl
c291cmNlLW51bT48L3JlY29yZD48L0NpdGU+PC9FbmROb3RlPn==
</w:fldData>
        </w:fldChar>
      </w:r>
      <w:r w:rsidR="00F56310" w:rsidRPr="003125D5">
        <w:rPr>
          <w:rFonts w:ascii="Times New Roman" w:hAnsi="Times New Roman"/>
          <w:color w:val="000000" w:themeColor="text1"/>
          <w:sz w:val="24"/>
          <w:szCs w:val="24"/>
          <w:lang w:val="en-US"/>
        </w:rPr>
        <w:instrText xml:space="preserve"> ADDIN EN.CITE </w:instrText>
      </w:r>
      <w:r w:rsidR="00F56310" w:rsidRPr="003125D5">
        <w:rPr>
          <w:rFonts w:ascii="Times New Roman" w:hAnsi="Times New Roman"/>
          <w:color w:val="000000" w:themeColor="text1"/>
          <w:sz w:val="24"/>
          <w:szCs w:val="24"/>
          <w:lang w:val="en-US"/>
        </w:rPr>
        <w:fldChar w:fldCharType="begin">
          <w:fldData xml:space="preserve">PEVuZE5vdGU+PENpdGU+PEF1dGhvcj5GYWhtaWRhPC9BdXRob3I+PFllYXI+MjAxNTwvWWVhcj48
UmVjTnVtPjEwNTAzPC9SZWNOdW0+PERpc3BsYXlUZXh0PigxMSwgMTMtMTYpPC9EaXNwbGF5VGV4
dD48cmVjb3JkPjxyZWMtbnVtYmVyPjEwNTAzPC9yZWMtbnVtYmVyPjxmb3JlaWduLWtleXM+PGtl
eSBhcHA9IkVOIiBkYi1pZD0idnByNXBhZDlnNTV4ZWdlZnNybzVlNTJpdGY1eGZwZDVhcnpzIiB0
aW1lc3RhbXA9IjE0Mzg4NDk1NjkiPjEwNTAzPC9rZXk+PGtleSBhcHA9IkVOV2ViIiBkYi1pZD0i
Ij4wPC9rZXk+PC9mb3JlaWduLWtleXM+PHJlZi10eXBlIG5hbWU9IkpvdXJuYWwgQXJ0aWNsZSI+
MTc8L3JlZi10eXBlPjxjb250cmlidXRvcnM+PGF1dGhvcnM+PGF1dGhvcj5GYWhtaWRhLCBVLjwv
YXV0aG9yPjxhdXRob3I+SHRldCwgTS4gSy48L2F1dGhvcj48YXV0aG9yPkFkaGl5YW50bywgQy48
L2F1dGhvcj48YXV0aG9yPktvbG9wYWtpbmcsIFIuPC9hdXRob3I+PGF1dGhvcj5ZdWRpc3RpLCBN
LiBBLjwvYXV0aG9yPjxhdXRob3I+TWF1ZHVkaSwgQS48L2F1dGhvcj48YXV0aG9yPlN1cnlhbmRh
cmksIEQuIEEuPC9hdXRob3I+PGF1dGhvcj5EaWxsb24sIEQuPC9hdXRob3I+PGF1dGhvcj5BZm1h
biwgTC48L2F1dGhvcj48YXV0aG9yPk11bGxlciwgTS48L2F1dGhvcj48L2F1dGhvcnM+PC9jb250
cmlidXRvcnM+PGF1dGgtYWRkcmVzcz5Tb3V0aGVhc3QgQXNpYW4gTWluaXN0ZXIgb2YgRWR1Y2F0
aW9uIE9yZ2FuaXphdGlvbiBSZWdpb25hbCBDZW50ZXIgZm9yIEZvb2QgYW5kIE51dHJpdGlvbiAo
U0VBTUVPIFJFQ0ZPTiksIFVuaXZlcnNpdGFzIEluZG9uZXNpYSwgSmFrYXJ0YSwgSW5kb25lc2lh
LiBFbWFpbDogdW1pZmFobWlkYUBnbWFpbC5jb20uJiN4RDtDZW50ZXIgb2YgQ29tbXVuaXR5IEhl
YWx0aCBhbmQgUG9wdWxhdGlvbiBTdHVkaWVzLCB0aGUgUmVzZWFyY2ggSW5zdGl0dXRlLCBUcmlz
YWt0aSBVbml2ZXJzaXR5LCBKYWthcnRhLCBJbmRvbmVzaWEuJiN4RDtGYWN1bHR5IG9mIE1lZGlj
aW5lIGFuZCBIZWFsdGggU2NpZW5jZXMsIFVuaXZlcnNpdGFzIElzbGFtIE5lZ2VyaSBTeWFyaWYg
SGlkYXlhdHVsbGFoLCBKYWthcnRhLCBJbmRvbmVzaWEuJiN4RDtGYWN1bHR5IG9mIFBzeWNob2xv
Z3ksIFVuaXZlcnNpdGFzIElzbGFtIE5lZ2VyaSBTeWFyaWYgSGlkYXlhdHVsbGFoLCBKYWthcnRh
LCBJbmRvbmVzaWEuJiN4RDtTb3V0aGVhc3QgQXNpYW4gTWluaXN0ZXIgb2YgRWR1Y2F0aW9uIE9y
Z2FuaXphdGlvbiBSZWdpb25hbCBDZW50ZXIgZm9yIEZvb2QgYW5kIE51dHJpdGlvbiAoU0VBTUVP
IFJFQ0ZPTiksIFVuaXZlcnNpdGFzIEluZG9uZXNpYSwgSmFrYXJ0YSwgSW5kb25lc2lhLiYjeEQ7
RGVwYXJ0bWVudCBvZiBCaW9sb2dpY2FsIE1lZGljaW5lLCBGYWN1bHR5IG9mIE1lZGljaW5lLCBV
bml2ZXJzaXRhcyBJbmRvbmVzaWEsIEpha2FydGEsIEluZG9uZXNpYS4mI3hEO0RlcGFydG1lbnQg
b2YgTnV0cml0aW9uLCBGYWN1bHR5IG9mIE1lZGljaW5lLCBVbml2ZXJzaXRhcyBJbmRvbmVzaWEs
IEpha2FydGEsIEluZG9uZXNpYS4mI3hEO051dHJpdGlvbiwgTWV0YWJvbGlzbSBhbmQgR2Vub21p
Y3MgR3JvdXAsIERpdmlzaW9uIG9mIEh1bWFuIE51dHJpdGlvbiwgV2FnZW5pbmdlbiBVbml2ZXJz
aXR5LCBUaGUgTmV0aGVybGFuZHMuJiN4RDtOdXRyaXRpb24sIE1ldGFib2xpc20gYW5kIEdlbm9t
aWNzIEdyb3VwLCBEZXBhcnRtZW50IG9mIEh1bWFuIE51dHJpdGlvbiwgV2FnZW5pbmdlbiBVbml2
ZXJzaXR5LCBUaGUgTmV0aGVybGFuZHMuPC9hdXRoLWFkZHJlc3M+PHRpdGxlcz48dGl0bGU+R2Vu
ZXRpYyB2YXJpYW50cyBvZiBGQURTIGdlbmUgY2x1c3RlciwgcGxhc21hIExDLVBVRkEgbGV2ZWxz
IGFuZCB0aGUgYXNzb2NpYXRpb24gd2l0aCBjb2duaXRpdmUgZnVuY3Rpb24gb2YgdW5kZXItdHdv
LXllYXItb2xkIFNhc2FrbmVzZSBJbmRvbmVzaWFuIGNoaWxkcmVuPC90aXRsZT48c2Vjb25kYXJ5
LXRpdGxlPkFzaWEgUGFjIEogQ2xpbiBOdXRyPC9zZWNvbmRhcnktdGl0bGU+PGFsdC10aXRsZT5B
c2lhIFBhY2lmaWMgam91cm5hbCBvZiBjbGluaWNhbCBudXRyaXRpb248L2FsdC10aXRsZT48L3Rp
dGxlcz48cGVyaW9kaWNhbD48ZnVsbC10aXRsZT5Bc2lhIFBhY2lmaWMgSm91cm5hbCBvZiBDbGlu
aWNhbCBOdXRyaXRpb248L2Z1bGwtdGl0bGU+PGFiYnItMT5Bc2lhIFBhYyBKIENsaW4gTnV0cjwv
YWJici0xPjwvcGVyaW9kaWNhbD48YWx0LXBlcmlvZGljYWw+PGZ1bGwtdGl0bGU+QXNpYSBQYWNp
ZmljIEpvdXJuYWwgb2YgQ2xpbmljYWwgTnV0cml0aW9uPC9mdWxsLXRpdGxlPjwvYWx0LXBlcmlv
ZGljYWw+PHBhZ2VzPjMyMy04PC9wYWdlcz48dm9sdW1lPjI0PC92b2x1bWU+PG51bWJlcj4yPC9u
dW1iZXI+PGRhdGVzPjx5ZWFyPjIwMTU8L3llYXI+PC9kYXRlcz48aXNibj4wOTY0LTcwNTggKFBy
aW50KSYjeEQ7MDk2NC03MDU4IChMaW5raW5nKTwvaXNibj48YWNjZXNzaW9uLW51bT4yNjA3ODI1
MDwvYWNjZXNzaW9uLW51bT48dXJscz48cmVsYXRlZC11cmxzPjx1cmw+aHR0cDovL3d3dy5uY2Jp
Lm5sbS5uaWguZ292L3B1Ym1lZC8yNjA3ODI1MDwvdXJsPjwvcmVsYXRlZC11cmxzPjwvdXJscz48
ZWxlY3Ryb25pYy1yZXNvdXJjZS1udW0+MTAuNjEzMy9hcGpjbi4yMDE1LjI0LjIuMTc8L2VsZWN0
cm9uaWMtcmVzb3VyY2UtbnVtPjwvcmVjb3JkPjwvQ2l0ZT48Q2l0ZT48QXV0aG9yPktvbGV0emtv
PC9BdXRob3I+PFllYXI+MjAxMTwvWWVhcj48UmVjTnVtPjI4Mjk8L1JlY051bT48cmVjb3JkPjxy
ZWMtbnVtYmVyPjI4Mjk8L3JlYy1udW1iZXI+PGZvcmVpZ24ta2V5cz48a2V5IGFwcD0iRU4iIGRi
LWlkPSJ2cHI1cGFkOWc1NXhlZ2Vmc3JvNWU1Mml0ZjV4ZnBkNWFyenMiIHRpbWVzdGFtcD0iMTI5
NDA0ODQ0OCI+MjgyOTwva2V5PjwvZm9yZWlnbi1rZXlzPjxyZWYtdHlwZSBuYW1lPSJKb3VybmFs
IEFydGljbGUiPjE3PC9yZWYtdHlwZT48Y29udHJpYnV0b3JzPjxhdXRob3JzPjxhdXRob3I+S29s
ZXR6a28sIEIuPC9hdXRob3I+PGF1dGhvcj5MYXR0a2EsIEUuPC9hdXRob3I+PGF1dGhvcj5aZWls
aW5nZXIsIFMuPC9hdXRob3I+PGF1dGhvcj5JbGxpZywgVC48L2F1dGhvcj48YXV0aG9yPlN0ZWVy
LCBDLjwvYXV0aG9yPjwvYXV0aG9ycz48L2NvbnRyaWJ1dG9ycz48YXV0aC1hZGRyZXNzPkRlcGFy
dG1lbnQgb2YgUGVkaWF0cmljcywgRHIgdm9uIEhhdW5lciBDaGlsZHJlbiZhcG9zO3MgSG9zcGl0
YWwsIFVuaXZlcnNpdHkgb2YgTXVuaWNoIE1lZGljYWwgQ2VudGVyLCBNdW5pY2gsIEdlcm1hbnku
IG9mZmljZS5rb2xldHprb0BtZWQudW5pLW11ZW5jaGVuLmRlPC9hdXRoLWFkZHJlc3M+PHRpdGxl
cz48dGl0bGU+R2VuZXRpYyB2YXJpYW50cyBvZiB0aGUgZmF0dHkgYWNpZCBkZXNhdHVyYXNlIGdl
bmUgY2x1c3RlciBwcmVkaWN0IGFtb3VudHMgb2YgcmVkIGJsb29kIGNlbGwgZG9jb3NhaGV4YWVu
b2ljIGFuZCBvdGhlciBwb2x5dW5zYXR1cmF0ZWQgZmF0dHkgYWNpZHMgaW4gcHJlZ25hbnQgd29t
ZW46IGZpbmRpbmdzIGZyb20gdGhlIEF2b24gTG9uZ2l0dWRpbmFsIFN0dWR5IG9mIFBhcmVudHMg
YW5kIENoaWxkcmVu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yMTEtOTwvcGFnZXM+PHZvbHVtZT45Mzwvdm9s
dW1lPjxudW1iZXI+MTwvbnVtYmVyPjxlZGl0aW9uPjIwMTAvMTEvMjY8L2VkaXRpb24+PGtleXdv
cmRzPjxrZXl3b3JkPkRvY29zYWhleGFlbm9pYyBBY2lkcy8qYmxvb2Q8L2tleXdvcmQ+PGtleXdv
cmQ+RXJ5dGhyb2N5dGVzLypjaGVtaXN0cnk8L2tleXdvcmQ+PGtleXdvcmQ+RmF0dHkgQWNpZCBE
ZXNhdHVyYXNlcy8qZ2VuZXRpY3M8L2tleXdvcmQ+PGtleXdvcmQ+RmF0dHkgQWNpZHMsIFVuc2F0
dXJhdGVkLypibG9vZDwva2V5d29yZD48a2V5d29yZD5GZW1hbGU8L2tleXdvcmQ+PGtleXdvcmQ+
SHVtYW5zPC9rZXl3b3JkPjxrZXl3b3JkPkxpbmVhciBNb2RlbHM8L2tleXdvcmQ+PGtleXdvcmQ+
TG9uZ2l0dWRpbmFsIFN0dWRpZXM8L2tleXdvcmQ+PGtleXdvcmQ+Kk11bHRpZ2VuZSBGYW1pbHk8
L2tleXdvcmQ+PGtleXdvcmQ+KlBvbHltb3JwaGlzbSwgU2luZ2xlIE51Y2xlb3RpZGU8L2tleXdv
cmQ+PGtleXdvcmQ+UHJlZ25hbmN5LyptZXRhYm9saXNtPC9rZXl3b3JkPjwva2V5d29yZHM+PGRh
dGVzPjx5ZWFyPjIwMTE8L3llYXI+PHB1Yi1kYXRlcz48ZGF0ZT5KYW48L2RhdGU+PC9wdWItZGF0
ZXM+PC9kYXRlcz48aXNibj4xOTM4LTMyMDcgKEVsZWN0cm9uaWMpJiN4RDswMDAyLTkxNjUgKExp
bmtpbmcpPC9pc2JuPjxhY2Nlc3Npb24tbnVtPjIxMTA2OTE3PC9hY2Nlc3Npb24tbnVtPjx1cmxz
PjxyZWxhdGVkLXVybHM+PHVybD5odHRwOi8vd3d3Lm5jYmkubmxtLm5paC5nb3YvcHVibWVkLzIx
MTA2OTE3PC91cmw+PC9yZWxhdGVkLXVybHM+PC91cmxzPjxlbGVjdHJvbmljLXJlc291cmNlLW51
bT4xMC4zOTQ1L2FqY24uMTEwLjAwNjE4OTwvZWxlY3Ryb25pYy1yZXNvdXJjZS1udW0+PGxhbmd1
YWdlPmVuZzwvbGFuZ3VhZ2U+PC9yZWNvcmQ+PC9DaXRlPjxDaXRlPjxBdXRob3I+TGF0dGthPC9B
dXRob3I+PFllYXI+MjAxMTwvWWVhcj48UmVjTnVtPjMyOTg8L1JlY051bT48cmVjb3JkPjxyZWMt
bnVtYmVyPjMyOTg8L3JlYy1udW1iZXI+PGZvcmVpZ24ta2V5cz48a2V5IGFwcD0iRU4iIGRiLWlk
PSJ2cHI1cGFkOWc1NXhlZ2Vmc3JvNWU1Mml0ZjV4ZnBkNWFyenMiIHRpbWVzdGFtcD0iMTI5OTc1
MzAwNiI+MzI5ODwva2V5PjwvZm9yZWlnbi1rZXlzPjxyZWYtdHlwZSBuYW1lPSJKb3VybmFsIEFy
dGljbGUiPjE3PC9yZWYtdHlwZT48Y29udHJpYnV0b3JzPjxhdXRob3JzPjxhdXRob3I+TGF0dGth
LCBFLjwvYXV0aG9yPjxhdXRob3I+UnplaGFrLCBQLjwvYXV0aG9yPjxhdXRob3I+U3phYm8sIEUu
PC9hdXRob3I+PGF1dGhvcj5KYWtvYmlrLCBWLjwvYXV0aG9yPjxhdXRob3I+V2VjaywgTS48L2F1
dGhvcj48YXV0aG9yPldleWVybWFubiwgTS48L2F1dGhvcj48YXV0aG9yPkdyYWxsZXJ0LCBILjwv
YXV0aG9yPjxhdXRob3I+Um90aGVuYmFjaGVyLCBELjwvYXV0aG9yPjxhdXRob3I+SGVpbnJpY2gs
IEouPC9hdXRob3I+PGF1dGhvcj5CcmVubmVyLCBILjwvYXV0aG9yPjxhdXRob3I+RGVjc2ksIFQu
PC9hdXRob3I+PGF1dGhvcj5JbGxpZywgVC48L2F1dGhvcj48YXV0aG9yPktvbGV0emtvLCBCLjwv
YXV0aG9yPjwvYXV0aG9ycz48L2NvbnRyaWJ1dG9ycz48YXV0aC1hZGRyZXNzPkhlbG1ob2x0eiBa
ZW50cnVtIE11bmNoZW4sIEdlcm1hbiBSZXNlYXJjaCBDZW50ZXIgZm9yIEVudmlyb25tZW50YWwg
SGVhbHRoLCBJbnN0aXR1dGUgb2YgRXBpZGVtaW9sb2d5LCBOZXVoZXJiZXJnLCBHZXJtYW55LiBl
dmEubGF0dGthQGhlbG1ob2x0ei1tdWVuY2hlbi5kZTwvYXV0aC1hZGRyZXNzPjx0aXRsZXM+PHRp
dGxlPkdlbmV0aWMgdmFyaWFudHMgaW4gdGhlIEZBRFMgZ2VuZSBjbHVzdGVyIGFyZSBhc3NvY2lh
dGVkIHdpdGggYXJhY2hpZG9uaWMgYWNpZCBjb25jZW50cmF0aW9ucyBvZiBodW1hbiBicmVhc3Qg
bWlsayBhdCAxLjUgYW5kIDYgbW8gcG9zdHBhcnR1bSBhbmQgaW5mbHVlbmNlIHRoZSBjb3Vyc2Ug
b2YgbWlsayBkb2RlY2Fub2ljLCB0ZXRyYWNvc2Vub2ljLCBhbmQgdHJhbnMtOS1vY3RhZGVjZW5v
aWMgYWNpZCBjb25jZW50cmF0aW9ucyBvdmVyIHRoZSBkdXJhdGlvbiBvZiBsYWN0YXRpb248L3Rp
dGxlPjxzZWNvbmRhcnktdGl0bGU+QW0gSiBDbGluIE51dHI8L3NlY29uZGFyeS10aXRsZT48YWx0
LXRpdGxlPlRoZSBBbWVyaWNhbiBqb3VybmFsIG9mIGNsaW5pY2FsIG51dHJpdGlvbjwvYWx0LXRp
dGxlPjwvdGl0bGVzPjxwZXJpb2RpY2FsPjxmdWxsLXRpdGxlPkFtIEogQ2xpbiBOdXRyPC9mdWxs
LXRpdGxlPjwvcGVyaW9kaWNhbD48YWx0LXBlcmlvZGljYWw+PGZ1bGwtdGl0bGU+VGhlIEFtZXJp
Y2FuIEpvdXJuYWwgb2YgQ2xpbmljYWwgTnV0cml0aW9uPC9mdWxsLXRpdGxlPjwvYWx0LXBlcmlv
ZGljYWw+PHBhZ2VzPjM4Mi05MTwvcGFnZXM+PHZvbHVtZT45Mzwvdm9sdW1lPjxudW1iZXI+Mjwv
bnVtYmVyPjxlZGl0aW9uPjIwMTAvMTIvMTU8L2VkaXRpb24+PGtleXdvcmRzPjxrZXl3b3JkPkFk
dWx0PC9rZXl3b3JkPjxrZXl3b3JkPkFyYWNoaWRvbmljIEFjaWQvKm1ldGFib2xpc208L2tleXdv
cmQ+PGtleXdvcmQ+RmF0dHkgQWNpZCBEZXNhdHVyYXNlcy8qZ2VuZXRpY3M8L2tleXdvcmQ+PGtl
eXdvcmQ+RmF0dHkgQWNpZHMvKm1ldGFib2xpc208L2tleXdvcmQ+PGtleXdvcmQ+RmF0dHkgQWNp
ZHMsIE1vbm91bnNhdHVyYXRlZC9tZXRhYm9saXNtPC9rZXl3b3JkPjxrZXl3b3JkPkZlbWFsZTwv
a2V5d29yZD48a2V5d29yZD4qR2Vub3R5cGU8L2tleXdvcmQ+PGtleXdvcmQ+SHVtYW5zPC9rZXl3
b3JkPjxrZXl3b3JkPkxhY3RhdGlvbi8qbWV0YWJvbGlzbTwva2V5d29yZD48a2V5d29yZD5MYXVy
aWMgQWNpZHMvbWV0YWJvbGlzbTwva2V5d29yZD48a2V5d29yZD5MaW5lYXIgTW9kZWxzPC9rZXl3
b3JkPjxrZXl3b3JkPkxvbmdpdHVkaW5hbCBTdHVkaWVzPC9rZXl3b3JkPjxrZXl3b3JkPk1pbGss
IEh1bWFuLyptZXRhYm9saXNtPC9rZXl3b3JkPjxrZXl3b3JkPipQb2x5bW9ycGhpc20sIFNpbmds
ZSBOdWNsZW90aWRlPC9rZXl3b3JkPjxrZXl3b3JkPlBvc3RwYXJ0dW0gUGVyaW9kPC9rZXl3b3Jk
PjxrZXl3b3JkPlN0ZWFyaWMgQWNpZHMvbWV0YWJvbGlzbTwva2V5d29yZD48L2tleXdvcmRzPjxk
YXRlcz48eWVhcj4yMDExPC95ZWFyPjxwdWItZGF0ZXM+PGRhdGU+RmViPC9kYXRlPjwvcHViLWRh
dGVzPjwvZGF0ZXM+PGlzYm4+MTkzOC0zMjA3IChFbGVjdHJvbmljKSYjeEQ7MDAwMi05MTY1IChM
aW5raW5nKTwvaXNibj48YWNjZXNzaW9uLW51bT4yMTE0Nzg1NjwvYWNjZXNzaW9uLW51bT48d29y
ay10eXBlPlJlc2VhcmNoIFN1cHBvcnQsIE5vbi1VLlMuIEdvdiZhcG9zO3Q8L3dvcmstdHlwZT48
dXJscz48cmVsYXRlZC11cmxzPjx1cmw+aHR0cDovL3d3dy5uY2JpLm5sbS5uaWguZ292L3B1Ym1l
ZC8yMTE0Nzg1NjwvdXJsPjwvcmVsYXRlZC11cmxzPjwvdXJscz48ZWxlY3Ryb25pYy1yZXNvdXJj
ZS1udW0+MTAuMzk0NS9hamNuLjExMC4wMDQ1MTU8L2VsZWN0cm9uaWMtcmVzb3VyY2UtbnVtPjxs
YW5ndWFnZT5lbmc8L2xhbmd1YWdlPjwvcmVjb3JkPjwvQ2l0ZT48Q2l0ZT48QXV0aG9yPk1vcmFs
ZXM8L0F1dGhvcj48WWVhcj4yMDExPC9ZZWFyPjxSZWNOdW0+MzI5NjwvUmVjTnVtPjxyZWNvcmQ+
PHJlYy1udW1iZXI+MzI5NjwvcmVjLW51bWJlcj48Zm9yZWlnbi1rZXlzPjxrZXkgYXBwPSJFTiIg
ZGItaWQ9InZwcjVwYWQ5ZzU1eGVnZWZzcm81ZTUyaXRmNXhmcGQ1YXJ6cyIgdGltZXN0YW1wPSIx
Mjk5Njg2OTYxIj4zMjk2PC9rZXk+PC9mb3JlaWduLWtleXM+PHJlZi10eXBlIG5hbWU9IkpvdXJu
YWwgQXJ0aWNsZSI+MTc8L3JlZi10eXBlPjxjb250cmlidXRvcnM+PGF1dGhvcnM+PGF1dGhvcj5N
b3JhbGVzLCBFLjwvYXV0aG9yPjxhdXRob3I+QnVzdGFtYW50ZSwgTS48L2F1dGhvcj48YXV0aG9y
PkdvbnphbGV6LCBKLiBSLjwvYXV0aG9yPjxhdXRob3I+R3V4ZW5zLCBNLjwvYXV0aG9yPjxhdXRo
b3I+VG9ycmVudCwgTS48L2F1dGhvcj48YXV0aG9yPk1lbmRleiwgTS48L2F1dGhvcj48YXV0aG9y
PkdhcmNpYS1Fc3RlYmFuLCBSLjwvYXV0aG9yPjxhdXRob3I+SnVsdmV6LCBKLjwvYXV0aG9yPjxh
dXRob3I+Rm9ybnMsIEouPC9hdXRob3I+PGF1dGhvcj5WcmlqaGVpZCwgTS48L2F1dGhvcj48YXV0
aG9yPk1vbHRvLVB1aWdtYXJ0aSwgQy48L2F1dGhvcj48YXV0aG9yPkxvcGV6LVNhYmF0ZXIsIEMu
PC9hdXRob3I+PGF1dGhvcj5Fc3RpdmlsbCwgWC48L2F1dGhvcj48YXV0aG9yPlN1bnllciwgSi48
L2F1dGhvcj48L2F1dGhvcnM+PC9jb250cmlidXRvcnM+PGF1dGgtYWRkcmVzcz5DZW50ZXIgZm9y
IFJlc2VhcmNoIGluIEVudmlyb25tZW50YWwgRXBpZGVtaW9sb2d5IChDUkVBTCksIEJhcmNlbG9u
YSwgQ2F0YWxvbmlhLCBTcGFpbi4gZW1vcmFsZXMxQGNyZWFsLmNhdDwvYXV0aC1hZGRyZXNzPjx0
aXRsZXM+PHRpdGxlPkdlbmV0aWMgdmFyaWFudHMgb2YgdGhlIEZBRFMgZ2VuZSBjbHVzdGVyIGFu
ZCBFTE9WTCBnZW5lIGZhbWlseSwgY29sb3N0cnVtcyBMQy1QVUZBIGxldmVscywgYnJlYXN0ZmVl
ZGluZywgYW5kIGNoaWxkIGNvZ25pdGlvbj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xNzE4MTwvcGFnZXM+PHZvbHVtZT42PC92b2x1bWU+PG51bWJl
cj4yPC9udW1iZXI+PGVkaXRpb24+MjAxMS8wMy8wOTwvZWRpdGlvbj48a2V5d29yZHM+PGtleXdv
cmQ+QWNldHlsdHJhbnNmZXJhc2VzLypnZW5ldGljczwva2V5d29yZD48a2V5d29yZD5BZHVsdDwv
a2V5d29yZD48a2V5d29yZD4qQnJlYXN0IEZlZWRpbmc8L2tleXdvcmQ+PGtleXdvcmQ+Q2hpbGQg
RGV2ZWxvcG1lbnQvcGh5c2lvbG9neTwva2V5d29yZD48a2V5d29yZD5DaGlsZCwgUHJlc2Nob29s
PC9rZXl3b3JkPjxrZXl3b3JkPkNvZ25pdGlvbi8qcGh5c2lvbG9neTwva2V5d29yZD48a2V5d29y
ZD5Db2duaXRpb24gRGlzb3JkZXJzL2VwaWRlbWlvbG9neS9nZW5ldGljcy9waHlzaW9wYXRob2xv
Z3k8L2tleXdvcmQ+PGtleXdvcmQ+Q29ob3J0IFN0dWRpZXM8L2tleXdvcmQ+PGtleXdvcmQ+Q29s
b3N0cnVtLypjaGVtaXN0cnkvbWV0YWJvbGlzbTwva2V5d29yZD48a2V5d29yZD5GYXR0eSBBY2lk
IERlc2F0dXJhc2VzLypnZW5ldGljczwva2V5d29yZD48a2V5d29yZD5GYXR0eSBBY2lkcywgVW5z
YXR1cmF0ZWQvKmFuYWx5c2lzL21ldGFib2xpc208L2tleXdvcmQ+PGtleXdvcmQ+RmVtYWxlPC9r
ZXl3b3JkPjxrZXl3b3JkPkdlbmV0aWMgVmFyaWF0aW9uL3BoeXNpb2xvZ3k8L2tleXdvcmQ+PGtl
eXdvcmQ+SHVtYW5zPC9rZXl3b3JkPjxrZXl3b3JkPkluZmFudDwva2V5d29yZD48a2V5d29yZD5J
bmZhbnQsIE5ld2Jvcm48L2tleXdvcmQ+PGtleXdvcmQ+TWFsZTwva2V5d29yZD48a2V5d29yZD5N
dWx0aWdlbmUgRmFtaWx5L2dlbmV0aWNzPC9rZXl3b3JkPjwva2V5d29yZHM+PGRhdGVzPjx5ZWFy
PjIwMTE8L3llYXI+PC9kYXRlcz48aXNibj4xOTMyLTYyMDMgKEVsZWN0cm9uaWMpJiN4RDsxOTMy
LTYyMDMgKExpbmtpbmcpPC9pc2JuPjxhY2Nlc3Npb24tbnVtPjIxMzgzODQ2PC9hY2Nlc3Npb24t
bnVtPjx3b3JrLXR5cGU+UmVzZWFyY2ggU3VwcG9ydCwgTm9uLVUuUy4gR292JmFwb3M7dDwvd29y
ay10eXBlPjx1cmxzPjxyZWxhdGVkLXVybHM+PHVybD5odHRwOi8vd3d3Lm5jYmkubmxtLm5paC5n
b3YvcHVibWVkLzIxMzgzODQ2PC91cmw+PC9yZWxhdGVkLXVybHM+PC91cmxzPjxjdXN0b20yPjMw
NDQxNzI8L2N1c3RvbTI+PGVsZWN0cm9uaWMtcmVzb3VyY2UtbnVtPjEwLjEzNzEvam91cm5hbC5w
b25lLjAwMTcxODE8L2VsZWN0cm9uaWMtcmVzb3VyY2UtbnVtPjxsYW5ndWFnZT5lbmc8L2xhbmd1
YWdlPjwvcmVjb3JkPjwvQ2l0ZT48Q2l0ZT48QXV0aG9yPlRvc2k8L0F1dGhvcj48WWVhcj4yMDE0
PC9ZZWFyPjxSZWNOdW0+MTAxNjU8L1JlY051bT48cmVjb3JkPjxyZWMtbnVtYmVyPjEwMTY1PC9y
ZWMtbnVtYmVyPjxmb3JlaWduLWtleXM+PGtleSBhcHA9IkVOIiBkYi1pZD0idnByNXBhZDlnNTV4
ZWdlZnNybzVlNTJpdGY1eGZwZDVhcnpzIiB0aW1lc3RhbXA9IjE0MDYwNDMyMTYiPjEwMTY1PC9r
ZXk+PGtleSBhcHA9IkVOV2ViIiBkYi1pZD0iIj4wPC9rZXk+PC9mb3JlaWduLWtleXM+PHJlZi10
eXBlIG5hbWU9IkpvdXJuYWwgQXJ0aWNsZSI+MTc8L3JlZi10eXBlPjxjb250cmlidXRvcnM+PGF1
dGhvcnM+PGF1dGhvcj5Ub3NpLCBGLjwvYXV0aG9yPjxhdXRob3I+U2FydG9yaSwgRi48L2F1dGhv
cj48YXV0aG9yPkd1YXJpbmksIFAuPC9hdXRob3I+PGF1dGhvcj5PbGl2aWVyaSwgTy48L2F1dGhv
cj48YXV0aG9yPk1hcnRpbmVsbGksIE4uPC9hdXRob3I+PC9hdXRob3JzPjwvY29udHJpYnV0b3Jz
PjxhdXRoLWFkZHJlc3M+RGVwYXJ0bWVudCBvZiBNZWRpY2luZSwgVW5pdmVyc2l0eSBvZiBWZXJv
bmEsIFBpYXp6YWxlIEx1ZHV2aWNvIEFudG9uaW8gU2N1cm8sIDEwLCAzNzEzNCwgVmVyb25hLCBJ
dGFseSwgZmVkZXRvc2k4NEBnbWFpbC5jb20uPC9hdXRoLWFkZHJlc3M+PHRpdGxlcz48dGl0bGU+
RGVsdGEtNSBhbmQgZGVsdGEtNiBkZXNhdHVyYXNlczogY3J1Y2lhbCBlbnp5bWVzIGluIHBvbHl1
bnNhdHVyYXRlZCBmYXR0eSBhY2lkLXJlbGF0ZWQgcGF0aHdheXMgd2l0aCBwbGVpb3Ryb3BpYyBp
bmZsdWVuY2VzIGluIGhlYWx0aCBhbmQgZGlzZWFzZTwvdGl0bGU+PHNlY29uZGFyeS10aXRsZT5B
ZHYgRXhwIE1lZCBCaW9sPC9zZWNvbmRhcnktdGl0bGU+PGFsdC10aXRsZT5BZHZhbmNlcyBpbiBl
eHBlcmltZW50YWwgbWVkaWNpbmUgYW5kIGJpb2xvZ3k8L2FsdC10aXRsZT48L3RpdGxlcz48cGVy
aW9kaWNhbD48ZnVsbC10aXRsZT5BZHYgRXhwIE1lZCBCaW9sPC9mdWxsLXRpdGxlPjwvcGVyaW9k
aWNhbD48cGFnZXM+NjEtODE8L3BhZ2VzPjx2b2x1bWU+ODI0PC92b2x1bWU+PGtleXdvcmRzPjxr
ZXl3b3JkPkFuaW1hbHM8L2tleXdvcmQ+PGtleXdvcmQ+RGlhYmV0ZXMgTWVsbGl0dXMsIFR5cGUg
Mi8qZW56eW1vbG9neS9nZW5ldGljcy9wYXRob2xvZ3k8L2tleXdvcmQ+PGtleXdvcmQ+RGlzZWFz
ZSBNb2RlbHMsIEFuaW1hbDwva2V5d29yZD48a2V5d29yZD5GYXR0eSBBY2lkIERlc2F0dXJhc2Vz
L2dlbmV0aWNzLyptZXRhYm9saXNtPC9rZXl3b3JkPjxrZXl3b3JkPkZhdHR5IEFjaWRzLCBVbnNh
dHVyYXRlZC9nZW5ldGljcy8qbWV0YWJvbGlzbTwva2V5d29yZD48a2V5d29yZD5IdW1hbnM8L2tl
eXdvcmQ+PGtleXdvcmQ+SW5mbGFtbWF0aW9uL2Vuenltb2xvZ3kvZ2VuZXRpY3MvcGF0aG9sb2d5
PC9rZXl3b3JkPjxrZXl3b3JkPk1lbnRhbCBEaXNvcmRlcnMvKmVuenltb2xvZ3kvZ2VuZXRpY3Mv
cGF0aG9sb2d5PC9rZXl3b3JkPjxrZXl3b3JkPk1pY2U8L2tleXdvcmQ+PGtleXdvcmQ+TmVvcGxh
c21zLyplbnp5bW9sb2d5L2dlbmV0aWNzL3BhdGhvbG9neTwva2V5d29yZD48a2V5d29yZD5OZXJ2
b3VzIFN5c3RlbSBEaXNlYXNlcy8qZW56eW1vbG9neS9nZW5ldGljcy9wYXRob2xvZ3k8L2tleXdv
cmQ+PGtleXdvcmQ+UG9seW1vcnBoaXNtLCBHZW5ldGljPC9rZXl3b3JkPjwva2V5d29yZHM+PGRh
dGVzPjx5ZWFyPjIwMTQ8L3llYXI+PC9kYXRlcz48aXNibj4wMDY1LTI1OTggKFByaW50KSYjeEQ7
MDA2NS0yNTk4IChMaW5raW5nKTwvaXNibj48YWNjZXNzaW9uLW51bT4yNTAzODk5NDwvYWNjZXNz
aW9uLW51bT48dXJscz48cmVsYXRlZC11cmxzPjx1cmw+aHR0cDovL3d3dy5uY2JpLm5sbS5uaWgu
Z292L3B1Ym1lZC8yNTAzODk5NDwvdXJsPjwvcmVsYXRlZC11cmxzPjwvdXJscz48ZWxlY3Ryb25p
Yy1yZXNvdXJjZS1udW0+MTAuMTAwNy85NzgtMy0zMTktMDczMjAtMF83PC9lbGVjdHJvbmljLXJl
c291cmNlLW51bT48L3JlY29yZD48L0NpdGU+PC9FbmROb3RlPn==
</w:fldData>
        </w:fldChar>
      </w:r>
      <w:r w:rsidR="00F56310" w:rsidRPr="003125D5">
        <w:rPr>
          <w:rFonts w:ascii="Times New Roman" w:hAnsi="Times New Roman"/>
          <w:color w:val="000000" w:themeColor="text1"/>
          <w:sz w:val="24"/>
          <w:szCs w:val="24"/>
          <w:lang w:val="en-US"/>
        </w:rPr>
        <w:instrText xml:space="preserve"> ADDIN EN.CITE.DATA </w:instrText>
      </w:r>
      <w:r w:rsidR="00F56310" w:rsidRPr="003125D5">
        <w:rPr>
          <w:rFonts w:ascii="Times New Roman" w:hAnsi="Times New Roman"/>
          <w:color w:val="000000" w:themeColor="text1"/>
          <w:sz w:val="24"/>
          <w:szCs w:val="24"/>
          <w:lang w:val="en-US"/>
        </w:rPr>
      </w:r>
      <w:r w:rsidR="00F56310" w:rsidRPr="003125D5">
        <w:rPr>
          <w:rFonts w:ascii="Times New Roman" w:hAnsi="Times New Roman"/>
          <w:color w:val="000000" w:themeColor="text1"/>
          <w:sz w:val="24"/>
          <w:szCs w:val="24"/>
          <w:lang w:val="en-US"/>
        </w:rPr>
        <w:fldChar w:fldCharType="end"/>
      </w:r>
      <w:r w:rsidR="00D8094F" w:rsidRPr="003125D5">
        <w:rPr>
          <w:rFonts w:ascii="Times New Roman" w:hAnsi="Times New Roman"/>
          <w:color w:val="000000" w:themeColor="text1"/>
          <w:sz w:val="24"/>
          <w:szCs w:val="24"/>
          <w:lang w:val="en-US"/>
        </w:rPr>
      </w:r>
      <w:r w:rsidR="00D8094F"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11, 13-16)</w:t>
      </w:r>
      <w:r w:rsidR="00D8094F"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p>
    <w:p w14:paraId="64A05DF5" w14:textId="4A404BB7" w:rsidR="00DA73B7" w:rsidRPr="003125D5" w:rsidRDefault="00AD46B9" w:rsidP="008F1614">
      <w:pPr>
        <w:spacing w:after="0"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M</w:t>
      </w:r>
      <w:r w:rsidR="00BE3B09" w:rsidRPr="003125D5">
        <w:rPr>
          <w:rFonts w:ascii="Times New Roman" w:hAnsi="Times New Roman"/>
          <w:color w:val="000000" w:themeColor="text1"/>
          <w:sz w:val="24"/>
          <w:szCs w:val="24"/>
          <w:lang w:val="en-US"/>
        </w:rPr>
        <w:t>eta-analyses</w:t>
      </w:r>
      <w:r w:rsidR="00DC0242" w:rsidRPr="003125D5">
        <w:rPr>
          <w:rFonts w:ascii="Times New Roman" w:hAnsi="Times New Roman"/>
          <w:color w:val="000000" w:themeColor="text1"/>
          <w:sz w:val="24"/>
          <w:szCs w:val="24"/>
          <w:lang w:val="en-US"/>
        </w:rPr>
        <w:t xml:space="preserve"> of </w:t>
      </w:r>
      <w:r w:rsidRPr="003125D5">
        <w:rPr>
          <w:rFonts w:ascii="Times New Roman" w:hAnsi="Times New Roman"/>
          <w:color w:val="000000" w:themeColor="text1"/>
          <w:sz w:val="24"/>
          <w:szCs w:val="24"/>
          <w:lang w:val="en-US"/>
        </w:rPr>
        <w:t xml:space="preserve">randomized controlled </w:t>
      </w:r>
      <w:r w:rsidR="00DC0242" w:rsidRPr="003125D5">
        <w:rPr>
          <w:rFonts w:ascii="Times New Roman" w:hAnsi="Times New Roman"/>
          <w:color w:val="000000" w:themeColor="text1"/>
          <w:sz w:val="24"/>
          <w:szCs w:val="24"/>
          <w:lang w:val="en-US"/>
        </w:rPr>
        <w:t>trials suggest that</w:t>
      </w:r>
      <w:r w:rsidR="007514A5" w:rsidRPr="003125D5">
        <w:rPr>
          <w:rFonts w:ascii="Times New Roman" w:hAnsi="Times New Roman"/>
          <w:color w:val="000000" w:themeColor="text1"/>
          <w:sz w:val="24"/>
          <w:szCs w:val="24"/>
          <w:lang w:val="en-US"/>
        </w:rPr>
        <w:t xml:space="preserve"> supplementation of</w:t>
      </w:r>
      <w:r w:rsidR="00BE3B09"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 xml:space="preserve">ω3 LC-PUFAs or fish oil (rich in ω3 LC-PUFAs) </w:t>
      </w:r>
      <w:r w:rsidR="0043563F" w:rsidRPr="003125D5">
        <w:rPr>
          <w:rFonts w:ascii="Times New Roman" w:hAnsi="Times New Roman"/>
          <w:color w:val="000000" w:themeColor="text1"/>
          <w:sz w:val="24"/>
          <w:szCs w:val="24"/>
          <w:lang w:val="en-US"/>
        </w:rPr>
        <w:t xml:space="preserve">during pregnancy </w:t>
      </w:r>
      <w:r w:rsidR="00CF07D6" w:rsidRPr="003125D5">
        <w:rPr>
          <w:rFonts w:ascii="Times New Roman" w:hAnsi="Times New Roman"/>
          <w:color w:val="000000" w:themeColor="text1"/>
          <w:sz w:val="24"/>
          <w:szCs w:val="24"/>
          <w:lang w:val="en-US"/>
        </w:rPr>
        <w:t>le</w:t>
      </w:r>
      <w:r w:rsidR="00711D92" w:rsidRPr="003125D5">
        <w:rPr>
          <w:rFonts w:ascii="Times New Roman" w:hAnsi="Times New Roman"/>
          <w:color w:val="000000" w:themeColor="text1"/>
          <w:sz w:val="24"/>
          <w:szCs w:val="24"/>
          <w:lang w:val="en-US"/>
        </w:rPr>
        <w:t>a</w:t>
      </w:r>
      <w:r w:rsidR="00CF07D6" w:rsidRPr="003125D5">
        <w:rPr>
          <w:rFonts w:ascii="Times New Roman" w:hAnsi="Times New Roman"/>
          <w:color w:val="000000" w:themeColor="text1"/>
          <w:sz w:val="24"/>
          <w:szCs w:val="24"/>
          <w:lang w:val="en-US"/>
        </w:rPr>
        <w:t>d</w:t>
      </w:r>
      <w:r w:rsidR="00711D92" w:rsidRPr="003125D5">
        <w:rPr>
          <w:rFonts w:ascii="Times New Roman" w:hAnsi="Times New Roman"/>
          <w:color w:val="000000" w:themeColor="text1"/>
          <w:sz w:val="24"/>
          <w:szCs w:val="24"/>
          <w:lang w:val="en-US"/>
        </w:rPr>
        <w:t>s</w:t>
      </w:r>
      <w:r w:rsidR="00CF07D6" w:rsidRPr="003125D5">
        <w:rPr>
          <w:rFonts w:ascii="Times New Roman" w:hAnsi="Times New Roman"/>
          <w:color w:val="000000" w:themeColor="text1"/>
          <w:sz w:val="24"/>
          <w:szCs w:val="24"/>
          <w:lang w:val="en-US"/>
        </w:rPr>
        <w:t xml:space="preserve"> to </w:t>
      </w:r>
      <w:r w:rsidR="00BE3B09" w:rsidRPr="003125D5">
        <w:rPr>
          <w:rFonts w:ascii="Times New Roman" w:hAnsi="Times New Roman"/>
          <w:color w:val="000000" w:themeColor="text1"/>
          <w:sz w:val="24"/>
          <w:szCs w:val="24"/>
          <w:lang w:val="en-US"/>
        </w:rPr>
        <w:t xml:space="preserve">a </w:t>
      </w:r>
      <w:r w:rsidR="00DC0242" w:rsidRPr="003125D5">
        <w:rPr>
          <w:rFonts w:ascii="Times New Roman" w:hAnsi="Times New Roman"/>
          <w:color w:val="000000" w:themeColor="text1"/>
          <w:sz w:val="24"/>
          <w:szCs w:val="24"/>
          <w:lang w:val="en-US"/>
        </w:rPr>
        <w:t>reduced</w:t>
      </w:r>
      <w:r w:rsidR="00CF07D6" w:rsidRPr="003125D5">
        <w:rPr>
          <w:rFonts w:ascii="Times New Roman" w:hAnsi="Times New Roman"/>
          <w:color w:val="000000" w:themeColor="text1"/>
          <w:sz w:val="24"/>
          <w:szCs w:val="24"/>
          <w:lang w:val="en-US"/>
        </w:rPr>
        <w:t xml:space="preserve"> risk of </w:t>
      </w:r>
      <w:r w:rsidR="00252B72" w:rsidRPr="003125D5">
        <w:rPr>
          <w:rFonts w:ascii="Times New Roman" w:hAnsi="Times New Roman"/>
          <w:color w:val="000000" w:themeColor="text1"/>
          <w:sz w:val="24"/>
          <w:szCs w:val="24"/>
          <w:lang w:val="en-US"/>
        </w:rPr>
        <w:t xml:space="preserve">early </w:t>
      </w:r>
      <w:r w:rsidR="00CF07D6" w:rsidRPr="003125D5">
        <w:rPr>
          <w:rFonts w:ascii="Times New Roman" w:hAnsi="Times New Roman"/>
          <w:color w:val="000000" w:themeColor="text1"/>
          <w:sz w:val="24"/>
          <w:szCs w:val="24"/>
          <w:lang w:val="en-US"/>
        </w:rPr>
        <w:t xml:space="preserve">preterm delivery and </w:t>
      </w:r>
      <w:r w:rsidR="00BE3B09" w:rsidRPr="003125D5">
        <w:rPr>
          <w:rFonts w:ascii="Times New Roman" w:hAnsi="Times New Roman"/>
          <w:color w:val="000000" w:themeColor="text1"/>
          <w:sz w:val="24"/>
          <w:szCs w:val="24"/>
          <w:lang w:val="en-US"/>
        </w:rPr>
        <w:t xml:space="preserve">small </w:t>
      </w:r>
      <w:r w:rsidR="00CF07D6" w:rsidRPr="003125D5">
        <w:rPr>
          <w:rFonts w:ascii="Times New Roman" w:hAnsi="Times New Roman"/>
          <w:color w:val="000000" w:themeColor="text1"/>
          <w:sz w:val="24"/>
          <w:szCs w:val="24"/>
          <w:lang w:val="en-US"/>
        </w:rPr>
        <w:t>increase</w:t>
      </w:r>
      <w:r w:rsidR="00DC0242" w:rsidRPr="003125D5">
        <w:rPr>
          <w:rFonts w:ascii="Times New Roman" w:hAnsi="Times New Roman"/>
          <w:color w:val="000000" w:themeColor="text1"/>
          <w:sz w:val="24"/>
          <w:szCs w:val="24"/>
          <w:lang w:val="en-US"/>
        </w:rPr>
        <w:t>s</w:t>
      </w:r>
      <w:r w:rsidR="00CF07D6" w:rsidRPr="003125D5">
        <w:rPr>
          <w:rFonts w:ascii="Times New Roman" w:hAnsi="Times New Roman"/>
          <w:color w:val="000000" w:themeColor="text1"/>
          <w:sz w:val="24"/>
          <w:szCs w:val="24"/>
          <w:lang w:val="en-US"/>
        </w:rPr>
        <w:t xml:space="preserve"> in birth weight and length</w:t>
      </w:r>
      <w:r w:rsidR="002631D4" w:rsidRPr="003125D5">
        <w:rPr>
          <w:rFonts w:ascii="Times New Roman" w:hAnsi="Times New Roman"/>
          <w:color w:val="000000" w:themeColor="text1"/>
          <w:sz w:val="24"/>
          <w:szCs w:val="24"/>
          <w:lang w:val="en-US"/>
        </w:rPr>
        <w:t xml:space="preserve"> </w:t>
      </w:r>
      <w:r w:rsidR="00DC0242" w:rsidRPr="003125D5">
        <w:rPr>
          <w:rFonts w:ascii="Times New Roman" w:hAnsi="Times New Roman"/>
          <w:color w:val="000000" w:themeColor="text1"/>
          <w:sz w:val="24"/>
          <w:szCs w:val="24"/>
          <w:lang w:val="en-US"/>
        </w:rPr>
        <w:t>attributable</w:t>
      </w:r>
      <w:r w:rsidR="00CF07D6" w:rsidRPr="003125D5">
        <w:rPr>
          <w:rFonts w:ascii="Times New Roman" w:hAnsi="Times New Roman"/>
          <w:color w:val="000000" w:themeColor="text1"/>
          <w:sz w:val="24"/>
          <w:szCs w:val="24"/>
          <w:lang w:val="en-US"/>
        </w:rPr>
        <w:t xml:space="preserve"> to a longer gestation</w:t>
      </w:r>
      <w:r w:rsidR="00661D4E" w:rsidRPr="003125D5">
        <w:rPr>
          <w:rFonts w:ascii="Times New Roman" w:hAnsi="Times New Roman"/>
          <w:color w:val="000000" w:themeColor="text1"/>
          <w:sz w:val="24"/>
          <w:szCs w:val="24"/>
          <w:lang w:val="en-US"/>
        </w:rPr>
        <w:t xml:space="preserve"> </w:t>
      </w:r>
      <w:r w:rsidR="00CF07D6" w:rsidRPr="003125D5">
        <w:rPr>
          <w:rFonts w:ascii="Times New Roman" w:hAnsi="Times New Roman"/>
          <w:color w:val="000000" w:themeColor="text1"/>
          <w:sz w:val="24"/>
          <w:szCs w:val="24"/>
          <w:lang w:val="en-US"/>
        </w:rPr>
        <w:fldChar w:fldCharType="begin">
          <w:fldData xml:space="preserve">PEVuZE5vdGU+PENpdGU+PEF1dGhvcj5TemFqZXdza2E8L0F1dGhvcj48WWVhcj4yMDA2PC9ZZWFy
PjxSZWNOdW0+MTAzMjM8L1JlY051bT48RGlzcGxheVRleHQ+KDE3LTE5KTwvRGlzcGxheVRleHQ+
PHJlY29yZD48cmVjLW51bWJlcj4xMDMyMzwvcmVjLW51bWJlcj48Zm9yZWlnbi1rZXlzPjxrZXkg
YXBwPSJFTiIgZGItaWQ9InZwcjVwYWQ5ZzU1eGVnZWZzcm81ZTUyaXRmNXhmcGQ1YXJ6cyIgdGlt
ZXN0YW1wPSIxNDI2NjY0NzAwIj4xMDMyMzwva2V5PjxrZXkgYXBwPSJFTldlYiIgZGItaWQ9IiI+
MDwva2V5PjwvZm9yZWlnbi1rZXlzPjxyZWYtdHlwZSBuYW1lPSJKb3VybmFsIEFydGljbGUiPjE3
PC9yZWYtdHlwZT48Y29udHJpYnV0b3JzPjxhdXRob3JzPjxhdXRob3I+U3phamV3c2thLCBILjwv
YXV0aG9yPjxhdXRob3I+SG9ydmF0aCwgQS48L2F1dGhvcj48YXV0aG9yPktvbGV0emtvLCBCLjwv
YXV0aG9yPjwvYXV0aG9ycz48L2NvbnRyaWJ1dG9ycz48YXV0aC1hZGRyZXNzPkRlcGFydG1lbnQg
b2YgUGFlZGlhdHJpYyBHYXN0cm9lbnRlcm9sb2d5IGFuZCBOdXRyaXRpb24sIFRoZSBNZWRpY2Fs
IFVuaXZlcnNpdHkgb2YgV2Fyc2F3LCBXYXJzYXcsIFBvbGFuZC4gaGFuaWFAaXBnYXRlLnBsPC9h
dXRoLWFkZHJlc3M+PHRpdGxlcz48dGl0bGU+RWZmZWN0IG9mIG4tMyBsb25nLWNoYWluIHBvbHl1
bnNhdHVyYXRlZCBmYXR0eSBhY2lkIHN1cHBsZW1lbnRhdGlvbiBvZiB3b21lbiB3aXRoIGxvdy1y
aXNrIHByZWduYW5jaWVzIG9uIHByZWduYW5jeSBvdXRjb21lcyBhbmQgZ3Jvd3RoIG1lYXN1cmVz
IGF0IGJpcnRoOiBhIG1ldGEtYW5hbHlzaXMgb2YgcmFuZG9taXplZCBjb250cm9sbGVkIHRyaWFs
cz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MzNy00NDwvcGFnZXM+PHZvbHVtZT44Mzwvdm9sdW1lPjxudW1i
ZXI+NjwvbnVtYmVyPjxrZXl3b3Jkcz48a2V5d29yZD5EaWV0YXJ5IFN1cHBsZW1lbnRzPC9rZXl3
b3JkPjxrZXl3b3JkPkZhdHR5IEFjaWRzLCBPbWVnYS0zL2FkbWluaXN0cmF0aW9uICZhbXA7IGRv
c2FnZS8qcGhhcm1hY29sb2d5PC9rZXl3b3JkPjxrZXl3b3JkPkZlbWFsZTwva2V5d29yZD48a2V5
d29yZD5GZXRhbCBEZXZlbG9wbWVudC8qZHJ1ZyBlZmZlY3RzPC9rZXl3b3JkPjxrZXl3b3JkPkh1
bWFuczwva2V5d29yZD48a2V5d29yZD5JbmZhbnQsIE5ld2Jvcm48L2tleXdvcmQ+PGtleXdvcmQ+
UHJlZ25hbmN5PC9rZXl3b3JkPjxrZXl3b3JkPipQcmVnbmFuY3kgT3V0Y29tZTwva2V5d29yZD48
a2V5d29yZD5SYW5kb21pemVkIENvbnRyb2xsZWQgVHJpYWxzIGFzIFRvcGljPC9rZXl3b3JkPjwv
a2V5d29yZHM+PGRhdGVzPjx5ZWFyPjIwMDY8L3llYXI+PHB1Yi1kYXRlcz48ZGF0ZT5KdW48L2Rh
dGU+PC9wdWItZGF0ZXM+PC9kYXRlcz48aXNibj4wMDAyLTkxNjUgKFByaW50KSYjeEQ7MDAwMi05
MTY1IChMaW5raW5nKTwvaXNibj48YWNjZXNzaW9uLW51bT4xNjc2Mjk0NTwvYWNjZXNzaW9uLW51
bT48dXJscz48cmVsYXRlZC11cmxzPjx1cmw+aHR0cDovL3d3dy5uY2JpLm5sbS5uaWguZ292L3B1
Ym1lZC8xNjc2Mjk0NTwvdXJsPjwvcmVsYXRlZC11cmxzPjwvdXJscz48L3JlY29yZD48L0NpdGU+
PENpdGU+PEF1dGhvcj5NYWtyaWRlczwvQXV0aG9yPjxZZWFyPjIwMDY8L1llYXI+PFJlY051bT4x
MDYxNTwvUmVjTnVtPjxyZWNvcmQ+PHJlYy1udW1iZXI+MTA2MTU8L3JlYy1udW1iZXI+PGZvcmVp
Z24ta2V5cz48a2V5IGFwcD0iRU4iIGRiLWlkPSJ2cHI1cGFkOWc1NXhlZ2Vmc3JvNWU1Mml0ZjV4
ZnBkNWFyenMiIHRpbWVzdGFtcD0iMTQ0NTUwODQ3NSI+MTA2MTU8L2tleT48a2V5IGFwcD0iRU5X
ZWIiIGRiLWlkPSIiPjA8L2tleT48L2ZvcmVpZ24ta2V5cz48cmVmLXR5cGUgbmFtZT0iSm91cm5h
bCBBcnRpY2xlIj4xNzwvcmVmLXR5cGU+PGNvbnRyaWJ1dG9ycz48YXV0aG9ycz48YXV0aG9yPk1h
a3JpZGVzLCBNLjwvYXV0aG9yPjxhdXRob3I+RHVsZXksIEwuPC9hdXRob3I+PGF1dGhvcj5PbHNl
biwgUy4gRi48L2F1dGhvcj48L2F1dGhvcnM+PC9jb250cmlidXRvcnM+PGF1dGgtYWRkcmVzcz5D
aGlsZCBIZWFsdGggUmVzZWFyY2ggSW5zdGl0dXRlLCBXb21lbiZhcG9zO3MgJmFtcDsgQ2hpbGRy
ZW4mYXBvcztzIEhvc3BpdGFsLCA3MiBLaW5nIFdpbGxpYW0gUm9hZCwgTm9ydGggQWRlbGFpZGUs
IFNBLCBBdXN0cmFsaWEgNTAwNi4gbWFyaWEubWFrcmlkZXNAY3l3aHMuc2EuZ292LmF1PC9hdXRo
LWFkZHJlc3M+PHRpdGxlcz48dGl0bGU+TWFyaW5lIG9pbCwgYW5kIG90aGVyIHByb3N0YWdsYW5k
aW4gcHJlY3Vyc29yLCBzdXBwbGVtZW50YXRpb24gZm9yIHByZWduYW5jeSB1bmNvbXBsaWNhdGVk
IGJ5IHByZS1lY2xhbXBzaWEgb3IgaW50cmF1dGVyaW5lIGdyb3d0aCByZXN0cmlj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M0
MDI8L3BhZ2VzPjxudW1iZXI+MzwvbnVtYmVyPjxrZXl3b3Jkcz48a2V5d29yZD5EaWV0YXJ5IFN1
cHBsZW1lbnRzPC9rZXl3b3JkPjxrZXl3b3JkPkZlbWFsZTwva2V5d29yZD48a2V5d29yZD5GZXRh
bCBEZWF0aC9wcmV2ZW50aW9uICZhbXA7IGNvbnRyb2w8L2tleXdvcmQ+PGtleXdvcmQ+RmV0YWwg
R3Jvd3RoIFJldGFyZGF0aW9uLypwcmV2ZW50aW9uICZhbXA7IGNvbnRyb2w8L2tleXdvcmQ+PGtl
eXdvcmQ+RmlzaCBPaWxzLyp0aGVyYXBldXRpYyB1c2U8L2tleXdvcmQ+PGtleXdvcmQ+R2VzdGF0
aW9uYWwgQWdlPC9rZXl3b3JkPjxrZXl3b3JkPkh1bWFuczwva2V5d29yZD48a2V5d29yZD5JbmZh
bnQsIExvdyBCaXJ0aCBXZWlnaHQ8L2tleXdvcmQ+PGtleXdvcmQ+SW5mYW50LCBOZXdib3JuPC9r
ZXl3b3JkPjxrZXl3b3JkPipJbmZhbnQsIFNtYWxsIGZvciBHZXN0YXRpb25hbCBBZ2U8L2tleXdv
cmQ+PGtleXdvcmQ+UHJlLUVjbGFtcHNpYS8qcHJldmVudGlvbiAmYW1wOyBjb250cm9sPC9rZXl3
b3JkPjxrZXl3b3JkPlByZWduYW5jeTwva2V5d29yZD48a2V5d29yZD5QcmVnbmFuY3ksIEhpZ2gt
Umlzazwva2V5d29yZD48a2V5d29yZD5QcmVtYXR1cmUgQmlydGgvKnByZXZlbnRpb24gJmFtcDsg
Y29udHJvbDwva2V5d29yZD48a2V5d29yZD5SYW5kb21pemVkIENvbnRyb2xsZWQgVHJpYWxzIGFz
IFRvcGljPC9rZXl3b3JkPjxrZXl3b3JkPlNlYWZvb2Q8L2tleXdvcmQ+PC9rZXl3b3Jkcz48ZGF0
ZXM+PHllYXI+MjAwNjwveWVhcj48L2RhdGVzPjxpc2JuPjE0NjktNDkzWCAoRWxlY3Ryb25pYykm
I3hEOzEzNjEtNjEzNyAoTGlua2luZyk8L2lzYm4+PGFjY2Vzc2lvbi1udW0+MTY4NTYwMDY8L2Fj
Y2Vzc2lvbi1udW0+PHVybHM+PHJlbGF0ZWQtdXJscz48dXJsPmh0dHA6Ly93d3cubmNiaS5ubG0u
bmloLmdvdi9wdWJtZWQvMTY4NTYwMDY8L3VybD48L3JlbGF0ZWQtdXJscz48L3VybHM+PGVsZWN0
cm9uaWMtcmVzb3VyY2UtbnVtPjEwLjEwMDIvMTQ2NTE4NTguQ0QwMDM0MDIucHViMjwvZWxlY3Ry
b25pYy1yZXNvdXJjZS1udW0+PC9yZWNvcmQ+PC9DaXRlPjxDaXRlPjxBdXRob3I+SG9ydmF0aDwv
QXV0aG9yPjxZZWFyPjIwMDc8L1llYXI+PFJlY051bT4xMDc0MzwvUmVjTnVtPjxyZWNvcmQ+PHJl
Yy1udW1iZXI+MTA3NDM8L3JlYy1udW1iZXI+PGZvcmVpZ24ta2V5cz48a2V5IGFwcD0iRU4iIGRi
LWlkPSJ2cHI1cGFkOWc1NXhlZ2Vmc3JvNWU1Mml0ZjV4ZnBkNWFyenMiIHRpbWVzdGFtcD0iMTQ1
NjgyNTk4MCI+MTA3NDM8L2tleT48L2ZvcmVpZ24ta2V5cz48cmVmLXR5cGUgbmFtZT0iSm91cm5h
bCBBcnRpY2xlIj4xNzwvcmVmLXR5cGU+PGNvbnRyaWJ1dG9ycz48YXV0aG9ycz48YXV0aG9yPkhv
cnZhdGgsIEEuPC9hdXRob3I+PGF1dGhvcj5Lb2xldHprbywgQi48L2F1dGhvcj48YXV0aG9yPlN6
YWpld3NrYSwgSC48L2F1dGhvcj48L2F1dGhvcnM+PC9jb250cmlidXRvcnM+PGF1dGgtYWRkcmVz
cz5UaGUgU2Vjb25kIERlcGFydG1lbnQgb2YgUGFlZGlhdHJpY3MgKElJIEthdGVkcmEgUGVkaWF0
cmlpKSwgVGhlIE1lZGljYWwgVW5pdmVyc2l0eSBvZiBXYXJzYXcsIDAxLTE4NCBXYXJzYXcsIER6
aWFsZG93c2thIDEsIFBvbGFuZC48L2F1dGgtYWRkcmVzcz48dGl0bGVzPjx0aXRsZT5FZmZlY3Qg
b2Ygc3VwcGxlbWVudGF0aW9uIG9mIHdvbWVuIGluIGhpZ2gtcmlzayBwcmVnbmFuY2llcyB3aXRo
IGxvbmctY2hhaW4gcG9seXVuc2F0dXJhdGVkIGZhdHR5IGFjaWRzIG9uIHByZWduYW5jeSBvdXRj
b21lcyBhbmQgZ3Jvd3RoIG1lYXN1cmVzIGF0IGJpcnRoOiBhIG1ldGEtYW5hbHlzaXMgb2YgcmFu
ZG9taXplZCBjb250cm9sbGVkIHRyaWFsczwvdGl0bGU+PHNlY29uZGFyeS10aXRsZT5CciBKIE51
dHI8L3NlY29uZGFyeS10aXRsZT48YWx0LXRpdGxlPlRoZSBCcml0aXNoIGpvdXJuYWwgb2YgbnV0
cml0aW9uPC9hbHQtdGl0bGU+PC90aXRsZXM+PHBlcmlvZGljYWw+PGZ1bGwtdGl0bGU+QnIgSiBO
dXRyPC9mdWxsLXRpdGxlPjwvcGVyaW9kaWNhbD48YWx0LXBlcmlvZGljYWw+PGZ1bGwtdGl0bGU+
VGhlIEJyaXRpc2ggam91cm5hbCBvZiBudXRyaXRpb248L2Z1bGwtdGl0bGU+PC9hbHQtcGVyaW9k
aWNhbD48cGFnZXM+MjUzLTk8L3BhZ2VzPjx2b2x1bWU+OTg8L3ZvbHVtZT48bnVtYmVyPjI8L251
bWJlcj48a2V5d29yZHM+PGtleXdvcmQ+QmlydGggV2VpZ2h0PC9rZXl3b3JkPjxrZXl3b3JkPipE
aWV0YXJ5IFN1cHBsZW1lbnRzPC9rZXl3b3JkPjxrZXl3b3JkPkZhdHR5IEFjaWRzLCBVbnNhdHVy
YXRlZC8qYWRtaW5pc3RyYXRpb24gJmFtcDsgZG9zYWdlPC9rZXl3b3JkPjxrZXl3b3JkPkZlbWFs
ZTwva2V5d29yZD48a2V5d29yZD5GZXRhbCBHcm93dGggUmV0YXJkYXRpb24vcHJldmVudGlvbiAm
YW1wOyBjb250cm9sPC9rZXl3b3JkPjxrZXl3b3JkPkh1bWFuczwva2V5d29yZD48a2V5d29yZD5J
bmZhbnQsIE5ld2Jvcm48L2tleXdvcmQ+PGtleXdvcmQ+SW5mYW50LCBQcmVtYXR1cmU8L2tleXdv
cmQ+PGtleXdvcmQ+UHJlZ25hbmN5PC9rZXl3b3JkPjxrZXl3b3JkPlByZWduYW5jeSBDb21wbGlj
YXRpb25zL3ByZXZlbnRpb24gJmFtcDsgY29udHJvbDwva2V5d29yZD48a2V5d29yZD4qUHJlZ25h
bmN5IE91dGNvbWU8L2tleXdvcmQ+PGtleXdvcmQ+KlByZWduYW5jeSwgSGlnaC1SaXNrPC9rZXl3
b3JkPjxrZXl3b3JkPlJhbmRvbWl6ZWQgQ29udHJvbGxlZCBUcmlhbHMgYXMgVG9waWM8L2tleXdv
cmQ+PGtleXdvcmQ+VGltZSBGYWN0b3JzPC9rZXl3b3JkPjwva2V5d29yZHM+PGRhdGVzPjx5ZWFy
PjIwMDc8L3llYXI+PHB1Yi1kYXRlcz48ZGF0ZT5BdWc8L2RhdGU+PC9wdWItZGF0ZXM+PC9kYXRl
cz48aXNibj4wMDA3LTExNDUgKFByaW50KSYjeEQ7MDAwNy0xMTQ1IChMaW5raW5nKTwvaXNibj48
YWNjZXNzaW9uLW51bT4xNzQxOTg4OTwvYWNjZXNzaW9uLW51bT48dXJscz48cmVsYXRlZC11cmxz
Pjx1cmw+aHR0cDovL3d3dy5uY2JpLm5sbS5uaWguZ292L3B1Ym1lZC8xNzQxOTg4OTwvdXJsPjwv
cmVsYXRlZC11cmxzPjwvdXJscz48ZWxlY3Ryb25pYy1yZXNvdXJjZS1udW0+MTAuMTAxNy9TMDAw
NzExNDUwNzcwOTA3ODwvZWxlY3Ryb25pYy1yZXNvdXJjZS1udW0+PC9yZWNvcmQ+PC9DaXRlPjwv
RW5kTm90ZT5=
</w:fldData>
        </w:fldChar>
      </w:r>
      <w:r w:rsidR="00F56310" w:rsidRPr="003125D5">
        <w:rPr>
          <w:rFonts w:ascii="Times New Roman" w:hAnsi="Times New Roman"/>
          <w:color w:val="000000" w:themeColor="text1"/>
          <w:sz w:val="24"/>
          <w:szCs w:val="24"/>
          <w:lang w:val="en-US"/>
        </w:rPr>
        <w:instrText xml:space="preserve"> ADDIN EN.CITE </w:instrText>
      </w:r>
      <w:r w:rsidR="00F56310" w:rsidRPr="003125D5">
        <w:rPr>
          <w:rFonts w:ascii="Times New Roman" w:hAnsi="Times New Roman"/>
          <w:color w:val="000000" w:themeColor="text1"/>
          <w:sz w:val="24"/>
          <w:szCs w:val="24"/>
          <w:lang w:val="en-US"/>
        </w:rPr>
        <w:fldChar w:fldCharType="begin">
          <w:fldData xml:space="preserve">PEVuZE5vdGU+PENpdGU+PEF1dGhvcj5TemFqZXdza2E8L0F1dGhvcj48WWVhcj4yMDA2PC9ZZWFy
PjxSZWNOdW0+MTAzMjM8L1JlY051bT48RGlzcGxheVRleHQ+KDE3LTE5KTwvRGlzcGxheVRleHQ+
PHJlY29yZD48cmVjLW51bWJlcj4xMDMyMzwvcmVjLW51bWJlcj48Zm9yZWlnbi1rZXlzPjxrZXkg
YXBwPSJFTiIgZGItaWQ9InZwcjVwYWQ5ZzU1eGVnZWZzcm81ZTUyaXRmNXhmcGQ1YXJ6cyIgdGlt
ZXN0YW1wPSIxNDI2NjY0NzAwIj4xMDMyMzwva2V5PjxrZXkgYXBwPSJFTldlYiIgZGItaWQ9IiI+
MDwva2V5PjwvZm9yZWlnbi1rZXlzPjxyZWYtdHlwZSBuYW1lPSJKb3VybmFsIEFydGljbGUiPjE3
PC9yZWYtdHlwZT48Y29udHJpYnV0b3JzPjxhdXRob3JzPjxhdXRob3I+U3phamV3c2thLCBILjwv
YXV0aG9yPjxhdXRob3I+SG9ydmF0aCwgQS48L2F1dGhvcj48YXV0aG9yPktvbGV0emtvLCBCLjwv
YXV0aG9yPjwvYXV0aG9ycz48L2NvbnRyaWJ1dG9ycz48YXV0aC1hZGRyZXNzPkRlcGFydG1lbnQg
b2YgUGFlZGlhdHJpYyBHYXN0cm9lbnRlcm9sb2d5IGFuZCBOdXRyaXRpb24sIFRoZSBNZWRpY2Fs
IFVuaXZlcnNpdHkgb2YgV2Fyc2F3LCBXYXJzYXcsIFBvbGFuZC4gaGFuaWFAaXBnYXRlLnBsPC9h
dXRoLWFkZHJlc3M+PHRpdGxlcz48dGl0bGU+RWZmZWN0IG9mIG4tMyBsb25nLWNoYWluIHBvbHl1
bnNhdHVyYXRlZCBmYXR0eSBhY2lkIHN1cHBsZW1lbnRhdGlvbiBvZiB3b21lbiB3aXRoIGxvdy1y
aXNrIHByZWduYW5jaWVzIG9uIHByZWduYW5jeSBvdXRjb21lcyBhbmQgZ3Jvd3RoIG1lYXN1cmVz
IGF0IGJpcnRoOiBhIG1ldGEtYW5hbHlzaXMgb2YgcmFuZG9taXplZCBjb250cm9sbGVkIHRyaWFs
cz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MzNy00NDwvcGFnZXM+PHZvbHVtZT44Mzwvdm9sdW1lPjxudW1i
ZXI+NjwvbnVtYmVyPjxrZXl3b3Jkcz48a2V5d29yZD5EaWV0YXJ5IFN1cHBsZW1lbnRzPC9rZXl3
b3JkPjxrZXl3b3JkPkZhdHR5IEFjaWRzLCBPbWVnYS0zL2FkbWluaXN0cmF0aW9uICZhbXA7IGRv
c2FnZS8qcGhhcm1hY29sb2d5PC9rZXl3b3JkPjxrZXl3b3JkPkZlbWFsZTwva2V5d29yZD48a2V5
d29yZD5GZXRhbCBEZXZlbG9wbWVudC8qZHJ1ZyBlZmZlY3RzPC9rZXl3b3JkPjxrZXl3b3JkPkh1
bWFuczwva2V5d29yZD48a2V5d29yZD5JbmZhbnQsIE5ld2Jvcm48L2tleXdvcmQ+PGtleXdvcmQ+
UHJlZ25hbmN5PC9rZXl3b3JkPjxrZXl3b3JkPipQcmVnbmFuY3kgT3V0Y29tZTwva2V5d29yZD48
a2V5d29yZD5SYW5kb21pemVkIENvbnRyb2xsZWQgVHJpYWxzIGFzIFRvcGljPC9rZXl3b3JkPjwv
a2V5d29yZHM+PGRhdGVzPjx5ZWFyPjIwMDY8L3llYXI+PHB1Yi1kYXRlcz48ZGF0ZT5KdW48L2Rh
dGU+PC9wdWItZGF0ZXM+PC9kYXRlcz48aXNibj4wMDAyLTkxNjUgKFByaW50KSYjeEQ7MDAwMi05
MTY1IChMaW5raW5nKTwvaXNibj48YWNjZXNzaW9uLW51bT4xNjc2Mjk0NTwvYWNjZXNzaW9uLW51
bT48dXJscz48cmVsYXRlZC11cmxzPjx1cmw+aHR0cDovL3d3dy5uY2JpLm5sbS5uaWguZ292L3B1
Ym1lZC8xNjc2Mjk0NTwvdXJsPjwvcmVsYXRlZC11cmxzPjwvdXJscz48L3JlY29yZD48L0NpdGU+
PENpdGU+PEF1dGhvcj5NYWtyaWRlczwvQXV0aG9yPjxZZWFyPjIwMDY8L1llYXI+PFJlY051bT4x
MDYxNTwvUmVjTnVtPjxyZWNvcmQ+PHJlYy1udW1iZXI+MTA2MTU8L3JlYy1udW1iZXI+PGZvcmVp
Z24ta2V5cz48a2V5IGFwcD0iRU4iIGRiLWlkPSJ2cHI1cGFkOWc1NXhlZ2Vmc3JvNWU1Mml0ZjV4
ZnBkNWFyenMiIHRpbWVzdGFtcD0iMTQ0NTUwODQ3NSI+MTA2MTU8L2tleT48a2V5IGFwcD0iRU5X
ZWIiIGRiLWlkPSIiPjA8L2tleT48L2ZvcmVpZ24ta2V5cz48cmVmLXR5cGUgbmFtZT0iSm91cm5h
bCBBcnRpY2xlIj4xNzwvcmVmLXR5cGU+PGNvbnRyaWJ1dG9ycz48YXV0aG9ycz48YXV0aG9yPk1h
a3JpZGVzLCBNLjwvYXV0aG9yPjxhdXRob3I+RHVsZXksIEwuPC9hdXRob3I+PGF1dGhvcj5PbHNl
biwgUy4gRi48L2F1dGhvcj48L2F1dGhvcnM+PC9jb250cmlidXRvcnM+PGF1dGgtYWRkcmVzcz5D
aGlsZCBIZWFsdGggUmVzZWFyY2ggSW5zdGl0dXRlLCBXb21lbiZhcG9zO3MgJmFtcDsgQ2hpbGRy
ZW4mYXBvcztzIEhvc3BpdGFsLCA3MiBLaW5nIFdpbGxpYW0gUm9hZCwgTm9ydGggQWRlbGFpZGUs
IFNBLCBBdXN0cmFsaWEgNTAwNi4gbWFyaWEubWFrcmlkZXNAY3l3aHMuc2EuZ292LmF1PC9hdXRo
LWFkZHJlc3M+PHRpdGxlcz48dGl0bGU+TWFyaW5lIG9pbCwgYW5kIG90aGVyIHByb3N0YWdsYW5k
aW4gcHJlY3Vyc29yLCBzdXBwbGVtZW50YXRpb24gZm9yIHByZWduYW5jeSB1bmNvbXBsaWNhdGVk
IGJ5IHByZS1lY2xhbXBzaWEgb3IgaW50cmF1dGVyaW5lIGdyb3d0aCByZXN0cmlj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M0
MDI8L3BhZ2VzPjxudW1iZXI+MzwvbnVtYmVyPjxrZXl3b3Jkcz48a2V5d29yZD5EaWV0YXJ5IFN1
cHBsZW1lbnRzPC9rZXl3b3JkPjxrZXl3b3JkPkZlbWFsZTwva2V5d29yZD48a2V5d29yZD5GZXRh
bCBEZWF0aC9wcmV2ZW50aW9uICZhbXA7IGNvbnRyb2w8L2tleXdvcmQ+PGtleXdvcmQ+RmV0YWwg
R3Jvd3RoIFJldGFyZGF0aW9uLypwcmV2ZW50aW9uICZhbXA7IGNvbnRyb2w8L2tleXdvcmQ+PGtl
eXdvcmQ+RmlzaCBPaWxzLyp0aGVyYXBldXRpYyB1c2U8L2tleXdvcmQ+PGtleXdvcmQ+R2VzdGF0
aW9uYWwgQWdlPC9rZXl3b3JkPjxrZXl3b3JkPkh1bWFuczwva2V5d29yZD48a2V5d29yZD5JbmZh
bnQsIExvdyBCaXJ0aCBXZWlnaHQ8L2tleXdvcmQ+PGtleXdvcmQ+SW5mYW50LCBOZXdib3JuPC9r
ZXl3b3JkPjxrZXl3b3JkPipJbmZhbnQsIFNtYWxsIGZvciBHZXN0YXRpb25hbCBBZ2U8L2tleXdv
cmQ+PGtleXdvcmQ+UHJlLUVjbGFtcHNpYS8qcHJldmVudGlvbiAmYW1wOyBjb250cm9sPC9rZXl3
b3JkPjxrZXl3b3JkPlByZWduYW5jeTwva2V5d29yZD48a2V5d29yZD5QcmVnbmFuY3ksIEhpZ2gt
Umlzazwva2V5d29yZD48a2V5d29yZD5QcmVtYXR1cmUgQmlydGgvKnByZXZlbnRpb24gJmFtcDsg
Y29udHJvbDwva2V5d29yZD48a2V5d29yZD5SYW5kb21pemVkIENvbnRyb2xsZWQgVHJpYWxzIGFz
IFRvcGljPC9rZXl3b3JkPjxrZXl3b3JkPlNlYWZvb2Q8L2tleXdvcmQ+PC9rZXl3b3Jkcz48ZGF0
ZXM+PHllYXI+MjAwNjwveWVhcj48L2RhdGVzPjxpc2JuPjE0NjktNDkzWCAoRWxlY3Ryb25pYykm
I3hEOzEzNjEtNjEzNyAoTGlua2luZyk8L2lzYm4+PGFjY2Vzc2lvbi1udW0+MTY4NTYwMDY8L2Fj
Y2Vzc2lvbi1udW0+PHVybHM+PHJlbGF0ZWQtdXJscz48dXJsPmh0dHA6Ly93d3cubmNiaS5ubG0u
bmloLmdvdi9wdWJtZWQvMTY4NTYwMDY8L3VybD48L3JlbGF0ZWQtdXJscz48L3VybHM+PGVsZWN0
cm9uaWMtcmVzb3VyY2UtbnVtPjEwLjEwMDIvMTQ2NTE4NTguQ0QwMDM0MDIucHViMjwvZWxlY3Ry
b25pYy1yZXNvdXJjZS1udW0+PC9yZWNvcmQ+PC9DaXRlPjxDaXRlPjxBdXRob3I+SG9ydmF0aDwv
QXV0aG9yPjxZZWFyPjIwMDc8L1llYXI+PFJlY051bT4xMDc0MzwvUmVjTnVtPjxyZWNvcmQ+PHJl
Yy1udW1iZXI+MTA3NDM8L3JlYy1udW1iZXI+PGZvcmVpZ24ta2V5cz48a2V5IGFwcD0iRU4iIGRi
LWlkPSJ2cHI1cGFkOWc1NXhlZ2Vmc3JvNWU1Mml0ZjV4ZnBkNWFyenMiIHRpbWVzdGFtcD0iMTQ1
NjgyNTk4MCI+MTA3NDM8L2tleT48L2ZvcmVpZ24ta2V5cz48cmVmLXR5cGUgbmFtZT0iSm91cm5h
bCBBcnRpY2xlIj4xNzwvcmVmLXR5cGU+PGNvbnRyaWJ1dG9ycz48YXV0aG9ycz48YXV0aG9yPkhv
cnZhdGgsIEEuPC9hdXRob3I+PGF1dGhvcj5Lb2xldHprbywgQi48L2F1dGhvcj48YXV0aG9yPlN6
YWpld3NrYSwgSC48L2F1dGhvcj48L2F1dGhvcnM+PC9jb250cmlidXRvcnM+PGF1dGgtYWRkcmVz
cz5UaGUgU2Vjb25kIERlcGFydG1lbnQgb2YgUGFlZGlhdHJpY3MgKElJIEthdGVkcmEgUGVkaWF0
cmlpKSwgVGhlIE1lZGljYWwgVW5pdmVyc2l0eSBvZiBXYXJzYXcsIDAxLTE4NCBXYXJzYXcsIER6
aWFsZG93c2thIDEsIFBvbGFuZC48L2F1dGgtYWRkcmVzcz48dGl0bGVzPjx0aXRsZT5FZmZlY3Qg
b2Ygc3VwcGxlbWVudGF0aW9uIG9mIHdvbWVuIGluIGhpZ2gtcmlzayBwcmVnbmFuY2llcyB3aXRo
IGxvbmctY2hhaW4gcG9seXVuc2F0dXJhdGVkIGZhdHR5IGFjaWRzIG9uIHByZWduYW5jeSBvdXRj
b21lcyBhbmQgZ3Jvd3RoIG1lYXN1cmVzIGF0IGJpcnRoOiBhIG1ldGEtYW5hbHlzaXMgb2YgcmFu
ZG9taXplZCBjb250cm9sbGVkIHRyaWFsczwvdGl0bGU+PHNlY29uZGFyeS10aXRsZT5CciBKIE51
dHI8L3NlY29uZGFyeS10aXRsZT48YWx0LXRpdGxlPlRoZSBCcml0aXNoIGpvdXJuYWwgb2YgbnV0
cml0aW9uPC9hbHQtdGl0bGU+PC90aXRsZXM+PHBlcmlvZGljYWw+PGZ1bGwtdGl0bGU+QnIgSiBO
dXRyPC9mdWxsLXRpdGxlPjwvcGVyaW9kaWNhbD48YWx0LXBlcmlvZGljYWw+PGZ1bGwtdGl0bGU+
VGhlIEJyaXRpc2ggam91cm5hbCBvZiBudXRyaXRpb248L2Z1bGwtdGl0bGU+PC9hbHQtcGVyaW9k
aWNhbD48cGFnZXM+MjUzLTk8L3BhZ2VzPjx2b2x1bWU+OTg8L3ZvbHVtZT48bnVtYmVyPjI8L251
bWJlcj48a2V5d29yZHM+PGtleXdvcmQ+QmlydGggV2VpZ2h0PC9rZXl3b3JkPjxrZXl3b3JkPipE
aWV0YXJ5IFN1cHBsZW1lbnRzPC9rZXl3b3JkPjxrZXl3b3JkPkZhdHR5IEFjaWRzLCBVbnNhdHVy
YXRlZC8qYWRtaW5pc3RyYXRpb24gJmFtcDsgZG9zYWdlPC9rZXl3b3JkPjxrZXl3b3JkPkZlbWFs
ZTwva2V5d29yZD48a2V5d29yZD5GZXRhbCBHcm93dGggUmV0YXJkYXRpb24vcHJldmVudGlvbiAm
YW1wOyBjb250cm9sPC9rZXl3b3JkPjxrZXl3b3JkPkh1bWFuczwva2V5d29yZD48a2V5d29yZD5J
bmZhbnQsIE5ld2Jvcm48L2tleXdvcmQ+PGtleXdvcmQ+SW5mYW50LCBQcmVtYXR1cmU8L2tleXdv
cmQ+PGtleXdvcmQ+UHJlZ25hbmN5PC9rZXl3b3JkPjxrZXl3b3JkPlByZWduYW5jeSBDb21wbGlj
YXRpb25zL3ByZXZlbnRpb24gJmFtcDsgY29udHJvbDwva2V5d29yZD48a2V5d29yZD4qUHJlZ25h
bmN5IE91dGNvbWU8L2tleXdvcmQ+PGtleXdvcmQ+KlByZWduYW5jeSwgSGlnaC1SaXNrPC9rZXl3
b3JkPjxrZXl3b3JkPlJhbmRvbWl6ZWQgQ29udHJvbGxlZCBUcmlhbHMgYXMgVG9waWM8L2tleXdv
cmQ+PGtleXdvcmQ+VGltZSBGYWN0b3JzPC9rZXl3b3JkPjwva2V5d29yZHM+PGRhdGVzPjx5ZWFy
PjIwMDc8L3llYXI+PHB1Yi1kYXRlcz48ZGF0ZT5BdWc8L2RhdGU+PC9wdWItZGF0ZXM+PC9kYXRl
cz48aXNibj4wMDA3LTExNDUgKFByaW50KSYjeEQ7MDAwNy0xMTQ1IChMaW5raW5nKTwvaXNibj48
YWNjZXNzaW9uLW51bT4xNzQxOTg4OTwvYWNjZXNzaW9uLW51bT48dXJscz48cmVsYXRlZC11cmxz
Pjx1cmw+aHR0cDovL3d3dy5uY2JpLm5sbS5uaWguZ292L3B1Ym1lZC8xNzQxOTg4OTwvdXJsPjwv
cmVsYXRlZC11cmxzPjwvdXJscz48ZWxlY3Ryb25pYy1yZXNvdXJjZS1udW0+MTAuMTAxNy9TMDAw
NzExNDUwNzcwOTA3ODwvZWxlY3Ryb25pYy1yZXNvdXJjZS1udW0+PC9yZWNvcmQ+PC9DaXRlPjwv
RW5kTm90ZT5=
</w:fldData>
        </w:fldChar>
      </w:r>
      <w:r w:rsidR="00F56310" w:rsidRPr="003125D5">
        <w:rPr>
          <w:rFonts w:ascii="Times New Roman" w:hAnsi="Times New Roman"/>
          <w:color w:val="000000" w:themeColor="text1"/>
          <w:sz w:val="24"/>
          <w:szCs w:val="24"/>
          <w:lang w:val="en-US"/>
        </w:rPr>
        <w:instrText xml:space="preserve"> ADDIN EN.CITE.DATA </w:instrText>
      </w:r>
      <w:r w:rsidR="00F56310" w:rsidRPr="003125D5">
        <w:rPr>
          <w:rFonts w:ascii="Times New Roman" w:hAnsi="Times New Roman"/>
          <w:color w:val="000000" w:themeColor="text1"/>
          <w:sz w:val="24"/>
          <w:szCs w:val="24"/>
          <w:lang w:val="en-US"/>
        </w:rPr>
      </w:r>
      <w:r w:rsidR="00F56310" w:rsidRPr="003125D5">
        <w:rPr>
          <w:rFonts w:ascii="Times New Roman" w:hAnsi="Times New Roman"/>
          <w:color w:val="000000" w:themeColor="text1"/>
          <w:sz w:val="24"/>
          <w:szCs w:val="24"/>
          <w:lang w:val="en-US"/>
        </w:rPr>
        <w:fldChar w:fldCharType="end"/>
      </w:r>
      <w:r w:rsidR="00CF07D6" w:rsidRPr="003125D5">
        <w:rPr>
          <w:rFonts w:ascii="Times New Roman" w:hAnsi="Times New Roman"/>
          <w:color w:val="000000" w:themeColor="text1"/>
          <w:sz w:val="24"/>
          <w:szCs w:val="24"/>
          <w:lang w:val="en-US"/>
        </w:rPr>
      </w:r>
      <w:r w:rsidR="00CF07D6"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17-19)</w:t>
      </w:r>
      <w:r w:rsidR="00CF07D6"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414B63" w:rsidRPr="003125D5">
        <w:rPr>
          <w:rFonts w:ascii="Times New Roman" w:hAnsi="Times New Roman"/>
          <w:color w:val="000000" w:themeColor="text1"/>
          <w:sz w:val="24"/>
          <w:szCs w:val="24"/>
          <w:lang w:val="en-US"/>
        </w:rPr>
        <w:t xml:space="preserve"> </w:t>
      </w:r>
      <w:r w:rsidR="00464393" w:rsidRPr="003125D5">
        <w:rPr>
          <w:rFonts w:ascii="Times New Roman" w:hAnsi="Times New Roman"/>
          <w:color w:val="000000" w:themeColor="text1"/>
          <w:sz w:val="24"/>
          <w:szCs w:val="24"/>
          <w:lang w:val="en-US"/>
        </w:rPr>
        <w:t>M</w:t>
      </w:r>
      <w:r w:rsidR="00DC42E0" w:rsidRPr="003125D5">
        <w:rPr>
          <w:rFonts w:ascii="Times New Roman" w:hAnsi="Times New Roman"/>
          <w:color w:val="000000" w:themeColor="text1"/>
          <w:sz w:val="24"/>
          <w:szCs w:val="24"/>
          <w:lang w:val="en-US"/>
        </w:rPr>
        <w:t xml:space="preserve">ost, but not all, observational studies </w:t>
      </w:r>
      <w:r w:rsidR="00464393" w:rsidRPr="003125D5">
        <w:rPr>
          <w:rFonts w:ascii="Times New Roman" w:hAnsi="Times New Roman"/>
          <w:color w:val="000000" w:themeColor="text1"/>
          <w:sz w:val="24"/>
          <w:szCs w:val="24"/>
          <w:lang w:val="en-US"/>
        </w:rPr>
        <w:t xml:space="preserve">reported similar findings with </w:t>
      </w:r>
      <w:r w:rsidR="00DC42E0" w:rsidRPr="003125D5">
        <w:rPr>
          <w:rFonts w:ascii="Times New Roman" w:hAnsi="Times New Roman"/>
          <w:color w:val="000000" w:themeColor="text1"/>
          <w:sz w:val="24"/>
          <w:szCs w:val="24"/>
          <w:lang w:val="en-US"/>
        </w:rPr>
        <w:t>maternal fish consumption</w:t>
      </w:r>
      <w:r w:rsidR="00030A18" w:rsidRPr="003125D5">
        <w:rPr>
          <w:rFonts w:ascii="Times New Roman" w:hAnsi="Times New Roman"/>
          <w:color w:val="000000" w:themeColor="text1"/>
          <w:sz w:val="24"/>
          <w:szCs w:val="24"/>
          <w:lang w:val="en-US"/>
        </w:rPr>
        <w:t xml:space="preserve"> </w:t>
      </w:r>
      <w:r w:rsidR="00464393" w:rsidRPr="003125D5">
        <w:rPr>
          <w:rFonts w:ascii="Times New Roman" w:hAnsi="Times New Roman"/>
          <w:color w:val="000000" w:themeColor="text1"/>
          <w:sz w:val="24"/>
          <w:szCs w:val="24"/>
          <w:lang w:val="en-US"/>
        </w:rPr>
        <w:t xml:space="preserve">as exposure </w:t>
      </w:r>
      <w:r w:rsidR="00DC42E0" w:rsidRPr="003125D5">
        <w:rPr>
          <w:rFonts w:ascii="Times New Roman" w:hAnsi="Times New Roman"/>
          <w:color w:val="000000" w:themeColor="text1"/>
          <w:sz w:val="24"/>
          <w:szCs w:val="24"/>
          <w:lang w:val="en-US"/>
        </w:rPr>
        <w:fldChar w:fldCharType="begin">
          <w:fldData xml:space="preserve">PEVuZE5vdGU+PENpdGU+PEF1dGhvcj5PbHNlbjwvQXV0aG9yPjxZZWFyPjIwMDI8L1llYXI+PFJl
Y051bT4xMDc1MDwvUmVjTnVtPjxEaXNwbGF5VGV4dD4oMjAtMjIpPC9EaXNwbGF5VGV4dD48cmVj
b3JkPjxyZWMtbnVtYmVyPjEwNzUwPC9yZWMtbnVtYmVyPjxmb3JlaWduLWtleXM+PGtleSBhcHA9
IkVOIiBkYi1pZD0idnByNXBhZDlnNTV4ZWdlZnNybzVlNTJpdGY1eGZwZDVhcnpzIiB0aW1lc3Rh
bXA9IjE0NTY4OTA1NTYiPjEwNzUwPC9rZXk+PGtleSBhcHA9IkVOV2ViIiBkYi1pZD0iIj4wPC9r
ZXk+PC9mb3JlaWduLWtleXM+PHJlZi10eXBlIG5hbWU9IkpvdXJuYWwgQXJ0aWNsZSI+MTc8L3Jl
Zi10eXBlPjxjb250cmlidXRvcnM+PGF1dGhvcnM+PGF1dGhvcj5PbHNlbiwgUy4gRi48L2F1dGhv
cj48L2F1dGhvcnM+PC9jb250cmlidXRvcnM+PGF1dGgtYWRkcmVzcz5TdGF0ZW5zIFNlcnVtIElu
c3QsIERhbmlzaCBFcGlkZW1pb2wgU2NpIEN0ciwgTWF0ZXJuIE51dHIgR3JwLCBESy0yMzAwIENv
cGVuaGFnZW4gUywgRGVubWFyayYjeEQ7U2tlamJ5IFVuaXYgSG9zcCwgRGVwdCBPYnN0ZXQgJmFt
cDsgR3luYWVjb2wsIEVwaWRlbWlvbCBSZXMgVW5pdCwgREstODIwMCBBYXJodXMsIERlbm1hcms8
L2F1dGgtYWRkcmVzcz48dGl0bGVzPjx0aXRsZT5Mb3cgY29uc3VtcHRpb24gb2Ygc2VhZm9vZCBp
biBlYXJseSBwcmVnbmFuY3kgYXMgYSByaXNrIGZhY3RvciBmb3IgcHJldGVybSBkZWxpdmVyeTog
cHJvc3BlY3RpdmUgY29ob3J0IHN0dWR5PC90aXRsZT48c2Vjb25kYXJ5LXRpdGxlPkJtajwvc2Vj
b25kYXJ5LXRpdGxlPjxhbHQtdGl0bGU+QnJpdCBNZWQgSjwvYWx0LXRpdGxlPjwvdGl0bGVzPjxw
ZXJpb2RpY2FsPjxmdWxsLXRpdGxlPkJNSjwvZnVsbC10aXRsZT48YWJici0xPkJNSjwvYWJici0x
PjwvcGVyaW9kaWNhbD48cGFnZXM+NDQ3LTQ1MDwvcGFnZXM+PHZvbHVtZT4zMjQ8L3ZvbHVtZT48
bnVtYmVyPjczMzU8L251bWJlcj48a2V5d29yZHM+PGtleXdvcmQ+bi0zIGZhdHR5LWFjaWRzPC9r
ZXl3b3JkPjxrZXl3b3JkPmZpc2gtb2lsIHN1cHBsZW1lbnRhdGlvbjwva2V5d29yZD48a2V5d29y
ZD5nZXN0YXRpb25hbC1hZ2U8L2tleXdvcmQ+PGtleXdvcmQ+YmlydGgtd2VpZ2h0PC9rZXl3b3Jk
PjxrZXl3b3JkPmNvbnRyb2xsZWQgdHJpYWw8L2tleXdvcmQ+PGtleXdvcmQ+ZmV0YWwgZ3Jvd3Ro
PC9rZXl3b3JkPjxrZXl3b3JkPm1hcmluZSBmYXQ8L2tleXdvcmQ+PGtleXdvcmQ+aW5jcmVhc2U8
L2tleXdvcmQ+PGtleXdvcmQ+ZGV0ZXJtaW5hbnQ8L2tleXdvcmQ+PGtleXdvcmQ+ZHVyYXRpb248
L2tleXdvcmQ+PC9rZXl3b3Jkcz48ZGF0ZXM+PHllYXI+MjAwMjwveWVhcj48cHViLWRhdGVzPjxk
YXRlPkZlYiAyMzwvZGF0ZT48L3B1Yi1kYXRlcz48L2RhdGVzPjxpc2JuPjA5NTk4MTM4JiN4RDsx
NDY4NTgzMzwvaXNibj48YWNjZXNzaW9uLW51bT5XT1M6MDAwMTc0MTM2MzAwMDE0PC9hY2Nlc3Np
b24tbnVtPjx1cmxzPjxyZWxhdGVkLXVybHM+PHVybD4mbHQ7R28gdG8gSVNJJmd0OzovL1dPUzow
MDAxNzQxMzYzMDAwMTQ8L3VybD48L3JlbGF0ZWQtdXJscz48L3VybHM+PGVsZWN0cm9uaWMtcmVz
b3VyY2UtbnVtPjEwLjExMzYvYm1qLjMyNC43MzM1LjQ0NzwvZWxlY3Ryb25pYy1yZXNvdXJjZS1u
dW0+PGxhbmd1YWdlPkVuZ2xpc2g8L2xhbmd1YWdlPjwvcmVjb3JkPjwvQ2l0ZT48Q2l0ZT48QXV0
aG9yPk9rZW48L0F1dGhvcj48WWVhcj4yMDA0PC9ZZWFyPjxSZWNOdW0+MTAwMTc8L1JlY051bT48
cmVjb3JkPjxyZWMtbnVtYmVyPjEwMDE3PC9yZWMtbnVtYmVyPjxmb3JlaWduLWtleXM+PGtleSBh
cHA9IkVOIiBkYi1pZD0idnByNXBhZDlnNTV4ZWdlZnNybzVlNTJpdGY1eGZwZDVhcnpzIiB0aW1l
c3RhbXA9IjEzODAwNDEzNzgiPjEwMDE3PC9rZXk+PGtleSBhcHA9IkVOV2ViIiBkYi1pZD0iIj4w
PC9rZXk+PC9mb3JlaWduLWtleXM+PHJlZi10eXBlIG5hbWU9IkpvdXJuYWwgQXJ0aWNsZSI+MTc8
L3JlZi10eXBlPjxjb250cmlidXRvcnM+PGF1dGhvcnM+PGF1dGhvcj5Pa2VuLCBFLjwvYXV0aG9y
PjxhdXRob3I+S2xlaW5tYW4sIEsuIFAuPC9hdXRob3I+PGF1dGhvcj5PbHNlbiwgUy4gRi48L2F1
dGhvcj48YXV0aG9yPlJpY2gtRWR3YXJkcywgSi4gVy48L2F1dGhvcj48YXV0aG9yPkdpbGxtYW4s
IE0uIFcuPC9hdXRob3I+PC9hdXRob3JzPjwvY29udHJpYnV0b3JzPjxhdXRoLWFkZHJlc3M+RGVw
YXJ0bWVudCBvZiBBbWJ1bGF0b3J5IENhcmUgYW5kIFByZXZlbnRpb24sIEhhcnZhcmQgTWVkaWNh
bCBTY2hvb2wgYW5kIEhhcnZhcmQgUGlsZ3JpbSBIZWFsdGggQ2FyZSwgQm9zdG9uLCBNQSwgVVNB
LiBlbWlseV9va2VuQGhhcnZhcmRwaWxncmltLm9yZyAmbHQ7ZW1pbHlfb2tlbkBoYXJ2YXJkcGls
Z3JpbS5vcmcmZ3Q7PC9hdXRoLWFkZHJlc3M+PHRpdGxlcz48dGl0bGU+QXNzb2NpYXRpb25zIG9m
IHNlYWZvb2QgYW5kIGVsb25nYXRlZCBuLTMgZmF0dHkgYWNpZCBpbnRha2Ugd2l0aCBmZXRhbCBn
cm93dGggYW5kIGxlbmd0aCBvZiBnZXN0YXRpb246IHJlc3VsdHMgZnJvbSBhIFVTIHByZWduYW5j
eSBjb2hvcnQ8L3RpdGxlPjxzZWNvbmRhcnktdGl0bGU+QW0gSiBFcGlkZW1pb2w8L3NlY29uZGFy
eS10aXRsZT48YWx0LXRpdGxlPkFtZXJpY2FuIGpvdXJuYWwgb2YgZXBpZGVtaW9sb2d5PC9hbHQt
dGl0bGU+PC90aXRsZXM+PHBlcmlvZGljYWw+PGZ1bGwtdGl0bGU+QW0gSiBFcGlkZW1pb2w8L2Z1
bGwtdGl0bGU+PC9wZXJpb2RpY2FsPjxhbHQtcGVyaW9kaWNhbD48ZnVsbC10aXRsZT5BbWVyaWNh
biBKb3VybmFsIG9mIEVwaWRlbWlvbG9neTwvZnVsbC10aXRsZT48YWJici0xPkFtIEogRXBpZGVt
aW9sPC9hYmJyLTE+PC9hbHQtcGVyaW9kaWNhbD48cGFnZXM+Nzc0LTgzPC9wYWdlcz48dm9sdW1l
PjE2MDwvdm9sdW1lPjxudW1iZXI+ODwvbnVtYmVyPjxrZXl3b3Jkcz48a2V5d29yZD4qQmlydGgg
V2VpZ2h0PC9rZXl3b3JkPjxrZXl3b3JkPkRpZXQgU3VydmV5czwva2V5d29yZD48a2V5d29yZD4q
RW1icnlvbmljIGFuZCBGZXRhbCBEZXZlbG9wbWVudDwva2V5d29yZD48a2V5d29yZD5FbmVyZ3kg
SW50YWtlPC9rZXl3b3JkPjxrZXl3b3JkPkZhdHR5IEFjaWRzLCBPbWVnYS0zLyphZG1pbmlzdHJh
dGlvbiAmYW1wOyBkb3NhZ2U8L2tleXdvcmQ+PGtleXdvcmQ+RmVtYWxlPC9rZXl3b3JkPjxrZXl3
b3JkPkZldGFsIEdyb3d0aCBSZXRhcmRhdGlvbi9lcGlkZW1pb2xvZ3kvZXRpb2xvZ3kvcHJldmVu
dGlvbiAmYW1wOyBjb250cm9sPC9rZXl3b3JkPjxrZXl3b3JkPipHZXN0YXRpb25hbCBBZ2U8L2tl
eXdvcmQ+PGtleXdvcmQ+SHVtYW5zPC9rZXl3b3JkPjxrZXl3b3JkPkluZmFudCwgTG93IEJpcnRo
IFdlaWdodDwva2V5d29yZD48a2V5d29yZD5JbmZhbnQsIE5ld2Jvcm48L2tleXdvcmQ+PGtleXdv
cmQ+SW5mYW50LCBTbWFsbCBmb3IgR2VzdGF0aW9uYWwgQWdlPC9rZXl3b3JkPjxrZXl3b3JkPkxp
bmVhciBNb2RlbHM8L2tleXdvcmQ+PGtleXdvcmQ+TG9naXN0aWMgTW9kZWxzPC9rZXl3b3JkPjxr
ZXl3b3JkPk1hbGU8L2tleXdvcmQ+PGtleXdvcmQ+TWFzc2FjaHVzZXR0cy9lcGlkZW1pb2xvZ3k8
L2tleXdvcmQ+PGtleXdvcmQ+TXVsdGl2YXJpYXRlIEFuYWx5c2lzPC9rZXl3b3JkPjxrZXl3b3Jk
Pk9iZXNpdHkvY29tcGxpY2F0aW9ucy9lcGlkZW1pb2xvZ3k8L2tleXdvcmQ+PGtleXdvcmQ+T2Jz
dGV0cmljIExhYm9yLCBQcmVtYXR1cmUvZXBpZGVtaW9sb2d5L2V0aW9sb2d5L3ByZXZlbnRpb24g
JmFtcDsgY29udHJvbDwva2V5d29yZD48a2V5d29yZD5QcmVnbmFuY3k8L2tleXdvcmQ+PGtleXdv
cmQ+UHJlZ25hbmN5IENvbXBsaWNhdGlvbnMvZXBpZGVtaW9sb2d5PC9rZXl3b3JkPjxrZXl3b3Jk
PlByZWduYW5jeSBPdXRjb21lL2VwaWRlbWlvbG9neTwva2V5d29yZD48a2V5d29yZD5Qcm9zcGVj
dGl2ZSBTdHVkaWVzPC9rZXl3b3JkPjxrZXl3b3JkPlJpc2sgRmFjdG9yczwva2V5d29yZD48a2V5
d29yZD4qU2VhZm9vZDwva2V5d29yZD48a2V5d29yZD5TbW9raW5nL2FkdmVyc2UgZWZmZWN0cy9l
cGlkZW1pb2xvZ3k8L2tleXdvcmQ+PGtleXdvcmQ+U3VydmV5cyBhbmQgUXVlc3Rpb25uYWlyZXM8
L2tleXdvcmQ+PC9rZXl3b3Jkcz48ZGF0ZXM+PHllYXI+MjAwNDwveWVhcj48cHViLWRhdGVzPjxk
YXRlPk9jdCAxNTwvZGF0ZT48L3B1Yi1kYXRlcz48L2RhdGVzPjxpc2JuPjAwMDItOTI2MiAoUHJp
bnQpJiN4RDswMDAyLTkyNjIgKExpbmtpbmcpPC9pc2JuPjxhY2Nlc3Npb24tbnVtPjE1NDY2NTAw
PC9hY2Nlc3Npb24tbnVtPjx1cmxzPjxyZWxhdGVkLXVybHM+PHVybD5odHRwOi8vd3d3Lm5jYmku
bmxtLm5paC5nb3YvcHVibWVkLzE1NDY2NTAwPC91cmw+PC9yZWxhdGVkLXVybHM+PC91cmxzPjxj
dXN0b20yPjE5OTQ5MjA8L2N1c3RvbTI+PGVsZWN0cm9uaWMtcmVzb3VyY2UtbnVtPjEwLjEwOTMv
YWplL2t3aDI4MjwvZWxlY3Ryb25pYy1yZXNvdXJjZS1udW0+PC9yZWNvcmQ+PC9DaXRlPjxDaXRl
PjxBdXRob3I+TGV2ZW50YWtvdTwvQXV0aG9yPjxZZWFyPjIwMTQ8L1llYXI+PFJlY051bT4xMDc1
MTwvUmVjTnVtPjxyZWNvcmQ+PHJlYy1udW1iZXI+MTA3NTE8L3JlYy1udW1iZXI+PGZvcmVpZ24t
a2V5cz48a2V5IGFwcD0iRU4iIGRiLWlkPSJ2cHI1cGFkOWc1NXhlZ2Vmc3JvNWU1Mml0ZjV4ZnBk
NWFyenMiIHRpbWVzdGFtcD0iMTQ1Njg5MTE5NiI+MTA3NTE8L2tleT48a2V5IGFwcD0iRU5XZWIi
IGRiLWlkPSIiPjA8L2tleT48L2ZvcmVpZ24ta2V5cz48cmVmLXR5cGUgbmFtZT0iSm91cm5hbCBB
cnRpY2xlIj4xNzwvcmVmLXR5cGU+PGNvbnRyaWJ1dG9ycz48YXV0aG9ycz48YXV0aG9yPkxldmVu
dGFrb3UsIFYuPC9hdXRob3I+PGF1dGhvcj5Sb3VtZWxpb3Rha2ksIFQuPC9hdXRob3I+PGF1dGhv
cj5NYXJ0aW5leiwgRC48L2F1dGhvcj48YXV0aG9yPkJhcnJvcywgSC48L2F1dGhvcj48YXV0aG9y
PkJyYW50c2FldGVyLCBBLiBMLjwvYXV0aG9yPjxhdXRob3I+Q2FzYXMsIE0uPC9hdXRob3I+PGF1
dGhvcj5DaGFybGVzLCBNLiBBLjwvYXV0aG9yPjxhdXRob3I+Q29yZGllciwgUy48L2F1dGhvcj48
YXV0aG9yPkVnZ2VzYm8sIE0uPC9hdXRob3I+PGF1dGhvcj52YW4gRWlqc2RlbiwgTS48L2F1dGhv
cj48YXV0aG9yPkZvcmFzdGllcmUsIEYuPC9hdXRob3I+PGF1dGhvcj5HZWhyaW5nLCBVLjwvYXV0
aG9yPjxhdXRob3I+R292YXJ0cywgRS48L2F1dGhvcj48YXV0aG9yPkhhbGxkb3Jzc29uLCBULiBJ
LjwvYXV0aG9yPjxhdXRob3I+SGFua2UsIFcuPC9hdXRob3I+PGF1dGhvcj5IYXVnZW4sIE0uPC9h
dXRob3I+PGF1dGhvcj5IZXBwZSwgRC4gSC48L2F1dGhvcj48YXV0aG9yPkhldWRlLCBCLjwvYXV0
aG9yPjxhdXRob3I+SW5za2lwLCBILiBNLjwvYXV0aG9yPjxhdXRob3I+SmFkZG9lLCBWLiBXLjwv
YXV0aG9yPjxhdXRob3I+SmFuc2VuLCBNLjwvYXV0aG9yPjxhdXRob3I+S2VsbGVoZXIsIEMuPC9h
dXRob3I+PGF1dGhvcj5NZWx0emVyLCBILiBNLjwvYXV0aG9yPjxhdXRob3I+TWVybGV0dGksIEYu
PC9hdXRob3I+PGF1dGhvcj5Nb2x0by1QdWlnbWFydGksIEMuPC9hdXRob3I+PGF1dGhvcj5Nb21t
ZXJzLCBNLjwvYXV0aG9yPjxhdXRob3I+TXVyY2lhLCBNLjwvYXV0aG9yPjxhdXRob3I+T2xpdmVp
cmEsIEEuPC9hdXRob3I+PGF1dGhvcj5PbHNlbiwgUy4gRi48L2F1dGhvcj48YXV0aG9yPlBlbGUs
IEYuPC9hdXRob3I+PGF1dGhvcj5Qb2xhbnNrYSwgSy48L2F1dGhvcj48YXV0aG9yPlBvcnRhLCBE
LjwvYXV0aG9yPjxhdXRob3I+UmljaGlhcmRpLCBMLjwvYXV0aG9yPjxhdXRob3I+Um9iaW5zb24s
IFMuIE0uPC9hdXRob3I+PGF1dGhvcj5TdGlndW0sIEguPC9hdXRob3I+PGF1dGhvcj5TdHJvbSwg
TS48L2F1dGhvcj48YXV0aG9yPlN1bnllciwgSi48L2F1dGhvcj48YXV0aG9yPlRoaWpzLCBDLjwv
YXV0aG9yPjxhdXRob3I+Vmlsam9lbiwgSy48L2F1dGhvcj48YXV0aG9yPlZyaWprb3R0ZSwgVC4g
Ry48L2F1dGhvcj48YXV0aG9yPldpamdhLCBBLiBILjwvYXV0aG9yPjxhdXRob3I+S29nZXZpbmFz
LCBNLjwvYXV0aG9yPjxhdXRob3I+VnJpamhlaWQsIE0uPC9hdXRob3I+PGF1dGhvcj5DaGF0emks
IEwuPC9hdXRob3I+PC9hdXRob3JzPjwvY29udHJpYnV0b3JzPjxhdXRoLWFkZHJlc3M+RGVwYXJ0
bWVudCBvZiBTb2NpYWwgTWVkaWNpbmUsIEZhY3VsdHkgb2YgTWVkaWNpbmUsIFVuaXZlcnNpdHkg
b2YgQ3JldGUsIEhlcmFrbGlvbiwgR3JlZWNlIChWTCwgVFIsIGFuZCBMQyk7IHRoZSBDZW50cmUg
Zm9yIFJlc2VhcmNoIGluIEVudmlyb25tZW50YWwgRXBpZGVtaW9sb2d5LCBCYXJjZWxvbmEsIFNw
YWluIChETSwgTUMsIEpTLCBNSywgYW5kIE1WKTsgdGhlIEhvc3BpdGFsIGRlbCBNYXIgTWVkaWNh
bCBSZXNlYXJjaCBJbnN0aXR1dGUsIEJhcmNlbG9uYSwgU3BhaW4gKERNLCBNQywgSlMsIE1LLCBh
bmQgTVYpOyB0aGUgRGVwYXJ0bWVudCBvZiBDbGluaWNhbCBFcGlkZW1pb2xvZ3ksIFByZWRpY3Rp
dmUgTWVkaWNpbmUgYW5kIFB1YmxpYyBIZWFsdGggYW5kIENhcmRpb3Zhc2N1bGFyIFJlc2VhcmNo
ICZhbXA7IERldmVsb3BtZW50IFVuaXQsIFVuaXZlcnNpdHkgb2YgUG9ydG8gTWVkaWNhbCBTY2hv
b2wsIFBvcnRvLCBQb3J0dWdhbCAoSEIgYW5kIEFPKTsgdGhlIFB1YmxpYyBIZWFsdGggSW5zdGl0
dXRlLCBVbml2ZXJzaXR5IG9mIFBvcnRvLCBQb3J0dWdhbCAoSEIgYW5kIEFPKTsgdGhlIERlcGFy
dG1lbnQgZm9yIEdlbmVzIGFuZCBFbnZpcm9ubWVudCAoTUUpIGFuZCBEZXBhcnRtZW50IG9mIENo
cm9uaWMgRGlzZWFzZXMgKEhTKSwgRGl2aXNpb24gb2YgRXBpZGVtaW9sb2d5LCBhbmQgdGhlIERp
dmlzaW9uIG9mIEVudmlyb25tZW50YWwgTWVkaWNpbmUgKEEtTEIsIE1ILCBhbmQgSE1IKSwgTm9y
d2VnaWFuIEluc3RpdHV0ZSBvZiBQdWJsaWMgSGVhbHRoLCBPc2xvLCBOb3J3YXk7IHRoZSBDZW50
cm8gZGUgSW52ZXN0aWdhY2lvbiBCaW9tZWRpY2EgZW4gUmVkIGRlIEVwaWRlbWlvbG9naWEgeSBT
YWx1ZCBQdWJsaWNhLCBJbnN0aXR1dG8gZGUgU2FsdWQgQ2FybG9zIElJSSwgTWFkcmlkLCBTcGFp
biAoTUMsIE0gTXVyY2lhLCBKUywgTUssIGFuZCBNVik7IHRoZSBJbnN0aXR1dCBOYXRpb25hbCBk
ZSBsYSBTYW50ZSBldCBkZSBsYSBSZWNoZXJjaGUgTWVkaWNhbGUgKElOU0VSTSksIENlbnRyZSBm
b3IgUmVzZWFyY2ggaW4gRXBpZGVtaW9sb2d5IGFuZCBQb3B1bGF0aW9uIEhlYWx0aCwgVTEwMTgs
IExpZmVsb25nIEVwaWRlbWlvbG9neSBvZiBPYmVzaXR5LCBEaWFiZXRlcyBhbmQgUmVuYWwgRGlz
ZWFzZSBUZWFtLCBWaWxsZWp1aWYsIEZyYW5jZSAoTS1BQyBhbmQgQkgpOyB0aGUgVW5pdmVyc2l0
eSBQYXJpcy1TdWQsIFVNUlMgMTAxOCwgbGUgS3JlbWxpbiBCaWNldHJlLCBGcmFuY2UgKE0tQUMg
YW5kIEJIKTsgdGhlIElOU0VSTSBVTVIgMTA4NSwgSW5zdGl0dXQgZGUgUmVjaGVyY2hlIFNhbnRl
IEVudmlyb25uZW1lbnQgJmFtcDsgVHJhdmFpbCwgVW5pdmVyc2l0ZSBkZSBSZW5uZXMgMSwgUmVu
bmVzIENlZGV4LCBGcmFuY2UgKFNDIGFuZCwgRlApOyB0aGUgUHVibGljIEhlYWx0aCBTZXJ2aWNl
IEFtc3RlcmRhbSwgRGVwYXJ0bWVudCBvZiBFcGlkZW1pb2xvZ3ksIERvY3VtZW50YXRpb24gYW5k
IEhlYWx0aCBQcm9tb3Rpb24sIEFtc3RlcmRhbSwgTmV0aGVybGFuZHMgKE12RSk7IHRoZSBEZXBh
cnRtZW50IG9mIEVwaWRlbWlvbG9neSwgTGF6aW8gUmVnaW9uYWwgaGVhbHRoIFN5c3RlbSwgUm9t
ZSwgSXRhbHkgKEZGIGFuZCBEUCk7IHRoZSBJbnN0aXR1dGUgZm9yIFJpc2sgQXNzZXNzbWVudCBT
Y2llbmNlcywgVXRyZWNodCBVbml2ZXJzaXR5LCBVdHJlY2h0LCBOZXRoZXJsYW5kcyAoVUcpOyB0
aGUgRW52aXJvbm1lbnRhbCBSaXNrIGFuZCBIZWFsdGgsIEZsZW1pc2ggSW5zdGl0dXRlIGZvciBU
ZWNobm9sb2dpY2FsIFJlc2VhcmNoLCBNb2wsIEJlbGdpdW0gKEVHKTsgdGhlIE1hdGVybmFsIE51
dHJpdGlvbiBHcm91cCwgQ2VudHJlIGZvciBGZXRhbCBQcm9ncmFtbWluZywgU3RhdGVucyBTZXJ1
bSBJbnN0aXR1dCwgQ29wZW5oYWdlbiwgRGVubWFyayAoVElILCBTRk8sIGFuZCBNUyk7IHRoZSBG
YWN1bHR5IG9mIEZvb2QgU2NpZW5jZSBhbmQgTnV0cml0aW9uLCBVbml2ZXJzaXR5IG9mIEljZTwv
YXV0aC1hZGRyZXNzPjx0aXRsZXM+PHRpdGxlPkZpc2ggaW50YWtlIGR1cmluZyBwcmVnbmFuY3ks
IGZldGFsIGdyb3d0aCwgYW5kIGdlc3RhdGlvbmFsIGxlbmd0aCBpbiAxOSBFdXJvcGVhbiBiaXJ0
aCBjb2hvcnQgc3R1ZGllczwvdGl0bGU+PHNlY29uZGFyeS10aXRsZT5BbSBKIENsaW4gTnV0cjwv
c2Vjb25kYXJ5LXRpdGxlPjxhbHQtdGl0bGU+VGhlIEFtZXJpY2FuIGpvdXJuYWwgb2YgY2xpbmlj
YWwgbnV0cml0aW9uPC9hbHQtdGl0bGU+PC90aXRsZXM+PHBlcmlvZGljYWw+PGZ1bGwtdGl0bGU+
QW0gSiBDbGluIE51dHI8L2Z1bGwtdGl0bGU+PC9wZXJpb2RpY2FsPjxhbHQtcGVyaW9kaWNhbD48
ZnVsbC10aXRsZT5UaGUgQW1lcmljYW4gSm91cm5hbCBvZiBDbGluaWNhbCBOdXRyaXRpb248L2Z1
bGwtdGl0bGU+PC9hbHQtcGVyaW9kaWNhbD48cGFnZXM+NTA2LTE2PC9wYWdlcz48dm9sdW1lPjk5
PC92b2x1bWU+PG51bWJlcj4zPC9udW1iZXI+PGtleXdvcmRzPjxrZXl3b3JkPkFuaW1hbHM8L2tl
eXdvcmQ+PGtleXdvcmQ+QmlydGggV2VpZ2h0L2RydWcgZWZmZWN0czwva2V5d29yZD48a2V5d29y
ZD5Db2hvcnQgU3R1ZGllczwva2V5d29yZD48a2V5d29yZD5FdXJvcGUvZXBpZGVtaW9sb2d5PC9r
ZXl3b3JkPjxrZXl3b3JkPkZlbWFsZTwva2V5d29yZD48a2V5d29yZD4qRmV0YWwgRGV2ZWxvcG1l
bnQvZHJ1ZyBlZmZlY3RzPC9rZXl3b3JkPjxrZXl3b3JkPipGaXNoZXM8L2tleXdvcmQ+PGtleXdv
cmQ+KkZvb2QgQ29udGFtaW5hdGlvbjwva2V5d29yZD48a2V5d29yZD5IZWFsdGggUHJvbW90aW9u
PC9rZXl3b3JkPjxrZXl3b3JkPkh1bWFuczwva2V5d29yZD48a2V5d29yZD5Mb25naXR1ZGluYWwg
U3R1ZGllczwva2V5d29yZD48a2V5d29yZD4qTWF0ZXJuYWwgTnV0cml0aW9uYWwgUGh5c2lvbG9n
aWNhbCBQaGVub21lbmE8L2tleXdvcmQ+PGtleXdvcmQ+TnV0cml0aW9uIFBvbGljeTwva2V5d29y
ZD48a2V5d29yZD5QcmVnbmFuY3k8L2tleXdvcmQ+PGtleXdvcmQ+UHJlbWF0dXJlIEJpcnRoL2Vw
aWRlbWlvbG9neS9ldGlvbG9neS8qcHJldmVudGlvbiAmYW1wOyBjb250cm9sPC9rZXl3b3JkPjxr
ZXl3b3JkPlByb3NwZWN0aXZlIFN0dWRpZXM8L2tleXdvcmQ+PGtleXdvcmQ+Umlzazwva2V5d29y
ZD48a2V5d29yZD5TZWFmb29kLyphZHZlcnNlIGVmZmVjdHM8L2tleXdvcmQ+PGtleXdvcmQ+V2F0
ZXIgUG9sbHV0YW50cywgQ2hlbWljYWwvKnRveGljaXR5PC9rZXl3b3JkPjwva2V5d29yZHM+PGRh
dGVzPjx5ZWFyPjIwMTQ8L3llYXI+PHB1Yi1kYXRlcz48ZGF0ZT5NYXI8L2RhdGU+PC9wdWItZGF0
ZXM+PC9kYXRlcz48aXNibj4xOTM4LTMyMDcgKEVsZWN0cm9uaWMpJiN4RDswMDAyLTkxNjUgKExp
bmtpbmcpPC9pc2JuPjxhY2Nlc3Npb24tbnVtPjI0MzM1MDU3PC9hY2Nlc3Npb24tbnVtPjx1cmxz
PjxyZWxhdGVkLXVybHM+PHVybD5odHRwOi8vd3d3Lm5jYmkubmxtLm5paC5nb3YvcHVibWVkLzI0
MzM1MDU3PC91cmw+PC9yZWxhdGVkLXVybHM+PC91cmxzPjxlbGVjdHJvbmljLXJlc291cmNlLW51
bT4xMC4zOTQ1L2FqY24uMTEzLjA2NzQyMTwvZWxlY3Ryb25pYy1yZXNvdXJjZS1udW0+PC9yZWNv
cmQ+PC9DaXRlPjwvRW5kTm90ZT4A
</w:fldData>
        </w:fldChar>
      </w:r>
      <w:r w:rsidR="00F56310" w:rsidRPr="003125D5">
        <w:rPr>
          <w:rFonts w:ascii="Times New Roman" w:hAnsi="Times New Roman"/>
          <w:color w:val="000000" w:themeColor="text1"/>
          <w:sz w:val="24"/>
          <w:szCs w:val="24"/>
          <w:lang w:val="en-US"/>
        </w:rPr>
        <w:instrText xml:space="preserve"> ADDIN EN.CITE </w:instrText>
      </w:r>
      <w:r w:rsidR="00F56310" w:rsidRPr="003125D5">
        <w:rPr>
          <w:rFonts w:ascii="Times New Roman" w:hAnsi="Times New Roman"/>
          <w:color w:val="000000" w:themeColor="text1"/>
          <w:sz w:val="24"/>
          <w:szCs w:val="24"/>
          <w:lang w:val="en-US"/>
        </w:rPr>
        <w:fldChar w:fldCharType="begin">
          <w:fldData xml:space="preserve">PEVuZE5vdGU+PENpdGU+PEF1dGhvcj5PbHNlbjwvQXV0aG9yPjxZZWFyPjIwMDI8L1llYXI+PFJl
Y051bT4xMDc1MDwvUmVjTnVtPjxEaXNwbGF5VGV4dD4oMjAtMjIpPC9EaXNwbGF5VGV4dD48cmVj
b3JkPjxyZWMtbnVtYmVyPjEwNzUwPC9yZWMtbnVtYmVyPjxmb3JlaWduLWtleXM+PGtleSBhcHA9
IkVOIiBkYi1pZD0idnByNXBhZDlnNTV4ZWdlZnNybzVlNTJpdGY1eGZwZDVhcnpzIiB0aW1lc3Rh
bXA9IjE0NTY4OTA1NTYiPjEwNzUwPC9rZXk+PGtleSBhcHA9IkVOV2ViIiBkYi1pZD0iIj4wPC9r
ZXk+PC9mb3JlaWduLWtleXM+PHJlZi10eXBlIG5hbWU9IkpvdXJuYWwgQXJ0aWNsZSI+MTc8L3Jl
Zi10eXBlPjxjb250cmlidXRvcnM+PGF1dGhvcnM+PGF1dGhvcj5PbHNlbiwgUy4gRi48L2F1dGhv
cj48L2F1dGhvcnM+PC9jb250cmlidXRvcnM+PGF1dGgtYWRkcmVzcz5TdGF0ZW5zIFNlcnVtIElu
c3QsIERhbmlzaCBFcGlkZW1pb2wgU2NpIEN0ciwgTWF0ZXJuIE51dHIgR3JwLCBESy0yMzAwIENv
cGVuaGFnZW4gUywgRGVubWFyayYjeEQ7U2tlamJ5IFVuaXYgSG9zcCwgRGVwdCBPYnN0ZXQgJmFt
cDsgR3luYWVjb2wsIEVwaWRlbWlvbCBSZXMgVW5pdCwgREstODIwMCBBYXJodXMsIERlbm1hcms8
L2F1dGgtYWRkcmVzcz48dGl0bGVzPjx0aXRsZT5Mb3cgY29uc3VtcHRpb24gb2Ygc2VhZm9vZCBp
biBlYXJseSBwcmVnbmFuY3kgYXMgYSByaXNrIGZhY3RvciBmb3IgcHJldGVybSBkZWxpdmVyeTog
cHJvc3BlY3RpdmUgY29ob3J0IHN0dWR5PC90aXRsZT48c2Vjb25kYXJ5LXRpdGxlPkJtajwvc2Vj
b25kYXJ5LXRpdGxlPjxhbHQtdGl0bGU+QnJpdCBNZWQgSjwvYWx0LXRpdGxlPjwvdGl0bGVzPjxw
ZXJpb2RpY2FsPjxmdWxsLXRpdGxlPkJNSjwvZnVsbC10aXRsZT48YWJici0xPkJNSjwvYWJici0x
PjwvcGVyaW9kaWNhbD48cGFnZXM+NDQ3LTQ1MDwvcGFnZXM+PHZvbHVtZT4zMjQ8L3ZvbHVtZT48
bnVtYmVyPjczMzU8L251bWJlcj48a2V5d29yZHM+PGtleXdvcmQ+bi0zIGZhdHR5LWFjaWRzPC9r
ZXl3b3JkPjxrZXl3b3JkPmZpc2gtb2lsIHN1cHBsZW1lbnRhdGlvbjwva2V5d29yZD48a2V5d29y
ZD5nZXN0YXRpb25hbC1hZ2U8L2tleXdvcmQ+PGtleXdvcmQ+YmlydGgtd2VpZ2h0PC9rZXl3b3Jk
PjxrZXl3b3JkPmNvbnRyb2xsZWQgdHJpYWw8L2tleXdvcmQ+PGtleXdvcmQ+ZmV0YWwgZ3Jvd3Ro
PC9rZXl3b3JkPjxrZXl3b3JkPm1hcmluZSBmYXQ8L2tleXdvcmQ+PGtleXdvcmQ+aW5jcmVhc2U8
L2tleXdvcmQ+PGtleXdvcmQ+ZGV0ZXJtaW5hbnQ8L2tleXdvcmQ+PGtleXdvcmQ+ZHVyYXRpb248
L2tleXdvcmQ+PC9rZXl3b3Jkcz48ZGF0ZXM+PHllYXI+MjAwMjwveWVhcj48cHViLWRhdGVzPjxk
YXRlPkZlYiAyMzwvZGF0ZT48L3B1Yi1kYXRlcz48L2RhdGVzPjxpc2JuPjA5NTk4MTM4JiN4RDsx
NDY4NTgzMzwvaXNibj48YWNjZXNzaW9uLW51bT5XT1M6MDAwMTc0MTM2MzAwMDE0PC9hY2Nlc3Np
b24tbnVtPjx1cmxzPjxyZWxhdGVkLXVybHM+PHVybD4mbHQ7R28gdG8gSVNJJmd0OzovL1dPUzow
MDAxNzQxMzYzMDAwMTQ8L3VybD48L3JlbGF0ZWQtdXJscz48L3VybHM+PGVsZWN0cm9uaWMtcmVz
b3VyY2UtbnVtPjEwLjExMzYvYm1qLjMyNC43MzM1LjQ0NzwvZWxlY3Ryb25pYy1yZXNvdXJjZS1u
dW0+PGxhbmd1YWdlPkVuZ2xpc2g8L2xhbmd1YWdlPjwvcmVjb3JkPjwvQ2l0ZT48Q2l0ZT48QXV0
aG9yPk9rZW48L0F1dGhvcj48WWVhcj4yMDA0PC9ZZWFyPjxSZWNOdW0+MTAwMTc8L1JlY051bT48
cmVjb3JkPjxyZWMtbnVtYmVyPjEwMDE3PC9yZWMtbnVtYmVyPjxmb3JlaWduLWtleXM+PGtleSBh
cHA9IkVOIiBkYi1pZD0idnByNXBhZDlnNTV4ZWdlZnNybzVlNTJpdGY1eGZwZDVhcnpzIiB0aW1l
c3RhbXA9IjEzODAwNDEzNzgiPjEwMDE3PC9rZXk+PGtleSBhcHA9IkVOV2ViIiBkYi1pZD0iIj4w
PC9rZXk+PC9mb3JlaWduLWtleXM+PHJlZi10eXBlIG5hbWU9IkpvdXJuYWwgQXJ0aWNsZSI+MTc8
L3JlZi10eXBlPjxjb250cmlidXRvcnM+PGF1dGhvcnM+PGF1dGhvcj5Pa2VuLCBFLjwvYXV0aG9y
PjxhdXRob3I+S2xlaW5tYW4sIEsuIFAuPC9hdXRob3I+PGF1dGhvcj5PbHNlbiwgUy4gRi48L2F1
dGhvcj48YXV0aG9yPlJpY2gtRWR3YXJkcywgSi4gVy48L2F1dGhvcj48YXV0aG9yPkdpbGxtYW4s
IE0uIFcuPC9hdXRob3I+PC9hdXRob3JzPjwvY29udHJpYnV0b3JzPjxhdXRoLWFkZHJlc3M+RGVw
YXJ0bWVudCBvZiBBbWJ1bGF0b3J5IENhcmUgYW5kIFByZXZlbnRpb24sIEhhcnZhcmQgTWVkaWNh
bCBTY2hvb2wgYW5kIEhhcnZhcmQgUGlsZ3JpbSBIZWFsdGggQ2FyZSwgQm9zdG9uLCBNQSwgVVNB
LiBlbWlseV9va2VuQGhhcnZhcmRwaWxncmltLm9yZyAmbHQ7ZW1pbHlfb2tlbkBoYXJ2YXJkcGls
Z3JpbS5vcmcmZ3Q7PC9hdXRoLWFkZHJlc3M+PHRpdGxlcz48dGl0bGU+QXNzb2NpYXRpb25zIG9m
IHNlYWZvb2QgYW5kIGVsb25nYXRlZCBuLTMgZmF0dHkgYWNpZCBpbnRha2Ugd2l0aCBmZXRhbCBn
cm93dGggYW5kIGxlbmd0aCBvZiBnZXN0YXRpb246IHJlc3VsdHMgZnJvbSBhIFVTIHByZWduYW5j
eSBjb2hvcnQ8L3RpdGxlPjxzZWNvbmRhcnktdGl0bGU+QW0gSiBFcGlkZW1pb2w8L3NlY29uZGFy
eS10aXRsZT48YWx0LXRpdGxlPkFtZXJpY2FuIGpvdXJuYWwgb2YgZXBpZGVtaW9sb2d5PC9hbHQt
dGl0bGU+PC90aXRsZXM+PHBlcmlvZGljYWw+PGZ1bGwtdGl0bGU+QW0gSiBFcGlkZW1pb2w8L2Z1
bGwtdGl0bGU+PC9wZXJpb2RpY2FsPjxhbHQtcGVyaW9kaWNhbD48ZnVsbC10aXRsZT5BbWVyaWNh
biBKb3VybmFsIG9mIEVwaWRlbWlvbG9neTwvZnVsbC10aXRsZT48YWJici0xPkFtIEogRXBpZGVt
aW9sPC9hYmJyLTE+PC9hbHQtcGVyaW9kaWNhbD48cGFnZXM+Nzc0LTgzPC9wYWdlcz48dm9sdW1l
PjE2MDwvdm9sdW1lPjxudW1iZXI+ODwvbnVtYmVyPjxrZXl3b3Jkcz48a2V5d29yZD4qQmlydGgg
V2VpZ2h0PC9rZXl3b3JkPjxrZXl3b3JkPkRpZXQgU3VydmV5czwva2V5d29yZD48a2V5d29yZD4q
RW1icnlvbmljIGFuZCBGZXRhbCBEZXZlbG9wbWVudDwva2V5d29yZD48a2V5d29yZD5FbmVyZ3kg
SW50YWtlPC9rZXl3b3JkPjxrZXl3b3JkPkZhdHR5IEFjaWRzLCBPbWVnYS0zLyphZG1pbmlzdHJh
dGlvbiAmYW1wOyBkb3NhZ2U8L2tleXdvcmQ+PGtleXdvcmQ+RmVtYWxlPC9rZXl3b3JkPjxrZXl3
b3JkPkZldGFsIEdyb3d0aCBSZXRhcmRhdGlvbi9lcGlkZW1pb2xvZ3kvZXRpb2xvZ3kvcHJldmVu
dGlvbiAmYW1wOyBjb250cm9sPC9rZXl3b3JkPjxrZXl3b3JkPipHZXN0YXRpb25hbCBBZ2U8L2tl
eXdvcmQ+PGtleXdvcmQ+SHVtYW5zPC9rZXl3b3JkPjxrZXl3b3JkPkluZmFudCwgTG93IEJpcnRo
IFdlaWdodDwva2V5d29yZD48a2V5d29yZD5JbmZhbnQsIE5ld2Jvcm48L2tleXdvcmQ+PGtleXdv
cmQ+SW5mYW50LCBTbWFsbCBmb3IgR2VzdGF0aW9uYWwgQWdlPC9rZXl3b3JkPjxrZXl3b3JkPkxp
bmVhciBNb2RlbHM8L2tleXdvcmQ+PGtleXdvcmQ+TG9naXN0aWMgTW9kZWxzPC9rZXl3b3JkPjxr
ZXl3b3JkPk1hbGU8L2tleXdvcmQ+PGtleXdvcmQ+TWFzc2FjaHVzZXR0cy9lcGlkZW1pb2xvZ3k8
L2tleXdvcmQ+PGtleXdvcmQ+TXVsdGl2YXJpYXRlIEFuYWx5c2lzPC9rZXl3b3JkPjxrZXl3b3Jk
Pk9iZXNpdHkvY29tcGxpY2F0aW9ucy9lcGlkZW1pb2xvZ3k8L2tleXdvcmQ+PGtleXdvcmQ+T2Jz
dGV0cmljIExhYm9yLCBQcmVtYXR1cmUvZXBpZGVtaW9sb2d5L2V0aW9sb2d5L3ByZXZlbnRpb24g
JmFtcDsgY29udHJvbDwva2V5d29yZD48a2V5d29yZD5QcmVnbmFuY3k8L2tleXdvcmQ+PGtleXdv
cmQ+UHJlZ25hbmN5IENvbXBsaWNhdGlvbnMvZXBpZGVtaW9sb2d5PC9rZXl3b3JkPjxrZXl3b3Jk
PlByZWduYW5jeSBPdXRjb21lL2VwaWRlbWlvbG9neTwva2V5d29yZD48a2V5d29yZD5Qcm9zcGVj
dGl2ZSBTdHVkaWVzPC9rZXl3b3JkPjxrZXl3b3JkPlJpc2sgRmFjdG9yczwva2V5d29yZD48a2V5
d29yZD4qU2VhZm9vZDwva2V5d29yZD48a2V5d29yZD5TbW9raW5nL2FkdmVyc2UgZWZmZWN0cy9l
cGlkZW1pb2xvZ3k8L2tleXdvcmQ+PGtleXdvcmQ+U3VydmV5cyBhbmQgUXVlc3Rpb25uYWlyZXM8
L2tleXdvcmQ+PC9rZXl3b3Jkcz48ZGF0ZXM+PHllYXI+MjAwNDwveWVhcj48cHViLWRhdGVzPjxk
YXRlPk9jdCAxNTwvZGF0ZT48L3B1Yi1kYXRlcz48L2RhdGVzPjxpc2JuPjAwMDItOTI2MiAoUHJp
bnQpJiN4RDswMDAyLTkyNjIgKExpbmtpbmcpPC9pc2JuPjxhY2Nlc3Npb24tbnVtPjE1NDY2NTAw
PC9hY2Nlc3Npb24tbnVtPjx1cmxzPjxyZWxhdGVkLXVybHM+PHVybD5odHRwOi8vd3d3Lm5jYmku
bmxtLm5paC5nb3YvcHVibWVkLzE1NDY2NTAwPC91cmw+PC9yZWxhdGVkLXVybHM+PC91cmxzPjxj
dXN0b20yPjE5OTQ5MjA8L2N1c3RvbTI+PGVsZWN0cm9uaWMtcmVzb3VyY2UtbnVtPjEwLjEwOTMv
YWplL2t3aDI4MjwvZWxlY3Ryb25pYy1yZXNvdXJjZS1udW0+PC9yZWNvcmQ+PC9DaXRlPjxDaXRl
PjxBdXRob3I+TGV2ZW50YWtvdTwvQXV0aG9yPjxZZWFyPjIwMTQ8L1llYXI+PFJlY051bT4xMDc1
MTwvUmVjTnVtPjxyZWNvcmQ+PHJlYy1udW1iZXI+MTA3NTE8L3JlYy1udW1iZXI+PGZvcmVpZ24t
a2V5cz48a2V5IGFwcD0iRU4iIGRiLWlkPSJ2cHI1cGFkOWc1NXhlZ2Vmc3JvNWU1Mml0ZjV4ZnBk
NWFyenMiIHRpbWVzdGFtcD0iMTQ1Njg5MTE5NiI+MTA3NTE8L2tleT48a2V5IGFwcD0iRU5XZWIi
IGRiLWlkPSIiPjA8L2tleT48L2ZvcmVpZ24ta2V5cz48cmVmLXR5cGUgbmFtZT0iSm91cm5hbCBB
cnRpY2xlIj4xNzwvcmVmLXR5cGU+PGNvbnRyaWJ1dG9ycz48YXV0aG9ycz48YXV0aG9yPkxldmVu
dGFrb3UsIFYuPC9hdXRob3I+PGF1dGhvcj5Sb3VtZWxpb3Rha2ksIFQuPC9hdXRob3I+PGF1dGhv
cj5NYXJ0aW5leiwgRC48L2F1dGhvcj48YXV0aG9yPkJhcnJvcywgSC48L2F1dGhvcj48YXV0aG9y
PkJyYW50c2FldGVyLCBBLiBMLjwvYXV0aG9yPjxhdXRob3I+Q2FzYXMsIE0uPC9hdXRob3I+PGF1
dGhvcj5DaGFybGVzLCBNLiBBLjwvYXV0aG9yPjxhdXRob3I+Q29yZGllciwgUy48L2F1dGhvcj48
YXV0aG9yPkVnZ2VzYm8sIE0uPC9hdXRob3I+PGF1dGhvcj52YW4gRWlqc2RlbiwgTS48L2F1dGhv
cj48YXV0aG9yPkZvcmFzdGllcmUsIEYuPC9hdXRob3I+PGF1dGhvcj5HZWhyaW5nLCBVLjwvYXV0
aG9yPjxhdXRob3I+R292YXJ0cywgRS48L2F1dGhvcj48YXV0aG9yPkhhbGxkb3Jzc29uLCBULiBJ
LjwvYXV0aG9yPjxhdXRob3I+SGFua2UsIFcuPC9hdXRob3I+PGF1dGhvcj5IYXVnZW4sIE0uPC9h
dXRob3I+PGF1dGhvcj5IZXBwZSwgRC4gSC48L2F1dGhvcj48YXV0aG9yPkhldWRlLCBCLjwvYXV0
aG9yPjxhdXRob3I+SW5za2lwLCBILiBNLjwvYXV0aG9yPjxhdXRob3I+SmFkZG9lLCBWLiBXLjwv
YXV0aG9yPjxhdXRob3I+SmFuc2VuLCBNLjwvYXV0aG9yPjxhdXRob3I+S2VsbGVoZXIsIEMuPC9h
dXRob3I+PGF1dGhvcj5NZWx0emVyLCBILiBNLjwvYXV0aG9yPjxhdXRob3I+TWVybGV0dGksIEYu
PC9hdXRob3I+PGF1dGhvcj5Nb2x0by1QdWlnbWFydGksIEMuPC9hdXRob3I+PGF1dGhvcj5Nb21t
ZXJzLCBNLjwvYXV0aG9yPjxhdXRob3I+TXVyY2lhLCBNLjwvYXV0aG9yPjxhdXRob3I+T2xpdmVp
cmEsIEEuPC9hdXRob3I+PGF1dGhvcj5PbHNlbiwgUy4gRi48L2F1dGhvcj48YXV0aG9yPlBlbGUs
IEYuPC9hdXRob3I+PGF1dGhvcj5Qb2xhbnNrYSwgSy48L2F1dGhvcj48YXV0aG9yPlBvcnRhLCBE
LjwvYXV0aG9yPjxhdXRob3I+UmljaGlhcmRpLCBMLjwvYXV0aG9yPjxhdXRob3I+Um9iaW5zb24s
IFMuIE0uPC9hdXRob3I+PGF1dGhvcj5TdGlndW0sIEguPC9hdXRob3I+PGF1dGhvcj5TdHJvbSwg
TS48L2F1dGhvcj48YXV0aG9yPlN1bnllciwgSi48L2F1dGhvcj48YXV0aG9yPlRoaWpzLCBDLjwv
YXV0aG9yPjxhdXRob3I+Vmlsam9lbiwgSy48L2F1dGhvcj48YXV0aG9yPlZyaWprb3R0ZSwgVC4g
Ry48L2F1dGhvcj48YXV0aG9yPldpamdhLCBBLiBILjwvYXV0aG9yPjxhdXRob3I+S29nZXZpbmFz
LCBNLjwvYXV0aG9yPjxhdXRob3I+VnJpamhlaWQsIE0uPC9hdXRob3I+PGF1dGhvcj5DaGF0emks
IEwuPC9hdXRob3I+PC9hdXRob3JzPjwvY29udHJpYnV0b3JzPjxhdXRoLWFkZHJlc3M+RGVwYXJ0
bWVudCBvZiBTb2NpYWwgTWVkaWNpbmUsIEZhY3VsdHkgb2YgTWVkaWNpbmUsIFVuaXZlcnNpdHkg
b2YgQ3JldGUsIEhlcmFrbGlvbiwgR3JlZWNlIChWTCwgVFIsIGFuZCBMQyk7IHRoZSBDZW50cmUg
Zm9yIFJlc2VhcmNoIGluIEVudmlyb25tZW50YWwgRXBpZGVtaW9sb2d5LCBCYXJjZWxvbmEsIFNw
YWluIChETSwgTUMsIEpTLCBNSywgYW5kIE1WKTsgdGhlIEhvc3BpdGFsIGRlbCBNYXIgTWVkaWNh
bCBSZXNlYXJjaCBJbnN0aXR1dGUsIEJhcmNlbG9uYSwgU3BhaW4gKERNLCBNQywgSlMsIE1LLCBh
bmQgTVYpOyB0aGUgRGVwYXJ0bWVudCBvZiBDbGluaWNhbCBFcGlkZW1pb2xvZ3ksIFByZWRpY3Rp
dmUgTWVkaWNpbmUgYW5kIFB1YmxpYyBIZWFsdGggYW5kIENhcmRpb3Zhc2N1bGFyIFJlc2VhcmNo
ICZhbXA7IERldmVsb3BtZW50IFVuaXQsIFVuaXZlcnNpdHkgb2YgUG9ydG8gTWVkaWNhbCBTY2hv
b2wsIFBvcnRvLCBQb3J0dWdhbCAoSEIgYW5kIEFPKTsgdGhlIFB1YmxpYyBIZWFsdGggSW5zdGl0
dXRlLCBVbml2ZXJzaXR5IG9mIFBvcnRvLCBQb3J0dWdhbCAoSEIgYW5kIEFPKTsgdGhlIERlcGFy
dG1lbnQgZm9yIEdlbmVzIGFuZCBFbnZpcm9ubWVudCAoTUUpIGFuZCBEZXBhcnRtZW50IG9mIENo
cm9uaWMgRGlzZWFzZXMgKEhTKSwgRGl2aXNpb24gb2YgRXBpZGVtaW9sb2d5LCBhbmQgdGhlIERp
dmlzaW9uIG9mIEVudmlyb25tZW50YWwgTWVkaWNpbmUgKEEtTEIsIE1ILCBhbmQgSE1IKSwgTm9y
d2VnaWFuIEluc3RpdHV0ZSBvZiBQdWJsaWMgSGVhbHRoLCBPc2xvLCBOb3J3YXk7IHRoZSBDZW50
cm8gZGUgSW52ZXN0aWdhY2lvbiBCaW9tZWRpY2EgZW4gUmVkIGRlIEVwaWRlbWlvbG9naWEgeSBT
YWx1ZCBQdWJsaWNhLCBJbnN0aXR1dG8gZGUgU2FsdWQgQ2FybG9zIElJSSwgTWFkcmlkLCBTcGFp
biAoTUMsIE0gTXVyY2lhLCBKUywgTUssIGFuZCBNVik7IHRoZSBJbnN0aXR1dCBOYXRpb25hbCBk
ZSBsYSBTYW50ZSBldCBkZSBsYSBSZWNoZXJjaGUgTWVkaWNhbGUgKElOU0VSTSksIENlbnRyZSBm
b3IgUmVzZWFyY2ggaW4gRXBpZGVtaW9sb2d5IGFuZCBQb3B1bGF0aW9uIEhlYWx0aCwgVTEwMTgs
IExpZmVsb25nIEVwaWRlbWlvbG9neSBvZiBPYmVzaXR5LCBEaWFiZXRlcyBhbmQgUmVuYWwgRGlz
ZWFzZSBUZWFtLCBWaWxsZWp1aWYsIEZyYW5jZSAoTS1BQyBhbmQgQkgpOyB0aGUgVW5pdmVyc2l0
eSBQYXJpcy1TdWQsIFVNUlMgMTAxOCwgbGUgS3JlbWxpbiBCaWNldHJlLCBGcmFuY2UgKE0tQUMg
YW5kIEJIKTsgdGhlIElOU0VSTSBVTVIgMTA4NSwgSW5zdGl0dXQgZGUgUmVjaGVyY2hlIFNhbnRl
IEVudmlyb25uZW1lbnQgJmFtcDsgVHJhdmFpbCwgVW5pdmVyc2l0ZSBkZSBSZW5uZXMgMSwgUmVu
bmVzIENlZGV4LCBGcmFuY2UgKFNDIGFuZCwgRlApOyB0aGUgUHVibGljIEhlYWx0aCBTZXJ2aWNl
IEFtc3RlcmRhbSwgRGVwYXJ0bWVudCBvZiBFcGlkZW1pb2xvZ3ksIERvY3VtZW50YXRpb24gYW5k
IEhlYWx0aCBQcm9tb3Rpb24sIEFtc3RlcmRhbSwgTmV0aGVybGFuZHMgKE12RSk7IHRoZSBEZXBh
cnRtZW50IG9mIEVwaWRlbWlvbG9neSwgTGF6aW8gUmVnaW9uYWwgaGVhbHRoIFN5c3RlbSwgUm9t
ZSwgSXRhbHkgKEZGIGFuZCBEUCk7IHRoZSBJbnN0aXR1dGUgZm9yIFJpc2sgQXNzZXNzbWVudCBT
Y2llbmNlcywgVXRyZWNodCBVbml2ZXJzaXR5LCBVdHJlY2h0LCBOZXRoZXJsYW5kcyAoVUcpOyB0
aGUgRW52aXJvbm1lbnRhbCBSaXNrIGFuZCBIZWFsdGgsIEZsZW1pc2ggSW5zdGl0dXRlIGZvciBU
ZWNobm9sb2dpY2FsIFJlc2VhcmNoLCBNb2wsIEJlbGdpdW0gKEVHKTsgdGhlIE1hdGVybmFsIE51
dHJpdGlvbiBHcm91cCwgQ2VudHJlIGZvciBGZXRhbCBQcm9ncmFtbWluZywgU3RhdGVucyBTZXJ1
bSBJbnN0aXR1dCwgQ29wZW5oYWdlbiwgRGVubWFyayAoVElILCBTRk8sIGFuZCBNUyk7IHRoZSBG
YWN1bHR5IG9mIEZvb2QgU2NpZW5jZSBhbmQgTnV0cml0aW9uLCBVbml2ZXJzaXR5IG9mIEljZTwv
YXV0aC1hZGRyZXNzPjx0aXRsZXM+PHRpdGxlPkZpc2ggaW50YWtlIGR1cmluZyBwcmVnbmFuY3ks
IGZldGFsIGdyb3d0aCwgYW5kIGdlc3RhdGlvbmFsIGxlbmd0aCBpbiAxOSBFdXJvcGVhbiBiaXJ0
aCBjb2hvcnQgc3R1ZGllczwvdGl0bGU+PHNlY29uZGFyeS10aXRsZT5BbSBKIENsaW4gTnV0cjwv
c2Vjb25kYXJ5LXRpdGxlPjxhbHQtdGl0bGU+VGhlIEFtZXJpY2FuIGpvdXJuYWwgb2YgY2xpbmlj
YWwgbnV0cml0aW9uPC9hbHQtdGl0bGU+PC90aXRsZXM+PHBlcmlvZGljYWw+PGZ1bGwtdGl0bGU+
QW0gSiBDbGluIE51dHI8L2Z1bGwtdGl0bGU+PC9wZXJpb2RpY2FsPjxhbHQtcGVyaW9kaWNhbD48
ZnVsbC10aXRsZT5UaGUgQW1lcmljYW4gSm91cm5hbCBvZiBDbGluaWNhbCBOdXRyaXRpb248L2Z1
bGwtdGl0bGU+PC9hbHQtcGVyaW9kaWNhbD48cGFnZXM+NTA2LTE2PC9wYWdlcz48dm9sdW1lPjk5
PC92b2x1bWU+PG51bWJlcj4zPC9udW1iZXI+PGtleXdvcmRzPjxrZXl3b3JkPkFuaW1hbHM8L2tl
eXdvcmQ+PGtleXdvcmQ+QmlydGggV2VpZ2h0L2RydWcgZWZmZWN0czwva2V5d29yZD48a2V5d29y
ZD5Db2hvcnQgU3R1ZGllczwva2V5d29yZD48a2V5d29yZD5FdXJvcGUvZXBpZGVtaW9sb2d5PC9r
ZXl3b3JkPjxrZXl3b3JkPkZlbWFsZTwva2V5d29yZD48a2V5d29yZD4qRmV0YWwgRGV2ZWxvcG1l
bnQvZHJ1ZyBlZmZlY3RzPC9rZXl3b3JkPjxrZXl3b3JkPipGaXNoZXM8L2tleXdvcmQ+PGtleXdv
cmQ+KkZvb2QgQ29udGFtaW5hdGlvbjwva2V5d29yZD48a2V5d29yZD5IZWFsdGggUHJvbW90aW9u
PC9rZXl3b3JkPjxrZXl3b3JkPkh1bWFuczwva2V5d29yZD48a2V5d29yZD5Mb25naXR1ZGluYWwg
U3R1ZGllczwva2V5d29yZD48a2V5d29yZD4qTWF0ZXJuYWwgTnV0cml0aW9uYWwgUGh5c2lvbG9n
aWNhbCBQaGVub21lbmE8L2tleXdvcmQ+PGtleXdvcmQ+TnV0cml0aW9uIFBvbGljeTwva2V5d29y
ZD48a2V5d29yZD5QcmVnbmFuY3k8L2tleXdvcmQ+PGtleXdvcmQ+UHJlbWF0dXJlIEJpcnRoL2Vw
aWRlbWlvbG9neS9ldGlvbG9neS8qcHJldmVudGlvbiAmYW1wOyBjb250cm9sPC9rZXl3b3JkPjxr
ZXl3b3JkPlByb3NwZWN0aXZlIFN0dWRpZXM8L2tleXdvcmQ+PGtleXdvcmQ+Umlzazwva2V5d29y
ZD48a2V5d29yZD5TZWFmb29kLyphZHZlcnNlIGVmZmVjdHM8L2tleXdvcmQ+PGtleXdvcmQ+V2F0
ZXIgUG9sbHV0YW50cywgQ2hlbWljYWwvKnRveGljaXR5PC9rZXl3b3JkPjwva2V5d29yZHM+PGRh
dGVzPjx5ZWFyPjIwMTQ8L3llYXI+PHB1Yi1kYXRlcz48ZGF0ZT5NYXI8L2RhdGU+PC9wdWItZGF0
ZXM+PC9kYXRlcz48aXNibj4xOTM4LTMyMDcgKEVsZWN0cm9uaWMpJiN4RDswMDAyLTkxNjUgKExp
bmtpbmcpPC9pc2JuPjxhY2Nlc3Npb24tbnVtPjI0MzM1MDU3PC9hY2Nlc3Npb24tbnVtPjx1cmxz
PjxyZWxhdGVkLXVybHM+PHVybD5odHRwOi8vd3d3Lm5jYmkubmxtLm5paC5nb3YvcHVibWVkLzI0
MzM1MDU3PC91cmw+PC9yZWxhdGVkLXVybHM+PC91cmxzPjxlbGVjdHJvbmljLXJlc291cmNlLW51
bT4xMC4zOTQ1L2FqY24uMTEzLjA2NzQyMTwvZWxlY3Ryb25pYy1yZXNvdXJjZS1udW0+PC9yZWNv
cmQ+PC9DaXRlPjwvRW5kTm90ZT4A
</w:fldData>
        </w:fldChar>
      </w:r>
      <w:r w:rsidR="00F56310" w:rsidRPr="003125D5">
        <w:rPr>
          <w:rFonts w:ascii="Times New Roman" w:hAnsi="Times New Roman"/>
          <w:color w:val="000000" w:themeColor="text1"/>
          <w:sz w:val="24"/>
          <w:szCs w:val="24"/>
          <w:lang w:val="en-US"/>
        </w:rPr>
        <w:instrText xml:space="preserve"> ADDIN EN.CITE.DATA </w:instrText>
      </w:r>
      <w:r w:rsidR="00F56310" w:rsidRPr="003125D5">
        <w:rPr>
          <w:rFonts w:ascii="Times New Roman" w:hAnsi="Times New Roman"/>
          <w:color w:val="000000" w:themeColor="text1"/>
          <w:sz w:val="24"/>
          <w:szCs w:val="24"/>
          <w:lang w:val="en-US"/>
        </w:rPr>
      </w:r>
      <w:r w:rsidR="00F56310" w:rsidRPr="003125D5">
        <w:rPr>
          <w:rFonts w:ascii="Times New Roman" w:hAnsi="Times New Roman"/>
          <w:color w:val="000000" w:themeColor="text1"/>
          <w:sz w:val="24"/>
          <w:szCs w:val="24"/>
          <w:lang w:val="en-US"/>
        </w:rPr>
        <w:fldChar w:fldCharType="end"/>
      </w:r>
      <w:r w:rsidR="00DC42E0" w:rsidRPr="003125D5">
        <w:rPr>
          <w:rFonts w:ascii="Times New Roman" w:hAnsi="Times New Roman"/>
          <w:color w:val="000000" w:themeColor="text1"/>
          <w:sz w:val="24"/>
          <w:szCs w:val="24"/>
          <w:lang w:val="en-US"/>
        </w:rPr>
      </w:r>
      <w:r w:rsidR="00DC42E0"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20-22)</w:t>
      </w:r>
      <w:r w:rsidR="00DC42E0"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4E5266" w:rsidRPr="003125D5">
        <w:rPr>
          <w:rFonts w:ascii="Times New Roman" w:hAnsi="Times New Roman"/>
          <w:color w:val="000000" w:themeColor="text1"/>
          <w:sz w:val="24"/>
          <w:szCs w:val="24"/>
          <w:lang w:val="en-US"/>
        </w:rPr>
        <w:t xml:space="preserve"> </w:t>
      </w:r>
      <w:r w:rsidR="004D0BA4" w:rsidRPr="003125D5">
        <w:rPr>
          <w:rFonts w:ascii="Times New Roman" w:hAnsi="Times New Roman"/>
          <w:color w:val="000000" w:themeColor="text1"/>
          <w:sz w:val="24"/>
          <w:szCs w:val="24"/>
          <w:lang w:val="en-US"/>
        </w:rPr>
        <w:t>Yet</w:t>
      </w:r>
      <w:r w:rsidR="009754C1" w:rsidRPr="003125D5">
        <w:rPr>
          <w:rFonts w:ascii="Times New Roman" w:hAnsi="Times New Roman"/>
          <w:color w:val="000000" w:themeColor="text1"/>
          <w:sz w:val="24"/>
          <w:szCs w:val="24"/>
          <w:lang w:val="en-US"/>
        </w:rPr>
        <w:t xml:space="preserve">, </w:t>
      </w:r>
      <w:r w:rsidR="00184414" w:rsidRPr="003125D5">
        <w:rPr>
          <w:rFonts w:ascii="Times New Roman" w:hAnsi="Times New Roman"/>
          <w:color w:val="000000" w:themeColor="text1"/>
          <w:sz w:val="24"/>
          <w:szCs w:val="24"/>
          <w:lang w:val="en-US"/>
        </w:rPr>
        <w:t>published</w:t>
      </w:r>
      <w:r w:rsidR="009754C1" w:rsidRPr="003125D5">
        <w:rPr>
          <w:rFonts w:ascii="Times New Roman" w:hAnsi="Times New Roman"/>
          <w:color w:val="000000" w:themeColor="text1"/>
          <w:sz w:val="24"/>
          <w:szCs w:val="24"/>
          <w:lang w:val="en-US"/>
        </w:rPr>
        <w:t xml:space="preserve"> RCTs and observational studies </w:t>
      </w:r>
      <w:r w:rsidR="00FB4E70" w:rsidRPr="003125D5">
        <w:rPr>
          <w:rFonts w:ascii="Times New Roman" w:hAnsi="Times New Roman"/>
          <w:color w:val="000000" w:themeColor="text1"/>
          <w:sz w:val="24"/>
          <w:szCs w:val="24"/>
          <w:lang w:val="en-US"/>
        </w:rPr>
        <w:t xml:space="preserve">have limitations </w:t>
      </w:r>
      <w:r w:rsidR="00DA73B7" w:rsidRPr="003125D5">
        <w:rPr>
          <w:rFonts w:ascii="Times New Roman" w:hAnsi="Times New Roman"/>
          <w:color w:val="000000" w:themeColor="text1"/>
          <w:sz w:val="24"/>
          <w:szCs w:val="24"/>
          <w:lang w:val="en-US"/>
        </w:rPr>
        <w:t>prevent</w:t>
      </w:r>
      <w:r w:rsidRPr="003125D5">
        <w:rPr>
          <w:rFonts w:ascii="Times New Roman" w:hAnsi="Times New Roman"/>
          <w:color w:val="000000" w:themeColor="text1"/>
          <w:sz w:val="24"/>
          <w:szCs w:val="24"/>
          <w:lang w:val="en-US"/>
        </w:rPr>
        <w:t>ing from</w:t>
      </w:r>
      <w:r w:rsidR="00DA73B7" w:rsidRPr="003125D5">
        <w:rPr>
          <w:rFonts w:ascii="Times New Roman" w:hAnsi="Times New Roman"/>
          <w:color w:val="000000" w:themeColor="text1"/>
          <w:sz w:val="24"/>
          <w:szCs w:val="24"/>
          <w:lang w:val="en-US"/>
        </w:rPr>
        <w:t xml:space="preserve"> definitive </w:t>
      </w:r>
      <w:r w:rsidR="00FB4E70" w:rsidRPr="003125D5">
        <w:rPr>
          <w:rFonts w:ascii="Times New Roman" w:hAnsi="Times New Roman"/>
          <w:color w:val="000000" w:themeColor="text1"/>
          <w:sz w:val="24"/>
          <w:szCs w:val="24"/>
          <w:lang w:val="en-US"/>
        </w:rPr>
        <w:t>inferences</w:t>
      </w:r>
      <w:r w:rsidR="00DA73B7" w:rsidRPr="003125D5">
        <w:rPr>
          <w:rFonts w:ascii="Times New Roman" w:hAnsi="Times New Roman"/>
          <w:color w:val="000000" w:themeColor="text1"/>
          <w:sz w:val="24"/>
          <w:szCs w:val="24"/>
          <w:lang w:val="en-US"/>
        </w:rPr>
        <w:t xml:space="preserve"> about </w:t>
      </w:r>
      <w:r w:rsidR="009754C1" w:rsidRPr="003125D5">
        <w:rPr>
          <w:rFonts w:ascii="Times New Roman" w:hAnsi="Times New Roman"/>
          <w:color w:val="000000" w:themeColor="text1"/>
          <w:sz w:val="24"/>
          <w:szCs w:val="24"/>
          <w:lang w:val="en-US"/>
        </w:rPr>
        <w:t>causal</w:t>
      </w:r>
      <w:r w:rsidR="00DA73B7" w:rsidRPr="003125D5">
        <w:rPr>
          <w:rFonts w:ascii="Times New Roman" w:hAnsi="Times New Roman"/>
          <w:color w:val="000000" w:themeColor="text1"/>
          <w:sz w:val="24"/>
          <w:szCs w:val="24"/>
          <w:lang w:val="en-US"/>
        </w:rPr>
        <w:t>ity</w:t>
      </w:r>
      <w:r w:rsidR="00661D4E" w:rsidRPr="003125D5">
        <w:rPr>
          <w:rFonts w:ascii="Times New Roman" w:hAnsi="Times New Roman"/>
          <w:color w:val="000000" w:themeColor="text1"/>
          <w:sz w:val="24"/>
          <w:szCs w:val="24"/>
          <w:lang w:val="en-US"/>
        </w:rPr>
        <w:t xml:space="preserve"> </w:t>
      </w:r>
      <w:r w:rsidR="00DA73B7" w:rsidRPr="003125D5">
        <w:rPr>
          <w:rFonts w:ascii="Times New Roman" w:hAnsi="Times New Roman"/>
          <w:color w:val="000000" w:themeColor="text1"/>
          <w:sz w:val="24"/>
          <w:szCs w:val="24"/>
          <w:lang w:val="en-US"/>
        </w:rPr>
        <w:fldChar w:fldCharType="begin">
          <w:fldData xml:space="preserve">PEVuZE5vdGU+PENpdGU+PEF1dGhvcj5NYW5zb3VybmlhPC9BdXRob3I+PFllYXI+MjAxNzwvWWVh
cj48UmVjTnVtPjExMTQwPC9SZWNOdW0+PERpc3BsYXlUZXh0PigyMywgMjQpPC9EaXNwbGF5VGV4
dD48cmVjb3JkPjxyZWMtbnVtYmVyPjExMTQwPC9yZWMtbnVtYmVyPjxmb3JlaWduLWtleXM+PGtl
eSBhcHA9IkVOIiBkYi1pZD0idnByNXBhZDlnNTV4ZWdlZnNybzVlNTJpdGY1eGZwZDVhcnpzIiB0
aW1lc3RhbXA9IjE0ODU4MzAwNzMiPjExMTQwPC9rZXk+PGtleSBhcHA9IkVOV2ViIiBkYi1pZD0i
Ij4wPC9rZXk+PC9mb3JlaWduLWtleXM+PHJlZi10eXBlIG5hbWU9IkpvdXJuYWwgQXJ0aWNsZSI+
MTc8L3JlZi10eXBlPjxjb250cmlidXRvcnM+PGF1dGhvcnM+PGF1dGhvcj5NYW5zb3VybmlhLCBN
LiBBLjwvYXV0aG9yPjxhdXRob3I+SGlnZ2lucywgSi4gUC48L2F1dGhvcj48YXV0aG9yPlN0ZXJu
ZSwgSi4gQS48L2F1dGhvcj48YXV0aG9yPkhlcm5hbiwgTS4gQS48L2F1dGhvcj48L2F1dGhvcnM+
PC9jb250cmlidXRvcnM+PGF1dGgtYWRkcmVzcz5Gcm9tIHRoZSBhRGVwYXJ0bWVudCBvZiBFcGlk
ZW1pb2xvZ3kgYW5kIEJpb3N0YXRpc3RpY3MsIFNjaG9vbCBvZiBQdWJsaWMgSGVhbHRoLCBUZWhy
YW4gVW5pdmVyc2l0eSBvZiBNZWRpY2FsIFNjaWVuY2VzLCBUZWhyYW4sIElyYW47IGJTY2hvb2wg
b2YgU29jaWFsIGFuZCBDb21tdW5pdHkgTWVkaWNpbmUsIFVuaXZlcnNpdHkgb2YgQnJpc3RvbCwg
QnJpc3RvbCwgVW5pdGVkIEtpbmdkb207IGNEZXBhcnRtZW50cyBvZiBFcGlkZW1pb2xvZ3kgYW5k
IEJpb3N0YXRpc3RpY3MsIEhhcnZhcmQgU2Nob29sIG9mIFB1YmxpYyBIZWFsdGgsIEJvc3Rvbiwg
TUE7IGFuZCBkSGFydmFyZC1NSVQgRGl2aXNpb24gb2YgSGVhbHRoIFNjaWVuY2VzIGFuZCBUZWNo
bm9sb2d5LCBCb3N0b24sIE1BLjwvYXV0aC1hZGRyZXNzPjx0aXRsZXM+PHRpdGxlPkJpYXNlcyBp
biBSYW5kb21pemVkIFRyaWFsczogQSBDb252ZXJzYXRpb24gQmV0d2VlbiBUcmlhbGlzdHMgYW5k
IEVwaWRlbWlvbG9naXN0czwvdGl0bGU+PHNlY29uZGFyeS10aXRsZT5FcGlkZW1pb2xvZ3k8L3Nl
Y29uZGFyeS10aXRsZT48YWx0LXRpdGxlPkVwaWRlbWlvbG9neTwvYWx0LXRpdGxlPjwvdGl0bGVz
PjxwZXJpb2RpY2FsPjxmdWxsLXRpdGxlPkVwaWRlbWlvbG9neTwvZnVsbC10aXRsZT48L3Blcmlv
ZGljYWw+PGFsdC1wZXJpb2RpY2FsPjxmdWxsLXRpdGxlPkVwaWRlbWlvbG9neTwvZnVsbC10aXRs
ZT48L2FsdC1wZXJpb2RpY2FsPjxwYWdlcz41NC01OTwvcGFnZXM+PHZvbHVtZT4yODwvdm9sdW1l
PjxudW1iZXI+MTwvbnVtYmVyPjxkYXRlcz48eWVhcj4yMDE3PC95ZWFyPjxwdWItZGF0ZXM+PGRh
dGU+SmFuPC9kYXRlPjwvcHViLWRhdGVzPjwvZGF0ZXM+PGlzYm4+MTUzMS01NDg3IChFbGVjdHJv
bmljKSYjeEQ7MTA0NC0zOTgzIChMaW5raW5nKTwvaXNibj48YWNjZXNzaW9uLW51bT4yNzc0ODY4
MzwvYWNjZXNzaW9uLW51bT48dXJscz48cmVsYXRlZC11cmxzPjx1cmw+aHR0cDovL3d3dy5uY2Jp
Lm5sbS5uaWguZ292L3B1Ym1lZC8yNzc0ODY4MzwvdXJsPjwvcmVsYXRlZC11cmxzPjwvdXJscz48
Y3VzdG9tMj41MTMwNTkxPC9jdXN0b20yPjxlbGVjdHJvbmljLXJlc291cmNlLW51bT4xMC4xMDk3
L0VERS4wMDAwMDAwMDAwMDAwNTY0PC9lbGVjdHJvbmljLXJlc291cmNlLW51bT48L3JlY29yZD48
L0NpdGU+PENpdGU+PEF1dGhvcj5IZXJuw6FuPC9BdXRob3I+PFllYXI+MjAxODwvWWVhcj48UmVj
TnVtPjEwODU4PC9SZWNOdW0+PHJlY29yZD48cmVjLW51bWJlcj4xMDg1ODwvcmVjLW51bWJlcj48
Zm9yZWlnbi1rZXlzPjxrZXkgYXBwPSJFTiIgZGItaWQ9InZwcjVwYWQ5ZzU1eGVnZWZzcm81ZTUy
aXRmNXhmcGQ1YXJ6cyIgdGltZXN0YW1wPSIxNDYxMzA3Njc2Ij4xMDg1ODwva2V5PjwvZm9yZWln
bi1rZXlzPjxyZWYtdHlwZSBuYW1lPSJCb29rIj42PC9yZWYtdHlwZT48Y29udHJpYnV0b3JzPjxh
dXRob3JzPjxhdXRob3I+SGVybsOhbiwgTS4gQS48L2F1dGhvcj48YXV0aG9yPlJvYmlucywgSi4g
TS48L2F1dGhvcj48L2F1dGhvcnM+PC9jb250cmlidXRvcnM+PHRpdGxlcz48dGl0bGU+Q2F1c2Fs
IGluZmVyZW5jZTwvdGl0bGU+PC90aXRsZXM+PGRhdGVzPjx5ZWFyPjIwMTg8L3llYXI+PC9kYXRl
cz48cHVibGlzaGVyPkJvY2EgUmF0b246IENoYXBtYW4gJmFtcDsgSGFsbC9DUkM8L3B1Ymxpc2hl
cj48dXJscz48L3VybHM+PC9yZWNvcmQ+PC9DaXRlPjwvRW5kTm90ZT5=
</w:fldData>
        </w:fldChar>
      </w:r>
      <w:r w:rsidR="007A3E45" w:rsidRPr="003125D5">
        <w:rPr>
          <w:rFonts w:ascii="Times New Roman" w:hAnsi="Times New Roman"/>
          <w:color w:val="000000" w:themeColor="text1"/>
          <w:sz w:val="24"/>
          <w:szCs w:val="24"/>
          <w:lang w:val="en-US"/>
        </w:rPr>
        <w:instrText xml:space="preserve"> ADDIN EN.CITE </w:instrText>
      </w:r>
      <w:r w:rsidR="007A3E45" w:rsidRPr="003125D5">
        <w:rPr>
          <w:rFonts w:ascii="Times New Roman" w:hAnsi="Times New Roman"/>
          <w:color w:val="000000" w:themeColor="text1"/>
          <w:sz w:val="24"/>
          <w:szCs w:val="24"/>
          <w:lang w:val="en-US"/>
        </w:rPr>
        <w:fldChar w:fldCharType="begin">
          <w:fldData xml:space="preserve">PEVuZE5vdGU+PENpdGU+PEF1dGhvcj5NYW5zb3VybmlhPC9BdXRob3I+PFllYXI+MjAxNzwvWWVh
cj48UmVjTnVtPjExMTQwPC9SZWNOdW0+PERpc3BsYXlUZXh0PigyMywgMjQpPC9EaXNwbGF5VGV4
dD48cmVjb3JkPjxyZWMtbnVtYmVyPjExMTQwPC9yZWMtbnVtYmVyPjxmb3JlaWduLWtleXM+PGtl
eSBhcHA9IkVOIiBkYi1pZD0idnByNXBhZDlnNTV4ZWdlZnNybzVlNTJpdGY1eGZwZDVhcnpzIiB0
aW1lc3RhbXA9IjE0ODU4MzAwNzMiPjExMTQwPC9rZXk+PGtleSBhcHA9IkVOV2ViIiBkYi1pZD0i
Ij4wPC9rZXk+PC9mb3JlaWduLWtleXM+PHJlZi10eXBlIG5hbWU9IkpvdXJuYWwgQXJ0aWNsZSI+
MTc8L3JlZi10eXBlPjxjb250cmlidXRvcnM+PGF1dGhvcnM+PGF1dGhvcj5NYW5zb3VybmlhLCBN
LiBBLjwvYXV0aG9yPjxhdXRob3I+SGlnZ2lucywgSi4gUC48L2F1dGhvcj48YXV0aG9yPlN0ZXJu
ZSwgSi4gQS48L2F1dGhvcj48YXV0aG9yPkhlcm5hbiwgTS4gQS48L2F1dGhvcj48L2F1dGhvcnM+
PC9jb250cmlidXRvcnM+PGF1dGgtYWRkcmVzcz5Gcm9tIHRoZSBhRGVwYXJ0bWVudCBvZiBFcGlk
ZW1pb2xvZ3kgYW5kIEJpb3N0YXRpc3RpY3MsIFNjaG9vbCBvZiBQdWJsaWMgSGVhbHRoLCBUZWhy
YW4gVW5pdmVyc2l0eSBvZiBNZWRpY2FsIFNjaWVuY2VzLCBUZWhyYW4sIElyYW47IGJTY2hvb2wg
b2YgU29jaWFsIGFuZCBDb21tdW5pdHkgTWVkaWNpbmUsIFVuaXZlcnNpdHkgb2YgQnJpc3RvbCwg
QnJpc3RvbCwgVW5pdGVkIEtpbmdkb207IGNEZXBhcnRtZW50cyBvZiBFcGlkZW1pb2xvZ3kgYW5k
IEJpb3N0YXRpc3RpY3MsIEhhcnZhcmQgU2Nob29sIG9mIFB1YmxpYyBIZWFsdGgsIEJvc3Rvbiwg
TUE7IGFuZCBkSGFydmFyZC1NSVQgRGl2aXNpb24gb2YgSGVhbHRoIFNjaWVuY2VzIGFuZCBUZWNo
bm9sb2d5LCBCb3N0b24sIE1BLjwvYXV0aC1hZGRyZXNzPjx0aXRsZXM+PHRpdGxlPkJpYXNlcyBp
biBSYW5kb21pemVkIFRyaWFsczogQSBDb252ZXJzYXRpb24gQmV0d2VlbiBUcmlhbGlzdHMgYW5k
IEVwaWRlbWlvbG9naXN0czwvdGl0bGU+PHNlY29uZGFyeS10aXRsZT5FcGlkZW1pb2xvZ3k8L3Nl
Y29uZGFyeS10aXRsZT48YWx0LXRpdGxlPkVwaWRlbWlvbG9neTwvYWx0LXRpdGxlPjwvdGl0bGVz
PjxwZXJpb2RpY2FsPjxmdWxsLXRpdGxlPkVwaWRlbWlvbG9neTwvZnVsbC10aXRsZT48L3Blcmlv
ZGljYWw+PGFsdC1wZXJpb2RpY2FsPjxmdWxsLXRpdGxlPkVwaWRlbWlvbG9neTwvZnVsbC10aXRs
ZT48L2FsdC1wZXJpb2RpY2FsPjxwYWdlcz41NC01OTwvcGFnZXM+PHZvbHVtZT4yODwvdm9sdW1l
PjxudW1iZXI+MTwvbnVtYmVyPjxkYXRlcz48eWVhcj4yMDE3PC95ZWFyPjxwdWItZGF0ZXM+PGRh
dGU+SmFuPC9kYXRlPjwvcHViLWRhdGVzPjwvZGF0ZXM+PGlzYm4+MTUzMS01NDg3IChFbGVjdHJv
bmljKSYjeEQ7MTA0NC0zOTgzIChMaW5raW5nKTwvaXNibj48YWNjZXNzaW9uLW51bT4yNzc0ODY4
MzwvYWNjZXNzaW9uLW51bT48dXJscz48cmVsYXRlZC11cmxzPjx1cmw+aHR0cDovL3d3dy5uY2Jp
Lm5sbS5uaWguZ292L3B1Ym1lZC8yNzc0ODY4MzwvdXJsPjwvcmVsYXRlZC11cmxzPjwvdXJscz48
Y3VzdG9tMj41MTMwNTkxPC9jdXN0b20yPjxlbGVjdHJvbmljLXJlc291cmNlLW51bT4xMC4xMDk3
L0VERS4wMDAwMDAwMDAwMDAwNTY0PC9lbGVjdHJvbmljLXJlc291cmNlLW51bT48L3JlY29yZD48
L0NpdGU+PENpdGU+PEF1dGhvcj5IZXJuw6FuPC9BdXRob3I+PFllYXI+MjAxODwvWWVhcj48UmVj
TnVtPjEwODU4PC9SZWNOdW0+PHJlY29yZD48cmVjLW51bWJlcj4xMDg1ODwvcmVjLW51bWJlcj48
Zm9yZWlnbi1rZXlzPjxrZXkgYXBwPSJFTiIgZGItaWQ9InZwcjVwYWQ5ZzU1eGVnZWZzcm81ZTUy
aXRmNXhmcGQ1YXJ6cyIgdGltZXN0YW1wPSIxNDYxMzA3Njc2Ij4xMDg1ODwva2V5PjwvZm9yZWln
bi1rZXlzPjxyZWYtdHlwZSBuYW1lPSJCb29rIj42PC9yZWYtdHlwZT48Y29udHJpYnV0b3JzPjxh
dXRob3JzPjxhdXRob3I+SGVybsOhbiwgTS4gQS48L2F1dGhvcj48YXV0aG9yPlJvYmlucywgSi4g
TS48L2F1dGhvcj48L2F1dGhvcnM+PC9jb250cmlidXRvcnM+PHRpdGxlcz48dGl0bGU+Q2F1c2Fs
IGluZmVyZW5jZTwvdGl0bGU+PC90aXRsZXM+PGRhdGVzPjx5ZWFyPjIwMTg8L3llYXI+PC9kYXRl
cz48cHVibGlzaGVyPkJvY2EgUmF0b246IENoYXBtYW4gJmFtcDsgSGFsbC9DUkM8L3B1Ymxpc2hl
cj48dXJscz48L3VybHM+PC9yZWNvcmQ+PC9DaXRlPjwvRW5kTm90ZT5=
</w:fldData>
        </w:fldChar>
      </w:r>
      <w:r w:rsidR="007A3E45" w:rsidRPr="003125D5">
        <w:rPr>
          <w:rFonts w:ascii="Times New Roman" w:hAnsi="Times New Roman"/>
          <w:color w:val="000000" w:themeColor="text1"/>
          <w:sz w:val="24"/>
          <w:szCs w:val="24"/>
          <w:lang w:val="en-US"/>
        </w:rPr>
        <w:instrText xml:space="preserve"> ADDIN EN.CITE.DATA </w:instrText>
      </w:r>
      <w:r w:rsidR="007A3E45" w:rsidRPr="003125D5">
        <w:rPr>
          <w:rFonts w:ascii="Times New Roman" w:hAnsi="Times New Roman"/>
          <w:color w:val="000000" w:themeColor="text1"/>
          <w:sz w:val="24"/>
          <w:szCs w:val="24"/>
          <w:lang w:val="en-US"/>
        </w:rPr>
      </w:r>
      <w:r w:rsidR="007A3E45" w:rsidRPr="003125D5">
        <w:rPr>
          <w:rFonts w:ascii="Times New Roman" w:hAnsi="Times New Roman"/>
          <w:color w:val="000000" w:themeColor="text1"/>
          <w:sz w:val="24"/>
          <w:szCs w:val="24"/>
          <w:lang w:val="en-US"/>
        </w:rPr>
        <w:fldChar w:fldCharType="end"/>
      </w:r>
      <w:r w:rsidR="00DA73B7" w:rsidRPr="003125D5">
        <w:rPr>
          <w:rFonts w:ascii="Times New Roman" w:hAnsi="Times New Roman"/>
          <w:color w:val="000000" w:themeColor="text1"/>
          <w:sz w:val="24"/>
          <w:szCs w:val="24"/>
          <w:lang w:val="en-US"/>
        </w:rPr>
      </w:r>
      <w:r w:rsidR="00DA73B7"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23, 24)</w:t>
      </w:r>
      <w:r w:rsidR="00DA73B7"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A73B7" w:rsidRPr="003125D5">
        <w:rPr>
          <w:rFonts w:ascii="Times New Roman" w:hAnsi="Times New Roman"/>
          <w:color w:val="000000" w:themeColor="text1"/>
          <w:sz w:val="24"/>
          <w:szCs w:val="24"/>
          <w:lang w:val="en-US"/>
        </w:rPr>
        <w:t xml:space="preserve"> </w:t>
      </w:r>
      <w:r w:rsidR="00E244DE" w:rsidRPr="003125D5">
        <w:rPr>
          <w:rFonts w:ascii="Times New Roman" w:hAnsi="Times New Roman"/>
          <w:color w:val="000000" w:themeColor="text1"/>
          <w:sz w:val="24"/>
          <w:szCs w:val="24"/>
          <w:lang w:val="en-US"/>
        </w:rPr>
        <w:t>T</w:t>
      </w:r>
      <w:r w:rsidR="0017030F" w:rsidRPr="003125D5">
        <w:rPr>
          <w:rFonts w:ascii="Times New Roman" w:hAnsi="Times New Roman"/>
          <w:color w:val="000000" w:themeColor="text1"/>
          <w:sz w:val="24"/>
          <w:szCs w:val="24"/>
          <w:lang w:val="en-US"/>
        </w:rPr>
        <w:t>he published RCTs were carried out</w:t>
      </w:r>
      <w:r w:rsidR="006E5F48" w:rsidRPr="003125D5">
        <w:rPr>
          <w:rFonts w:ascii="Times New Roman" w:hAnsi="Times New Roman"/>
          <w:color w:val="000000" w:themeColor="text1"/>
          <w:sz w:val="24"/>
          <w:szCs w:val="24"/>
          <w:lang w:val="en-US"/>
        </w:rPr>
        <w:t xml:space="preserve"> in Western populations</w:t>
      </w:r>
      <w:r w:rsidR="005B7BA5" w:rsidRPr="003125D5">
        <w:rPr>
          <w:rFonts w:ascii="Times New Roman" w:hAnsi="Times New Roman"/>
          <w:color w:val="000000" w:themeColor="text1"/>
          <w:sz w:val="24"/>
          <w:szCs w:val="24"/>
          <w:lang w:val="en-US"/>
        </w:rPr>
        <w:t xml:space="preserve"> only, and less is known </w:t>
      </w:r>
      <w:r w:rsidR="006E5F48" w:rsidRPr="003125D5">
        <w:rPr>
          <w:rFonts w:ascii="Times New Roman" w:hAnsi="Times New Roman"/>
          <w:color w:val="000000" w:themeColor="text1"/>
          <w:sz w:val="24"/>
          <w:szCs w:val="24"/>
          <w:lang w:val="en-US"/>
        </w:rPr>
        <w:t xml:space="preserve">in </w:t>
      </w:r>
      <w:r w:rsidRPr="003125D5">
        <w:rPr>
          <w:rFonts w:ascii="Times New Roman" w:hAnsi="Times New Roman"/>
          <w:color w:val="000000" w:themeColor="text1"/>
          <w:sz w:val="24"/>
          <w:szCs w:val="24"/>
          <w:lang w:val="en-US"/>
        </w:rPr>
        <w:t xml:space="preserve">other </w:t>
      </w:r>
      <w:r w:rsidR="006E5F48" w:rsidRPr="003125D5">
        <w:rPr>
          <w:rFonts w:ascii="Times New Roman" w:hAnsi="Times New Roman"/>
          <w:color w:val="000000" w:themeColor="text1"/>
          <w:sz w:val="24"/>
          <w:szCs w:val="24"/>
          <w:lang w:val="en-US"/>
        </w:rPr>
        <w:t>populations</w:t>
      </w:r>
      <w:r w:rsidR="005B7BA5" w:rsidRPr="003125D5">
        <w:rPr>
          <w:rFonts w:ascii="Times New Roman" w:hAnsi="Times New Roman"/>
          <w:color w:val="000000" w:themeColor="text1"/>
          <w:sz w:val="24"/>
          <w:szCs w:val="24"/>
          <w:lang w:val="en-US"/>
        </w:rPr>
        <w:t xml:space="preserve"> where both genetic background and LC-PUFA intake differ</w:t>
      </w:r>
      <w:r w:rsidR="0017030F" w:rsidRPr="003125D5">
        <w:rPr>
          <w:rFonts w:ascii="Times New Roman" w:hAnsi="Times New Roman"/>
          <w:color w:val="000000" w:themeColor="text1"/>
          <w:sz w:val="24"/>
          <w:szCs w:val="24"/>
          <w:lang w:val="en-US"/>
        </w:rPr>
        <w:t xml:space="preserve">. </w:t>
      </w:r>
      <w:r w:rsidR="006E5F48" w:rsidRPr="003125D5">
        <w:rPr>
          <w:rFonts w:ascii="Times New Roman" w:hAnsi="Times New Roman"/>
          <w:color w:val="000000" w:themeColor="text1"/>
          <w:sz w:val="24"/>
          <w:szCs w:val="24"/>
          <w:lang w:val="en-US"/>
        </w:rPr>
        <w:t>Observational studies</w:t>
      </w:r>
      <w:r w:rsidR="00243E69" w:rsidRPr="003125D5">
        <w:rPr>
          <w:rFonts w:ascii="Times New Roman" w:hAnsi="Times New Roman"/>
          <w:color w:val="000000" w:themeColor="text1"/>
          <w:sz w:val="24"/>
          <w:szCs w:val="24"/>
          <w:lang w:val="en-US"/>
        </w:rPr>
        <w:t>, mostly carried out in Western populations as well,</w:t>
      </w:r>
      <w:r w:rsidR="006E5F48" w:rsidRPr="003125D5">
        <w:rPr>
          <w:rFonts w:ascii="Times New Roman" w:hAnsi="Times New Roman"/>
          <w:color w:val="000000" w:themeColor="text1"/>
          <w:sz w:val="24"/>
          <w:szCs w:val="24"/>
          <w:lang w:val="en-US"/>
        </w:rPr>
        <w:t xml:space="preserve"> are subject to </w:t>
      </w:r>
      <w:r w:rsidR="005B7BA5" w:rsidRPr="003125D5">
        <w:rPr>
          <w:rFonts w:ascii="Times New Roman" w:hAnsi="Times New Roman"/>
          <w:color w:val="000000" w:themeColor="text1"/>
          <w:sz w:val="24"/>
          <w:szCs w:val="24"/>
          <w:lang w:val="en-US"/>
        </w:rPr>
        <w:t xml:space="preserve">confounding and reverse </w:t>
      </w:r>
      <w:r w:rsidR="005B7BA5" w:rsidRPr="003125D5">
        <w:rPr>
          <w:rFonts w:ascii="Times New Roman" w:hAnsi="Times New Roman"/>
          <w:color w:val="000000" w:themeColor="text1"/>
          <w:sz w:val="24"/>
          <w:szCs w:val="24"/>
          <w:lang w:val="en-US"/>
        </w:rPr>
        <w:lastRenderedPageBreak/>
        <w:t>causality</w:t>
      </w:r>
      <w:r w:rsidR="006E5F48" w:rsidRPr="003125D5">
        <w:rPr>
          <w:rFonts w:ascii="Times New Roman" w:hAnsi="Times New Roman"/>
          <w:color w:val="000000" w:themeColor="text1"/>
          <w:sz w:val="24"/>
          <w:szCs w:val="24"/>
          <w:lang w:val="en-US"/>
        </w:rPr>
        <w:t xml:space="preserve">. </w:t>
      </w:r>
      <w:r w:rsidR="003D3F59" w:rsidRPr="003125D5">
        <w:rPr>
          <w:rFonts w:ascii="Times New Roman" w:hAnsi="Times New Roman"/>
          <w:color w:val="000000" w:themeColor="text1"/>
          <w:sz w:val="24"/>
          <w:szCs w:val="24"/>
          <w:lang w:val="en-US"/>
        </w:rPr>
        <w:t>V</w:t>
      </w:r>
      <w:r w:rsidR="009754C1" w:rsidRPr="003125D5">
        <w:rPr>
          <w:rFonts w:ascii="Times New Roman" w:hAnsi="Times New Roman"/>
          <w:color w:val="000000" w:themeColor="text1"/>
          <w:sz w:val="24"/>
          <w:szCs w:val="24"/>
          <w:lang w:val="en-US"/>
        </w:rPr>
        <w:t>arying study design</w:t>
      </w:r>
      <w:r w:rsidR="00DA73B7" w:rsidRPr="003125D5">
        <w:rPr>
          <w:rFonts w:ascii="Times New Roman" w:hAnsi="Times New Roman"/>
          <w:color w:val="000000" w:themeColor="text1"/>
          <w:sz w:val="24"/>
          <w:szCs w:val="24"/>
          <w:lang w:val="en-US"/>
        </w:rPr>
        <w:t>s</w:t>
      </w:r>
      <w:r w:rsidR="00E244DE" w:rsidRPr="003125D5">
        <w:rPr>
          <w:rFonts w:ascii="Times New Roman" w:hAnsi="Times New Roman"/>
          <w:color w:val="000000" w:themeColor="text1"/>
          <w:sz w:val="24"/>
          <w:szCs w:val="24"/>
          <w:lang w:val="en-US"/>
        </w:rPr>
        <w:t xml:space="preserve"> </w:t>
      </w:r>
      <w:r w:rsidR="00DA73B7" w:rsidRPr="003125D5">
        <w:rPr>
          <w:rFonts w:ascii="Times New Roman" w:hAnsi="Times New Roman"/>
          <w:color w:val="000000" w:themeColor="text1"/>
          <w:sz w:val="24"/>
          <w:szCs w:val="24"/>
          <w:lang w:val="en-US"/>
        </w:rPr>
        <w:t xml:space="preserve">and approaches </w:t>
      </w:r>
      <w:r w:rsidR="009754C1" w:rsidRPr="003125D5">
        <w:rPr>
          <w:rFonts w:ascii="Times New Roman" w:hAnsi="Times New Roman"/>
          <w:color w:val="000000" w:themeColor="text1"/>
          <w:sz w:val="24"/>
          <w:szCs w:val="24"/>
          <w:lang w:val="en-US"/>
        </w:rPr>
        <w:t xml:space="preserve">may help </w:t>
      </w:r>
      <w:r w:rsidR="00A64A17" w:rsidRPr="003125D5">
        <w:rPr>
          <w:rFonts w:ascii="Times New Roman" w:hAnsi="Times New Roman"/>
          <w:color w:val="000000" w:themeColor="text1"/>
          <w:sz w:val="24"/>
          <w:szCs w:val="24"/>
          <w:lang w:val="en-US"/>
        </w:rPr>
        <w:t xml:space="preserve">overcome inherent pitfalls and </w:t>
      </w:r>
      <w:r w:rsidR="004E5266" w:rsidRPr="003125D5">
        <w:rPr>
          <w:rFonts w:ascii="Times New Roman" w:hAnsi="Times New Roman"/>
          <w:color w:val="000000" w:themeColor="text1"/>
          <w:sz w:val="24"/>
          <w:szCs w:val="24"/>
          <w:lang w:val="en-US"/>
        </w:rPr>
        <w:t>strengthen the evidence</w:t>
      </w:r>
      <w:r w:rsidR="009754C1" w:rsidRPr="003125D5">
        <w:rPr>
          <w:rFonts w:ascii="Times New Roman" w:hAnsi="Times New Roman"/>
          <w:color w:val="000000" w:themeColor="text1"/>
          <w:sz w:val="24"/>
          <w:szCs w:val="24"/>
          <w:lang w:val="en-US"/>
        </w:rPr>
        <w:t xml:space="preserve"> </w:t>
      </w:r>
      <w:r w:rsidR="00FB4E70" w:rsidRPr="003125D5">
        <w:rPr>
          <w:rFonts w:ascii="Times New Roman" w:hAnsi="Times New Roman"/>
          <w:color w:val="000000" w:themeColor="text1"/>
          <w:sz w:val="24"/>
          <w:szCs w:val="24"/>
          <w:lang w:val="en-US"/>
        </w:rPr>
        <w:t>base</w:t>
      </w:r>
      <w:r w:rsidR="00661D4E" w:rsidRPr="003125D5">
        <w:rPr>
          <w:rFonts w:ascii="Times New Roman" w:hAnsi="Times New Roman"/>
          <w:color w:val="000000" w:themeColor="text1"/>
          <w:sz w:val="24"/>
          <w:szCs w:val="24"/>
          <w:lang w:val="en-US"/>
        </w:rPr>
        <w:t xml:space="preserve"> </w:t>
      </w:r>
      <w:r w:rsidR="009754C1" w:rsidRPr="003125D5">
        <w:rPr>
          <w:rFonts w:ascii="Times New Roman" w:hAnsi="Times New Roman"/>
          <w:color w:val="000000" w:themeColor="text1"/>
          <w:sz w:val="24"/>
          <w:szCs w:val="24"/>
          <w:lang w:val="en-US"/>
        </w:rPr>
        <w:fldChar w:fldCharType="begin"/>
      </w:r>
      <w:r w:rsidR="00F56310" w:rsidRPr="003125D5">
        <w:rPr>
          <w:rFonts w:ascii="Times New Roman" w:hAnsi="Times New Roman"/>
          <w:color w:val="000000" w:themeColor="text1"/>
          <w:sz w:val="24"/>
          <w:szCs w:val="24"/>
          <w:lang w:val="en-US"/>
        </w:rPr>
        <w:instrText xml:space="preserve"> ADDIN EN.CITE &lt;EndNote&gt;&lt;Cite&gt;&lt;Author&gt;Krieger&lt;/Author&gt;&lt;Year&gt;2016&lt;/Year&gt;&lt;RecNum&gt;11053&lt;/RecNum&gt;&lt;DisplayText&gt;(25)&lt;/DisplayText&gt;&lt;record&gt;&lt;rec-number&gt;11053&lt;/rec-number&gt;&lt;foreign-keys&gt;&lt;key app="EN" db-id="vpr5pad9g55xegefsro5e52itf5xfpd5arzs" timestamp="1476062878"&gt;11053&lt;/key&gt;&lt;key app="ENWeb" db-id=""&gt;0&lt;/key&gt;&lt;/foreign-keys&gt;&lt;ref-type name="Journal Article"&gt;17&lt;/ref-type&gt;&lt;contributors&gt;&lt;authors&gt;&lt;author&gt;Krieger, N.&lt;/author&gt;&lt;author&gt;Davey Smith, G.&lt;/author&gt;&lt;/authors&gt;&lt;/contributors&gt;&lt;auth-address&gt;Department of Social and Behavioral Sciences, Harvard T.H. Chan School of Public Health, Boston, MA, USA nkrieger@hsph.harvard.edu.&amp;#xD;MRC Integrative Epidemiology Unit at the University of Bristol, Bristol, UK.&lt;/auth-address&gt;&lt;titles&gt;&lt;title&gt;The tale wagged by the DAG: broadening the scope of causal inference and explanation for epidemiology&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bbr-1&gt;Int J Epidemiol&lt;/abbr-1&gt;&lt;/alt-periodical&gt;&lt;dates&gt;&lt;year&gt;2016&lt;/year&gt;&lt;pub-dates&gt;&lt;date&gt;Sep 30&lt;/date&gt;&lt;/pub-dates&gt;&lt;/dates&gt;&lt;isbn&gt;1464-3685 (Electronic)&amp;#xD;0300-5771 (Linking)&lt;/isbn&gt;&lt;accession-num&gt;27694566&lt;/accession-num&gt;&lt;urls&gt;&lt;related-urls&gt;&lt;url&gt;http://www.ncbi.nlm.nih.gov/pubmed/27694566&lt;/url&gt;&lt;/related-urls&gt;&lt;/urls&gt;&lt;electronic-resource-num&gt;10.1093/ije/dyw114&lt;/electronic-resource-num&gt;&lt;/record&gt;&lt;/Cite&gt;&lt;/EndNote&gt;</w:instrText>
      </w:r>
      <w:r w:rsidR="009754C1"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25)</w:t>
      </w:r>
      <w:r w:rsidR="009754C1"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E244DE" w:rsidRPr="003125D5">
        <w:rPr>
          <w:rFonts w:ascii="Times New Roman" w:hAnsi="Times New Roman"/>
          <w:color w:val="000000" w:themeColor="text1"/>
          <w:sz w:val="24"/>
          <w:szCs w:val="24"/>
          <w:lang w:val="en-US"/>
        </w:rPr>
        <w:t xml:space="preserve"> </w:t>
      </w:r>
      <w:r w:rsidR="00D65919" w:rsidRPr="003125D5">
        <w:rPr>
          <w:rFonts w:ascii="Times New Roman" w:hAnsi="Times New Roman"/>
          <w:color w:val="000000" w:themeColor="text1"/>
          <w:sz w:val="24"/>
          <w:szCs w:val="24"/>
          <w:lang w:val="en-US"/>
        </w:rPr>
        <w:t>Mendelian randomization</w:t>
      </w:r>
      <w:r w:rsidR="008E6D52" w:rsidRPr="003125D5">
        <w:rPr>
          <w:rFonts w:ascii="Times New Roman" w:hAnsi="Times New Roman"/>
          <w:color w:val="000000" w:themeColor="text1"/>
          <w:sz w:val="24"/>
          <w:szCs w:val="24"/>
          <w:lang w:val="en-US"/>
        </w:rPr>
        <w:t xml:space="preserve"> (MR)</w:t>
      </w:r>
      <w:r w:rsidR="00D65919" w:rsidRPr="003125D5">
        <w:rPr>
          <w:rFonts w:ascii="Times New Roman" w:hAnsi="Times New Roman"/>
          <w:color w:val="000000" w:themeColor="text1"/>
          <w:sz w:val="24"/>
          <w:szCs w:val="24"/>
          <w:lang w:val="en-US"/>
        </w:rPr>
        <w:t xml:space="preserve"> has been proposed as a method </w:t>
      </w:r>
      <w:r w:rsidR="004D0BA4" w:rsidRPr="003125D5">
        <w:rPr>
          <w:rFonts w:ascii="Times New Roman" w:hAnsi="Times New Roman"/>
          <w:color w:val="000000" w:themeColor="text1"/>
          <w:sz w:val="24"/>
          <w:szCs w:val="24"/>
          <w:lang w:val="en-US"/>
        </w:rPr>
        <w:t xml:space="preserve">to </w:t>
      </w:r>
      <w:r w:rsidR="006E5F48" w:rsidRPr="003125D5">
        <w:rPr>
          <w:rFonts w:ascii="Times New Roman" w:hAnsi="Times New Roman"/>
          <w:color w:val="000000" w:themeColor="text1"/>
          <w:sz w:val="24"/>
          <w:szCs w:val="24"/>
          <w:lang w:val="en-US"/>
        </w:rPr>
        <w:t xml:space="preserve">remove </w:t>
      </w:r>
      <w:r w:rsidR="004D2DB9" w:rsidRPr="003125D5">
        <w:rPr>
          <w:rFonts w:ascii="Times New Roman" w:hAnsi="Times New Roman"/>
          <w:color w:val="000000" w:themeColor="text1"/>
          <w:sz w:val="24"/>
          <w:szCs w:val="24"/>
          <w:lang w:val="en-US"/>
        </w:rPr>
        <w:t xml:space="preserve">the risk of </w:t>
      </w:r>
      <w:r w:rsidR="00E81427" w:rsidRPr="003125D5">
        <w:rPr>
          <w:rFonts w:ascii="Times New Roman" w:hAnsi="Times New Roman"/>
          <w:color w:val="000000" w:themeColor="text1"/>
          <w:sz w:val="24"/>
          <w:szCs w:val="24"/>
          <w:lang w:val="en-US"/>
        </w:rPr>
        <w:t>reverse causality and confounding</w:t>
      </w:r>
      <w:r w:rsidR="00464393" w:rsidRPr="003125D5">
        <w:rPr>
          <w:rFonts w:ascii="Times New Roman" w:hAnsi="Times New Roman"/>
          <w:color w:val="000000" w:themeColor="text1"/>
          <w:sz w:val="24"/>
          <w:szCs w:val="24"/>
          <w:lang w:val="en-US"/>
        </w:rPr>
        <w:t>, by using genetic variants as instrumental variables for the exposure of interest</w:t>
      </w:r>
      <w:r w:rsidR="00661D4E" w:rsidRPr="003125D5">
        <w:rPr>
          <w:rFonts w:ascii="Times New Roman" w:hAnsi="Times New Roman"/>
          <w:color w:val="000000" w:themeColor="text1"/>
          <w:sz w:val="24"/>
          <w:szCs w:val="24"/>
          <w:lang w:val="en-US"/>
        </w:rPr>
        <w:t xml:space="preserve"> </w:t>
      </w:r>
      <w:r w:rsidR="00D65919" w:rsidRPr="003125D5">
        <w:rPr>
          <w:rFonts w:ascii="Times New Roman" w:hAnsi="Times New Roman"/>
          <w:color w:val="000000" w:themeColor="text1"/>
          <w:sz w:val="24"/>
          <w:szCs w:val="24"/>
          <w:lang w:val="en-US"/>
        </w:rPr>
        <w:fldChar w:fldCharType="begin"/>
      </w:r>
      <w:r w:rsidR="007B4C93" w:rsidRPr="003125D5">
        <w:rPr>
          <w:rFonts w:ascii="Times New Roman" w:hAnsi="Times New Roman"/>
          <w:color w:val="000000" w:themeColor="text1"/>
          <w:sz w:val="24"/>
          <w:szCs w:val="24"/>
          <w:lang w:val="en-US"/>
        </w:rPr>
        <w:instrText xml:space="preserve"> ADDIN EN.CITE &lt;EndNote&gt;&lt;Cite&gt;&lt;Author&gt;Smith&lt;/Author&gt;&lt;Year&gt;2003&lt;/Year&gt;&lt;RecNum&gt;10754&lt;/RecNum&gt;&lt;DisplayText&gt;(26)&lt;/DisplayText&gt;&lt;record&gt;&lt;rec-number&gt;10754&lt;/rec-number&gt;&lt;foreign-keys&gt;&lt;key app="EN" db-id="vpr5pad9g55xegefsro5e52itf5xfpd5arzs" timestamp="1456974809"&gt;10754&lt;/key&gt;&lt;/foreign-keys&gt;&lt;ref-type name="Journal Article"&gt;17&lt;/ref-type&gt;&lt;contributors&gt;&lt;authors&gt;&lt;author&gt;Davey Smith, George&lt;/author&gt;&lt;author&gt;Ebrahim, Shah&lt;/author&gt;&lt;/authors&gt;&lt;/contributors&gt;&lt;titles&gt;&lt;title&gt;‘Mendelian randomization’: can genetic epidemiology contribute to understanding environmental determinants of disease?*&lt;/title&gt;&lt;secondary-title&gt;Int J Epidemiol&lt;/secondary-title&gt;&lt;/titles&gt;&lt;periodical&gt;&lt;full-title&gt;Int J Epidemiol&lt;/full-title&gt;&lt;/periodical&gt;&lt;pages&gt;1-22&lt;/pages&gt;&lt;volume&gt;32&lt;/volume&gt;&lt;number&gt;1&lt;/number&gt;&lt;dates&gt;&lt;year&gt;2003&lt;/year&gt;&lt;/dates&gt;&lt;isbn&gt;1464-3685&amp;#xD;0300-5771&lt;/isbn&gt;&lt;urls&gt;&lt;related-urls&gt;&lt;url&gt;http://ije.oxfordjournals.org/content/32/1/1.full.pdf&lt;/url&gt;&lt;/related-urls&gt;&lt;/urls&gt;&lt;electronic-resource-num&gt;10.1093/ije/dyg070&lt;/electronic-resource-num&gt;&lt;/record&gt;&lt;/Cite&gt;&lt;/EndNote&gt;</w:instrText>
      </w:r>
      <w:r w:rsidR="00D65919"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26)</w:t>
      </w:r>
      <w:r w:rsidR="00D65919"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65919" w:rsidRPr="003125D5">
        <w:rPr>
          <w:rFonts w:ascii="Times New Roman" w:hAnsi="Times New Roman"/>
          <w:color w:val="000000" w:themeColor="text1"/>
          <w:sz w:val="24"/>
          <w:szCs w:val="24"/>
          <w:lang w:val="en-US"/>
        </w:rPr>
        <w:t xml:space="preserve"> </w:t>
      </w:r>
    </w:p>
    <w:p w14:paraId="5CA09F02" w14:textId="03F759A6" w:rsidR="00CE151A" w:rsidRPr="003125D5" w:rsidRDefault="00C8370A" w:rsidP="008F1614">
      <w:pPr>
        <w:spacing w:after="0"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Using data from the multiethnic mother-offspring cohort Growing Up in Singapore Towards healthy Outcomes (GUSTO), w</w:t>
      </w:r>
      <w:r w:rsidR="00FB271B" w:rsidRPr="003125D5">
        <w:rPr>
          <w:rFonts w:ascii="Times New Roman" w:hAnsi="Times New Roman"/>
          <w:color w:val="000000" w:themeColor="text1"/>
          <w:sz w:val="24"/>
          <w:szCs w:val="24"/>
          <w:lang w:val="en-US"/>
        </w:rPr>
        <w:t xml:space="preserve">e </w:t>
      </w:r>
      <w:r w:rsidR="005F0D0D" w:rsidRPr="003125D5">
        <w:rPr>
          <w:rFonts w:ascii="Times New Roman" w:hAnsi="Times New Roman"/>
          <w:color w:val="000000" w:themeColor="text1"/>
          <w:sz w:val="24"/>
          <w:szCs w:val="24"/>
          <w:lang w:val="en-US"/>
        </w:rPr>
        <w:t>examin</w:t>
      </w:r>
      <w:r w:rsidR="00865B9E" w:rsidRPr="003125D5">
        <w:rPr>
          <w:rFonts w:ascii="Times New Roman" w:hAnsi="Times New Roman"/>
          <w:color w:val="000000" w:themeColor="text1"/>
          <w:sz w:val="24"/>
          <w:szCs w:val="24"/>
          <w:lang w:val="en-US"/>
        </w:rPr>
        <w:t>ed</w:t>
      </w:r>
      <w:r w:rsidR="005F0D0D" w:rsidRPr="003125D5">
        <w:rPr>
          <w:rFonts w:ascii="Times New Roman" w:hAnsi="Times New Roman"/>
          <w:color w:val="000000" w:themeColor="text1"/>
          <w:sz w:val="24"/>
          <w:szCs w:val="24"/>
          <w:lang w:val="en-US"/>
        </w:rPr>
        <w:t xml:space="preserve"> </w:t>
      </w:r>
      <w:r w:rsidR="00FB271B" w:rsidRPr="003125D5">
        <w:rPr>
          <w:rFonts w:ascii="Times New Roman" w:hAnsi="Times New Roman"/>
          <w:color w:val="000000" w:themeColor="text1"/>
          <w:sz w:val="24"/>
          <w:szCs w:val="24"/>
          <w:lang w:val="en-US"/>
        </w:rPr>
        <w:t xml:space="preserve">whether </w:t>
      </w:r>
      <w:r w:rsidR="009327E3" w:rsidRPr="003125D5">
        <w:rPr>
          <w:rFonts w:ascii="Times New Roman" w:hAnsi="Times New Roman"/>
          <w:color w:val="000000" w:themeColor="text1"/>
          <w:sz w:val="24"/>
          <w:szCs w:val="24"/>
          <w:lang w:val="en-US"/>
        </w:rPr>
        <w:t xml:space="preserve">maternal </w:t>
      </w:r>
      <w:r w:rsidR="004D0BA4" w:rsidRPr="003125D5">
        <w:rPr>
          <w:rFonts w:ascii="Times New Roman" w:hAnsi="Times New Roman"/>
          <w:color w:val="000000" w:themeColor="text1"/>
          <w:sz w:val="24"/>
          <w:szCs w:val="24"/>
          <w:lang w:val="en-US"/>
        </w:rPr>
        <w:t xml:space="preserve">and </w:t>
      </w:r>
      <w:r w:rsidR="00623ECC" w:rsidRPr="003125D5">
        <w:rPr>
          <w:rFonts w:ascii="Times New Roman" w:hAnsi="Times New Roman"/>
          <w:color w:val="000000" w:themeColor="text1"/>
          <w:sz w:val="24"/>
          <w:szCs w:val="24"/>
          <w:lang w:val="en-US"/>
        </w:rPr>
        <w:t>offspring</w:t>
      </w:r>
      <w:r w:rsidR="004D0BA4" w:rsidRPr="003125D5">
        <w:rPr>
          <w:rFonts w:ascii="Times New Roman" w:hAnsi="Times New Roman"/>
          <w:color w:val="000000" w:themeColor="text1"/>
          <w:sz w:val="24"/>
          <w:szCs w:val="24"/>
          <w:lang w:val="en-US"/>
        </w:rPr>
        <w:t xml:space="preserve"> </w:t>
      </w:r>
      <w:r w:rsidR="0075730B" w:rsidRPr="003125D5">
        <w:rPr>
          <w:rFonts w:ascii="Times New Roman" w:hAnsi="Times New Roman"/>
          <w:i/>
          <w:color w:val="000000" w:themeColor="text1"/>
          <w:sz w:val="24"/>
          <w:szCs w:val="24"/>
          <w:lang w:val="en-US"/>
        </w:rPr>
        <w:t>FADS</w:t>
      </w:r>
      <w:r w:rsidR="00FB271B" w:rsidRPr="003125D5">
        <w:rPr>
          <w:rFonts w:ascii="Times New Roman" w:hAnsi="Times New Roman"/>
          <w:color w:val="000000" w:themeColor="text1"/>
          <w:sz w:val="24"/>
          <w:szCs w:val="24"/>
          <w:lang w:val="en-US"/>
        </w:rPr>
        <w:t xml:space="preserve"> gene variants</w:t>
      </w:r>
      <w:r w:rsidRPr="003125D5">
        <w:rPr>
          <w:rFonts w:ascii="Times New Roman" w:hAnsi="Times New Roman"/>
          <w:color w:val="000000" w:themeColor="text1"/>
          <w:sz w:val="24"/>
          <w:szCs w:val="24"/>
          <w:lang w:val="en-US"/>
        </w:rPr>
        <w:t xml:space="preserve">, used as instrumental variables for </w:t>
      </w:r>
      <w:r w:rsidR="00623ECC" w:rsidRPr="003125D5">
        <w:rPr>
          <w:rFonts w:ascii="Times New Roman" w:hAnsi="Times New Roman"/>
          <w:color w:val="000000" w:themeColor="text1"/>
          <w:sz w:val="24"/>
          <w:szCs w:val="24"/>
          <w:lang w:val="en-US"/>
        </w:rPr>
        <w:t xml:space="preserve">maternal and </w:t>
      </w:r>
      <w:r w:rsidR="00D60A2D" w:rsidRPr="003125D5">
        <w:rPr>
          <w:rFonts w:ascii="Times New Roman" w:hAnsi="Times New Roman"/>
          <w:color w:val="000000" w:themeColor="text1"/>
          <w:sz w:val="24"/>
          <w:szCs w:val="24"/>
          <w:lang w:val="en-US"/>
        </w:rPr>
        <w:t xml:space="preserve">antenatal </w:t>
      </w:r>
      <w:r w:rsidRPr="003125D5">
        <w:rPr>
          <w:rFonts w:ascii="Times New Roman" w:hAnsi="Times New Roman"/>
          <w:color w:val="000000" w:themeColor="text1"/>
          <w:sz w:val="24"/>
          <w:szCs w:val="24"/>
          <w:lang w:val="en-US"/>
        </w:rPr>
        <w:t>LC-</w:t>
      </w:r>
      <w:r w:rsidR="009327E3" w:rsidRPr="003125D5">
        <w:rPr>
          <w:rFonts w:ascii="Times New Roman" w:hAnsi="Times New Roman"/>
          <w:color w:val="000000" w:themeColor="text1"/>
          <w:sz w:val="24"/>
          <w:szCs w:val="24"/>
          <w:lang w:val="en-US"/>
        </w:rPr>
        <w:t>PUFA status</w:t>
      </w:r>
      <w:r w:rsidR="00623ECC" w:rsidRPr="003125D5">
        <w:rPr>
          <w:rFonts w:ascii="Times New Roman" w:hAnsi="Times New Roman"/>
          <w:color w:val="000000" w:themeColor="text1"/>
          <w:sz w:val="24"/>
          <w:szCs w:val="24"/>
          <w:lang w:val="en-US"/>
        </w:rPr>
        <w:t xml:space="preserve">, </w:t>
      </w:r>
      <w:r w:rsidR="00987A5E" w:rsidRPr="003125D5">
        <w:rPr>
          <w:rFonts w:ascii="Times New Roman" w:hAnsi="Times New Roman"/>
          <w:color w:val="000000" w:themeColor="text1"/>
          <w:sz w:val="24"/>
          <w:szCs w:val="24"/>
          <w:lang w:val="en-US"/>
        </w:rPr>
        <w:t>a</w:t>
      </w:r>
      <w:r w:rsidR="00FB271B" w:rsidRPr="003125D5">
        <w:rPr>
          <w:rFonts w:ascii="Times New Roman" w:hAnsi="Times New Roman"/>
          <w:color w:val="000000" w:themeColor="text1"/>
          <w:sz w:val="24"/>
          <w:szCs w:val="24"/>
          <w:lang w:val="en-US"/>
        </w:rPr>
        <w:t xml:space="preserve">re </w:t>
      </w:r>
      <w:r w:rsidR="009327E3" w:rsidRPr="003125D5">
        <w:rPr>
          <w:rFonts w:ascii="Times New Roman" w:hAnsi="Times New Roman"/>
          <w:color w:val="000000" w:themeColor="text1"/>
          <w:sz w:val="24"/>
          <w:szCs w:val="24"/>
          <w:lang w:val="en-US"/>
        </w:rPr>
        <w:t>related to</w:t>
      </w:r>
      <w:r w:rsidR="00FB271B" w:rsidRPr="003125D5">
        <w:rPr>
          <w:rFonts w:ascii="Times New Roman" w:hAnsi="Times New Roman"/>
          <w:color w:val="000000" w:themeColor="text1"/>
          <w:sz w:val="24"/>
          <w:szCs w:val="24"/>
          <w:lang w:val="en-US"/>
        </w:rPr>
        <w:t xml:space="preserve"> </w:t>
      </w:r>
      <w:r w:rsidR="004F3F00" w:rsidRPr="003125D5">
        <w:rPr>
          <w:rFonts w:ascii="Times New Roman" w:hAnsi="Times New Roman"/>
          <w:color w:val="000000" w:themeColor="text1"/>
          <w:sz w:val="24"/>
          <w:szCs w:val="24"/>
          <w:lang w:val="en-US"/>
        </w:rPr>
        <w:t>gestation</w:t>
      </w:r>
      <w:r w:rsidR="00FB271B" w:rsidRPr="003125D5">
        <w:rPr>
          <w:rFonts w:ascii="Times New Roman" w:hAnsi="Times New Roman"/>
          <w:color w:val="000000" w:themeColor="text1"/>
          <w:sz w:val="24"/>
          <w:szCs w:val="24"/>
          <w:lang w:val="en-US"/>
        </w:rPr>
        <w:t xml:space="preserve"> </w:t>
      </w:r>
      <w:r w:rsidR="00987A5E" w:rsidRPr="003125D5">
        <w:rPr>
          <w:rFonts w:ascii="Times New Roman" w:hAnsi="Times New Roman"/>
          <w:color w:val="000000" w:themeColor="text1"/>
          <w:sz w:val="24"/>
          <w:szCs w:val="24"/>
          <w:lang w:val="en-US"/>
        </w:rPr>
        <w:t>duration</w:t>
      </w:r>
      <w:r w:rsidR="00A52904" w:rsidRPr="003125D5">
        <w:rPr>
          <w:rFonts w:ascii="Times New Roman" w:hAnsi="Times New Roman"/>
          <w:color w:val="000000" w:themeColor="text1"/>
          <w:sz w:val="24"/>
          <w:szCs w:val="24"/>
          <w:lang w:val="en-US"/>
        </w:rPr>
        <w:t xml:space="preserve"> </w:t>
      </w:r>
      <w:r w:rsidR="005720EB" w:rsidRPr="003125D5">
        <w:rPr>
          <w:rFonts w:ascii="Times New Roman" w:hAnsi="Times New Roman"/>
          <w:color w:val="000000" w:themeColor="text1"/>
          <w:sz w:val="24"/>
          <w:szCs w:val="24"/>
          <w:lang w:val="en-US"/>
        </w:rPr>
        <w:t>and size at birth</w:t>
      </w:r>
      <w:r w:rsidRPr="003125D5">
        <w:rPr>
          <w:rFonts w:ascii="Times New Roman" w:hAnsi="Times New Roman"/>
          <w:color w:val="000000" w:themeColor="text1"/>
          <w:sz w:val="24"/>
          <w:szCs w:val="24"/>
          <w:lang w:val="en-US"/>
        </w:rPr>
        <w:t>.</w:t>
      </w:r>
      <w:r w:rsidR="004D0BA4" w:rsidRPr="003125D5">
        <w:rPr>
          <w:rFonts w:ascii="Times New Roman" w:hAnsi="Times New Roman"/>
          <w:color w:val="000000" w:themeColor="text1"/>
          <w:sz w:val="24"/>
          <w:szCs w:val="24"/>
          <w:lang w:val="en-US"/>
        </w:rPr>
        <w:t xml:space="preserve"> </w:t>
      </w:r>
    </w:p>
    <w:p w14:paraId="6282F011" w14:textId="43E0D4F4" w:rsidR="00DC67C8" w:rsidRPr="003125D5" w:rsidRDefault="000068FB" w:rsidP="009465C6">
      <w:pPr>
        <w:keepNext/>
        <w:spacing w:after="0"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t xml:space="preserve">Subjects and </w:t>
      </w:r>
      <w:r w:rsidR="00DC67C8" w:rsidRPr="003125D5">
        <w:rPr>
          <w:rFonts w:ascii="Times New Roman" w:hAnsi="Times New Roman"/>
          <w:b/>
          <w:color w:val="000000" w:themeColor="text1"/>
          <w:sz w:val="24"/>
          <w:szCs w:val="24"/>
          <w:lang w:val="en-US"/>
        </w:rPr>
        <w:t>Methods</w:t>
      </w:r>
    </w:p>
    <w:p w14:paraId="5440ACF1" w14:textId="77777777" w:rsidR="001F4F3D" w:rsidRPr="003125D5" w:rsidRDefault="0083523E" w:rsidP="00E97B78">
      <w:pPr>
        <w:keepNext/>
        <w:spacing w:after="0" w:line="480" w:lineRule="auto"/>
        <w:jc w:val="both"/>
        <w:outlineLvl w:val="1"/>
        <w:rPr>
          <w:rFonts w:ascii="Times New Roman" w:hAnsi="Times New Roman"/>
          <w:i/>
          <w:color w:val="000000" w:themeColor="text1"/>
          <w:sz w:val="24"/>
          <w:szCs w:val="24"/>
          <w:lang w:val="en-US"/>
        </w:rPr>
      </w:pPr>
      <w:r w:rsidRPr="003125D5">
        <w:rPr>
          <w:rFonts w:ascii="Times New Roman" w:hAnsi="Times New Roman"/>
          <w:i/>
          <w:color w:val="000000" w:themeColor="text1"/>
          <w:sz w:val="24"/>
          <w:szCs w:val="24"/>
          <w:lang w:val="en-US"/>
        </w:rPr>
        <w:t>Study p</w:t>
      </w:r>
      <w:r w:rsidR="00075231" w:rsidRPr="003125D5">
        <w:rPr>
          <w:rFonts w:ascii="Times New Roman" w:hAnsi="Times New Roman"/>
          <w:i/>
          <w:color w:val="000000" w:themeColor="text1"/>
          <w:sz w:val="24"/>
          <w:szCs w:val="24"/>
          <w:lang w:val="en-US"/>
        </w:rPr>
        <w:t>opulation</w:t>
      </w:r>
    </w:p>
    <w:p w14:paraId="31284AA5" w14:textId="2332AB35" w:rsidR="00FC6804" w:rsidRPr="003125D5" w:rsidRDefault="00865B9E" w:rsidP="00E97B7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B</w:t>
      </w:r>
      <w:r w:rsidR="00FC05A7" w:rsidRPr="003125D5">
        <w:rPr>
          <w:rFonts w:ascii="Times New Roman" w:hAnsi="Times New Roman"/>
          <w:color w:val="000000" w:themeColor="text1"/>
          <w:sz w:val="24"/>
          <w:szCs w:val="24"/>
          <w:lang w:val="en-US"/>
        </w:rPr>
        <w:t>etween June 2009 and September 2010</w:t>
      </w:r>
      <w:r w:rsidR="00522509" w:rsidRPr="003125D5">
        <w:rPr>
          <w:rFonts w:ascii="Times New Roman" w:hAnsi="Times New Roman"/>
          <w:color w:val="000000" w:themeColor="text1"/>
          <w:sz w:val="24"/>
          <w:szCs w:val="24"/>
          <w:lang w:val="en-US"/>
        </w:rPr>
        <w:t>,</w:t>
      </w:r>
      <w:r w:rsidR="00FC05A7"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 xml:space="preserve">the GUSTO study recruited </w:t>
      </w:r>
      <w:r w:rsidR="00205C53" w:rsidRPr="003125D5">
        <w:rPr>
          <w:rFonts w:ascii="Times New Roman" w:hAnsi="Times New Roman"/>
          <w:color w:val="000000" w:themeColor="text1"/>
          <w:sz w:val="24"/>
          <w:szCs w:val="24"/>
          <w:lang w:val="en-US"/>
        </w:rPr>
        <w:t xml:space="preserve">pregnant women </w:t>
      </w:r>
      <w:r w:rsidR="00522509" w:rsidRPr="003125D5">
        <w:rPr>
          <w:rFonts w:ascii="Times New Roman" w:hAnsi="Times New Roman"/>
          <w:color w:val="000000" w:themeColor="text1"/>
          <w:sz w:val="24"/>
          <w:szCs w:val="24"/>
          <w:lang w:val="en-US"/>
        </w:rPr>
        <w:t xml:space="preserve">of Chinese, Malay and Indian ethnicities </w:t>
      </w:r>
      <w:r w:rsidR="006108F1" w:rsidRPr="003125D5">
        <w:rPr>
          <w:rFonts w:ascii="Times New Roman" w:hAnsi="Times New Roman"/>
          <w:color w:val="000000" w:themeColor="text1"/>
          <w:sz w:val="24"/>
          <w:szCs w:val="24"/>
          <w:lang w:val="en-US"/>
        </w:rPr>
        <w:t xml:space="preserve">and </w:t>
      </w:r>
      <w:r w:rsidR="00205C53" w:rsidRPr="003125D5">
        <w:rPr>
          <w:rFonts w:ascii="Times New Roman" w:hAnsi="Times New Roman"/>
          <w:color w:val="000000" w:themeColor="text1"/>
          <w:sz w:val="24"/>
          <w:szCs w:val="24"/>
          <w:lang w:val="en-US"/>
        </w:rPr>
        <w:t xml:space="preserve">attending </w:t>
      </w:r>
      <w:r w:rsidR="00C453D4" w:rsidRPr="003125D5">
        <w:rPr>
          <w:rFonts w:ascii="Times New Roman" w:hAnsi="Times New Roman"/>
          <w:color w:val="000000" w:themeColor="text1"/>
          <w:sz w:val="24"/>
          <w:szCs w:val="24"/>
          <w:lang w:val="en-US"/>
        </w:rPr>
        <w:t>before the 15</w:t>
      </w:r>
      <w:r w:rsidR="00C453D4" w:rsidRPr="003125D5">
        <w:rPr>
          <w:rFonts w:ascii="Times New Roman" w:hAnsi="Times New Roman"/>
          <w:color w:val="000000" w:themeColor="text1"/>
          <w:sz w:val="24"/>
          <w:szCs w:val="24"/>
          <w:vertAlign w:val="superscript"/>
          <w:lang w:val="en-US"/>
        </w:rPr>
        <w:t>th</w:t>
      </w:r>
      <w:r w:rsidR="00C453D4" w:rsidRPr="003125D5">
        <w:rPr>
          <w:rFonts w:ascii="Times New Roman" w:hAnsi="Times New Roman"/>
          <w:color w:val="000000" w:themeColor="text1"/>
          <w:sz w:val="24"/>
          <w:szCs w:val="24"/>
          <w:lang w:val="en-US"/>
        </w:rPr>
        <w:t xml:space="preserve"> week</w:t>
      </w:r>
      <w:r w:rsidR="00CB72B8" w:rsidRPr="003125D5">
        <w:rPr>
          <w:rFonts w:ascii="Times New Roman" w:hAnsi="Times New Roman"/>
          <w:color w:val="000000" w:themeColor="text1"/>
          <w:sz w:val="24"/>
          <w:szCs w:val="24"/>
          <w:lang w:val="en-US"/>
        </w:rPr>
        <w:t xml:space="preserve"> of pregnancy</w:t>
      </w:r>
      <w:r w:rsidR="00C453D4" w:rsidRPr="003125D5">
        <w:rPr>
          <w:rFonts w:ascii="Times New Roman" w:hAnsi="Times New Roman"/>
          <w:color w:val="000000" w:themeColor="text1"/>
          <w:sz w:val="24"/>
          <w:szCs w:val="24"/>
          <w:lang w:val="en-US"/>
        </w:rPr>
        <w:t xml:space="preserve"> </w:t>
      </w:r>
      <w:r w:rsidR="00205C53" w:rsidRPr="003125D5">
        <w:rPr>
          <w:rFonts w:ascii="Times New Roman" w:hAnsi="Times New Roman"/>
          <w:color w:val="000000" w:themeColor="text1"/>
          <w:sz w:val="24"/>
          <w:szCs w:val="24"/>
          <w:lang w:val="en-US"/>
        </w:rPr>
        <w:t xml:space="preserve">their first ultrasound scan </w:t>
      </w:r>
      <w:r w:rsidRPr="003125D5">
        <w:rPr>
          <w:rFonts w:ascii="Times New Roman" w:hAnsi="Times New Roman"/>
          <w:color w:val="000000" w:themeColor="text1"/>
          <w:sz w:val="24"/>
          <w:szCs w:val="24"/>
          <w:lang w:val="en-US"/>
        </w:rPr>
        <w:t>at</w:t>
      </w:r>
      <w:r w:rsidR="00205C53" w:rsidRPr="003125D5">
        <w:rPr>
          <w:rFonts w:ascii="Times New Roman" w:hAnsi="Times New Roman"/>
          <w:color w:val="000000" w:themeColor="text1"/>
          <w:sz w:val="24"/>
          <w:szCs w:val="24"/>
          <w:lang w:val="en-US"/>
        </w:rPr>
        <w:t xml:space="preserve"> </w:t>
      </w:r>
      <w:r w:rsidR="00CB72B8" w:rsidRPr="003125D5">
        <w:rPr>
          <w:rFonts w:ascii="Times New Roman" w:hAnsi="Times New Roman"/>
          <w:color w:val="000000" w:themeColor="text1"/>
          <w:sz w:val="24"/>
          <w:szCs w:val="24"/>
          <w:lang w:val="en-US"/>
        </w:rPr>
        <w:t xml:space="preserve">two </w:t>
      </w:r>
      <w:r w:rsidR="00205C53" w:rsidRPr="003125D5">
        <w:rPr>
          <w:rFonts w:ascii="Times New Roman" w:hAnsi="Times New Roman"/>
          <w:color w:val="000000" w:themeColor="text1"/>
          <w:sz w:val="24"/>
          <w:szCs w:val="24"/>
          <w:lang w:val="en-US"/>
        </w:rPr>
        <w:t xml:space="preserve">public maternity units </w:t>
      </w:r>
      <w:r w:rsidRPr="003125D5">
        <w:rPr>
          <w:rFonts w:ascii="Times New Roman" w:hAnsi="Times New Roman"/>
          <w:color w:val="000000" w:themeColor="text1"/>
          <w:sz w:val="24"/>
          <w:szCs w:val="24"/>
          <w:lang w:val="en-US"/>
        </w:rPr>
        <w:t>in</w:t>
      </w:r>
      <w:r w:rsidR="00205C53" w:rsidRPr="003125D5">
        <w:rPr>
          <w:rFonts w:ascii="Times New Roman" w:hAnsi="Times New Roman"/>
          <w:color w:val="000000" w:themeColor="text1"/>
          <w:sz w:val="24"/>
          <w:szCs w:val="24"/>
          <w:lang w:val="en-US"/>
        </w:rPr>
        <w:t xml:space="preserve"> Singapore. </w:t>
      </w:r>
      <w:r w:rsidR="00F17146" w:rsidRPr="003125D5">
        <w:rPr>
          <w:rFonts w:ascii="Times New Roman" w:hAnsi="Times New Roman"/>
          <w:color w:val="000000" w:themeColor="text1"/>
          <w:sz w:val="24"/>
          <w:szCs w:val="24"/>
          <w:lang w:val="en-US"/>
        </w:rPr>
        <w:t>Women were ineligible for the study if they had n</w:t>
      </w:r>
      <w:r w:rsidR="004C7CB0" w:rsidRPr="003125D5">
        <w:rPr>
          <w:rFonts w:ascii="Times New Roman" w:hAnsi="Times New Roman"/>
          <w:color w:val="000000" w:themeColor="text1"/>
          <w:sz w:val="24"/>
          <w:szCs w:val="24"/>
          <w:lang w:val="en-US"/>
        </w:rPr>
        <w:t>on-homoge</w:t>
      </w:r>
      <w:r w:rsidR="004C7CB0" w:rsidRPr="003125D5">
        <w:rPr>
          <w:rFonts w:ascii="Times New Roman" w:hAnsi="Times New Roman"/>
          <w:color w:val="000000" w:themeColor="text1"/>
          <w:sz w:val="24"/>
          <w:szCs w:val="24"/>
          <w:lang w:val="en-US"/>
        </w:rPr>
        <w:lastRenderedPageBreak/>
        <w:t>neous ethnic background (</w:t>
      </w:r>
      <w:r w:rsidR="00CE0B9F" w:rsidRPr="003125D5">
        <w:rPr>
          <w:rFonts w:ascii="Times New Roman" w:hAnsi="Times New Roman"/>
          <w:color w:val="000000" w:themeColor="text1"/>
          <w:sz w:val="24"/>
          <w:szCs w:val="24"/>
          <w:lang w:val="en-US"/>
        </w:rPr>
        <w:t>up to the four</w:t>
      </w:r>
      <w:r w:rsidR="00C453D4" w:rsidRPr="003125D5">
        <w:rPr>
          <w:rFonts w:ascii="Times New Roman" w:hAnsi="Times New Roman"/>
          <w:color w:val="000000" w:themeColor="text1"/>
          <w:sz w:val="24"/>
          <w:szCs w:val="24"/>
          <w:lang w:val="en-US"/>
        </w:rPr>
        <w:t xml:space="preserve"> </w:t>
      </w:r>
      <w:r w:rsidR="004C7CB0" w:rsidRPr="003125D5">
        <w:rPr>
          <w:rFonts w:ascii="Times New Roman" w:hAnsi="Times New Roman"/>
          <w:color w:val="000000" w:themeColor="text1"/>
          <w:sz w:val="24"/>
          <w:szCs w:val="24"/>
          <w:lang w:val="en-US"/>
        </w:rPr>
        <w:t>grandparents</w:t>
      </w:r>
      <w:r w:rsidR="00C453D4" w:rsidRPr="003125D5">
        <w:rPr>
          <w:rFonts w:ascii="Times New Roman" w:hAnsi="Times New Roman"/>
          <w:color w:val="000000" w:themeColor="text1"/>
          <w:sz w:val="24"/>
          <w:szCs w:val="24"/>
          <w:lang w:val="en-US"/>
        </w:rPr>
        <w:t xml:space="preserve"> of the offspring</w:t>
      </w:r>
      <w:r w:rsidR="004C7CB0" w:rsidRPr="003125D5">
        <w:rPr>
          <w:rFonts w:ascii="Times New Roman" w:hAnsi="Times New Roman"/>
          <w:color w:val="000000" w:themeColor="text1"/>
          <w:sz w:val="24"/>
          <w:szCs w:val="24"/>
          <w:lang w:val="en-US"/>
        </w:rPr>
        <w:t xml:space="preserve">), </w:t>
      </w:r>
      <w:r w:rsidR="00F17146" w:rsidRPr="003125D5">
        <w:rPr>
          <w:rFonts w:ascii="Times New Roman" w:hAnsi="Times New Roman"/>
          <w:color w:val="000000" w:themeColor="text1"/>
          <w:sz w:val="24"/>
          <w:szCs w:val="24"/>
          <w:lang w:val="en-US"/>
        </w:rPr>
        <w:t xml:space="preserve">had no </w:t>
      </w:r>
      <w:r w:rsidR="004C7CB0" w:rsidRPr="003125D5">
        <w:rPr>
          <w:rFonts w:ascii="Times New Roman" w:hAnsi="Times New Roman"/>
          <w:color w:val="000000" w:themeColor="text1"/>
          <w:sz w:val="24"/>
          <w:szCs w:val="24"/>
          <w:lang w:val="en-US"/>
        </w:rPr>
        <w:t>i</w:t>
      </w:r>
      <w:r w:rsidR="00205C53" w:rsidRPr="003125D5">
        <w:rPr>
          <w:rFonts w:ascii="Times New Roman" w:hAnsi="Times New Roman"/>
          <w:color w:val="000000" w:themeColor="text1"/>
          <w:sz w:val="24"/>
          <w:szCs w:val="24"/>
          <w:lang w:val="en-US"/>
        </w:rPr>
        <w:t xml:space="preserve">ntention </w:t>
      </w:r>
      <w:r w:rsidR="00F17146" w:rsidRPr="003125D5">
        <w:rPr>
          <w:rFonts w:ascii="Times New Roman" w:hAnsi="Times New Roman"/>
          <w:color w:val="000000" w:themeColor="text1"/>
          <w:sz w:val="24"/>
          <w:szCs w:val="24"/>
          <w:lang w:val="en-US"/>
        </w:rPr>
        <w:t xml:space="preserve">of </w:t>
      </w:r>
      <w:r w:rsidR="00205C53" w:rsidRPr="003125D5">
        <w:rPr>
          <w:rFonts w:ascii="Times New Roman" w:hAnsi="Times New Roman"/>
          <w:color w:val="000000" w:themeColor="text1"/>
          <w:sz w:val="24"/>
          <w:szCs w:val="24"/>
          <w:lang w:val="en-US"/>
        </w:rPr>
        <w:t>deliver</w:t>
      </w:r>
      <w:r w:rsidR="00F17146" w:rsidRPr="003125D5">
        <w:rPr>
          <w:rFonts w:ascii="Times New Roman" w:hAnsi="Times New Roman"/>
          <w:color w:val="000000" w:themeColor="text1"/>
          <w:sz w:val="24"/>
          <w:szCs w:val="24"/>
          <w:lang w:val="en-US"/>
        </w:rPr>
        <w:t>ing</w:t>
      </w:r>
      <w:r w:rsidR="00205C53" w:rsidRPr="003125D5">
        <w:rPr>
          <w:rFonts w:ascii="Times New Roman" w:hAnsi="Times New Roman"/>
          <w:color w:val="000000" w:themeColor="text1"/>
          <w:sz w:val="24"/>
          <w:szCs w:val="24"/>
          <w:lang w:val="en-US"/>
        </w:rPr>
        <w:t xml:space="preserve"> </w:t>
      </w:r>
      <w:r w:rsidR="00522509" w:rsidRPr="003125D5">
        <w:rPr>
          <w:rFonts w:ascii="Times New Roman" w:hAnsi="Times New Roman"/>
          <w:color w:val="000000" w:themeColor="text1"/>
          <w:sz w:val="24"/>
          <w:szCs w:val="24"/>
          <w:lang w:val="en-US"/>
        </w:rPr>
        <w:t xml:space="preserve">in the </w:t>
      </w:r>
      <w:r w:rsidR="00205C53" w:rsidRPr="003125D5">
        <w:rPr>
          <w:rFonts w:ascii="Times New Roman" w:hAnsi="Times New Roman"/>
          <w:color w:val="000000" w:themeColor="text1"/>
          <w:sz w:val="24"/>
          <w:szCs w:val="24"/>
          <w:lang w:val="en-US"/>
        </w:rPr>
        <w:t xml:space="preserve">study </w:t>
      </w:r>
      <w:r w:rsidR="00371833" w:rsidRPr="003125D5">
        <w:rPr>
          <w:rFonts w:ascii="Times New Roman" w:hAnsi="Times New Roman"/>
          <w:color w:val="000000" w:themeColor="text1"/>
          <w:sz w:val="24"/>
          <w:szCs w:val="24"/>
          <w:lang w:val="en-US"/>
        </w:rPr>
        <w:t>centers</w:t>
      </w:r>
      <w:r w:rsidR="008C572D" w:rsidRPr="003125D5">
        <w:rPr>
          <w:rFonts w:ascii="Times New Roman" w:hAnsi="Times New Roman"/>
          <w:color w:val="000000" w:themeColor="text1"/>
          <w:sz w:val="24"/>
          <w:szCs w:val="24"/>
          <w:lang w:val="en-US"/>
        </w:rPr>
        <w:t xml:space="preserve"> </w:t>
      </w:r>
      <w:r w:rsidR="00DC75CD" w:rsidRPr="003125D5">
        <w:rPr>
          <w:rFonts w:ascii="Times New Roman" w:hAnsi="Times New Roman"/>
          <w:color w:val="000000" w:themeColor="text1"/>
          <w:sz w:val="24"/>
          <w:szCs w:val="24"/>
          <w:lang w:val="en-US"/>
        </w:rPr>
        <w:t>or</w:t>
      </w:r>
      <w:r w:rsidR="00F17146" w:rsidRPr="003125D5">
        <w:rPr>
          <w:rFonts w:ascii="Times New Roman" w:hAnsi="Times New Roman"/>
          <w:color w:val="000000" w:themeColor="text1"/>
          <w:sz w:val="24"/>
          <w:szCs w:val="24"/>
          <w:lang w:val="en-US"/>
        </w:rPr>
        <w:t xml:space="preserve"> </w:t>
      </w:r>
      <w:r w:rsidR="00522509" w:rsidRPr="003125D5">
        <w:rPr>
          <w:rFonts w:ascii="Times New Roman" w:hAnsi="Times New Roman"/>
          <w:color w:val="000000" w:themeColor="text1"/>
          <w:sz w:val="24"/>
          <w:szCs w:val="24"/>
          <w:lang w:val="en-US"/>
        </w:rPr>
        <w:t>not</w:t>
      </w:r>
      <w:r w:rsidR="00205C53" w:rsidRPr="003125D5">
        <w:rPr>
          <w:rFonts w:ascii="Times New Roman" w:hAnsi="Times New Roman"/>
          <w:color w:val="000000" w:themeColor="text1"/>
          <w:sz w:val="24"/>
          <w:szCs w:val="24"/>
          <w:lang w:val="en-US"/>
        </w:rPr>
        <w:t xml:space="preserve"> </w:t>
      </w:r>
      <w:r w:rsidR="00522509" w:rsidRPr="003125D5">
        <w:rPr>
          <w:rFonts w:ascii="Times New Roman" w:hAnsi="Times New Roman"/>
          <w:color w:val="000000" w:themeColor="text1"/>
          <w:sz w:val="24"/>
          <w:szCs w:val="24"/>
          <w:lang w:val="en-US"/>
        </w:rPr>
        <w:t>stay</w:t>
      </w:r>
      <w:r w:rsidR="00787FAE" w:rsidRPr="003125D5">
        <w:rPr>
          <w:rFonts w:ascii="Times New Roman" w:hAnsi="Times New Roman"/>
          <w:color w:val="000000" w:themeColor="text1"/>
          <w:sz w:val="24"/>
          <w:szCs w:val="24"/>
          <w:lang w:val="en-US"/>
        </w:rPr>
        <w:t>ing</w:t>
      </w:r>
      <w:r w:rsidR="00522509" w:rsidRPr="003125D5">
        <w:rPr>
          <w:rFonts w:ascii="Times New Roman" w:hAnsi="Times New Roman"/>
          <w:color w:val="000000" w:themeColor="text1"/>
          <w:sz w:val="24"/>
          <w:szCs w:val="24"/>
          <w:lang w:val="en-US"/>
        </w:rPr>
        <w:t xml:space="preserve"> in</w:t>
      </w:r>
      <w:r w:rsidR="00205C53" w:rsidRPr="003125D5">
        <w:rPr>
          <w:rFonts w:ascii="Times New Roman" w:hAnsi="Times New Roman"/>
          <w:color w:val="000000" w:themeColor="text1"/>
          <w:sz w:val="24"/>
          <w:szCs w:val="24"/>
          <w:lang w:val="en-US"/>
        </w:rPr>
        <w:t xml:space="preserve"> Singapore </w:t>
      </w:r>
      <w:r w:rsidRPr="003125D5">
        <w:rPr>
          <w:rFonts w:ascii="Times New Roman" w:hAnsi="Times New Roman"/>
          <w:color w:val="000000" w:themeColor="text1"/>
          <w:sz w:val="24"/>
          <w:szCs w:val="24"/>
          <w:lang w:val="en-US"/>
        </w:rPr>
        <w:t>for</w:t>
      </w:r>
      <w:r w:rsidR="00205C53" w:rsidRPr="003125D5">
        <w:rPr>
          <w:rFonts w:ascii="Times New Roman" w:hAnsi="Times New Roman"/>
          <w:color w:val="000000" w:themeColor="text1"/>
          <w:sz w:val="24"/>
          <w:szCs w:val="24"/>
          <w:lang w:val="en-US"/>
        </w:rPr>
        <w:t xml:space="preserve"> the 5 years</w:t>
      </w:r>
      <w:r w:rsidR="00F17146" w:rsidRPr="003125D5">
        <w:rPr>
          <w:rFonts w:ascii="Times New Roman" w:hAnsi="Times New Roman"/>
          <w:color w:val="000000" w:themeColor="text1"/>
          <w:sz w:val="24"/>
          <w:szCs w:val="24"/>
          <w:lang w:val="en-US"/>
        </w:rPr>
        <w:t xml:space="preserve"> following delivery</w:t>
      </w:r>
      <w:r w:rsidR="008C572D" w:rsidRPr="003125D5">
        <w:rPr>
          <w:rFonts w:ascii="Times New Roman" w:hAnsi="Times New Roman"/>
          <w:color w:val="000000" w:themeColor="text1"/>
          <w:sz w:val="24"/>
          <w:szCs w:val="24"/>
          <w:lang w:val="en-US"/>
        </w:rPr>
        <w:t xml:space="preserve">. </w:t>
      </w:r>
      <w:r w:rsidR="00FC6804" w:rsidRPr="003125D5">
        <w:rPr>
          <w:rFonts w:ascii="Times New Roman" w:hAnsi="Times New Roman"/>
          <w:color w:val="000000" w:themeColor="text1"/>
          <w:sz w:val="24"/>
          <w:szCs w:val="24"/>
          <w:lang w:val="en-US"/>
        </w:rPr>
        <w:t>The recruitment protocol has been described</w:t>
      </w:r>
      <w:r w:rsidR="003D3F59" w:rsidRPr="003125D5">
        <w:rPr>
          <w:rFonts w:ascii="Times New Roman" w:hAnsi="Times New Roman"/>
          <w:color w:val="000000" w:themeColor="text1"/>
          <w:sz w:val="24"/>
          <w:szCs w:val="24"/>
          <w:lang w:val="en-US"/>
        </w:rPr>
        <w:t xml:space="preserve"> in detail</w:t>
      </w:r>
      <w:r w:rsidR="00661D4E" w:rsidRPr="003125D5">
        <w:rPr>
          <w:rFonts w:ascii="Times New Roman" w:hAnsi="Times New Roman"/>
          <w:color w:val="000000" w:themeColor="text1"/>
          <w:sz w:val="24"/>
          <w:szCs w:val="24"/>
          <w:lang w:val="en-US"/>
        </w:rPr>
        <w:t xml:space="preserve"> </w:t>
      </w:r>
      <w:r w:rsidR="00FC6804" w:rsidRPr="003125D5">
        <w:rPr>
          <w:rFonts w:ascii="Times New Roman" w:hAnsi="Times New Roman"/>
          <w:color w:val="000000" w:themeColor="text1"/>
          <w:sz w:val="24"/>
          <w:szCs w:val="24"/>
          <w:lang w:val="en-US"/>
        </w:rPr>
        <w:fldChar w:fldCharType="begin"/>
      </w:r>
      <w:r w:rsidR="007A3E45" w:rsidRPr="003125D5">
        <w:rPr>
          <w:rFonts w:ascii="Times New Roman" w:hAnsi="Times New Roman"/>
          <w:color w:val="000000" w:themeColor="text1"/>
          <w:sz w:val="24"/>
          <w:szCs w:val="24"/>
          <w:lang w:val="en-US"/>
        </w:rPr>
        <w:instrText xml:space="preserve"> ADDIN EN.CITE &lt;EndNote&gt;&lt;Cite&gt;&lt;Author&gt;Soh&lt;/Author&gt;&lt;Year&gt;2014&lt;/Year&gt;&lt;RecNum&gt;10134&lt;/RecNum&gt;&lt;DisplayText&gt;(27)&lt;/DisplayText&gt;&lt;record&gt;&lt;rec-number&gt;10134&lt;/rec-number&gt;&lt;foreign-keys&gt;&lt;key app="EN" db-id="vpr5pad9g55xegefsro5e52itf5xfpd5arzs" timestamp="1397144177"&gt;10134&lt;/key&gt;&lt;key app="ENWeb" db-id=""&gt;0&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bbr-1&gt;Int J Epidemiol&lt;/abbr-1&gt;&lt;/a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www.ncbi.nlm.nih.gov/pubmed/23912809&lt;/url&gt;&lt;/related-urls&gt;&lt;/urls&gt;&lt;electronic-resource-num&gt;10.1093/ije/dyt125&lt;/electronic-resource-num&gt;&lt;/record&gt;&lt;/Cite&gt;&lt;/EndNote&gt;</w:instrText>
      </w:r>
      <w:r w:rsidR="00FC6804" w:rsidRPr="003125D5">
        <w:rPr>
          <w:rFonts w:ascii="Times New Roman" w:hAnsi="Times New Roman"/>
          <w:color w:val="000000" w:themeColor="text1"/>
          <w:sz w:val="24"/>
          <w:szCs w:val="24"/>
          <w:lang w:val="en-US"/>
        </w:rPr>
        <w:fldChar w:fldCharType="separate"/>
      </w:r>
      <w:r w:rsidR="00F56310" w:rsidRPr="003125D5">
        <w:rPr>
          <w:rFonts w:ascii="Times New Roman" w:hAnsi="Times New Roman"/>
          <w:noProof/>
          <w:color w:val="000000" w:themeColor="text1"/>
          <w:sz w:val="24"/>
          <w:szCs w:val="24"/>
          <w:lang w:val="en-US"/>
        </w:rPr>
        <w:t>(27)</w:t>
      </w:r>
      <w:r w:rsidR="00FC6804"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FC6804" w:rsidRPr="003125D5">
        <w:rPr>
          <w:rFonts w:ascii="Times New Roman" w:hAnsi="Times New Roman"/>
          <w:color w:val="000000" w:themeColor="text1"/>
          <w:sz w:val="24"/>
          <w:szCs w:val="24"/>
          <w:lang w:val="en-US"/>
        </w:rPr>
        <w:t xml:space="preserve"> </w:t>
      </w:r>
      <w:r w:rsidR="00344E0D" w:rsidRPr="003125D5">
        <w:rPr>
          <w:rFonts w:ascii="Times New Roman" w:hAnsi="Times New Roman"/>
          <w:color w:val="000000" w:themeColor="text1"/>
          <w:sz w:val="24"/>
          <w:szCs w:val="24"/>
          <w:lang w:val="en-US"/>
        </w:rPr>
        <w:t>All p</w:t>
      </w:r>
      <w:r w:rsidR="00205C53" w:rsidRPr="003125D5">
        <w:rPr>
          <w:rFonts w:ascii="Times New Roman" w:hAnsi="Times New Roman"/>
          <w:color w:val="000000" w:themeColor="text1"/>
          <w:sz w:val="24"/>
          <w:szCs w:val="24"/>
          <w:lang w:val="en-US"/>
        </w:rPr>
        <w:t xml:space="preserve">articipants </w:t>
      </w:r>
      <w:r w:rsidR="001D4D9F" w:rsidRPr="003125D5">
        <w:rPr>
          <w:rFonts w:ascii="Times New Roman" w:hAnsi="Times New Roman"/>
          <w:color w:val="000000" w:themeColor="text1"/>
          <w:sz w:val="24"/>
          <w:szCs w:val="24"/>
          <w:lang w:val="en-US"/>
        </w:rPr>
        <w:t>signed informed written consent</w:t>
      </w:r>
      <w:r w:rsidR="00205C53" w:rsidRPr="003125D5">
        <w:rPr>
          <w:rFonts w:ascii="Times New Roman" w:hAnsi="Times New Roman"/>
          <w:color w:val="000000" w:themeColor="text1"/>
          <w:sz w:val="24"/>
          <w:szCs w:val="24"/>
          <w:lang w:val="en-US"/>
        </w:rPr>
        <w:t xml:space="preserve"> at enrolment. The study received ethical approval from the National Healthcare Group Domain Specific Review Board and the SingHealth Centralised Institutional Review Board.</w:t>
      </w:r>
      <w:r w:rsidR="00FC6804" w:rsidRPr="003125D5">
        <w:rPr>
          <w:rFonts w:ascii="Times New Roman" w:hAnsi="Times New Roman"/>
          <w:color w:val="000000" w:themeColor="text1"/>
          <w:sz w:val="24"/>
          <w:szCs w:val="24"/>
          <w:lang w:val="en-US"/>
        </w:rPr>
        <w:t xml:space="preserve"> From the 12</w:t>
      </w:r>
      <w:r w:rsidR="007C7D4A" w:rsidRPr="003125D5">
        <w:rPr>
          <w:rFonts w:ascii="Times New Roman" w:hAnsi="Times New Roman"/>
          <w:color w:val="000000" w:themeColor="text1"/>
          <w:sz w:val="24"/>
          <w:szCs w:val="24"/>
          <w:lang w:val="en-US"/>
        </w:rPr>
        <w:t>3</w:t>
      </w:r>
      <w:r w:rsidR="00FC6804" w:rsidRPr="003125D5">
        <w:rPr>
          <w:rFonts w:ascii="Times New Roman" w:hAnsi="Times New Roman"/>
          <w:color w:val="000000" w:themeColor="text1"/>
          <w:sz w:val="24"/>
          <w:szCs w:val="24"/>
          <w:lang w:val="en-US"/>
        </w:rPr>
        <w:t>7 pregnant women recruited, 1171</w:t>
      </w:r>
      <w:r w:rsidR="00606983" w:rsidRPr="003125D5">
        <w:rPr>
          <w:rFonts w:ascii="Times New Roman" w:hAnsi="Times New Roman"/>
          <w:color w:val="000000" w:themeColor="text1"/>
          <w:sz w:val="24"/>
          <w:szCs w:val="24"/>
          <w:lang w:val="en-US"/>
        </w:rPr>
        <w:t> </w:t>
      </w:r>
      <w:r w:rsidR="00FC6804" w:rsidRPr="003125D5">
        <w:rPr>
          <w:rFonts w:ascii="Times New Roman" w:hAnsi="Times New Roman"/>
          <w:color w:val="000000" w:themeColor="text1"/>
          <w:sz w:val="24"/>
          <w:szCs w:val="24"/>
          <w:lang w:val="en-US"/>
        </w:rPr>
        <w:t>singleton newborns were included</w:t>
      </w:r>
      <w:r w:rsidR="004F518F" w:rsidRPr="003125D5">
        <w:rPr>
          <w:rFonts w:ascii="Times New Roman" w:hAnsi="Times New Roman"/>
          <w:color w:val="000000" w:themeColor="text1"/>
          <w:sz w:val="24"/>
          <w:szCs w:val="24"/>
          <w:lang w:val="en-US"/>
        </w:rPr>
        <w:t xml:space="preserve">. </w:t>
      </w:r>
      <w:r w:rsidR="00606983" w:rsidRPr="003125D5">
        <w:rPr>
          <w:rFonts w:ascii="Times New Roman" w:hAnsi="Times New Roman"/>
          <w:color w:val="000000" w:themeColor="text1"/>
          <w:sz w:val="24"/>
          <w:szCs w:val="24"/>
          <w:lang w:val="en-US"/>
        </w:rPr>
        <w:t>T</w:t>
      </w:r>
      <w:r w:rsidR="003352AF" w:rsidRPr="003125D5">
        <w:rPr>
          <w:rFonts w:ascii="Times New Roman" w:hAnsi="Times New Roman"/>
          <w:color w:val="000000" w:themeColor="text1"/>
          <w:sz w:val="24"/>
          <w:szCs w:val="24"/>
          <w:lang w:val="en-US"/>
        </w:rPr>
        <w:t xml:space="preserve">wins </w:t>
      </w:r>
      <w:r w:rsidR="004F518F" w:rsidRPr="003125D5">
        <w:rPr>
          <w:rFonts w:ascii="Times New Roman" w:hAnsi="Times New Roman"/>
          <w:color w:val="000000" w:themeColor="text1"/>
          <w:sz w:val="24"/>
          <w:szCs w:val="24"/>
          <w:lang w:val="en-US"/>
        </w:rPr>
        <w:t xml:space="preserve">were excluded from the current analysis (Supplemental Figure </w:t>
      </w:r>
      <w:r w:rsidR="0029539D" w:rsidRPr="003125D5">
        <w:rPr>
          <w:rFonts w:ascii="Times New Roman" w:hAnsi="Times New Roman"/>
          <w:color w:val="000000" w:themeColor="text1"/>
          <w:sz w:val="24"/>
          <w:szCs w:val="24"/>
          <w:lang w:val="en-US"/>
        </w:rPr>
        <w:t>2</w:t>
      </w:r>
      <w:r w:rsidR="004F518F" w:rsidRPr="003125D5">
        <w:rPr>
          <w:rFonts w:ascii="Times New Roman" w:hAnsi="Times New Roman"/>
          <w:color w:val="000000" w:themeColor="text1"/>
          <w:sz w:val="24"/>
          <w:szCs w:val="24"/>
          <w:lang w:val="en-US"/>
        </w:rPr>
        <w:t>)</w:t>
      </w:r>
      <w:r w:rsidR="00FC6804" w:rsidRPr="003125D5">
        <w:rPr>
          <w:rFonts w:ascii="Times New Roman" w:hAnsi="Times New Roman"/>
          <w:color w:val="000000" w:themeColor="text1"/>
          <w:sz w:val="24"/>
          <w:szCs w:val="24"/>
          <w:lang w:val="en-US"/>
        </w:rPr>
        <w:t xml:space="preserve">. Information on </w:t>
      </w:r>
      <w:r w:rsidR="004F3F00" w:rsidRPr="003125D5">
        <w:rPr>
          <w:rFonts w:ascii="Times New Roman" w:hAnsi="Times New Roman"/>
          <w:color w:val="000000" w:themeColor="text1"/>
          <w:sz w:val="24"/>
          <w:szCs w:val="24"/>
          <w:lang w:val="en-US"/>
        </w:rPr>
        <w:t>gestation</w:t>
      </w:r>
      <w:r w:rsidR="00DC75CD" w:rsidRPr="003125D5">
        <w:rPr>
          <w:rFonts w:ascii="Times New Roman" w:hAnsi="Times New Roman"/>
          <w:color w:val="000000" w:themeColor="text1"/>
          <w:sz w:val="24"/>
          <w:szCs w:val="24"/>
          <w:lang w:val="en-US"/>
        </w:rPr>
        <w:t xml:space="preserve"> duration</w:t>
      </w:r>
      <w:r w:rsidR="00FC6804" w:rsidRPr="003125D5">
        <w:rPr>
          <w:rFonts w:ascii="Times New Roman" w:hAnsi="Times New Roman"/>
          <w:color w:val="000000" w:themeColor="text1"/>
          <w:sz w:val="24"/>
          <w:szCs w:val="24"/>
          <w:lang w:val="en-US"/>
        </w:rPr>
        <w:t xml:space="preserve">, whether the </w:t>
      </w:r>
      <w:r w:rsidR="00226148" w:rsidRPr="003125D5">
        <w:rPr>
          <w:rFonts w:ascii="Times New Roman" w:hAnsi="Times New Roman"/>
          <w:color w:val="000000" w:themeColor="text1"/>
          <w:sz w:val="24"/>
          <w:szCs w:val="24"/>
          <w:lang w:val="en-US"/>
        </w:rPr>
        <w:t xml:space="preserve">labor </w:t>
      </w:r>
      <w:r w:rsidR="00FC6804" w:rsidRPr="003125D5">
        <w:rPr>
          <w:rFonts w:ascii="Times New Roman" w:hAnsi="Times New Roman"/>
          <w:color w:val="000000" w:themeColor="text1"/>
          <w:sz w:val="24"/>
          <w:szCs w:val="24"/>
          <w:lang w:val="en-US"/>
        </w:rPr>
        <w:t>was spontaneous or induced,</w:t>
      </w:r>
      <w:r w:rsidR="00DC75CD" w:rsidRPr="003125D5">
        <w:rPr>
          <w:rFonts w:ascii="Times New Roman" w:hAnsi="Times New Roman"/>
          <w:color w:val="000000" w:themeColor="text1"/>
          <w:sz w:val="24"/>
          <w:szCs w:val="24"/>
          <w:lang w:val="en-US"/>
        </w:rPr>
        <w:t xml:space="preserve"> </w:t>
      </w:r>
      <w:r w:rsidR="00A97798" w:rsidRPr="003125D5">
        <w:rPr>
          <w:rFonts w:ascii="Times New Roman" w:hAnsi="Times New Roman"/>
          <w:color w:val="000000" w:themeColor="text1"/>
          <w:sz w:val="24"/>
          <w:szCs w:val="24"/>
          <w:lang w:val="en-US"/>
        </w:rPr>
        <w:t xml:space="preserve">and </w:t>
      </w:r>
      <w:r w:rsidR="00F106D5" w:rsidRPr="003125D5">
        <w:rPr>
          <w:rFonts w:ascii="Times New Roman" w:hAnsi="Times New Roman"/>
          <w:color w:val="000000" w:themeColor="text1"/>
          <w:sz w:val="24"/>
          <w:szCs w:val="24"/>
          <w:lang w:val="en-US"/>
        </w:rPr>
        <w:t xml:space="preserve">offspring </w:t>
      </w:r>
      <w:r w:rsidR="00FC6804" w:rsidRPr="003125D5">
        <w:rPr>
          <w:rFonts w:ascii="Times New Roman" w:hAnsi="Times New Roman"/>
          <w:color w:val="000000" w:themeColor="text1"/>
          <w:sz w:val="24"/>
          <w:szCs w:val="24"/>
          <w:lang w:val="en-US"/>
        </w:rPr>
        <w:t xml:space="preserve">sex were </w:t>
      </w:r>
      <w:r w:rsidR="003D3F59" w:rsidRPr="003125D5">
        <w:rPr>
          <w:rFonts w:ascii="Times New Roman" w:hAnsi="Times New Roman"/>
          <w:color w:val="000000" w:themeColor="text1"/>
          <w:sz w:val="24"/>
          <w:szCs w:val="24"/>
          <w:lang w:val="en-US"/>
        </w:rPr>
        <w:t xml:space="preserve">abstracted </w:t>
      </w:r>
      <w:r w:rsidR="00FC6804" w:rsidRPr="003125D5">
        <w:rPr>
          <w:rFonts w:ascii="Times New Roman" w:hAnsi="Times New Roman"/>
          <w:color w:val="000000" w:themeColor="text1"/>
          <w:sz w:val="24"/>
          <w:szCs w:val="24"/>
          <w:lang w:val="en-US"/>
        </w:rPr>
        <w:t>from birth records.</w:t>
      </w:r>
    </w:p>
    <w:p w14:paraId="45CB1875" w14:textId="3F1FBAA7" w:rsidR="00F86EFE" w:rsidRPr="003125D5" w:rsidRDefault="00F86EFE" w:rsidP="003C41C9">
      <w:pPr>
        <w:keepNext/>
        <w:spacing w:after="0" w:line="480" w:lineRule="auto"/>
        <w:jc w:val="both"/>
        <w:outlineLvl w:val="1"/>
        <w:rPr>
          <w:rFonts w:ascii="Times New Roman" w:hAnsi="Times New Roman"/>
          <w:i/>
          <w:color w:val="000000" w:themeColor="text1"/>
          <w:sz w:val="24"/>
          <w:szCs w:val="24"/>
          <w:lang w:val="en-US"/>
        </w:rPr>
      </w:pPr>
      <w:r w:rsidRPr="003125D5">
        <w:rPr>
          <w:rFonts w:ascii="Times New Roman" w:hAnsi="Times New Roman"/>
          <w:i/>
          <w:color w:val="000000" w:themeColor="text1"/>
          <w:sz w:val="24"/>
          <w:szCs w:val="24"/>
          <w:lang w:val="en-US"/>
        </w:rPr>
        <w:t xml:space="preserve">Maternal PUFA </w:t>
      </w:r>
      <w:r w:rsidR="00474B5C" w:rsidRPr="003125D5">
        <w:rPr>
          <w:rFonts w:ascii="Times New Roman" w:hAnsi="Times New Roman"/>
          <w:i/>
          <w:color w:val="000000" w:themeColor="text1"/>
          <w:sz w:val="24"/>
          <w:szCs w:val="24"/>
          <w:lang w:val="en-US"/>
        </w:rPr>
        <w:t>levels</w:t>
      </w:r>
    </w:p>
    <w:p w14:paraId="1ECBEB09" w14:textId="3E7D9996" w:rsidR="00F86EFE" w:rsidRPr="003125D5" w:rsidRDefault="00E0228C" w:rsidP="003C41C9">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Fasting blood samples were collected at 26-28 weeks’ gestation. </w:t>
      </w:r>
      <w:r w:rsidR="00F86EFE" w:rsidRPr="003125D5">
        <w:rPr>
          <w:rFonts w:ascii="Times New Roman" w:hAnsi="Times New Roman"/>
          <w:color w:val="000000" w:themeColor="text1"/>
          <w:sz w:val="24"/>
          <w:szCs w:val="24"/>
          <w:lang w:val="en-US"/>
        </w:rPr>
        <w:t xml:space="preserve">Blood lipid extraction was </w:t>
      </w:r>
      <w:r w:rsidR="003D3F59" w:rsidRPr="003125D5">
        <w:rPr>
          <w:rFonts w:ascii="Times New Roman" w:hAnsi="Times New Roman"/>
          <w:color w:val="000000" w:themeColor="text1"/>
          <w:sz w:val="24"/>
          <w:szCs w:val="24"/>
          <w:lang w:val="en-US"/>
        </w:rPr>
        <w:t xml:space="preserve">undertaken </w:t>
      </w:r>
      <w:r w:rsidR="00F86EFE" w:rsidRPr="003125D5">
        <w:rPr>
          <w:rFonts w:ascii="Times New Roman" w:hAnsi="Times New Roman"/>
          <w:color w:val="000000" w:themeColor="text1"/>
          <w:sz w:val="24"/>
          <w:szCs w:val="24"/>
          <w:lang w:val="en-US"/>
        </w:rPr>
        <w:t>with chloroform/methanol (Fisher Scientific, Hampton, NH</w:t>
      </w:r>
      <w:r w:rsidR="00B36F31" w:rsidRPr="003125D5">
        <w:rPr>
          <w:rFonts w:ascii="Times New Roman" w:hAnsi="Times New Roman"/>
          <w:color w:val="000000" w:themeColor="text1"/>
          <w:sz w:val="24"/>
          <w:szCs w:val="24"/>
          <w:lang w:val="en-US"/>
        </w:rPr>
        <w:t>, USA</w:t>
      </w:r>
      <w:r w:rsidR="00F86EFE" w:rsidRPr="003125D5">
        <w:rPr>
          <w:rFonts w:ascii="Times New Roman" w:hAnsi="Times New Roman"/>
          <w:color w:val="000000" w:themeColor="text1"/>
          <w:sz w:val="24"/>
          <w:szCs w:val="24"/>
          <w:lang w:val="en-US"/>
        </w:rPr>
        <w:t xml:space="preserve">). Plasma phosphatidylcholine (PC) was separated by solid-phase extraction. </w:t>
      </w:r>
      <w:r w:rsidR="003C41C9" w:rsidRPr="003125D5">
        <w:rPr>
          <w:rFonts w:ascii="Times New Roman" w:hAnsi="Times New Roman"/>
          <w:color w:val="000000" w:themeColor="text1"/>
          <w:sz w:val="24"/>
          <w:szCs w:val="24"/>
          <w:lang w:val="en-US"/>
        </w:rPr>
        <w:t>F</w:t>
      </w:r>
      <w:r w:rsidR="00F86EFE" w:rsidRPr="003125D5">
        <w:rPr>
          <w:rFonts w:ascii="Times New Roman" w:hAnsi="Times New Roman"/>
          <w:color w:val="000000" w:themeColor="text1"/>
          <w:sz w:val="24"/>
          <w:szCs w:val="24"/>
          <w:lang w:val="en-US"/>
        </w:rPr>
        <w:t xml:space="preserve">atty acid methyl esters were </w:t>
      </w:r>
      <w:r w:rsidR="003C41C9" w:rsidRPr="003125D5">
        <w:rPr>
          <w:rFonts w:ascii="Times New Roman" w:hAnsi="Times New Roman"/>
          <w:color w:val="000000" w:themeColor="text1"/>
          <w:sz w:val="24"/>
          <w:szCs w:val="24"/>
          <w:lang w:val="en-US"/>
        </w:rPr>
        <w:t xml:space="preserve">prepared by reaction with methanolic </w:t>
      </w:r>
      <w:r w:rsidR="003C41C9" w:rsidRPr="003125D5">
        <w:rPr>
          <w:rFonts w:ascii="Times New Roman" w:hAnsi="Times New Roman"/>
          <w:color w:val="000000" w:themeColor="text1"/>
          <w:sz w:val="24"/>
          <w:szCs w:val="24"/>
          <w:lang w:val="en-US"/>
        </w:rPr>
        <w:lastRenderedPageBreak/>
        <w:t xml:space="preserve">sulphuric acid and then </w:t>
      </w:r>
      <w:r w:rsidR="00F86EFE" w:rsidRPr="003125D5">
        <w:rPr>
          <w:rFonts w:ascii="Times New Roman" w:hAnsi="Times New Roman"/>
          <w:color w:val="000000" w:themeColor="text1"/>
          <w:sz w:val="24"/>
          <w:szCs w:val="24"/>
          <w:lang w:val="en-US"/>
        </w:rPr>
        <w:t xml:space="preserve">separated by gas chromatography (BPX-70 column mounted on a Hewlett-Packard HP6890) and detected by flame ionization before quantification </w:t>
      </w:r>
      <w:r w:rsidR="003C41C9" w:rsidRPr="003125D5">
        <w:rPr>
          <w:rFonts w:ascii="Times New Roman" w:hAnsi="Times New Roman"/>
          <w:color w:val="000000" w:themeColor="text1"/>
          <w:sz w:val="24"/>
          <w:szCs w:val="24"/>
          <w:lang w:val="en-US"/>
        </w:rPr>
        <w:t>as</w:t>
      </w:r>
      <w:r w:rsidR="00F86EFE" w:rsidRPr="003125D5">
        <w:rPr>
          <w:rFonts w:ascii="Times New Roman" w:hAnsi="Times New Roman"/>
          <w:color w:val="000000" w:themeColor="text1"/>
          <w:sz w:val="24"/>
          <w:szCs w:val="24"/>
          <w:lang w:val="en-US"/>
        </w:rPr>
        <w:t xml:space="preserve"> μg/mL of plasma. Inter- and intra-assay variation coefficients for all fatty acids identified in plasma PC were lower than 6% and 3%, respectively. Eleven PUFAs were identified </w:t>
      </w:r>
      <w:r w:rsidR="00B36F31" w:rsidRPr="003125D5">
        <w:rPr>
          <w:rFonts w:ascii="Times New Roman" w:hAnsi="Times New Roman"/>
          <w:color w:val="000000" w:themeColor="text1"/>
          <w:sz w:val="24"/>
          <w:szCs w:val="24"/>
          <w:lang w:val="en-US"/>
        </w:rPr>
        <w:t>(S</w:t>
      </w:r>
      <w:r w:rsidR="00BE1EF0" w:rsidRPr="003125D5">
        <w:rPr>
          <w:rFonts w:ascii="Times New Roman" w:hAnsi="Times New Roman"/>
          <w:color w:val="000000" w:themeColor="text1"/>
          <w:sz w:val="24"/>
          <w:szCs w:val="24"/>
          <w:lang w:val="en-US"/>
        </w:rPr>
        <w:t xml:space="preserve">upplemental Figure </w:t>
      </w:r>
      <w:r w:rsidR="00B36F31" w:rsidRPr="003125D5">
        <w:rPr>
          <w:rFonts w:ascii="Times New Roman" w:hAnsi="Times New Roman"/>
          <w:color w:val="000000" w:themeColor="text1"/>
          <w:sz w:val="24"/>
          <w:szCs w:val="24"/>
          <w:lang w:val="en-US"/>
        </w:rPr>
        <w:t xml:space="preserve">1) </w:t>
      </w:r>
      <w:r w:rsidR="00F86EFE" w:rsidRPr="003125D5">
        <w:rPr>
          <w:rFonts w:ascii="Times New Roman" w:hAnsi="Times New Roman"/>
          <w:color w:val="000000" w:themeColor="text1"/>
          <w:sz w:val="24"/>
          <w:szCs w:val="24"/>
          <w:lang w:val="en-US"/>
        </w:rPr>
        <w:t xml:space="preserve">and expressed </w:t>
      </w:r>
      <w:r w:rsidR="003C41C9" w:rsidRPr="003125D5">
        <w:rPr>
          <w:rFonts w:ascii="Times New Roman" w:hAnsi="Times New Roman"/>
          <w:color w:val="000000" w:themeColor="text1"/>
          <w:sz w:val="24"/>
          <w:szCs w:val="24"/>
          <w:lang w:val="en-US"/>
        </w:rPr>
        <w:t>as</w:t>
      </w:r>
      <w:r w:rsidR="00F86EFE" w:rsidRPr="003125D5">
        <w:rPr>
          <w:rFonts w:ascii="Times New Roman" w:hAnsi="Times New Roman"/>
          <w:color w:val="000000" w:themeColor="text1"/>
          <w:sz w:val="24"/>
          <w:szCs w:val="24"/>
          <w:lang w:val="en-US"/>
        </w:rPr>
        <w:t xml:space="preserve"> % of total fatty acids. Additional details have been published previously</w:t>
      </w:r>
      <w:r w:rsidR="00661D4E" w:rsidRPr="003125D5">
        <w:rPr>
          <w:rFonts w:ascii="Times New Roman" w:hAnsi="Times New Roman"/>
          <w:color w:val="000000" w:themeColor="text1"/>
          <w:sz w:val="24"/>
          <w:szCs w:val="24"/>
          <w:lang w:val="en-US"/>
        </w:rPr>
        <w:t xml:space="preserve"> </w:t>
      </w:r>
      <w:r w:rsidR="00F86EFE" w:rsidRPr="003125D5">
        <w:rPr>
          <w:rFonts w:ascii="Times New Roman" w:hAnsi="Times New Roman"/>
          <w:color w:val="000000" w:themeColor="text1"/>
          <w:sz w:val="24"/>
          <w:szCs w:val="24"/>
          <w:lang w:val="en-US"/>
        </w:rPr>
        <w:fldChar w:fldCharType="begin">
          <w:fldData xml:space="preserve">PEVuZE5vdGU+PENpdGU+PEF1dGhvcj5DaG9uZzwvQXV0aG9yPjxZZWFyPjIwMTU8L1llYXI+PFJl
Y051bT4xMDUwODwvUmVjTnVtPjxEaXNwbGF5VGV4dD4oMjgpPC9EaXNwbGF5VGV4dD48cmVjb3Jk
PjxyZWMtbnVtYmVyPjEwNTA4PC9yZWMtbnVtYmVyPjxmb3JlaWduLWtleXM+PGtleSBhcHA9IkVO
IiBkYi1pZD0idnByNXBhZDlnNTV4ZWdlZnNybzVlNTJpdGY1eGZwZDVhcnpzIiB0aW1lc3RhbXA9
IjE0MzkxODAyMjAiPjEwNTA4PC9rZXk+PGtleSBhcHA9IkVOV2ViIiBkYi1pZD0iIj4wPC9rZXk+
PC9mb3JlaWduLWtleXM+PHJlZi10eXBlIG5hbWU9IkpvdXJuYWwgQXJ0aWNsZSI+MTc8L3JlZi10
eXBlPjxjb250cmlidXRvcnM+PGF1dGhvcnM+PGF1dGhvcj5DaG9uZywgTS4gRi48L2F1dGhvcj48
YXV0aG9yPk9uZywgWS4gTC48L2F1dGhvcj48YXV0aG9yPkNhbGRlciwgUC4gQy48L2F1dGhvcj48
YXV0aG9yPkNvbGVnYSwgTS48L2F1dGhvcj48YXV0aG9yPldvbmcsIEouIFguPC9hdXRob3I+PGF1
dGhvcj5UYW4sIEMuIFMuPC9hdXRob3I+PGF1dGhvcj5MaW0sIEEuIEwuPC9hdXRob3I+PGF1dGhv
cj5GaXNrLCBILiBMLjwvYXV0aG9yPjxhdXRob3I+Q2FpLCBTLjwvYXV0aG9yPjxhdXRob3I+UGFu
ZywgVy4gVy48L2F1dGhvcj48YXV0aG9yPkJyb2VrbWFuLCBCLiBGLjwvYXV0aG9yPjxhdXRob3I+
U2F3LCBTLiBNLjwvYXV0aG9yPjxhdXRob3I+S3dlaywgSy48L2F1dGhvcj48YXV0aG9yPkdvZGZy
ZXksIEsuIE0uPC9hdXRob3I+PGF1dGhvcj5DaG9uZywgWS4gUy48L2F1dGhvcj48YXV0aG9yPkds
dWNrbWFuLCBQLjwvYXV0aG9yPjxhdXRob3I+TWVhbmV5LCBNLiBKLjwvYXV0aG9yPjxhdXRob3I+
Q2hlbiwgSC48L2F1dGhvcj48YXV0aG9yPkd1c3RvIFN0dWR5IEdyb3VwPC9hdXRob3I+PC9hdXRo
b3JzPjwvY29udHJpYnV0b3JzPjxhdXRoLWFkZHJlc3M+U2luZ2Fwb3JlIEluc3RpdHV0ZSBmb3Ig
Q2xpbmljYWwgU2NpZW5jZXMsIEJyZW5uZXIgQ2VudHJlIGZvciBNb2xlY3VsYXIgTWVkaWNpbmUs
IDMwIE1lZGljYWwgRHJpdmUsIFNpbmdhcG9yZSAxMTc2MDkgbWFyeV9jaG9uZ0BzaWNzLmEtc3Rh
ci5lZHUuc2cuPC9hdXRoLWFkZHJlc3M+PHRpdGxlcz48dGl0bGU+TG9uZy1jaGFpbiBwb2x5dW5z
YXR1cmF0ZWQgZmF0dHkgYWNpZCBzdGF0dXMgZHVyaW5nIHByZWduYW5jeSBhbmQgbWF0ZXJuYWwg
bWVudGFsIGhlYWx0aCBpbiBwcmVnbmFuY3kgYW5kIHRoZSBwb3N0cGFydHVtIHBlcmlvZDogcmVz
dWx0cyBmcm9tIHRoZSBHVVNUTyBzdHVkeTwvdGl0bGU+PHNlY29uZGFyeS10aXRsZT5KIENsaW4g
UHN5Y2hpYXRyeTwvc2Vjb25kYXJ5LXRpdGxlPjxhbHQtdGl0bGU+VGhlIEpvdXJuYWwgb2YgY2xp
bmljYWwgcHN5Y2hpYXRyeTwvYWx0LXRpdGxlPjwvdGl0bGVzPjxwZXJpb2RpY2FsPjxmdWxsLXRp
dGxlPkogQ2xpbiBQc3ljaGlhdHJ5PC9mdWxsLXRpdGxlPjwvcGVyaW9kaWNhbD48cGFnZXM+ZTg0
OC01NjwvcGFnZXM+PHZvbHVtZT43Njwvdm9sdW1lPjxudW1iZXI+NzwvbnVtYmVyPjxrZXl3b3Jk
cz48a2V5d29yZD5BZHVsdDwva2V5d29yZD48a2V5d29yZD5BbnhpZXR5LypibG9vZDwva2V5d29y
ZD48a2V5d29yZD5EZXByZXNzaW9uLypibG9vZDwva2V5d29yZD48a2V5d29yZD5EZXByZXNzaW9u
LCBQb3N0cGFydHVtL2Jsb29kL2VwaWRlbWlvbG9neTwva2V5d29yZD48a2V5d29yZD5GYXR0eSBB
Y2lkcywgT21lZ2EtMy8qYmxvb2Q8L2tleXdvcmQ+PGtleXdvcmQ+RmF0dHkgQWNpZHMsIE9tZWdh
LTYvKmJsb29kPC9rZXl3b3JkPjxrZXl3b3JkPkZlbWFsZTwva2V5d29yZD48a2V5d29yZD5IdW1h
bnM8L2tleXdvcmQ+PGtleXdvcmQ+UG9zdHBhcnR1bSBQZXJpb2QvKmJsb29kPC9rZXl3b3JkPjxr
ZXl3b3JkPlByZWduYW5jeS8qYmxvb2Q8L2tleXdvcmQ+PGtleXdvcmQ+UHJlZ25hbmN5IENvbXBs
aWNhdGlvbnMvKmJsb29kL2VwaWRlbWlvbG9neTwva2V5d29yZD48a2V5d29yZD5TaW5nYXBvcmUv
ZXBpZGVtaW9sb2d5PC9rZXl3b3JkPjwva2V5d29yZHM+PGRhdGVzPjx5ZWFyPjIwMTU8L3llYXI+
PHB1Yi1kYXRlcz48ZGF0ZT5KdWw8L2RhdGU+PC9wdWItZGF0ZXM+PC9kYXRlcz48aXNibj4xNTU1
LTIxMDEgKEVsZWN0cm9uaWMpJiN4RDswMTYwLTY2ODkgKExpbmtpbmcpPC9pc2JuPjxhY2Nlc3Np
b24tbnVtPjI2MjMxMDExPC9hY2Nlc3Npb24tbnVtPjx1cmxzPjxyZWxhdGVkLXVybHM+PHVybD5o
dHRwOi8vd3d3Lm5jYmkubmxtLm5paC5nb3YvcHVibWVkLzI2MjMxMDExPC91cmw+PC9yZWxhdGVk
LXVybHM+PC91cmxzPjxlbGVjdHJvbmljLXJlc291cmNlLW51bT4xMC40MDg4L0pDUC4xNG0wOTE5
MTwvZWxlY3Ryb25pYy1yZXNvdXJjZS1udW0+PC9yZWNvcmQ+PC9DaXRlPjwvRW5kTm90ZT5=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DaG9uZzwvQXV0aG9yPjxZZWFyPjIwMTU8L1llYXI+PFJl
Y051bT4xMDUwODwvUmVjTnVtPjxEaXNwbGF5VGV4dD4oMjgpPC9EaXNwbGF5VGV4dD48cmVjb3Jk
PjxyZWMtbnVtYmVyPjEwNTA4PC9yZWMtbnVtYmVyPjxmb3JlaWduLWtleXM+PGtleSBhcHA9IkVO
IiBkYi1pZD0idnByNXBhZDlnNTV4ZWdlZnNybzVlNTJpdGY1eGZwZDVhcnpzIiB0aW1lc3RhbXA9
IjE0MzkxODAyMjAiPjEwNTA4PC9rZXk+PGtleSBhcHA9IkVOV2ViIiBkYi1pZD0iIj4wPC9rZXk+
PC9mb3JlaWduLWtleXM+PHJlZi10eXBlIG5hbWU9IkpvdXJuYWwgQXJ0aWNsZSI+MTc8L3JlZi10
eXBlPjxjb250cmlidXRvcnM+PGF1dGhvcnM+PGF1dGhvcj5DaG9uZywgTS4gRi48L2F1dGhvcj48
YXV0aG9yPk9uZywgWS4gTC48L2F1dGhvcj48YXV0aG9yPkNhbGRlciwgUC4gQy48L2F1dGhvcj48
YXV0aG9yPkNvbGVnYSwgTS48L2F1dGhvcj48YXV0aG9yPldvbmcsIEouIFguPC9hdXRob3I+PGF1
dGhvcj5UYW4sIEMuIFMuPC9hdXRob3I+PGF1dGhvcj5MaW0sIEEuIEwuPC9hdXRob3I+PGF1dGhv
cj5GaXNrLCBILiBMLjwvYXV0aG9yPjxhdXRob3I+Q2FpLCBTLjwvYXV0aG9yPjxhdXRob3I+UGFu
ZywgVy4gVy48L2F1dGhvcj48YXV0aG9yPkJyb2VrbWFuLCBCLiBGLjwvYXV0aG9yPjxhdXRob3I+
U2F3LCBTLiBNLjwvYXV0aG9yPjxhdXRob3I+S3dlaywgSy48L2F1dGhvcj48YXV0aG9yPkdvZGZy
ZXksIEsuIE0uPC9hdXRob3I+PGF1dGhvcj5DaG9uZywgWS4gUy48L2F1dGhvcj48YXV0aG9yPkds
dWNrbWFuLCBQLjwvYXV0aG9yPjxhdXRob3I+TWVhbmV5LCBNLiBKLjwvYXV0aG9yPjxhdXRob3I+
Q2hlbiwgSC48L2F1dGhvcj48YXV0aG9yPkd1c3RvIFN0dWR5IEdyb3VwPC9hdXRob3I+PC9hdXRo
b3JzPjwvY29udHJpYnV0b3JzPjxhdXRoLWFkZHJlc3M+U2luZ2Fwb3JlIEluc3RpdHV0ZSBmb3Ig
Q2xpbmljYWwgU2NpZW5jZXMsIEJyZW5uZXIgQ2VudHJlIGZvciBNb2xlY3VsYXIgTWVkaWNpbmUs
IDMwIE1lZGljYWwgRHJpdmUsIFNpbmdhcG9yZSAxMTc2MDkgbWFyeV9jaG9uZ0BzaWNzLmEtc3Rh
ci5lZHUuc2cuPC9hdXRoLWFkZHJlc3M+PHRpdGxlcz48dGl0bGU+TG9uZy1jaGFpbiBwb2x5dW5z
YXR1cmF0ZWQgZmF0dHkgYWNpZCBzdGF0dXMgZHVyaW5nIHByZWduYW5jeSBhbmQgbWF0ZXJuYWwg
bWVudGFsIGhlYWx0aCBpbiBwcmVnbmFuY3kgYW5kIHRoZSBwb3N0cGFydHVtIHBlcmlvZDogcmVz
dWx0cyBmcm9tIHRoZSBHVVNUTyBzdHVkeTwvdGl0bGU+PHNlY29uZGFyeS10aXRsZT5KIENsaW4g
UHN5Y2hpYXRyeTwvc2Vjb25kYXJ5LXRpdGxlPjxhbHQtdGl0bGU+VGhlIEpvdXJuYWwgb2YgY2xp
bmljYWwgcHN5Y2hpYXRyeTwvYWx0LXRpdGxlPjwvdGl0bGVzPjxwZXJpb2RpY2FsPjxmdWxsLXRp
dGxlPkogQ2xpbiBQc3ljaGlhdHJ5PC9mdWxsLXRpdGxlPjwvcGVyaW9kaWNhbD48cGFnZXM+ZTg0
OC01NjwvcGFnZXM+PHZvbHVtZT43Njwvdm9sdW1lPjxudW1iZXI+NzwvbnVtYmVyPjxrZXl3b3Jk
cz48a2V5d29yZD5BZHVsdDwva2V5d29yZD48a2V5d29yZD5BbnhpZXR5LypibG9vZDwva2V5d29y
ZD48a2V5d29yZD5EZXByZXNzaW9uLypibG9vZDwva2V5d29yZD48a2V5d29yZD5EZXByZXNzaW9u
LCBQb3N0cGFydHVtL2Jsb29kL2VwaWRlbWlvbG9neTwva2V5d29yZD48a2V5d29yZD5GYXR0eSBB
Y2lkcywgT21lZ2EtMy8qYmxvb2Q8L2tleXdvcmQ+PGtleXdvcmQ+RmF0dHkgQWNpZHMsIE9tZWdh
LTYvKmJsb29kPC9rZXl3b3JkPjxrZXl3b3JkPkZlbWFsZTwva2V5d29yZD48a2V5d29yZD5IdW1h
bnM8L2tleXdvcmQ+PGtleXdvcmQ+UG9zdHBhcnR1bSBQZXJpb2QvKmJsb29kPC9rZXl3b3JkPjxr
ZXl3b3JkPlByZWduYW5jeS8qYmxvb2Q8L2tleXdvcmQ+PGtleXdvcmQ+UHJlZ25hbmN5IENvbXBs
aWNhdGlvbnMvKmJsb29kL2VwaWRlbWlvbG9neTwva2V5d29yZD48a2V5d29yZD5TaW5nYXBvcmUv
ZXBpZGVtaW9sb2d5PC9rZXl3b3JkPjwva2V5d29yZHM+PGRhdGVzPjx5ZWFyPjIwMTU8L3llYXI+
PHB1Yi1kYXRlcz48ZGF0ZT5KdWw8L2RhdGU+PC9wdWItZGF0ZXM+PC9kYXRlcz48aXNibj4xNTU1
LTIxMDEgKEVsZWN0cm9uaWMpJiN4RDswMTYwLTY2ODkgKExpbmtpbmcpPC9pc2JuPjxhY2Nlc3Np
b24tbnVtPjI2MjMxMDExPC9hY2Nlc3Npb24tbnVtPjx1cmxzPjxyZWxhdGVkLXVybHM+PHVybD5o
dHRwOi8vd3d3Lm5jYmkubmxtLm5paC5nb3YvcHVibWVkLzI2MjMxMDExPC91cmw+PC9yZWxhdGVk
LXVybHM+PC91cmxzPjxlbGVjdHJvbmljLXJlc291cmNlLW51bT4xMC40MDg4L0pDUC4xNG0wOTE5
MTwvZWxlY3Ryb25pYy1yZXNvdXJjZS1udW0+PC9yZWNvcmQ+PC9DaXRlPjwvRW5kTm90ZT5=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F86EFE" w:rsidRPr="003125D5">
        <w:rPr>
          <w:rFonts w:ascii="Times New Roman" w:hAnsi="Times New Roman"/>
          <w:color w:val="000000" w:themeColor="text1"/>
          <w:sz w:val="24"/>
          <w:szCs w:val="24"/>
          <w:lang w:val="en-US"/>
        </w:rPr>
      </w:r>
      <w:r w:rsidR="00F86EFE"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28)</w:t>
      </w:r>
      <w:r w:rsidR="00F86EFE"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p>
    <w:p w14:paraId="504B7FD2" w14:textId="100481A1" w:rsidR="007E37FE" w:rsidRPr="003125D5" w:rsidRDefault="007E37FE" w:rsidP="00F86EFE">
      <w:pPr>
        <w:keepNext/>
        <w:spacing w:after="0" w:line="480" w:lineRule="auto"/>
        <w:jc w:val="both"/>
        <w:outlineLvl w:val="1"/>
        <w:rPr>
          <w:rFonts w:ascii="Times New Roman" w:hAnsi="Times New Roman"/>
          <w:i/>
          <w:color w:val="000000" w:themeColor="text1"/>
          <w:sz w:val="24"/>
          <w:szCs w:val="24"/>
          <w:lang w:val="en-US"/>
        </w:rPr>
      </w:pPr>
      <w:r w:rsidRPr="003125D5">
        <w:rPr>
          <w:rFonts w:ascii="Times New Roman" w:hAnsi="Times New Roman"/>
          <w:i/>
          <w:color w:val="000000" w:themeColor="text1"/>
          <w:sz w:val="24"/>
          <w:szCs w:val="24"/>
          <w:lang w:val="en-US"/>
        </w:rPr>
        <w:t>Gen</w:t>
      </w:r>
      <w:r w:rsidR="0023233B" w:rsidRPr="003125D5">
        <w:rPr>
          <w:rFonts w:ascii="Times New Roman" w:hAnsi="Times New Roman"/>
          <w:i/>
          <w:color w:val="000000" w:themeColor="text1"/>
          <w:sz w:val="24"/>
          <w:szCs w:val="24"/>
          <w:lang w:val="en-US"/>
        </w:rPr>
        <w:t>otyping and selection of FADS variants</w:t>
      </w:r>
    </w:p>
    <w:p w14:paraId="0DA3F6A4" w14:textId="049C1406" w:rsidR="000E6521" w:rsidRPr="003125D5" w:rsidRDefault="00D357FE" w:rsidP="00E97B7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Maternal </w:t>
      </w:r>
      <w:r w:rsidR="00EE6A39" w:rsidRPr="003125D5">
        <w:rPr>
          <w:rFonts w:ascii="Times New Roman" w:hAnsi="Times New Roman"/>
          <w:color w:val="000000" w:themeColor="text1"/>
          <w:sz w:val="24"/>
          <w:szCs w:val="24"/>
          <w:lang w:val="en-US"/>
        </w:rPr>
        <w:t>and offspring DNA were</w:t>
      </w:r>
      <w:r w:rsidRPr="003125D5">
        <w:rPr>
          <w:rFonts w:ascii="Times New Roman" w:hAnsi="Times New Roman"/>
          <w:color w:val="000000" w:themeColor="text1"/>
          <w:sz w:val="24"/>
          <w:szCs w:val="24"/>
          <w:lang w:val="en-US"/>
        </w:rPr>
        <w:t xml:space="preserve"> extracted from </w:t>
      </w:r>
      <w:r w:rsidR="00E061B7" w:rsidRPr="003125D5">
        <w:rPr>
          <w:rFonts w:ascii="Times New Roman" w:hAnsi="Times New Roman"/>
          <w:color w:val="000000" w:themeColor="text1"/>
          <w:sz w:val="24"/>
          <w:szCs w:val="24"/>
          <w:lang w:val="en-US"/>
        </w:rPr>
        <w:t xml:space="preserve">maternal </w:t>
      </w:r>
      <w:r w:rsidRPr="003125D5">
        <w:rPr>
          <w:rFonts w:ascii="Times New Roman" w:hAnsi="Times New Roman"/>
          <w:color w:val="000000" w:themeColor="text1"/>
          <w:sz w:val="24"/>
          <w:szCs w:val="24"/>
          <w:lang w:val="en-US"/>
        </w:rPr>
        <w:t>blood</w:t>
      </w:r>
      <w:r w:rsidR="004F3781"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and umbilical cord</w:t>
      </w:r>
      <w:r w:rsidR="00EE6A39" w:rsidRPr="003125D5">
        <w:rPr>
          <w:rFonts w:ascii="Times New Roman" w:hAnsi="Times New Roman"/>
          <w:color w:val="000000" w:themeColor="text1"/>
          <w:sz w:val="24"/>
          <w:szCs w:val="24"/>
          <w:lang w:val="en-US"/>
        </w:rPr>
        <w:t>, respectively</w:t>
      </w:r>
      <w:r w:rsidRPr="003125D5">
        <w:rPr>
          <w:rFonts w:ascii="Times New Roman" w:hAnsi="Times New Roman"/>
          <w:color w:val="000000" w:themeColor="text1"/>
          <w:sz w:val="24"/>
          <w:szCs w:val="24"/>
          <w:lang w:val="en-US"/>
        </w:rPr>
        <w:t xml:space="preserve">. </w:t>
      </w:r>
      <w:r w:rsidR="00EE6A39" w:rsidRPr="003125D5">
        <w:rPr>
          <w:rFonts w:ascii="Times New Roman" w:hAnsi="Times New Roman"/>
          <w:color w:val="000000" w:themeColor="text1"/>
          <w:sz w:val="24"/>
          <w:szCs w:val="24"/>
          <w:lang w:val="en-US"/>
        </w:rPr>
        <w:t xml:space="preserve">Samples were genotyped </w:t>
      </w:r>
      <w:r w:rsidRPr="003125D5">
        <w:rPr>
          <w:rFonts w:ascii="Times New Roman" w:hAnsi="Times New Roman"/>
          <w:color w:val="000000" w:themeColor="text1"/>
          <w:sz w:val="24"/>
          <w:szCs w:val="24"/>
          <w:lang w:val="en-US"/>
        </w:rPr>
        <w:t xml:space="preserve">using </w:t>
      </w:r>
      <w:r w:rsidR="00EE6A39" w:rsidRPr="003125D5">
        <w:rPr>
          <w:rFonts w:ascii="Times New Roman" w:hAnsi="Times New Roman"/>
          <w:color w:val="000000" w:themeColor="text1"/>
          <w:sz w:val="24"/>
          <w:szCs w:val="24"/>
          <w:lang w:val="en-US"/>
        </w:rPr>
        <w:t>Illumina O</w:t>
      </w:r>
      <w:r w:rsidRPr="003125D5">
        <w:rPr>
          <w:rFonts w:ascii="Times New Roman" w:hAnsi="Times New Roman"/>
          <w:color w:val="000000" w:themeColor="text1"/>
          <w:sz w:val="24"/>
          <w:szCs w:val="24"/>
          <w:lang w:val="en-US"/>
        </w:rPr>
        <w:t>mniexpress + exome arrays</w:t>
      </w:r>
      <w:r w:rsidR="00613DD8" w:rsidRPr="003125D5">
        <w:rPr>
          <w:rFonts w:ascii="Times New Roman" w:hAnsi="Times New Roman"/>
          <w:color w:val="000000" w:themeColor="text1"/>
          <w:sz w:val="24"/>
          <w:szCs w:val="24"/>
          <w:lang w:val="en-US"/>
        </w:rPr>
        <w:t xml:space="preserve"> (Illumina Inc., San Diego, CA</w:t>
      </w:r>
      <w:r w:rsidR="00B36F31" w:rsidRPr="003125D5">
        <w:rPr>
          <w:rFonts w:ascii="Times New Roman" w:hAnsi="Times New Roman"/>
          <w:color w:val="000000" w:themeColor="text1"/>
          <w:sz w:val="24"/>
          <w:szCs w:val="24"/>
          <w:lang w:val="en-US"/>
        </w:rPr>
        <w:t>, USA</w:t>
      </w:r>
      <w:r w:rsidR="00613DD8" w:rsidRPr="003125D5">
        <w:rPr>
          <w:rFonts w:ascii="Times New Roman" w:hAnsi="Times New Roman"/>
          <w:color w:val="000000" w:themeColor="text1"/>
          <w:sz w:val="24"/>
          <w:szCs w:val="24"/>
          <w:lang w:val="en-US"/>
        </w:rPr>
        <w:t>)</w:t>
      </w:r>
      <w:r w:rsidRPr="003125D5">
        <w:rPr>
          <w:rFonts w:ascii="Times New Roman" w:hAnsi="Times New Roman"/>
          <w:color w:val="000000" w:themeColor="text1"/>
          <w:sz w:val="24"/>
          <w:szCs w:val="24"/>
          <w:lang w:val="en-US"/>
        </w:rPr>
        <w:t xml:space="preserve">. </w:t>
      </w:r>
      <w:r w:rsidR="005F3224" w:rsidRPr="003125D5">
        <w:rPr>
          <w:rFonts w:ascii="Times New Roman" w:hAnsi="Times New Roman"/>
          <w:color w:val="000000" w:themeColor="text1"/>
          <w:sz w:val="24"/>
          <w:szCs w:val="24"/>
          <w:lang w:val="en-US"/>
        </w:rPr>
        <w:t xml:space="preserve">DNA hybridization arrays and </w:t>
      </w:r>
      <w:r w:rsidR="006F25EE" w:rsidRPr="003125D5">
        <w:rPr>
          <w:rFonts w:ascii="Times New Roman" w:hAnsi="Times New Roman"/>
          <w:color w:val="000000" w:themeColor="text1"/>
          <w:sz w:val="24"/>
          <w:szCs w:val="24"/>
          <w:lang w:val="en-US"/>
        </w:rPr>
        <w:t xml:space="preserve">subsequent </w:t>
      </w:r>
      <w:r w:rsidR="005F3224" w:rsidRPr="003125D5">
        <w:rPr>
          <w:rFonts w:ascii="Times New Roman" w:hAnsi="Times New Roman"/>
          <w:color w:val="000000" w:themeColor="text1"/>
          <w:sz w:val="24"/>
          <w:szCs w:val="24"/>
          <w:lang w:val="en-US"/>
        </w:rPr>
        <w:t>scanning w</w:t>
      </w:r>
      <w:r w:rsidR="006F25EE" w:rsidRPr="003125D5">
        <w:rPr>
          <w:rFonts w:ascii="Times New Roman" w:hAnsi="Times New Roman"/>
          <w:color w:val="000000" w:themeColor="text1"/>
          <w:sz w:val="24"/>
          <w:szCs w:val="24"/>
          <w:lang w:val="en-US"/>
        </w:rPr>
        <w:t>ere</w:t>
      </w:r>
      <w:r w:rsidR="005F3224" w:rsidRPr="003125D5">
        <w:rPr>
          <w:rFonts w:ascii="Times New Roman" w:hAnsi="Times New Roman"/>
          <w:color w:val="000000" w:themeColor="text1"/>
          <w:sz w:val="24"/>
          <w:szCs w:val="24"/>
          <w:lang w:val="en-US"/>
        </w:rPr>
        <w:t xml:space="preserve"> performed by Expression Analysis Inc</w:t>
      </w:r>
      <w:r w:rsidR="003253B6" w:rsidRPr="003125D5">
        <w:rPr>
          <w:rFonts w:ascii="Times New Roman" w:hAnsi="Times New Roman"/>
          <w:color w:val="000000" w:themeColor="text1"/>
          <w:sz w:val="24"/>
          <w:szCs w:val="24"/>
          <w:lang w:val="en-US"/>
        </w:rPr>
        <w:t>.</w:t>
      </w:r>
      <w:r w:rsidR="005F3224" w:rsidRPr="003125D5">
        <w:rPr>
          <w:rFonts w:ascii="Times New Roman" w:hAnsi="Times New Roman"/>
          <w:color w:val="000000" w:themeColor="text1"/>
          <w:sz w:val="24"/>
          <w:szCs w:val="24"/>
          <w:lang w:val="en-US"/>
        </w:rPr>
        <w:t xml:space="preserve"> (Morrisville, NC</w:t>
      </w:r>
      <w:r w:rsidR="00B36F31" w:rsidRPr="003125D5">
        <w:rPr>
          <w:rFonts w:ascii="Times New Roman" w:hAnsi="Times New Roman"/>
          <w:color w:val="000000" w:themeColor="text1"/>
          <w:sz w:val="24"/>
          <w:szCs w:val="24"/>
          <w:lang w:val="en-US"/>
        </w:rPr>
        <w:t>, USA</w:t>
      </w:r>
      <w:r w:rsidR="005F3224" w:rsidRPr="003125D5">
        <w:rPr>
          <w:rFonts w:ascii="Times New Roman" w:hAnsi="Times New Roman"/>
          <w:color w:val="000000" w:themeColor="text1"/>
          <w:sz w:val="24"/>
          <w:szCs w:val="24"/>
          <w:lang w:val="en-US"/>
        </w:rPr>
        <w:t>).</w:t>
      </w:r>
      <w:r w:rsidR="00613DD8" w:rsidRPr="003125D5">
        <w:rPr>
          <w:rFonts w:ascii="Times New Roman" w:hAnsi="Times New Roman"/>
          <w:color w:val="000000" w:themeColor="text1"/>
          <w:sz w:val="24"/>
          <w:szCs w:val="24"/>
          <w:lang w:val="en-US"/>
        </w:rPr>
        <w:t xml:space="preserve"> Data were processed in GenomeStudio Genotyping Module</w:t>
      </w:r>
      <w:r w:rsidR="00757F62" w:rsidRPr="003125D5">
        <w:rPr>
          <w:rFonts w:ascii="Times New Roman" w:hAnsi="Times New Roman"/>
          <w:color w:val="000000" w:themeColor="text1"/>
          <w:sz w:val="24"/>
          <w:szCs w:val="24"/>
          <w:lang w:val="en-US"/>
        </w:rPr>
        <w:t xml:space="preserve"> </w:t>
      </w:r>
      <w:r w:rsidR="00764AEF" w:rsidRPr="003125D5">
        <w:rPr>
          <w:rFonts w:ascii="Times New Roman" w:hAnsi="Times New Roman"/>
          <w:color w:val="000000" w:themeColor="text1"/>
          <w:sz w:val="24"/>
          <w:szCs w:val="24"/>
          <w:lang w:val="en-US"/>
        </w:rPr>
        <w:t xml:space="preserve">v1.0 </w:t>
      </w:r>
      <w:r w:rsidR="00757F62" w:rsidRPr="003125D5">
        <w:rPr>
          <w:rFonts w:ascii="Times New Roman" w:hAnsi="Times New Roman"/>
          <w:color w:val="000000" w:themeColor="text1"/>
          <w:sz w:val="24"/>
          <w:szCs w:val="24"/>
          <w:lang w:val="en-US"/>
        </w:rPr>
        <w:t>(Illumina Inc.)</w:t>
      </w:r>
      <w:r w:rsidR="007A502C" w:rsidRPr="003125D5">
        <w:rPr>
          <w:rFonts w:ascii="Times New Roman" w:hAnsi="Times New Roman"/>
          <w:color w:val="000000" w:themeColor="text1"/>
          <w:sz w:val="24"/>
          <w:szCs w:val="24"/>
          <w:lang w:val="en-US"/>
        </w:rPr>
        <w:t>.</w:t>
      </w:r>
    </w:p>
    <w:p w14:paraId="16E2CA5A" w14:textId="79A1FB7F" w:rsidR="00C30D73" w:rsidRPr="003125D5" w:rsidRDefault="00B53FBA" w:rsidP="00E97B7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We </w:t>
      </w:r>
      <w:r w:rsidR="00D75E64" w:rsidRPr="003125D5">
        <w:rPr>
          <w:rFonts w:ascii="Times New Roman" w:hAnsi="Times New Roman"/>
          <w:color w:val="000000" w:themeColor="text1"/>
          <w:sz w:val="24"/>
          <w:szCs w:val="24"/>
          <w:lang w:val="en-US"/>
        </w:rPr>
        <w:t xml:space="preserve">focused on </w:t>
      </w:r>
      <w:r w:rsidR="00D75E64" w:rsidRPr="003125D5">
        <w:rPr>
          <w:rFonts w:ascii="Times New Roman" w:hAnsi="Times New Roman"/>
          <w:i/>
          <w:color w:val="000000" w:themeColor="text1"/>
          <w:sz w:val="24"/>
          <w:szCs w:val="24"/>
          <w:lang w:val="en-US"/>
        </w:rPr>
        <w:t>FADS</w:t>
      </w:r>
      <w:r w:rsidR="00D75E64" w:rsidRPr="003125D5">
        <w:rPr>
          <w:rFonts w:ascii="Times New Roman" w:hAnsi="Times New Roman"/>
          <w:color w:val="000000" w:themeColor="text1"/>
          <w:sz w:val="24"/>
          <w:szCs w:val="24"/>
          <w:lang w:val="en-US"/>
        </w:rPr>
        <w:t xml:space="preserve"> genes since they </w:t>
      </w:r>
      <w:r w:rsidR="00E56DF8" w:rsidRPr="003125D5">
        <w:rPr>
          <w:rFonts w:ascii="Times New Roman" w:hAnsi="Times New Roman"/>
          <w:color w:val="000000" w:themeColor="text1"/>
          <w:sz w:val="24"/>
          <w:szCs w:val="24"/>
          <w:lang w:val="en-US"/>
        </w:rPr>
        <w:t>were reported being the most</w:t>
      </w:r>
      <w:r w:rsidR="00D75E64" w:rsidRPr="003125D5">
        <w:rPr>
          <w:rFonts w:ascii="Times New Roman" w:hAnsi="Times New Roman"/>
          <w:color w:val="000000" w:themeColor="text1"/>
          <w:sz w:val="24"/>
          <w:szCs w:val="24"/>
          <w:lang w:val="en-US"/>
        </w:rPr>
        <w:t xml:space="preserve"> strongly related to </w:t>
      </w:r>
      <w:r w:rsidR="000C6146" w:rsidRPr="003125D5">
        <w:rPr>
          <w:rFonts w:ascii="Times New Roman" w:hAnsi="Times New Roman"/>
          <w:color w:val="000000" w:themeColor="text1"/>
          <w:sz w:val="24"/>
          <w:szCs w:val="24"/>
          <w:lang w:val="en-US"/>
        </w:rPr>
        <w:t>LC-</w:t>
      </w:r>
      <w:r w:rsidR="00D75E64" w:rsidRPr="003125D5">
        <w:rPr>
          <w:rFonts w:ascii="Times New Roman" w:hAnsi="Times New Roman"/>
          <w:color w:val="000000" w:themeColor="text1"/>
          <w:sz w:val="24"/>
          <w:szCs w:val="24"/>
          <w:lang w:val="en-US"/>
        </w:rPr>
        <w:t xml:space="preserve">PUFA </w:t>
      </w:r>
      <w:r w:rsidR="00E56DF8" w:rsidRPr="003125D5">
        <w:rPr>
          <w:rFonts w:ascii="Times New Roman" w:hAnsi="Times New Roman"/>
          <w:color w:val="000000" w:themeColor="text1"/>
          <w:sz w:val="24"/>
          <w:szCs w:val="24"/>
          <w:lang w:val="en-US"/>
        </w:rPr>
        <w:t>status</w:t>
      </w:r>
      <w:r w:rsidR="00D75E64" w:rsidRPr="003125D5">
        <w:rPr>
          <w:rFonts w:ascii="Times New Roman" w:hAnsi="Times New Roman"/>
          <w:color w:val="000000" w:themeColor="text1"/>
          <w:sz w:val="24"/>
          <w:szCs w:val="24"/>
          <w:lang w:val="en-US"/>
        </w:rPr>
        <w:t xml:space="preserve">, including in Asian </w:t>
      </w:r>
      <w:r w:rsidR="00D75E64" w:rsidRPr="003125D5">
        <w:rPr>
          <w:rFonts w:ascii="Times New Roman" w:hAnsi="Times New Roman"/>
          <w:color w:val="000000" w:themeColor="text1"/>
          <w:sz w:val="24"/>
          <w:szCs w:val="24"/>
          <w:lang w:val="en-US"/>
        </w:rPr>
        <w:lastRenderedPageBreak/>
        <w:t xml:space="preserve">populations </w:t>
      </w:r>
      <w:r w:rsidR="00E56DF8" w:rsidRPr="003125D5">
        <w:rPr>
          <w:rFonts w:ascii="Times New Roman" w:hAnsi="Times New Roman"/>
          <w:color w:val="000000" w:themeColor="text1"/>
          <w:sz w:val="24"/>
          <w:szCs w:val="24"/>
          <w:lang w:val="en-US"/>
        </w:rPr>
        <w:fldChar w:fldCharType="begin">
          <w:fldData xml:space="preserve">PEVuZE5vdGU+PENpdGU+PEF1dGhvcj5GYWhtaWRhPC9BdXRob3I+PFllYXI+MjAxNTwvWWVhcj48
UmVjTnVtPjEwNTAzPC9SZWNOdW0+PERpc3BsYXlUZXh0PigxMSwgMTMtMTYsIDI5LCAzMCk8L0Rp
c3BsYXlUZXh0PjxyZWNvcmQ+PHJlYy1udW1iZXI+MTA1MDM8L3JlYy1udW1iZXI+PGZvcmVpZ24t
a2V5cz48a2V5IGFwcD0iRU4iIGRiLWlkPSJ2cHI1cGFkOWc1NXhlZ2Vmc3JvNWU1Mml0ZjV4ZnBk
NWFyenMiIHRpbWVzdGFtcD0iMTQzODg0OTU2OSI+MTA1MDM8L2tleT48a2V5IGFwcD0iRU5XZWIi
IGRiLWlkPSIiPjA8L2tleT48L2ZvcmVpZ24ta2V5cz48cmVmLXR5cGUgbmFtZT0iSm91cm5hbCBB
cnRpY2xlIj4xNzwvcmVmLXR5cGU+PGNvbnRyaWJ1dG9ycz48YXV0aG9ycz48YXV0aG9yPkZhaG1p
ZGEsIFUuPC9hdXRob3I+PGF1dGhvcj5IdGV0LCBNLiBLLjwvYXV0aG9yPjxhdXRob3I+QWRoaXlh
bnRvLCBDLjwvYXV0aG9yPjxhdXRob3I+S29sb3Bha2luZywgUi48L2F1dGhvcj48YXV0aG9yPll1
ZGlzdGksIE0uIEEuPC9hdXRob3I+PGF1dGhvcj5NYXVkdWRpLCBBLjwvYXV0aG9yPjxhdXRob3I+
U3VyeWFuZGFyaSwgRC4gQS48L2F1dGhvcj48YXV0aG9yPkRpbGxvbiwgRC48L2F1dGhvcj48YXV0
aG9yPkFmbWFuLCBMLjwvYXV0aG9yPjxhdXRob3I+TXVsbGVyLCBNLjwvYXV0aG9yPjwvYXV0aG9y
cz48L2NvbnRyaWJ1dG9ycz48YXV0aC1hZGRyZXNzPlNvdXRoZWFzdCBBc2lhbiBNaW5pc3RlciBv
ZiBFZHVjYXRpb24gT3JnYW5pemF0aW9uIFJlZ2lvbmFsIENlbnRlciBmb3IgRm9vZCBhbmQgTnV0
cml0aW9uIChTRUFNRU8gUkVDRk9OKSwgVW5pdmVyc2l0YXMgSW5kb25lc2lhLCBKYWthcnRhLCBJ
bmRvbmVzaWEuIEVtYWlsOiB1bWlmYWhtaWRhQGdtYWlsLmNvbS4mI3hEO0NlbnRlciBvZiBDb21t
dW5pdHkgSGVhbHRoIGFuZCBQb3B1bGF0aW9uIFN0dWRpZXMsIHRoZSBSZXNlYXJjaCBJbnN0aXR1
dGUsIFRyaXNha3RpIFVuaXZlcnNpdHksIEpha2FydGEsIEluZG9uZXNpYS4mI3hEO0ZhY3VsdHkg
b2YgTWVkaWNpbmUgYW5kIEhlYWx0aCBTY2llbmNlcywgVW5pdmVyc2l0YXMgSXNsYW0gTmVnZXJp
IFN5YXJpZiBIaWRheWF0dWxsYWgsIEpha2FydGEsIEluZG9uZXNpYS4mI3hEO0ZhY3VsdHkgb2Yg
UHN5Y2hvbG9neSwgVW5pdmVyc2l0YXMgSXNsYW0gTmVnZXJpIFN5YXJpZiBIaWRheWF0dWxsYWgs
IEpha2FydGEsIEluZG9uZXNpYS4mI3hEO1NvdXRoZWFzdCBBc2lhbiBNaW5pc3RlciBvZiBFZHVj
YXRpb24gT3JnYW5pemF0aW9uIFJlZ2lvbmFsIENlbnRlciBmb3IgRm9vZCBhbmQgTnV0cml0aW9u
IChTRUFNRU8gUkVDRk9OKSwgVW5pdmVyc2l0YXMgSW5kb25lc2lhLCBKYWthcnRhLCBJbmRvbmVz
aWEuJiN4RDtEZXBhcnRtZW50IG9mIEJpb2xvZ2ljYWwgTWVkaWNpbmUsIEZhY3VsdHkgb2YgTWVk
aWNpbmUsIFVuaXZlcnNpdGFzIEluZG9uZXNpYSwgSmFrYXJ0YSwgSW5kb25lc2lhLiYjeEQ7RGVw
YXJ0bWVudCBvZiBOdXRyaXRpb24sIEZhY3VsdHkgb2YgTWVkaWNpbmUsIFVuaXZlcnNpdGFzIElu
ZG9uZXNpYSwgSmFrYXJ0YSwgSW5kb25lc2lhLiYjeEQ7TnV0cml0aW9uLCBNZXRhYm9saXNtIGFu
ZCBHZW5vbWljcyBHcm91cCwgRGl2aXNpb24gb2YgSHVtYW4gTnV0cml0aW9uLCBXYWdlbmluZ2Vu
IFVuaXZlcnNpdHksIFRoZSBOZXRoZXJsYW5kcy4mI3hEO051dHJpdGlvbiwgTWV0YWJvbGlzbSBh
bmQgR2Vub21pY3MgR3JvdXAsIERlcGFydG1lbnQgb2YgSHVtYW4gTnV0cml0aW9uLCBXYWdlbmlu
Z2VuIFVuaXZlcnNpdHksIFRoZSBOZXRoZXJsYW5kcy48L2F1dGgtYWRkcmVzcz48dGl0bGVzPjx0
aXRsZT5HZW5ldGljIHZhcmlhbnRzIG9mIEZBRFMgZ2VuZSBjbHVzdGVyLCBwbGFzbWEgTEMtUFVG
QSBsZXZlbHMgYW5kIHRoZSBhc3NvY2lhdGlvbiB3aXRoIGNvZ25pdGl2ZSBmdW5jdGlvbiBvZiB1
bmRlci10d28teWVhci1vbGQgU2FzYWtuZXNlIEluZG9uZXNpYW4gY2hpbGRyZW48L3RpdGxlPjxz
ZWNvbmRhcnktdGl0bGU+QXNpYSBQYWMgSiBDbGluIE51dHI8L3NlY29uZGFyeS10aXRsZT48YWx0
LXRpdGxlPkFzaWEgUGFjaWZpYyBqb3VybmFsIG9mIGNsaW5pY2FsIG51dHJpdGlvbjwvYWx0LXRp
dGxlPjwvdGl0bGVzPjxwZXJpb2RpY2FsPjxmdWxsLXRpdGxlPkFzaWEgUGFjaWZpYyBKb3VybmFs
IG9mIENsaW5pY2FsIE51dHJpdGlvbjwvZnVsbC10aXRsZT48YWJici0xPkFzaWEgUGFjIEogQ2xp
biBOdXRyPC9hYmJyLTE+PC9wZXJpb2RpY2FsPjxhbHQtcGVyaW9kaWNhbD48ZnVsbC10aXRsZT5B
c2lhIFBhY2lmaWMgSm91cm5hbCBvZiBDbGluaWNhbCBOdXRyaXRpb248L2Z1bGwtdGl0bGU+PC9h
bHQtcGVyaW9kaWNhbD48cGFnZXM+MzIzLTg8L3BhZ2VzPjx2b2x1bWU+MjQ8L3ZvbHVtZT48bnVt
YmVyPjI8L251bWJlcj48ZGF0ZXM+PHllYXI+MjAxNTwveWVhcj48L2RhdGVzPjxpc2JuPjA5NjQt
NzA1OCAoUHJpbnQpJiN4RDswOTY0LTcwNTggKExpbmtpbmcpPC9pc2JuPjxhY2Nlc3Npb24tbnVt
PjI2MDc4MjUwPC9hY2Nlc3Npb24tbnVtPjx1cmxzPjxyZWxhdGVkLXVybHM+PHVybD5odHRwOi8v
d3d3Lm5jYmkubmxtLm5paC5nb3YvcHVibWVkLzI2MDc4MjUwPC91cmw+PC9yZWxhdGVkLXVybHM+
PC91cmxzPjxlbGVjdHJvbmljLXJlc291cmNlLW51bT4xMC42MTMzL2FwamNuLjIwMTUuMjQuMi4x
NzwvZWxlY3Ryb25pYy1yZXNvdXJjZS1udW0+PC9yZWNvcmQ+PC9DaXRlPjxDaXRlPjxBdXRob3I+
S29sZXR6a288L0F1dGhvcj48WWVhcj4yMDExPC9ZZWFyPjxSZWNOdW0+MjgyOTwvUmVjTnVtPjxy
ZWNvcmQ+PHJlYy1udW1iZXI+MjgyOTwvcmVjLW51bWJlcj48Zm9yZWlnbi1rZXlzPjxrZXkgYXBw
PSJFTiIgZGItaWQ9InZwcjVwYWQ5ZzU1eGVnZWZzcm81ZTUyaXRmNXhmcGQ1YXJ6cyIgdGltZXN0
YW1wPSIxMjk0MDQ4NDQ4Ij4yODI5PC9rZXk+PC9mb3JlaWduLWtleXM+PHJlZi10eXBlIG5hbWU9
IkpvdXJuYWwgQXJ0aWNsZSI+MTc8L3JlZi10eXBlPjxjb250cmlidXRvcnM+PGF1dGhvcnM+PGF1
dGhvcj5Lb2xldHprbywgQi48L2F1dGhvcj48YXV0aG9yPkxhdHRrYSwgRS48L2F1dGhvcj48YXV0
aG9yPlplaWxpbmdlciwgUy48L2F1dGhvcj48YXV0aG9yPklsbGlnLCBULjwvYXV0aG9yPjxhdXRo
b3I+U3RlZXIsIEMuPC9hdXRob3I+PC9hdXRob3JzPjwvY29udHJpYnV0b3JzPjxhdXRoLWFkZHJl
c3M+RGVwYXJ0bWVudCBvZiBQZWRpYXRyaWNzLCBEciB2b24gSGF1bmVyIENoaWxkcmVuJmFwb3M7
cyBIb3NwaXRhbCwgVW5pdmVyc2l0eSBvZiBNdW5pY2ggTWVkaWNhbCBDZW50ZXIsIE11bmljaCwg
R2VybWFueS4gb2ZmaWNlLmtvbGV0emtvQG1lZC51bmktbXVlbmNoZW4uZGU8L2F1dGgtYWRkcmVz
cz48dGl0bGVzPjx0aXRsZT5HZW5ldGljIHZhcmlhbnRzIG9mIHRoZSBmYXR0eSBhY2lkIGRlc2F0
dXJhc2UgZ2VuZSBjbHVzdGVyIHByZWRpY3QgYW1vdW50cyBvZiByZWQgYmxvb2QgY2VsbCBkb2Nv
c2FoZXhhZW5vaWMgYW5kIG90aGVyIHBvbHl1bnNhdHVyYXRlZCBmYXR0eSBhY2lkcyBpbiBwcmVn
bmFudCB3b21lbjogZmluZGluZ3MgZnJvbSB0aGUgQXZvbiBMb25naXR1ZGluYWwgU3R1ZHkgb2Yg
UGFyZW50cyBhbmQgQ2hpbGRyZW48L3RpdGxlPjxzZWNvbmRhcnktdGl0bGU+QW0gSiBDbGluIE51
dHI8L3NlY29uZGFyeS10aXRsZT48YWx0LXRpdGxlPlRoZSBBbWVyaWNhbiBqb3VybmFsIG9mIGNs
aW5pY2FsIG51dHJpdGlvbjwvYWx0LXRpdGxlPjwvdGl0bGVzPjxwZXJpb2RpY2FsPjxmdWxsLXRp
dGxlPkFtIEogQ2xpbiBOdXRyPC9mdWxsLXRpdGxlPjwvcGVyaW9kaWNhbD48YWx0LXBlcmlvZGlj
YWw+PGZ1bGwtdGl0bGU+VGhlIEFtZXJpY2FuIEpvdXJuYWwgb2YgQ2xpbmljYWwgTnV0cml0aW9u
PC9mdWxsLXRpdGxlPjwvYWx0LXBlcmlvZGljYWw+PHBhZ2VzPjIxMS05PC9wYWdlcz48dm9sdW1l
PjkzPC92b2x1bWU+PG51bWJlcj4xPC9udW1iZXI+PGVkaXRpb24+MjAxMC8xMS8yNjwvZWRpdGlv
bj48a2V5d29yZHM+PGtleXdvcmQ+RG9jb3NhaGV4YWVub2ljIEFjaWRzLypibG9vZDwva2V5d29y
ZD48a2V5d29yZD5Fcnl0aHJvY3l0ZXMvKmNoZW1pc3RyeTwva2V5d29yZD48a2V5d29yZD5GYXR0
eSBBY2lkIERlc2F0dXJhc2VzLypnZW5ldGljczwva2V5d29yZD48a2V5d29yZD5GYXR0eSBBY2lk
cywgVW5zYXR1cmF0ZWQvKmJsb29kPC9rZXl3b3JkPjxrZXl3b3JkPkZlbWFsZTwva2V5d29yZD48
a2V5d29yZD5IdW1hbnM8L2tleXdvcmQ+PGtleXdvcmQ+TGluZWFyIE1vZGVsczwva2V5d29yZD48
a2V5d29yZD5Mb25naXR1ZGluYWwgU3R1ZGllczwva2V5d29yZD48a2V5d29yZD4qTXVsdGlnZW5l
IEZhbWlseTwva2V5d29yZD48a2V5d29yZD4qUG9seW1vcnBoaXNtLCBTaW5nbGUgTnVjbGVvdGlk
ZTwva2V5d29yZD48a2V5d29yZD5QcmVnbmFuY3kvKm1ldGFib2xpc208L2tleXdvcmQ+PC9rZXl3
b3Jkcz48ZGF0ZXM+PHllYXI+MjAxMTwveWVhcj48cHViLWRhdGVzPjxkYXRlPkphbjwvZGF0ZT48
L3B1Yi1kYXRlcz48L2RhdGVzPjxpc2JuPjE5MzgtMzIwNyAoRWxlY3Ryb25pYykmI3hEOzAwMDIt
OTE2NSAoTGlua2luZyk8L2lzYm4+PGFjY2Vzc2lvbi1udW0+MjExMDY5MTc8L2FjY2Vzc2lvbi1u
dW0+PHVybHM+PHJlbGF0ZWQtdXJscz48dXJsPmh0dHA6Ly93d3cubmNiaS5ubG0ubmloLmdvdi9w
dWJtZWQvMjExMDY5MTc8L3VybD48L3JlbGF0ZWQtdXJscz48L3VybHM+PGVsZWN0cm9uaWMtcmVz
b3VyY2UtbnVtPjEwLjM5NDUvYWpjbi4xMTAuMDA2MTg5PC9lbGVjdHJvbmljLXJlc291cmNlLW51
bT48bGFuZ3VhZ2U+ZW5nPC9sYW5ndWFnZT48L3JlY29yZD48L0NpdGU+PENpdGU+PEF1dGhvcj5M
YXR0a2E8L0F1dGhvcj48WWVhcj4yMDExPC9ZZWFyPjxSZWNOdW0+MzI5ODwvUmVjTnVtPjxyZWNv
cmQ+PHJlYy1udW1iZXI+MzI5ODwvcmVjLW51bWJlcj48Zm9yZWlnbi1rZXlzPjxrZXkgYXBwPSJF
TiIgZGItaWQ9InZwcjVwYWQ5ZzU1eGVnZWZzcm81ZTUyaXRmNXhmcGQ1YXJ6cyIgdGltZXN0YW1w
PSIxMjk5NzUzMDA2Ij4zMjk4PC9rZXk+PC9mb3JlaWduLWtleXM+PHJlZi10eXBlIG5hbWU9Ikpv
dXJuYWwgQXJ0aWNsZSI+MTc8L3JlZi10eXBlPjxjb250cmlidXRvcnM+PGF1dGhvcnM+PGF1dGhv
cj5MYXR0a2EsIEUuPC9hdXRob3I+PGF1dGhvcj5SemVoYWssIFAuPC9hdXRob3I+PGF1dGhvcj5T
emFibywgRS48L2F1dGhvcj48YXV0aG9yPkpha29iaWssIFYuPC9hdXRob3I+PGF1dGhvcj5XZWNr
LCBNLjwvYXV0aG9yPjxhdXRob3I+V2V5ZXJtYW5uLCBNLjwvYXV0aG9yPjxhdXRob3I+R3JhbGxl
cnQsIEguPC9hdXRob3I+PGF1dGhvcj5Sb3RoZW5iYWNoZXIsIEQuPC9hdXRob3I+PGF1dGhvcj5I
ZWlucmljaCwgSi48L2F1dGhvcj48YXV0aG9yPkJyZW5uZXIsIEguPC9hdXRob3I+PGF1dGhvcj5E
ZWNzaSwgVC48L2F1dGhvcj48YXV0aG9yPklsbGlnLCBULjwvYXV0aG9yPjxhdXRob3I+S29sZXR6
a28sIEIuPC9hdXRob3I+PC9hdXRob3JzPjwvY29udHJpYnV0b3JzPjxhdXRoLWFkZHJlc3M+SGVs
bWhvbHR6IFplbnRydW0gTXVuY2hlbiwgR2VybWFuIFJlc2VhcmNoIENlbnRlciBmb3IgRW52aXJv
bm1lbnRhbCBIZWFsdGgsIEluc3RpdHV0ZSBvZiBFcGlkZW1pb2xvZ3ksIE5ldWhlcmJlcmcsIEdl
cm1hbnkuIGV2YS5sYXR0a2FAaGVsbWhvbHR6LW11ZW5jaGVuLmRlPC9hdXRoLWFkZHJlc3M+PHRp
dGxlcz48dGl0bGU+R2VuZXRpYyB2YXJpYW50cyBpbiB0aGUgRkFEUyBnZW5lIGNsdXN0ZXIgYXJl
IGFzc29jaWF0ZWQgd2l0aCBhcmFjaGlkb25pYyBhY2lkIGNvbmNlbnRyYXRpb25zIG9mIGh1bWFu
IGJyZWFzdCBtaWxrIGF0IDEuNSBhbmQgNiBtbyBwb3N0cGFydHVtIGFuZCBpbmZsdWVuY2UgdGhl
IGNvdXJzZSBvZiBtaWxrIGRvZGVjYW5vaWMsIHRldHJhY29zZW5vaWMsIGFuZCB0cmFucy05LW9j
dGFkZWNlbm9pYyBhY2lkIGNvbmNlbnRyYXRpb25zIG92ZXIgdGhlIGR1cmF0aW9uIG9mIGxhY3Rh
dGlvbjwvdGl0bGU+PHNlY29uZGFyeS10aXRsZT5BbSBKIENsaW4gTnV0cjwvc2Vjb25kYXJ5LXRp
dGxlPjxhbHQtdGl0bGU+VGhlIEFtZXJpY2FuIGpvdXJuYWwgb2YgY2xpbmljYWwgbnV0cml0aW9u
PC9hbHQtdGl0bGU+PC90aXRsZXM+PHBlcmlvZGljYWw+PGZ1bGwtdGl0bGU+QW0gSiBDbGluIE51
dHI8L2Z1bGwtdGl0bGU+PC9wZXJpb2RpY2FsPjxhbHQtcGVyaW9kaWNhbD48ZnVsbC10aXRsZT5U
aGUgQW1lcmljYW4gSm91cm5hbCBvZiBDbGluaWNhbCBOdXRyaXRpb248L2Z1bGwtdGl0bGU+PC9h
bHQtcGVyaW9kaWNhbD48cGFnZXM+MzgyLTkxPC9wYWdlcz48dm9sdW1lPjkzPC92b2x1bWU+PG51
bWJlcj4yPC9udW1iZXI+PGVkaXRpb24+MjAxMC8xMi8xNTwvZWRpdGlvbj48a2V5d29yZHM+PGtl
eXdvcmQ+QWR1bHQ8L2tleXdvcmQ+PGtleXdvcmQ+QXJhY2hpZG9uaWMgQWNpZC8qbWV0YWJvbGlz
bTwva2V5d29yZD48a2V5d29yZD5GYXR0eSBBY2lkIERlc2F0dXJhc2VzLypnZW5ldGljczwva2V5
d29yZD48a2V5d29yZD5GYXR0eSBBY2lkcy8qbWV0YWJvbGlzbTwva2V5d29yZD48a2V5d29yZD5G
YXR0eSBBY2lkcywgTW9ub3Vuc2F0dXJhdGVkL21ldGFib2xpc208L2tleXdvcmQ+PGtleXdvcmQ+
RmVtYWxlPC9rZXl3b3JkPjxrZXl3b3JkPipHZW5vdHlwZTwva2V5d29yZD48a2V5d29yZD5IdW1h
bnM8L2tleXdvcmQ+PGtleXdvcmQ+TGFjdGF0aW9uLyptZXRhYm9saXNtPC9rZXl3b3JkPjxrZXl3
b3JkPkxhdXJpYyBBY2lkcy9tZXRhYm9saXNtPC9rZXl3b3JkPjxrZXl3b3JkPkxpbmVhciBNb2Rl
bHM8L2tleXdvcmQ+PGtleXdvcmQ+TG9uZ2l0dWRpbmFsIFN0dWRpZXM8L2tleXdvcmQ+PGtleXdv
cmQ+TWlsaywgSHVtYW4vKm1ldGFib2xpc208L2tleXdvcmQ+PGtleXdvcmQ+KlBvbHltb3JwaGlz
bSwgU2luZ2xlIE51Y2xlb3RpZGU8L2tleXdvcmQ+PGtleXdvcmQ+UG9zdHBhcnR1bSBQZXJpb2Q8
L2tleXdvcmQ+PGtleXdvcmQ+U3RlYXJpYyBBY2lkcy9tZXRhYm9saXNtPC9rZXl3b3JkPjwva2V5
d29yZHM+PGRhdGVzPjx5ZWFyPjIwMTE8L3llYXI+PHB1Yi1kYXRlcz48ZGF0ZT5GZWI8L2RhdGU+
PC9wdWItZGF0ZXM+PC9kYXRlcz48aXNibj4xOTM4LTMyMDcgKEVsZWN0cm9uaWMpJiN4RDswMDAy
LTkxNjUgKExpbmtpbmcpPC9pc2JuPjxhY2Nlc3Npb24tbnVtPjIxMTQ3ODU2PC9hY2Nlc3Npb24t
bnVtPjx3b3JrLXR5cGU+UmVzZWFyY2ggU3VwcG9ydCwgTm9uLVUuUy4gR292JmFwb3M7dDwvd29y
ay10eXBlPjx1cmxzPjxyZWxhdGVkLXVybHM+PHVybD5odHRwOi8vd3d3Lm5jYmkubmxtLm5paC5n
b3YvcHVibWVkLzIxMTQ3ODU2PC91cmw+PC9yZWxhdGVkLXVybHM+PC91cmxzPjxlbGVjdHJvbmlj
LXJlc291cmNlLW51bT4xMC4zOTQ1L2FqY24uMTEwLjAwNDUxNTwvZWxlY3Ryb25pYy1yZXNvdXJj
ZS1udW0+PGxhbmd1YWdlPmVuZzwvbGFuZ3VhZ2U+PC9yZWNvcmQ+PC9DaXRlPjxDaXRlPjxBdXRo
b3I+TW9yYWxlczwvQXV0aG9yPjxZZWFyPjIwMTE8L1llYXI+PFJlY051bT4zMjk2PC9SZWNOdW0+
PHJlY29yZD48cmVjLW51bWJlcj4zMjk2PC9yZWMtbnVtYmVyPjxmb3JlaWduLWtleXM+PGtleSBh
cHA9IkVOIiBkYi1pZD0idnByNXBhZDlnNTV4ZWdlZnNybzVlNTJpdGY1eGZwZDVhcnpzIiB0aW1l
c3RhbXA9IjEyOTk2ODY5NjEiPjMyOTY8L2tleT48L2ZvcmVpZ24ta2V5cz48cmVmLXR5cGUgbmFt
ZT0iSm91cm5hbCBBcnRpY2xlIj4xNzwvcmVmLXR5cGU+PGNvbnRyaWJ1dG9ycz48YXV0aG9ycz48
YXV0aG9yPk1vcmFsZXMsIEUuPC9hdXRob3I+PGF1dGhvcj5CdXN0YW1hbnRlLCBNLjwvYXV0aG9y
PjxhdXRob3I+R29uemFsZXosIEouIFIuPC9hdXRob3I+PGF1dGhvcj5HdXhlbnMsIE0uPC9hdXRo
b3I+PGF1dGhvcj5Ub3JyZW50LCBNLjwvYXV0aG9yPjxhdXRob3I+TWVuZGV6LCBNLjwvYXV0aG9y
PjxhdXRob3I+R2FyY2lhLUVzdGViYW4sIFIuPC9hdXRob3I+PGF1dGhvcj5KdWx2ZXosIEouPC9h
dXRob3I+PGF1dGhvcj5Gb3JucywgSi48L2F1dGhvcj48YXV0aG9yPlZyaWpoZWlkLCBNLjwvYXV0
aG9yPjxhdXRob3I+TW9sdG8tUHVpZ21hcnRpLCBDLjwvYXV0aG9yPjxhdXRob3I+TG9wZXotU2Fi
YXRlciwgQy48L2F1dGhvcj48YXV0aG9yPkVzdGl2aWxsLCBYLjwvYXV0aG9yPjxhdXRob3I+U3Vu
eWVyLCBKLjwvYXV0aG9yPjwvYXV0aG9ycz48L2NvbnRyaWJ1dG9ycz48YXV0aC1hZGRyZXNzPkNl
bnRlciBmb3IgUmVzZWFyY2ggaW4gRW52aXJvbm1lbnRhbCBFcGlkZW1pb2xvZ3kgKENSRUFMKSwg
QmFyY2Vsb25hLCBDYXRhbG9uaWEsIFNwYWluLiBlbW9yYWxlczFAY3JlYWwuY2F0PC9hdXRoLWFk
ZHJlc3M+PHRpdGxlcz48dGl0bGU+R2VuZXRpYyB2YXJpYW50cyBvZiB0aGUgRkFEUyBnZW5lIGNs
dXN0ZXIgYW5kIEVMT1ZMIGdlbmUgZmFtaWx5LCBjb2xvc3RydW1zIExDLVBVRkEgbGV2ZWxzLCBi
cmVhc3RmZWVkaW5nLCBhbmQgY2hpbGQgY29nbml0aW9u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E3MTgxPC9wYWdlcz48dm9sdW1lPjY8L3ZvbHVt
ZT48bnVtYmVyPjI8L251bWJlcj48ZWRpdGlvbj4yMDExLzAzLzA5PC9lZGl0aW9uPjxrZXl3b3Jk
cz48a2V5d29yZD5BY2V0eWx0cmFuc2ZlcmFzZXMvKmdlbmV0aWNzPC9rZXl3b3JkPjxrZXl3b3Jk
PkFkdWx0PC9rZXl3b3JkPjxrZXl3b3JkPipCcmVhc3QgRmVlZGluZzwva2V5d29yZD48a2V5d29y
ZD5DaGlsZCBEZXZlbG9wbWVudC9waHlzaW9sb2d5PC9rZXl3b3JkPjxrZXl3b3JkPkNoaWxkLCBQ
cmVzY2hvb2w8L2tleXdvcmQ+PGtleXdvcmQ+Q29nbml0aW9uLypwaHlzaW9sb2d5PC9rZXl3b3Jk
PjxrZXl3b3JkPkNvZ25pdGlvbiBEaXNvcmRlcnMvZXBpZGVtaW9sb2d5L2dlbmV0aWNzL3BoeXNp
b3BhdGhvbG9neTwva2V5d29yZD48a2V5d29yZD5Db2hvcnQgU3R1ZGllczwva2V5d29yZD48a2V5
d29yZD5Db2xvc3RydW0vKmNoZW1pc3RyeS9tZXRhYm9saXNtPC9rZXl3b3JkPjxrZXl3b3JkPkZh
dHR5IEFjaWQgRGVzYXR1cmFzZXMvKmdlbmV0aWNzPC9rZXl3b3JkPjxrZXl3b3JkPkZhdHR5IEFj
aWRzLCBVbnNhdHVyYXRlZC8qYW5hbHlzaXMvbWV0YWJvbGlzbTwva2V5d29yZD48a2V5d29yZD5G
ZW1hbGU8L2tleXdvcmQ+PGtleXdvcmQ+R2VuZXRpYyBWYXJpYXRpb24vcGh5c2lvbG9neTwva2V5
d29yZD48a2V5d29yZD5IdW1hbnM8L2tleXdvcmQ+PGtleXdvcmQ+SW5mYW50PC9rZXl3b3JkPjxr
ZXl3b3JkPkluZmFudCwgTmV3Ym9ybjwva2V5d29yZD48a2V5d29yZD5NYWxlPC9rZXl3b3JkPjxr
ZXl3b3JkPk11bHRpZ2VuZSBGYW1pbHkvZ2VuZXRpY3M8L2tleXdvcmQ+PC9rZXl3b3Jkcz48ZGF0
ZXM+PHllYXI+MjAxMTwveWVhcj48L2RhdGVzPjxpc2JuPjE5MzItNjIwMyAoRWxlY3Ryb25pYykm
I3hEOzE5MzItNjIwMyAoTGlua2luZyk8L2lzYm4+PGFjY2Vzc2lvbi1udW0+MjEzODM4NDY8L2Fj
Y2Vzc2lvbi1udW0+PHdvcmstdHlwZT5SZXNlYXJjaCBTdXBwb3J0LCBOb24tVS5TLiBHb3YmYXBv
czt0PC93b3JrLXR5cGU+PHVybHM+PHJlbGF0ZWQtdXJscz48dXJsPmh0dHA6Ly93d3cubmNiaS5u
bG0ubmloLmdvdi9wdWJtZWQvMjEzODM4NDY8L3VybD48L3JlbGF0ZWQtdXJscz48L3VybHM+PGN1
c3RvbTI+MzA0NDE3MjwvY3VzdG9tMj48ZWxlY3Ryb25pYy1yZXNvdXJjZS1udW0+MTAuMTM3MS9q
b3VybmFsLnBvbmUuMDAxNzE4MTwvZWxlY3Ryb25pYy1yZXNvdXJjZS1udW0+PGxhbmd1YWdlPmVu
ZzwvbGFuZ3VhZ2U+PC9yZWNvcmQ+PC9DaXRlPjxDaXRlPjxBdXRob3I+VG9zaTwvQXV0aG9yPjxZ
ZWFyPjIwMTQ8L1llYXI+PFJlY051bT4xMDE2NTwvUmVjTnVtPjxyZWNvcmQ+PHJlYy1udW1iZXI+
MTAxNjU8L3JlYy1udW1iZXI+PGZvcmVpZ24ta2V5cz48a2V5IGFwcD0iRU4iIGRiLWlkPSJ2cHI1
cGFkOWc1NXhlZ2Vmc3JvNWU1Mml0ZjV4ZnBkNWFyenMiIHRpbWVzdGFtcD0iMTQwNjA0MzIxNiI+
MTAxNjU8L2tleT48a2V5IGFwcD0iRU5XZWIiIGRiLWlkPSIiPjA8L2tleT48L2ZvcmVpZ24ta2V5
cz48cmVmLXR5cGUgbmFtZT0iSm91cm5hbCBBcnRpY2xlIj4xNzwvcmVmLXR5cGU+PGNvbnRyaWJ1
dG9ycz48YXV0aG9ycz48YXV0aG9yPlRvc2ksIEYuPC9hdXRob3I+PGF1dGhvcj5TYXJ0b3JpLCBG
LjwvYXV0aG9yPjxhdXRob3I+R3VhcmluaSwgUC48L2F1dGhvcj48YXV0aG9yPk9saXZpZXJpLCBP
LjwvYXV0aG9yPjxhdXRob3I+TWFydGluZWxsaSwgTi48L2F1dGhvcj48L2F1dGhvcnM+PC9jb250
cmlidXRvcnM+PGF1dGgtYWRkcmVzcz5EZXBhcnRtZW50IG9mIE1lZGljaW5lLCBVbml2ZXJzaXR5
IG9mIFZlcm9uYSwgUGlhenphbGUgTHVkdXZpY28gQW50b25pbyBTY3VybywgMTAsIDM3MTM0LCBW
ZXJvbmEsIEl0YWx5LCBmZWRldG9zaTg0QGdtYWlsLmNvbS48L2F1dGgtYWRkcmVzcz48dGl0bGVz
Pjx0aXRsZT5EZWx0YS01IGFuZCBkZWx0YS02IGRlc2F0dXJhc2VzOiBjcnVjaWFsIGVuenltZXMg
aW4gcG9seXVuc2F0dXJhdGVkIGZhdHR5IGFjaWQtcmVsYXRlZCBwYXRod2F5cyB3aXRoIHBsZWlv
dHJvcGljIGluZmx1ZW5jZXMgaW4gaGVhbHRoIGFuZCBkaXNlYXNlPC90aXRsZT48c2Vjb25kYXJ5
LXRpdGxlPkFkdiBFeHAgTWVkIEJpb2w8L3NlY29uZGFyeS10aXRsZT48YWx0LXRpdGxlPkFkdmFu
Y2VzIGluIGV4cGVyaW1lbnRhbCBtZWRpY2luZSBhbmQgYmlvbG9neTwvYWx0LXRpdGxlPjwvdGl0
bGVzPjxwZXJpb2RpY2FsPjxmdWxsLXRpdGxlPkFkdiBFeHAgTWVkIEJpb2w8L2Z1bGwtdGl0bGU+
PC9wZXJpb2RpY2FsPjxwYWdlcz42MS04MTwvcGFnZXM+PHZvbHVtZT44MjQ8L3ZvbHVtZT48a2V5
d29yZHM+PGtleXdvcmQ+QW5pbWFsczwva2V5d29yZD48a2V5d29yZD5EaWFiZXRlcyBNZWxsaXR1
cywgVHlwZSAyLyplbnp5bW9sb2d5L2dlbmV0aWNzL3BhdGhvbG9neTwva2V5d29yZD48a2V5d29y
ZD5EaXNlYXNlIE1vZGVscywgQW5pbWFsPC9rZXl3b3JkPjxrZXl3b3JkPkZhdHR5IEFjaWQgRGVz
YXR1cmFzZXMvZ2VuZXRpY3MvKm1ldGFib2xpc208L2tleXdvcmQ+PGtleXdvcmQ+RmF0dHkgQWNp
ZHMsIFVuc2F0dXJhdGVkL2dlbmV0aWNzLyptZXRhYm9saXNtPC9rZXl3b3JkPjxrZXl3b3JkPkh1
bWFuczwva2V5d29yZD48a2V5d29yZD5JbmZsYW1tYXRpb24vZW56eW1vbG9neS9nZW5ldGljcy9w
YXRob2xvZ3k8L2tleXdvcmQ+PGtleXdvcmQ+TWVudGFsIERpc29yZGVycy8qZW56eW1vbG9neS9n
ZW5ldGljcy9wYXRob2xvZ3k8L2tleXdvcmQ+PGtleXdvcmQ+TWljZTwva2V5d29yZD48a2V5d29y
ZD5OZW9wbGFzbXMvKmVuenltb2xvZ3kvZ2VuZXRpY3MvcGF0aG9sb2d5PC9rZXl3b3JkPjxrZXl3
b3JkPk5lcnZvdXMgU3lzdGVtIERpc2Vhc2VzLyplbnp5bW9sb2d5L2dlbmV0aWNzL3BhdGhvbG9n
eTwva2V5d29yZD48a2V5d29yZD5Qb2x5bW9ycGhpc20sIEdlbmV0aWM8L2tleXdvcmQ+PC9rZXl3
b3Jkcz48ZGF0ZXM+PHllYXI+MjAxNDwveWVhcj48L2RhdGVzPjxpc2JuPjAwNjUtMjU5OCAoUHJp
bnQpJiN4RDswMDY1LTI1OTggKExpbmtpbmcpPC9pc2JuPjxhY2Nlc3Npb24tbnVtPjI1MDM4OTk0
PC9hY2Nlc3Npb24tbnVtPjx1cmxzPjxyZWxhdGVkLXVybHM+PHVybD5odHRwOi8vd3d3Lm5jYmku
bmxtLm5paC5nb3YvcHVibWVkLzI1MDM4OTk0PC91cmw+PC9yZWxhdGVkLXVybHM+PC91cmxzPjxl
bGVjdHJvbmljLXJlc291cmNlLW51bT4xMC4xMDA3Lzk3OC0zLTMxOS0wNzMyMC0wXzc8L2VsZWN0
cm9uaWMtcmVzb3VyY2UtbnVtPjwvcmVjb3JkPjwvQ2l0ZT48Q2l0ZT48QXV0aG9yPkh1PC9BdXRo
b3I+PFllYXI+MjAxNjwvWWVhcj48UmVjTnVtPjExNDMyPC9SZWNOdW0+PHJlY29yZD48cmVjLW51
bWJlcj4xMTQzMjwvcmVjLW51bWJlcj48Zm9yZWlnbi1rZXlzPjxrZXkgYXBwPSJFTiIgZGItaWQ9
InZwcjVwYWQ5ZzU1eGVnZWZzcm81ZTUyaXRmNXhmcGQ1YXJ6cyIgdGltZXN0YW1wPSIxNTE3OTQw
NDkyIj4xMTQzMjwva2V5PjxrZXkgYXBwPSJFTldlYiIgZGItaWQ9IiI+MDwva2V5PjwvZm9yZWln
bi1rZXlzPjxyZWYtdHlwZSBuYW1lPSJKb3VybmFsIEFydGljbGUiPjE3PC9yZWYtdHlwZT48Y29u
dHJpYnV0b3JzPjxhdXRob3JzPjxhdXRob3I+SHUsIFkuPC9hdXRob3I+PGF1dGhvcj5MaSwgSC48
L2F1dGhvcj48YXV0aG9yPkx1LCBMLjwvYXV0aG9yPjxhdXRob3I+TWFuaWNoYWlrdWwsIEEuPC9h
dXRob3I+PGF1dGhvcj5aaHUsIEouPC9hdXRob3I+PGF1dGhvcj5DaGVuLCBZLiBELjwvYXV0aG9y
PjxhdXRob3I+U3VuLCBMLjwvYXV0aG9yPjxhdXRob3I+TGlhbmcsIFMuPC9hdXRob3I+PGF1dGhv
cj5TaXNjb3ZpY2ssIEQuIFMuPC9hdXRob3I+PGF1dGhvcj5TdGVmZmVuLCBMLiBNLjwvYXV0aG9y
PjxhdXRob3I+VHNhaSwgTS4gWS48L2F1dGhvcj48YXV0aG9yPlJpY2gsIFMuIFMuPC9hdXRob3I+
PGF1dGhvcj5MZW1haXRyZSwgUi4gTi48L2F1dGhvcj48YXV0aG9yPkxpbiwgWC48L2F1dGhvcj48
L2F1dGhvcnM+PC9jb250cmlidXRvcnM+PGF1dGgtYWRkcmVzcz5LZXkgTGFib3JhdG9yeSBvZiBO
dXRyaXRpb24gYW5kIE1ldGFib2xpc20sIEluc3RpdHV0ZSBmb3IgTnV0cml0aW9uYWwgU2NpZW5j
ZXMsIFNoYW5naGFpIEluc3RpdHV0ZXMgZm9yIEJpb2xvZ2ljYWwgU2NpZW5jZXMsIENoaW5lc2Ug
QWNhZGVteSBvZiBTY2llbmNlcywgVW5pdmVyc2l0eSBvZiB0aGUgQ2hpbmVzZSBBY2FkZW15IG9m
IFNjaWVuY2VzLCBTaGFuZ2hhaSwgUGVvcGxlJmFwb3M7cyBSZXB1YmxpYyBvZiBDaGluYS4mI3hE
O0NlbnRlciBmb3IgUHVibGljIEhlYWx0aCBHZW5vbWljcyBhbmQgRGVwYXJ0bWVudCBvZiBQdWJs
aWMgSGVhbHRoIFNjaWVuY2VzLCBCaW9zdGF0aXN0aWNzIFNlY3Rpb24sIFVuaXZlcnNpdHkgb2Yg
VmlyZ2luaWEsIENoYXJsb3R0ZXN2aWxsZSwgVkEsIFVTQS4mI3hEO0luc3RpdHV0ZSBmb3IgVHJh
bnNsYXRpb25hbCBHZW5vbWljcyBhbmQgUG9wdWxhdGlvbiBTY2llbmNlcywgTG9zIEFuZ2VsZXMg
QmlvTWVkaWNhbCBSZXNlYXJjaCBJbnN0aXR1dGUgYXQgSGFyYm9yLVVDTEEgTWVkaWNhbCBDZW50
ZXIsIFRvcnJhbmNlLCBDQSwgVVNBLiYjeEQ7RGVwYXJ0bWVudCBvZiBMYWJvcmF0b3J5IE1lZGlj
aW5lICZhbXA7IFBhdGhvbG9neSwgVW5pdmVyc2l0eSBvZiBNaW5uZXNvdGEsIE1pbm5lYXBvbGlz
LCBNTiwgVVNBLiYjeEQ7Q2FyZGlvdmFzY3VsYXIgSGVhbHRoIFJlc2VhcmNoIFVuaXQsIERlcGFy
dG1lbnQgb2YgTWVkaWNpbmUgYW5kIERlcGFydG1lbnQgb2YgRXBpZGVtaW9sb2d5LCBTY2hvb2wg
b2YgUHVibGljIEhlYWx0aCwgVW5pdmVyc2l0eSBvZiBXYXNoaW5ndG9uLCBTZWF0dGxlLCBXQSwg
VVNBLCBOZXcgWW9yayBBY2FkZW15IG9mIE1lZGljaW5lLCBOZXcgWW9yaywgTlksIFVTQSBhbmQu
JiN4RDtEaXZpc2lvbiBvZiBFcGlkZW1pb2xvZ3kgYW5kIENvbW11bml0eSBIZWFsdGgsIFVuaXZl
cnNpdHkgb2YgTWlubmVzb3RhIFNjaG9vbCBvZiBQdWJsaWMgSGVhbHRoLCBNaW5uZWFwb2xpcywg
TU4sIFVTQS4mI3hEO0NlbnRlciBmb3IgUHVibGljIEhlYWx0aCBHZW5vbWljcyBhbmQuJiN4RDtD
YXJkaW92YXNjdWxhciBIZWFsdGggUmVzZWFyY2ggVW5pdCwgRGVwYXJ0bWVudCBvZiBNZWRpY2lu
ZSBhbmQuJiN4RDtLZXkgTGFib3JhdG9yeSBvZiBOdXRyaXRpb24gYW5kIE1ldGFib2xpc20sIElu
c3RpdHV0ZSBmb3IgTnV0cml0aW9uYWwgU2NpZW5jZXMsIFNoYW5naGFpIEluc3RpdHV0ZXMgZm9y
IEJpb2xvZ2ljYWwgU2NpZW5jZXMsIENoaW5lc2UgQWNhZGVteSBvZiBTY2llbmNlcywgVW5pdmVy
c2l0eSBvZiB0aGUgQ2hpbmVzZSBBY2FkZW15IG9mIFNjaWVuY2VzLCBTaGFuZ2hhaSwgUGVvcGxl
JmFwb3M7cyBSZXB1YmxpYyBvZiBDaGluYSwgeGxpbkBzaWJzLmFjLmNuLjwvYXV0aC1hZGRyZXNz
Pjx0aXRsZXM+PHRpdGxlPkdlbm9tZS13aWRlIG1ldGEtYW5hbHlzZXMgaWRlbnRpZnkgbm92ZWwg
bG9jaSBhc3NvY2lhdGVkIHdpdGggbi0zIGFuZCBuLTYgcG9seXVuc2F0dXJhdGVkIGZhdHR5IGFj
aWQgbGV2ZWxzIGluIENoaW5lc2UgYW5kIEV1cm9wZWFuLWFuY2VzdHJ5IHBvcHVsYXRpb25zPC90
aXRsZT48c2Vjb25kYXJ5LXRpdGxlPkh1bSBNb2wgR2VuZXQ8L3NlY29uZGFyeS10aXRsZT48YWx0
LXRpdGxlPkh1bWFuIG1vbGVjdWxhciBnZW5ldGljczwvYWx0LXRpdGxlPjwvdGl0bGVzPjxwZXJp
b2RpY2FsPjxmdWxsLXRpdGxlPkh1bSBNb2wgR2VuZXQ8L2Z1bGwtdGl0bGU+PC9wZXJpb2RpY2Fs
PjxwYWdlcz4xMjE1LTI0PC9wYWdlcz48dm9sdW1lPjI1PC92b2x1bWU+PG51bWJlcj42PC9udW1i
ZXI+PGtleXdvcmRzPjxrZXl3b3JkPkFzaWFuIENvbnRpbmVudGFsIEFuY2VzdHJ5IEdyb3VwL2dl
bmV0aWNzPC9rZXl3b3JkPjxrZXl3b3JkPkJheWVzIFRoZW9yZW08L2tleXdvcmQ+PGtleXdvcmQ+
RXVyb3BlYW4gQ29udGluZW50YWwgQW5jZXN0cnkgR3JvdXAvKmdlbmV0aWNzPC9rZXl3b3JkPjxr
ZXl3b3JkPkZhdHR5IEFjaWRzLCBVbnNhdHVyYXRlZC9ibG9vZC8qZ2VuZXRpY3M8L2tleXdvcmQ+
PGtleXdvcmQ+RmVtYWxlPC9rZXl3b3JkPjxrZXl3b3JkPkdlbmV0aWMgTG9jaTwva2V5d29yZD48
a2V5d29yZD5HZW5vbWUtV2lkZSBBc3NvY2lhdGlvbiBTdHVkeTwva2V5d29yZD48a2V5d29yZD5I
dW1hbnM8L2tleXdvcmQ+PGtleXdvcmQ+TWFsZTwva2V5d29yZD48a2V5d29yZD5Qb2x5bW9ycGhp
c20sIFNpbmdsZSBOdWNsZW90aWRlPC9rZXl3b3JkPjxrZXl3b3JkPlJpc2sgRmFjdG9yczwva2V5
d29yZD48L2tleXdvcmRzPjxkYXRlcz48eWVhcj4yMDE2PC95ZWFyPjxwdWItZGF0ZXM+PGRhdGU+
TWFyIDE1PC9kYXRlPjwvcHViLWRhdGVzPjwvZGF0ZXM+PGlzYm4+MTQ2MC0yMDgzIChFbGVjdHJv
bmljKSYjeEQ7MDk2NC02OTA2IChMaW5raW5nKTwvaXNibj48YWNjZXNzaW9uLW51bT4yNjc0NDMy
NTwvYWNjZXNzaW9uLW51bT48dXJscz48cmVsYXRlZC11cmxzPjx1cmw+aHR0cDovL3d3dy5uY2Jp
Lm5sbS5uaWguZ292L3B1Ym1lZC8yNjc0NDMyNTwvdXJsPjwvcmVsYXRlZC11cmxzPjwvdXJscz48
Y3VzdG9tMj40NzY0MTk3PC9jdXN0b20yPjxlbGVjdHJvbmljLXJlc291cmNlLW51bT4xMC4xMDkz
L2htZy9kZHcwMDI8L2VsZWN0cm9uaWMtcmVzb3VyY2UtbnVtPjwvcmVjb3JkPjwvQ2l0ZT48Q2l0
ZT48QXV0aG9yPkRvcmFqb288L0F1dGhvcj48WWVhcj4yMDE1PC9ZZWFyPjxSZWNOdW0+MTA4Nzc8
L1JlY051bT48cmVjb3JkPjxyZWMtbnVtYmVyPjEwODc3PC9yZWMtbnVtYmVyPjxmb3JlaWduLWtl
eXM+PGtleSBhcHA9IkVOIiBkYi1pZD0idnByNXBhZDlnNTV4ZWdlZnNybzVlNTJpdGY1eGZwZDVh
cnpzIiB0aW1lc3RhbXA9IjE0NjI3ODA2NDYiPjEwODc3PC9rZXk+PGtleSBhcHA9IkVOV2ViIiBk
Yi1pZD0iIj4wPC9rZXk+PC9mb3JlaWduLWtleXM+PHJlZi10eXBlIG5hbWU9IkpvdXJuYWwgQXJ0
aWNsZSI+MTc8L3JlZi10eXBlPjxjb250cmlidXRvcnM+PGF1dGhvcnM+PGF1dGhvcj5Eb3Jham9v
LCBSLjwvYXV0aG9yPjxhdXRob3I+U3VuLCBZLjwvYXV0aG9yPjxhdXRob3I+SGFuLCBZLjwvYXV0
aG9yPjxhdXRob3I+S2UsIFQuPC9hdXRob3I+PGF1dGhvcj5CdXJnZXIsIEEuPC9hdXRob3I+PGF1
dGhvcj5DaGFuZywgWC48L2F1dGhvcj48YXV0aG9yPkxvdywgSC4gUS48L2F1dGhvcj48YXV0aG9y
Pkd1YW4sIFcuPC9hdXRob3I+PGF1dGhvcj5MZW1haXRyZSwgUi4gTi48L2F1dGhvcj48YXV0aG9y
Pktob3IsIEMuIEMuPC9hdXRob3I+PGF1dGhvcj5ZdWFuLCBKLiBNLjwvYXV0aG9yPjxhdXRob3I+
S29oLCBXLiBQLjwvYXV0aG9yPjxhdXRob3I+T25nLCBDLiBOLjwvYXV0aG9yPjxhdXRob3I+VGFp
LCBFLiBTLjwvYXV0aG9yPjxhdXRob3I+TGl1LCBKLjwvYXV0aG9yPjxhdXRob3I+dmFuIERhbSwg
Ui4gTS48L2F1dGhvcj48YXV0aG9yPkhlbmcsIEMuIEsuPC9hdXRob3I+PGF1dGhvcj5GcmllZGxh
bmRlciwgWS48L2F1dGhvcj48L2F1dGhvcnM+PC9jb250cmlidXRvcnM+PGF1dGgtYWRkcmVzcz5H
ZW5vbWUgSW5zdGl0dXRlIG9mIFNpbmdhcG9yZSwgQWdlbmN5IGZvciBTY2llbmNlIFRlY2hub2xv
Z3kgYW5kIFJlc2VhcmNoLCBTaW5nYXBvcmUsIFNpbmdhcG9yZS4mI3hEO1NhdyBTd2VlIEhvY2sg
U2Nob29sIG9mIFB1YmxpYyBIZWFsdGgsIE5hdGlvbmFsIFVuaXZlcnNpdHkgSGVhbHRoIFN5c3Rl
bSwgTmF0aW9uYWwgVW5pdmVyc2l0eSBvZiBTaW5nYXBvcmUsIFNpbmdhcG9yZSwgU2luZ2Fwb3Jl
LiYjeEQ7RGVwYXJ0bWVudCBvZiBQYWVkaWF0cmljcywgWW9uZyBMb28gTGluIFNjaG9vbCBvZiBN
ZWRpY2luZSwgTmF0aW9uYWwgVW5pdmVyc2l0eSBvZiBTaW5nYXBvcmUsIE5VSFMgVG93ZXIgQmxv
Y2ssIExldmVsIDEyLCAxRSBLZW50IFJpZGdlIFJvYWQsIFNpbmdhcG9yZSwgMTE5MjI4LCBTaW5n
YXBvcmUuJiN4RDtLaG9vIFRlY2sgUHVhdC1OYXRpb25hbCBVbml2ZXJzaXR5IENoaWxkcmVuJmFw
b3M7cyBNZWRpY2FsIEluc3RpdHV0ZSwgTmF0aW9uYWwgVW5pdmVyc2l0eSBIZWFsdGggU3lzdGVt
LCBTaW5nYXBvcmUsIFNpbmdhcG9yZS4mI3hEO1VuaXQgb2YgRXBpZGVtaW9sb2d5LCBIZWJyZXcg
VW5pdmVyc2l0eS1IYWRhc3NhaCBCcmF1biBTY2hvb2wgb2YgUHVibGljIEhlYWx0aCwgUE9CIDEy
MjcyLCA5MTEyMCwgSmVydXNhbGVtLCBJc3JhZWwuJiN4RDtEaXZpc2lvbiBvZiBCaW9zdGF0aXN0
aWNzLCBTY2hvb2wgb2YgUHVibGljIEhlYWx0aCwgVW5pdmVyc2l0eSBvZiBNaW5uZXNvdGEsIE1p
bm5lYXBvbGlzLCBNTiwgVVNBLiYjeEQ7Q2FyZGlvdmFzY3VsYXIgSGVhbHRoIFJlc2VhcmNoIFVu
aXQsIERlcGFydG1lbnQgb2YgTWVkaWNpbmUsIFVuaXZlcnNpdHkgb2YgV2FzaGluZ3RvbiwgU2Vh
dHRsZSwgV0EsIFVTQS4mI3hEO0RlcGFydG1lbnQgb2YgRXBpZGVtaW9sb2d5LCBHcmFkdWF0ZSBT
Y2hvb2wgb2YgUHVibGljIEhlYWx0aCwgVW5pdmVyc2l0eSBvZiBQaXR0c2J1cmdoLCBQaXR0c2J1
cmdoLCBQQSwgVVNBLiYjeEQ7RGl2aXNpb24gb2YgQ2FuY2VyIENvbnRyb2wgYW5kIFBvcHVsYXRp
b24gU2NpZW5jZXMsIFVuaXZlcnNpdHkgb2YgUGl0dHNidXJnaCBDYW5jZXIgSW5zdGl0dXRlLCBQ
aXR0c2J1cmdoLCBQQSwgVVNBLiYjeEQ7RHVrZS1OVVMgR3JhZHVhdGUgTWVkaWNhbCBTY2hvb2wg
U2luZ2Fwb3JlLCBTaW5nYXBvcmUsIFNpbmdhcG9yZS4mI3hEO0RlcGFydG1lbnQgb2YgTWVkaWNp
bmUsIFlvbmcgTG9vIExpbiBTY2hvb2wgb2YgTWVkaWNpbmUsIE5hdGlvbmFsIFVuaXZlcnNpdHkg
b2YgU2luZ2Fwb3JlLCBTaW5nYXBvcmUsIFNpbmdhcG9yZS4mI3hEO0RlcGFydG1lbnQgb2YgUGFl
ZGlhdHJpY3MsIFlvbmcgTG9vIExpbiBTY2hvb2wgb2YgTWVkaWNpbmUsIE5hdGlvbmFsIFVuaXZl
cnNpdHkgb2YgU2luZ2Fwb3JlLCBOVUhTIFRvd2VyIEJsb2NrLCBMZXZlbCAxMiwgMUUgS2VudCBS
aWRnZSBSb2FkLCBTaW5nYXBvcmUsIDExOTIyOCwgU2luZ2Fwb3JlLiBwYWVoY2tAbnVzLmVkdS5z
Zy4mI3hEO0tob28gVGVjayBQdWF0LU5hdGlvbmFsIFVuaXZlcnNpdHkgQ2hpbGRyZW4mYXBvcztz
IE1lZGljYWwgSW5zdGl0dXRlLCBOYXRpb25hbCBVbml2ZXJzaXR5IEhlYWx0aCBTeXN0ZW0sIFNp
bmdhcG9yZSwgU2luZ2Fwb3JlLiBwYWVoY2tAbnVzLmVkdS5zZy4mI3hEO1VuaXQgb2YgRXBpZGVt
aW9sb2d5LCBIZWJyZXcgVW5pdmVyc2l0eS1IYWRhc3NhaCBCcmF1biBTY2hvb2wgb2YgUHVibGlj
IEhlYWx0aCwgUE9CIDEyMjcyLCA5MTEyMCwgSmVydXNhbGVtLCBJc3JhZWwuIHllY2hpZWxmQGVr
bWQuaHVqaS5hYy5pbC48L2F1dGgtYWRkcmVzcz48dGl0bGVzPjx0aXRsZT5BIGdlbm9tZS13aWRl
IGFzc29jaWF0aW9uIHN0dWR5IG9mIG4tMyBhbmQgbi02IHBsYXNtYSBmYXR0eSBhY2lkcyBpbiBh
IFNpbmdhcG9yZWFuIENoaW5lc2UgcG9wdWxhdGlvbjwvdGl0bGU+PHNlY29uZGFyeS10aXRsZT5H
ZW5lcyBOdXRyPC9zZWNvbmRhcnktdGl0bGU+PGFsdC10aXRsZT5HZW5lcyAmYW1wOyBudXRyaXRp
b248L2FsdC10aXRsZT48L3RpdGxlcz48cGVyaW9kaWNhbD48ZnVsbC10aXRsZT5HZW5lcyBOdXRy
PC9mdWxsLXRpdGxlPjwvcGVyaW9kaWNhbD48cGFnZXM+NTM8L3BhZ2VzPjx2b2x1bWU+MTA8L3Zv
bHVtZT48bnVtYmVyPjY8L251bWJlcj48ZGF0ZXM+PHllYXI+MjAxNTwveWVhcj48cHViLWRhdGVz
PjxkYXRlPk5vdjwvZGF0ZT48L3B1Yi1kYXRlcz48L2RhdGVzPjxpc2JuPjE1NTUtODkzMiAoUHJp
bnQpJiN4RDsxNTU1LTg5MzIgKExpbmtpbmcpPC9pc2JuPjxhY2Nlc3Npb24tbnVtPjI2NTg0ODA1
PC9hY2Nlc3Npb24tbnVtPjx1cmxzPjxyZWxhdGVkLXVybHM+PHVybD5odHRwOi8vd3d3Lm5jYmku
bmxtLm5paC5nb3YvcHVibWVkLzI2NTg0ODA1PC91cmw+PC9yZWxhdGVkLXVybHM+PC91cmxzPjxj
dXN0b20yPjQ2NTMxMTg8L2N1c3RvbTI+PGVsZWN0cm9uaWMtcmVzb3VyY2UtbnVtPjEwLjEwMDcv
czEyMjYzLTAxNS0wNTAyLTI8L2VsZWN0cm9uaWMtcmVzb3VyY2UtbnVtPjwvcmVjb3JkPjwvQ2l0
ZT48L0VuZE5vdGU+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GYWhtaWRhPC9BdXRob3I+PFllYXI+MjAxNTwvWWVhcj48
UmVjTnVtPjEwNTAzPC9SZWNOdW0+PERpc3BsYXlUZXh0PigxMSwgMTMtMTYsIDI5LCAzMCk8L0Rp
c3BsYXlUZXh0PjxyZWNvcmQ+PHJlYy1udW1iZXI+MTA1MDM8L3JlYy1udW1iZXI+PGZvcmVpZ24t
a2V5cz48a2V5IGFwcD0iRU4iIGRiLWlkPSJ2cHI1cGFkOWc1NXhlZ2Vmc3JvNWU1Mml0ZjV4ZnBk
NWFyenMiIHRpbWVzdGFtcD0iMTQzODg0OTU2OSI+MTA1MDM8L2tleT48a2V5IGFwcD0iRU5XZWIi
IGRiLWlkPSIiPjA8L2tleT48L2ZvcmVpZ24ta2V5cz48cmVmLXR5cGUgbmFtZT0iSm91cm5hbCBB
cnRpY2xlIj4xNzwvcmVmLXR5cGU+PGNvbnRyaWJ1dG9ycz48YXV0aG9ycz48YXV0aG9yPkZhaG1p
ZGEsIFUuPC9hdXRob3I+PGF1dGhvcj5IdGV0LCBNLiBLLjwvYXV0aG9yPjxhdXRob3I+QWRoaXlh
bnRvLCBDLjwvYXV0aG9yPjxhdXRob3I+S29sb3Bha2luZywgUi48L2F1dGhvcj48YXV0aG9yPll1
ZGlzdGksIE0uIEEuPC9hdXRob3I+PGF1dGhvcj5NYXVkdWRpLCBBLjwvYXV0aG9yPjxhdXRob3I+
U3VyeWFuZGFyaSwgRC4gQS48L2F1dGhvcj48YXV0aG9yPkRpbGxvbiwgRC48L2F1dGhvcj48YXV0
aG9yPkFmbWFuLCBMLjwvYXV0aG9yPjxhdXRob3I+TXVsbGVyLCBNLjwvYXV0aG9yPjwvYXV0aG9y
cz48L2NvbnRyaWJ1dG9ycz48YXV0aC1hZGRyZXNzPlNvdXRoZWFzdCBBc2lhbiBNaW5pc3RlciBv
ZiBFZHVjYXRpb24gT3JnYW5pemF0aW9uIFJlZ2lvbmFsIENlbnRlciBmb3IgRm9vZCBhbmQgTnV0
cml0aW9uIChTRUFNRU8gUkVDRk9OKSwgVW5pdmVyc2l0YXMgSW5kb25lc2lhLCBKYWthcnRhLCBJ
bmRvbmVzaWEuIEVtYWlsOiB1bWlmYWhtaWRhQGdtYWlsLmNvbS4mI3hEO0NlbnRlciBvZiBDb21t
dW5pdHkgSGVhbHRoIGFuZCBQb3B1bGF0aW9uIFN0dWRpZXMsIHRoZSBSZXNlYXJjaCBJbnN0aXR1
dGUsIFRyaXNha3RpIFVuaXZlcnNpdHksIEpha2FydGEsIEluZG9uZXNpYS4mI3hEO0ZhY3VsdHkg
b2YgTWVkaWNpbmUgYW5kIEhlYWx0aCBTY2llbmNlcywgVW5pdmVyc2l0YXMgSXNsYW0gTmVnZXJp
IFN5YXJpZiBIaWRheWF0dWxsYWgsIEpha2FydGEsIEluZG9uZXNpYS4mI3hEO0ZhY3VsdHkgb2Yg
UHN5Y2hvbG9neSwgVW5pdmVyc2l0YXMgSXNsYW0gTmVnZXJpIFN5YXJpZiBIaWRheWF0dWxsYWgs
IEpha2FydGEsIEluZG9uZXNpYS4mI3hEO1NvdXRoZWFzdCBBc2lhbiBNaW5pc3RlciBvZiBFZHVj
YXRpb24gT3JnYW5pemF0aW9uIFJlZ2lvbmFsIENlbnRlciBmb3IgRm9vZCBhbmQgTnV0cml0aW9u
IChTRUFNRU8gUkVDRk9OKSwgVW5pdmVyc2l0YXMgSW5kb25lc2lhLCBKYWthcnRhLCBJbmRvbmVz
aWEuJiN4RDtEZXBhcnRtZW50IG9mIEJpb2xvZ2ljYWwgTWVkaWNpbmUsIEZhY3VsdHkgb2YgTWVk
aWNpbmUsIFVuaXZlcnNpdGFzIEluZG9uZXNpYSwgSmFrYXJ0YSwgSW5kb25lc2lhLiYjeEQ7RGVw
YXJ0bWVudCBvZiBOdXRyaXRpb24sIEZhY3VsdHkgb2YgTWVkaWNpbmUsIFVuaXZlcnNpdGFzIElu
ZG9uZXNpYSwgSmFrYXJ0YSwgSW5kb25lc2lhLiYjeEQ7TnV0cml0aW9uLCBNZXRhYm9saXNtIGFu
ZCBHZW5vbWljcyBHcm91cCwgRGl2aXNpb24gb2YgSHVtYW4gTnV0cml0aW9uLCBXYWdlbmluZ2Vu
IFVuaXZlcnNpdHksIFRoZSBOZXRoZXJsYW5kcy4mI3hEO051dHJpdGlvbiwgTWV0YWJvbGlzbSBh
bmQgR2Vub21pY3MgR3JvdXAsIERlcGFydG1lbnQgb2YgSHVtYW4gTnV0cml0aW9uLCBXYWdlbmlu
Z2VuIFVuaXZlcnNpdHksIFRoZSBOZXRoZXJsYW5kcy48L2F1dGgtYWRkcmVzcz48dGl0bGVzPjx0
aXRsZT5HZW5ldGljIHZhcmlhbnRzIG9mIEZBRFMgZ2VuZSBjbHVzdGVyLCBwbGFzbWEgTEMtUFVG
QSBsZXZlbHMgYW5kIHRoZSBhc3NvY2lhdGlvbiB3aXRoIGNvZ25pdGl2ZSBmdW5jdGlvbiBvZiB1
bmRlci10d28teWVhci1vbGQgU2FzYWtuZXNlIEluZG9uZXNpYW4gY2hpbGRyZW48L3RpdGxlPjxz
ZWNvbmRhcnktdGl0bGU+QXNpYSBQYWMgSiBDbGluIE51dHI8L3NlY29uZGFyeS10aXRsZT48YWx0
LXRpdGxlPkFzaWEgUGFjaWZpYyBqb3VybmFsIG9mIGNsaW5pY2FsIG51dHJpdGlvbjwvYWx0LXRp
dGxlPjwvdGl0bGVzPjxwZXJpb2RpY2FsPjxmdWxsLXRpdGxlPkFzaWEgUGFjaWZpYyBKb3VybmFs
IG9mIENsaW5pY2FsIE51dHJpdGlvbjwvZnVsbC10aXRsZT48YWJici0xPkFzaWEgUGFjIEogQ2xp
biBOdXRyPC9hYmJyLTE+PC9wZXJpb2RpY2FsPjxhbHQtcGVyaW9kaWNhbD48ZnVsbC10aXRsZT5B
c2lhIFBhY2lmaWMgSm91cm5hbCBvZiBDbGluaWNhbCBOdXRyaXRpb248L2Z1bGwtdGl0bGU+PC9h
bHQtcGVyaW9kaWNhbD48cGFnZXM+MzIzLTg8L3BhZ2VzPjx2b2x1bWU+MjQ8L3ZvbHVtZT48bnVt
YmVyPjI8L251bWJlcj48ZGF0ZXM+PHllYXI+MjAxNTwveWVhcj48L2RhdGVzPjxpc2JuPjA5NjQt
NzA1OCAoUHJpbnQpJiN4RDswOTY0LTcwNTggKExpbmtpbmcpPC9pc2JuPjxhY2Nlc3Npb24tbnVt
PjI2MDc4MjUwPC9hY2Nlc3Npb24tbnVtPjx1cmxzPjxyZWxhdGVkLXVybHM+PHVybD5odHRwOi8v
d3d3Lm5jYmkubmxtLm5paC5nb3YvcHVibWVkLzI2MDc4MjUwPC91cmw+PC9yZWxhdGVkLXVybHM+
PC91cmxzPjxlbGVjdHJvbmljLXJlc291cmNlLW51bT4xMC42MTMzL2FwamNuLjIwMTUuMjQuMi4x
NzwvZWxlY3Ryb25pYy1yZXNvdXJjZS1udW0+PC9yZWNvcmQ+PC9DaXRlPjxDaXRlPjxBdXRob3I+
S29sZXR6a288L0F1dGhvcj48WWVhcj4yMDExPC9ZZWFyPjxSZWNOdW0+MjgyOTwvUmVjTnVtPjxy
ZWNvcmQ+PHJlYy1udW1iZXI+MjgyOTwvcmVjLW51bWJlcj48Zm9yZWlnbi1rZXlzPjxrZXkgYXBw
PSJFTiIgZGItaWQ9InZwcjVwYWQ5ZzU1eGVnZWZzcm81ZTUyaXRmNXhmcGQ1YXJ6cyIgdGltZXN0
YW1wPSIxMjk0MDQ4NDQ4Ij4yODI5PC9rZXk+PC9mb3JlaWduLWtleXM+PHJlZi10eXBlIG5hbWU9
IkpvdXJuYWwgQXJ0aWNsZSI+MTc8L3JlZi10eXBlPjxjb250cmlidXRvcnM+PGF1dGhvcnM+PGF1
dGhvcj5Lb2xldHprbywgQi48L2F1dGhvcj48YXV0aG9yPkxhdHRrYSwgRS48L2F1dGhvcj48YXV0
aG9yPlplaWxpbmdlciwgUy48L2F1dGhvcj48YXV0aG9yPklsbGlnLCBULjwvYXV0aG9yPjxhdXRo
b3I+U3RlZXIsIEMuPC9hdXRob3I+PC9hdXRob3JzPjwvY29udHJpYnV0b3JzPjxhdXRoLWFkZHJl
c3M+RGVwYXJ0bWVudCBvZiBQZWRpYXRyaWNzLCBEciB2b24gSGF1bmVyIENoaWxkcmVuJmFwb3M7
cyBIb3NwaXRhbCwgVW5pdmVyc2l0eSBvZiBNdW5pY2ggTWVkaWNhbCBDZW50ZXIsIE11bmljaCwg
R2VybWFueS4gb2ZmaWNlLmtvbGV0emtvQG1lZC51bmktbXVlbmNoZW4uZGU8L2F1dGgtYWRkcmVz
cz48dGl0bGVzPjx0aXRsZT5HZW5ldGljIHZhcmlhbnRzIG9mIHRoZSBmYXR0eSBhY2lkIGRlc2F0
dXJhc2UgZ2VuZSBjbHVzdGVyIHByZWRpY3QgYW1vdW50cyBvZiByZWQgYmxvb2QgY2VsbCBkb2Nv
c2FoZXhhZW5vaWMgYW5kIG90aGVyIHBvbHl1bnNhdHVyYXRlZCBmYXR0eSBhY2lkcyBpbiBwcmVn
bmFudCB3b21lbjogZmluZGluZ3MgZnJvbSB0aGUgQXZvbiBMb25naXR1ZGluYWwgU3R1ZHkgb2Yg
UGFyZW50cyBhbmQgQ2hpbGRyZW48L3RpdGxlPjxzZWNvbmRhcnktdGl0bGU+QW0gSiBDbGluIE51
dHI8L3NlY29uZGFyeS10aXRsZT48YWx0LXRpdGxlPlRoZSBBbWVyaWNhbiBqb3VybmFsIG9mIGNs
aW5pY2FsIG51dHJpdGlvbjwvYWx0LXRpdGxlPjwvdGl0bGVzPjxwZXJpb2RpY2FsPjxmdWxsLXRp
dGxlPkFtIEogQ2xpbiBOdXRyPC9mdWxsLXRpdGxlPjwvcGVyaW9kaWNhbD48YWx0LXBlcmlvZGlj
YWw+PGZ1bGwtdGl0bGU+VGhlIEFtZXJpY2FuIEpvdXJuYWwgb2YgQ2xpbmljYWwgTnV0cml0aW9u
PC9mdWxsLXRpdGxlPjwvYWx0LXBlcmlvZGljYWw+PHBhZ2VzPjIxMS05PC9wYWdlcz48dm9sdW1l
PjkzPC92b2x1bWU+PG51bWJlcj4xPC9udW1iZXI+PGVkaXRpb24+MjAxMC8xMS8yNjwvZWRpdGlv
bj48a2V5d29yZHM+PGtleXdvcmQ+RG9jb3NhaGV4YWVub2ljIEFjaWRzLypibG9vZDwva2V5d29y
ZD48a2V5d29yZD5Fcnl0aHJvY3l0ZXMvKmNoZW1pc3RyeTwva2V5d29yZD48a2V5d29yZD5GYXR0
eSBBY2lkIERlc2F0dXJhc2VzLypnZW5ldGljczwva2V5d29yZD48a2V5d29yZD5GYXR0eSBBY2lk
cywgVW5zYXR1cmF0ZWQvKmJsb29kPC9rZXl3b3JkPjxrZXl3b3JkPkZlbWFsZTwva2V5d29yZD48
a2V5d29yZD5IdW1hbnM8L2tleXdvcmQ+PGtleXdvcmQ+TGluZWFyIE1vZGVsczwva2V5d29yZD48
a2V5d29yZD5Mb25naXR1ZGluYWwgU3R1ZGllczwva2V5d29yZD48a2V5d29yZD4qTXVsdGlnZW5l
IEZhbWlseTwva2V5d29yZD48a2V5d29yZD4qUG9seW1vcnBoaXNtLCBTaW5nbGUgTnVjbGVvdGlk
ZTwva2V5d29yZD48a2V5d29yZD5QcmVnbmFuY3kvKm1ldGFib2xpc208L2tleXdvcmQ+PC9rZXl3
b3Jkcz48ZGF0ZXM+PHllYXI+MjAxMTwveWVhcj48cHViLWRhdGVzPjxkYXRlPkphbjwvZGF0ZT48
L3B1Yi1kYXRlcz48L2RhdGVzPjxpc2JuPjE5MzgtMzIwNyAoRWxlY3Ryb25pYykmI3hEOzAwMDIt
OTE2NSAoTGlua2luZyk8L2lzYm4+PGFjY2Vzc2lvbi1udW0+MjExMDY5MTc8L2FjY2Vzc2lvbi1u
dW0+PHVybHM+PHJlbGF0ZWQtdXJscz48dXJsPmh0dHA6Ly93d3cubmNiaS5ubG0ubmloLmdvdi9w
dWJtZWQvMjExMDY5MTc8L3VybD48L3JlbGF0ZWQtdXJscz48L3VybHM+PGVsZWN0cm9uaWMtcmVz
b3VyY2UtbnVtPjEwLjM5NDUvYWpjbi4xMTAuMDA2MTg5PC9lbGVjdHJvbmljLXJlc291cmNlLW51
bT48bGFuZ3VhZ2U+ZW5nPC9sYW5ndWFnZT48L3JlY29yZD48L0NpdGU+PENpdGU+PEF1dGhvcj5M
YXR0a2E8L0F1dGhvcj48WWVhcj4yMDExPC9ZZWFyPjxSZWNOdW0+MzI5ODwvUmVjTnVtPjxyZWNv
cmQ+PHJlYy1udW1iZXI+MzI5ODwvcmVjLW51bWJlcj48Zm9yZWlnbi1rZXlzPjxrZXkgYXBwPSJF
TiIgZGItaWQ9InZwcjVwYWQ5ZzU1eGVnZWZzcm81ZTUyaXRmNXhmcGQ1YXJ6cyIgdGltZXN0YW1w
PSIxMjk5NzUzMDA2Ij4zMjk4PC9rZXk+PC9mb3JlaWduLWtleXM+PHJlZi10eXBlIG5hbWU9Ikpv
dXJuYWwgQXJ0aWNsZSI+MTc8L3JlZi10eXBlPjxjb250cmlidXRvcnM+PGF1dGhvcnM+PGF1dGhv
cj5MYXR0a2EsIEUuPC9hdXRob3I+PGF1dGhvcj5SemVoYWssIFAuPC9hdXRob3I+PGF1dGhvcj5T
emFibywgRS48L2F1dGhvcj48YXV0aG9yPkpha29iaWssIFYuPC9hdXRob3I+PGF1dGhvcj5XZWNr
LCBNLjwvYXV0aG9yPjxhdXRob3I+V2V5ZXJtYW5uLCBNLjwvYXV0aG9yPjxhdXRob3I+R3JhbGxl
cnQsIEguPC9hdXRob3I+PGF1dGhvcj5Sb3RoZW5iYWNoZXIsIEQuPC9hdXRob3I+PGF1dGhvcj5I
ZWlucmljaCwgSi48L2F1dGhvcj48YXV0aG9yPkJyZW5uZXIsIEguPC9hdXRob3I+PGF1dGhvcj5E
ZWNzaSwgVC48L2F1dGhvcj48YXV0aG9yPklsbGlnLCBULjwvYXV0aG9yPjxhdXRob3I+S29sZXR6
a28sIEIuPC9hdXRob3I+PC9hdXRob3JzPjwvY29udHJpYnV0b3JzPjxhdXRoLWFkZHJlc3M+SGVs
bWhvbHR6IFplbnRydW0gTXVuY2hlbiwgR2VybWFuIFJlc2VhcmNoIENlbnRlciBmb3IgRW52aXJv
bm1lbnRhbCBIZWFsdGgsIEluc3RpdHV0ZSBvZiBFcGlkZW1pb2xvZ3ksIE5ldWhlcmJlcmcsIEdl
cm1hbnkuIGV2YS5sYXR0a2FAaGVsbWhvbHR6LW11ZW5jaGVuLmRlPC9hdXRoLWFkZHJlc3M+PHRp
dGxlcz48dGl0bGU+R2VuZXRpYyB2YXJpYW50cyBpbiB0aGUgRkFEUyBnZW5lIGNsdXN0ZXIgYXJl
IGFzc29jaWF0ZWQgd2l0aCBhcmFjaGlkb25pYyBhY2lkIGNvbmNlbnRyYXRpb25zIG9mIGh1bWFu
IGJyZWFzdCBtaWxrIGF0IDEuNSBhbmQgNiBtbyBwb3N0cGFydHVtIGFuZCBpbmZsdWVuY2UgdGhl
IGNvdXJzZSBvZiBtaWxrIGRvZGVjYW5vaWMsIHRldHJhY29zZW5vaWMsIGFuZCB0cmFucy05LW9j
dGFkZWNlbm9pYyBhY2lkIGNvbmNlbnRyYXRpb25zIG92ZXIgdGhlIGR1cmF0aW9uIG9mIGxhY3Rh
dGlvbjwvdGl0bGU+PHNlY29uZGFyeS10aXRsZT5BbSBKIENsaW4gTnV0cjwvc2Vjb25kYXJ5LXRp
dGxlPjxhbHQtdGl0bGU+VGhlIEFtZXJpY2FuIGpvdXJuYWwgb2YgY2xpbmljYWwgbnV0cml0aW9u
PC9hbHQtdGl0bGU+PC90aXRsZXM+PHBlcmlvZGljYWw+PGZ1bGwtdGl0bGU+QW0gSiBDbGluIE51
dHI8L2Z1bGwtdGl0bGU+PC9wZXJpb2RpY2FsPjxhbHQtcGVyaW9kaWNhbD48ZnVsbC10aXRsZT5U
aGUgQW1lcmljYW4gSm91cm5hbCBvZiBDbGluaWNhbCBOdXRyaXRpb248L2Z1bGwtdGl0bGU+PC9h
bHQtcGVyaW9kaWNhbD48cGFnZXM+MzgyLTkxPC9wYWdlcz48dm9sdW1lPjkzPC92b2x1bWU+PG51
bWJlcj4yPC9udW1iZXI+PGVkaXRpb24+MjAxMC8xMi8xNTwvZWRpdGlvbj48a2V5d29yZHM+PGtl
eXdvcmQ+QWR1bHQ8L2tleXdvcmQ+PGtleXdvcmQ+QXJhY2hpZG9uaWMgQWNpZC8qbWV0YWJvbGlz
bTwva2V5d29yZD48a2V5d29yZD5GYXR0eSBBY2lkIERlc2F0dXJhc2VzLypnZW5ldGljczwva2V5
d29yZD48a2V5d29yZD5GYXR0eSBBY2lkcy8qbWV0YWJvbGlzbTwva2V5d29yZD48a2V5d29yZD5G
YXR0eSBBY2lkcywgTW9ub3Vuc2F0dXJhdGVkL21ldGFib2xpc208L2tleXdvcmQ+PGtleXdvcmQ+
RmVtYWxlPC9rZXl3b3JkPjxrZXl3b3JkPipHZW5vdHlwZTwva2V5d29yZD48a2V5d29yZD5IdW1h
bnM8L2tleXdvcmQ+PGtleXdvcmQ+TGFjdGF0aW9uLyptZXRhYm9saXNtPC9rZXl3b3JkPjxrZXl3
b3JkPkxhdXJpYyBBY2lkcy9tZXRhYm9saXNtPC9rZXl3b3JkPjxrZXl3b3JkPkxpbmVhciBNb2Rl
bHM8L2tleXdvcmQ+PGtleXdvcmQ+TG9uZ2l0dWRpbmFsIFN0dWRpZXM8L2tleXdvcmQ+PGtleXdv
cmQ+TWlsaywgSHVtYW4vKm1ldGFib2xpc208L2tleXdvcmQ+PGtleXdvcmQ+KlBvbHltb3JwaGlz
bSwgU2luZ2xlIE51Y2xlb3RpZGU8L2tleXdvcmQ+PGtleXdvcmQ+UG9zdHBhcnR1bSBQZXJpb2Q8
L2tleXdvcmQ+PGtleXdvcmQ+U3RlYXJpYyBBY2lkcy9tZXRhYm9saXNtPC9rZXl3b3JkPjwva2V5
d29yZHM+PGRhdGVzPjx5ZWFyPjIwMTE8L3llYXI+PHB1Yi1kYXRlcz48ZGF0ZT5GZWI8L2RhdGU+
PC9wdWItZGF0ZXM+PC9kYXRlcz48aXNibj4xOTM4LTMyMDcgKEVsZWN0cm9uaWMpJiN4RDswMDAy
LTkxNjUgKExpbmtpbmcpPC9pc2JuPjxhY2Nlc3Npb24tbnVtPjIxMTQ3ODU2PC9hY2Nlc3Npb24t
bnVtPjx3b3JrLXR5cGU+UmVzZWFyY2ggU3VwcG9ydCwgTm9uLVUuUy4gR292JmFwb3M7dDwvd29y
ay10eXBlPjx1cmxzPjxyZWxhdGVkLXVybHM+PHVybD5odHRwOi8vd3d3Lm5jYmkubmxtLm5paC5n
b3YvcHVibWVkLzIxMTQ3ODU2PC91cmw+PC9yZWxhdGVkLXVybHM+PC91cmxzPjxlbGVjdHJvbmlj
LXJlc291cmNlLW51bT4xMC4zOTQ1L2FqY24uMTEwLjAwNDUxNTwvZWxlY3Ryb25pYy1yZXNvdXJj
ZS1udW0+PGxhbmd1YWdlPmVuZzwvbGFuZ3VhZ2U+PC9yZWNvcmQ+PC9DaXRlPjxDaXRlPjxBdXRo
b3I+TW9yYWxlczwvQXV0aG9yPjxZZWFyPjIwMTE8L1llYXI+PFJlY051bT4zMjk2PC9SZWNOdW0+
PHJlY29yZD48cmVjLW51bWJlcj4zMjk2PC9yZWMtbnVtYmVyPjxmb3JlaWduLWtleXM+PGtleSBh
cHA9IkVOIiBkYi1pZD0idnByNXBhZDlnNTV4ZWdlZnNybzVlNTJpdGY1eGZwZDVhcnpzIiB0aW1l
c3RhbXA9IjEyOTk2ODY5NjEiPjMyOTY8L2tleT48L2ZvcmVpZ24ta2V5cz48cmVmLXR5cGUgbmFt
ZT0iSm91cm5hbCBBcnRpY2xlIj4xNzwvcmVmLXR5cGU+PGNvbnRyaWJ1dG9ycz48YXV0aG9ycz48
YXV0aG9yPk1vcmFsZXMsIEUuPC9hdXRob3I+PGF1dGhvcj5CdXN0YW1hbnRlLCBNLjwvYXV0aG9y
PjxhdXRob3I+R29uemFsZXosIEouIFIuPC9hdXRob3I+PGF1dGhvcj5HdXhlbnMsIE0uPC9hdXRo
b3I+PGF1dGhvcj5Ub3JyZW50LCBNLjwvYXV0aG9yPjxhdXRob3I+TWVuZGV6LCBNLjwvYXV0aG9y
PjxhdXRob3I+R2FyY2lhLUVzdGViYW4sIFIuPC9hdXRob3I+PGF1dGhvcj5KdWx2ZXosIEouPC9h
dXRob3I+PGF1dGhvcj5Gb3JucywgSi48L2F1dGhvcj48YXV0aG9yPlZyaWpoZWlkLCBNLjwvYXV0
aG9yPjxhdXRob3I+TW9sdG8tUHVpZ21hcnRpLCBDLjwvYXV0aG9yPjxhdXRob3I+TG9wZXotU2Fi
YXRlciwgQy48L2F1dGhvcj48YXV0aG9yPkVzdGl2aWxsLCBYLjwvYXV0aG9yPjxhdXRob3I+U3Vu
eWVyLCBKLjwvYXV0aG9yPjwvYXV0aG9ycz48L2NvbnRyaWJ1dG9ycz48YXV0aC1hZGRyZXNzPkNl
bnRlciBmb3IgUmVzZWFyY2ggaW4gRW52aXJvbm1lbnRhbCBFcGlkZW1pb2xvZ3kgKENSRUFMKSwg
QmFyY2Vsb25hLCBDYXRhbG9uaWEsIFNwYWluLiBlbW9yYWxlczFAY3JlYWwuY2F0PC9hdXRoLWFk
ZHJlc3M+PHRpdGxlcz48dGl0bGU+R2VuZXRpYyB2YXJpYW50cyBvZiB0aGUgRkFEUyBnZW5lIGNs
dXN0ZXIgYW5kIEVMT1ZMIGdlbmUgZmFtaWx5LCBjb2xvc3RydW1zIExDLVBVRkEgbGV2ZWxzLCBi
cmVhc3RmZWVkaW5nLCBhbmQgY2hpbGQgY29nbml0aW9u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E3MTgxPC9wYWdlcz48dm9sdW1lPjY8L3ZvbHVt
ZT48bnVtYmVyPjI8L251bWJlcj48ZWRpdGlvbj4yMDExLzAzLzA5PC9lZGl0aW9uPjxrZXl3b3Jk
cz48a2V5d29yZD5BY2V0eWx0cmFuc2ZlcmFzZXMvKmdlbmV0aWNzPC9rZXl3b3JkPjxrZXl3b3Jk
PkFkdWx0PC9rZXl3b3JkPjxrZXl3b3JkPipCcmVhc3QgRmVlZGluZzwva2V5d29yZD48a2V5d29y
ZD5DaGlsZCBEZXZlbG9wbWVudC9waHlzaW9sb2d5PC9rZXl3b3JkPjxrZXl3b3JkPkNoaWxkLCBQ
cmVzY2hvb2w8L2tleXdvcmQ+PGtleXdvcmQ+Q29nbml0aW9uLypwaHlzaW9sb2d5PC9rZXl3b3Jk
PjxrZXl3b3JkPkNvZ25pdGlvbiBEaXNvcmRlcnMvZXBpZGVtaW9sb2d5L2dlbmV0aWNzL3BoeXNp
b3BhdGhvbG9neTwva2V5d29yZD48a2V5d29yZD5Db2hvcnQgU3R1ZGllczwva2V5d29yZD48a2V5
d29yZD5Db2xvc3RydW0vKmNoZW1pc3RyeS9tZXRhYm9saXNtPC9rZXl3b3JkPjxrZXl3b3JkPkZh
dHR5IEFjaWQgRGVzYXR1cmFzZXMvKmdlbmV0aWNzPC9rZXl3b3JkPjxrZXl3b3JkPkZhdHR5IEFj
aWRzLCBVbnNhdHVyYXRlZC8qYW5hbHlzaXMvbWV0YWJvbGlzbTwva2V5d29yZD48a2V5d29yZD5G
ZW1hbGU8L2tleXdvcmQ+PGtleXdvcmQ+R2VuZXRpYyBWYXJpYXRpb24vcGh5c2lvbG9neTwva2V5
d29yZD48a2V5d29yZD5IdW1hbnM8L2tleXdvcmQ+PGtleXdvcmQ+SW5mYW50PC9rZXl3b3JkPjxr
ZXl3b3JkPkluZmFudCwgTmV3Ym9ybjwva2V5d29yZD48a2V5d29yZD5NYWxlPC9rZXl3b3JkPjxr
ZXl3b3JkPk11bHRpZ2VuZSBGYW1pbHkvZ2VuZXRpY3M8L2tleXdvcmQ+PC9rZXl3b3Jkcz48ZGF0
ZXM+PHllYXI+MjAxMTwveWVhcj48L2RhdGVzPjxpc2JuPjE5MzItNjIwMyAoRWxlY3Ryb25pYykm
I3hEOzE5MzItNjIwMyAoTGlua2luZyk8L2lzYm4+PGFjY2Vzc2lvbi1udW0+MjEzODM4NDY8L2Fj
Y2Vzc2lvbi1udW0+PHdvcmstdHlwZT5SZXNlYXJjaCBTdXBwb3J0LCBOb24tVS5TLiBHb3YmYXBv
czt0PC93b3JrLXR5cGU+PHVybHM+PHJlbGF0ZWQtdXJscz48dXJsPmh0dHA6Ly93d3cubmNiaS5u
bG0ubmloLmdvdi9wdWJtZWQvMjEzODM4NDY8L3VybD48L3JlbGF0ZWQtdXJscz48L3VybHM+PGN1
c3RvbTI+MzA0NDE3MjwvY3VzdG9tMj48ZWxlY3Ryb25pYy1yZXNvdXJjZS1udW0+MTAuMTM3MS9q
b3VybmFsLnBvbmUuMDAxNzE4MTwvZWxlY3Ryb25pYy1yZXNvdXJjZS1udW0+PGxhbmd1YWdlPmVu
ZzwvbGFuZ3VhZ2U+PC9yZWNvcmQ+PC9DaXRlPjxDaXRlPjxBdXRob3I+VG9zaTwvQXV0aG9yPjxZ
ZWFyPjIwMTQ8L1llYXI+PFJlY051bT4xMDE2NTwvUmVjTnVtPjxyZWNvcmQ+PHJlYy1udW1iZXI+
MTAxNjU8L3JlYy1udW1iZXI+PGZvcmVpZ24ta2V5cz48a2V5IGFwcD0iRU4iIGRiLWlkPSJ2cHI1
cGFkOWc1NXhlZ2Vmc3JvNWU1Mml0ZjV4ZnBkNWFyenMiIHRpbWVzdGFtcD0iMTQwNjA0MzIxNiI+
MTAxNjU8L2tleT48a2V5IGFwcD0iRU5XZWIiIGRiLWlkPSIiPjA8L2tleT48L2ZvcmVpZ24ta2V5
cz48cmVmLXR5cGUgbmFtZT0iSm91cm5hbCBBcnRpY2xlIj4xNzwvcmVmLXR5cGU+PGNvbnRyaWJ1
dG9ycz48YXV0aG9ycz48YXV0aG9yPlRvc2ksIEYuPC9hdXRob3I+PGF1dGhvcj5TYXJ0b3JpLCBG
LjwvYXV0aG9yPjxhdXRob3I+R3VhcmluaSwgUC48L2F1dGhvcj48YXV0aG9yPk9saXZpZXJpLCBP
LjwvYXV0aG9yPjxhdXRob3I+TWFydGluZWxsaSwgTi48L2F1dGhvcj48L2F1dGhvcnM+PC9jb250
cmlidXRvcnM+PGF1dGgtYWRkcmVzcz5EZXBhcnRtZW50IG9mIE1lZGljaW5lLCBVbml2ZXJzaXR5
IG9mIFZlcm9uYSwgUGlhenphbGUgTHVkdXZpY28gQW50b25pbyBTY3VybywgMTAsIDM3MTM0LCBW
ZXJvbmEsIEl0YWx5LCBmZWRldG9zaTg0QGdtYWlsLmNvbS48L2F1dGgtYWRkcmVzcz48dGl0bGVz
Pjx0aXRsZT5EZWx0YS01IGFuZCBkZWx0YS02IGRlc2F0dXJhc2VzOiBjcnVjaWFsIGVuenltZXMg
aW4gcG9seXVuc2F0dXJhdGVkIGZhdHR5IGFjaWQtcmVsYXRlZCBwYXRod2F5cyB3aXRoIHBsZWlv
dHJvcGljIGluZmx1ZW5jZXMgaW4gaGVhbHRoIGFuZCBkaXNlYXNlPC90aXRsZT48c2Vjb25kYXJ5
LXRpdGxlPkFkdiBFeHAgTWVkIEJpb2w8L3NlY29uZGFyeS10aXRsZT48YWx0LXRpdGxlPkFkdmFu
Y2VzIGluIGV4cGVyaW1lbnRhbCBtZWRpY2luZSBhbmQgYmlvbG9neTwvYWx0LXRpdGxlPjwvdGl0
bGVzPjxwZXJpb2RpY2FsPjxmdWxsLXRpdGxlPkFkdiBFeHAgTWVkIEJpb2w8L2Z1bGwtdGl0bGU+
PC9wZXJpb2RpY2FsPjxwYWdlcz42MS04MTwvcGFnZXM+PHZvbHVtZT44MjQ8L3ZvbHVtZT48a2V5
d29yZHM+PGtleXdvcmQ+QW5pbWFsczwva2V5d29yZD48a2V5d29yZD5EaWFiZXRlcyBNZWxsaXR1
cywgVHlwZSAyLyplbnp5bW9sb2d5L2dlbmV0aWNzL3BhdGhvbG9neTwva2V5d29yZD48a2V5d29y
ZD5EaXNlYXNlIE1vZGVscywgQW5pbWFsPC9rZXl3b3JkPjxrZXl3b3JkPkZhdHR5IEFjaWQgRGVz
YXR1cmFzZXMvZ2VuZXRpY3MvKm1ldGFib2xpc208L2tleXdvcmQ+PGtleXdvcmQ+RmF0dHkgQWNp
ZHMsIFVuc2F0dXJhdGVkL2dlbmV0aWNzLyptZXRhYm9saXNtPC9rZXl3b3JkPjxrZXl3b3JkPkh1
bWFuczwva2V5d29yZD48a2V5d29yZD5JbmZsYW1tYXRpb24vZW56eW1vbG9neS9nZW5ldGljcy9w
YXRob2xvZ3k8L2tleXdvcmQ+PGtleXdvcmQ+TWVudGFsIERpc29yZGVycy8qZW56eW1vbG9neS9n
ZW5ldGljcy9wYXRob2xvZ3k8L2tleXdvcmQ+PGtleXdvcmQ+TWljZTwva2V5d29yZD48a2V5d29y
ZD5OZW9wbGFzbXMvKmVuenltb2xvZ3kvZ2VuZXRpY3MvcGF0aG9sb2d5PC9rZXl3b3JkPjxrZXl3
b3JkPk5lcnZvdXMgU3lzdGVtIERpc2Vhc2VzLyplbnp5bW9sb2d5L2dlbmV0aWNzL3BhdGhvbG9n
eTwva2V5d29yZD48a2V5d29yZD5Qb2x5bW9ycGhpc20sIEdlbmV0aWM8L2tleXdvcmQ+PC9rZXl3
b3Jkcz48ZGF0ZXM+PHllYXI+MjAxNDwveWVhcj48L2RhdGVzPjxpc2JuPjAwNjUtMjU5OCAoUHJp
bnQpJiN4RDswMDY1LTI1OTggKExpbmtpbmcpPC9pc2JuPjxhY2Nlc3Npb24tbnVtPjI1MDM4OTk0
PC9hY2Nlc3Npb24tbnVtPjx1cmxzPjxyZWxhdGVkLXVybHM+PHVybD5odHRwOi8vd3d3Lm5jYmku
bmxtLm5paC5nb3YvcHVibWVkLzI1MDM4OTk0PC91cmw+PC9yZWxhdGVkLXVybHM+PC91cmxzPjxl
bGVjdHJvbmljLXJlc291cmNlLW51bT4xMC4xMDA3Lzk3OC0zLTMxOS0wNzMyMC0wXzc8L2VsZWN0
cm9uaWMtcmVzb3VyY2UtbnVtPjwvcmVjb3JkPjwvQ2l0ZT48Q2l0ZT48QXV0aG9yPkh1PC9BdXRo
b3I+PFllYXI+MjAxNjwvWWVhcj48UmVjTnVtPjExNDMyPC9SZWNOdW0+PHJlY29yZD48cmVjLW51
bWJlcj4xMTQzMjwvcmVjLW51bWJlcj48Zm9yZWlnbi1rZXlzPjxrZXkgYXBwPSJFTiIgZGItaWQ9
InZwcjVwYWQ5ZzU1eGVnZWZzcm81ZTUyaXRmNXhmcGQ1YXJ6cyIgdGltZXN0YW1wPSIxNTE3OTQw
NDkyIj4xMTQzMjwva2V5PjxrZXkgYXBwPSJFTldlYiIgZGItaWQ9IiI+MDwva2V5PjwvZm9yZWln
bi1rZXlzPjxyZWYtdHlwZSBuYW1lPSJKb3VybmFsIEFydGljbGUiPjE3PC9yZWYtdHlwZT48Y29u
dHJpYnV0b3JzPjxhdXRob3JzPjxhdXRob3I+SHUsIFkuPC9hdXRob3I+PGF1dGhvcj5MaSwgSC48
L2F1dGhvcj48YXV0aG9yPkx1LCBMLjwvYXV0aG9yPjxhdXRob3I+TWFuaWNoYWlrdWwsIEEuPC9h
dXRob3I+PGF1dGhvcj5aaHUsIEouPC9hdXRob3I+PGF1dGhvcj5DaGVuLCBZLiBELjwvYXV0aG9y
PjxhdXRob3I+U3VuLCBMLjwvYXV0aG9yPjxhdXRob3I+TGlhbmcsIFMuPC9hdXRob3I+PGF1dGhv
cj5TaXNjb3ZpY2ssIEQuIFMuPC9hdXRob3I+PGF1dGhvcj5TdGVmZmVuLCBMLiBNLjwvYXV0aG9y
PjxhdXRob3I+VHNhaSwgTS4gWS48L2F1dGhvcj48YXV0aG9yPlJpY2gsIFMuIFMuPC9hdXRob3I+
PGF1dGhvcj5MZW1haXRyZSwgUi4gTi48L2F1dGhvcj48YXV0aG9yPkxpbiwgWC48L2F1dGhvcj48
L2F1dGhvcnM+PC9jb250cmlidXRvcnM+PGF1dGgtYWRkcmVzcz5LZXkgTGFib3JhdG9yeSBvZiBO
dXRyaXRpb24gYW5kIE1ldGFib2xpc20sIEluc3RpdHV0ZSBmb3IgTnV0cml0aW9uYWwgU2NpZW5j
ZXMsIFNoYW5naGFpIEluc3RpdHV0ZXMgZm9yIEJpb2xvZ2ljYWwgU2NpZW5jZXMsIENoaW5lc2Ug
QWNhZGVteSBvZiBTY2llbmNlcywgVW5pdmVyc2l0eSBvZiB0aGUgQ2hpbmVzZSBBY2FkZW15IG9m
IFNjaWVuY2VzLCBTaGFuZ2hhaSwgUGVvcGxlJmFwb3M7cyBSZXB1YmxpYyBvZiBDaGluYS4mI3hE
O0NlbnRlciBmb3IgUHVibGljIEhlYWx0aCBHZW5vbWljcyBhbmQgRGVwYXJ0bWVudCBvZiBQdWJs
aWMgSGVhbHRoIFNjaWVuY2VzLCBCaW9zdGF0aXN0aWNzIFNlY3Rpb24sIFVuaXZlcnNpdHkgb2Yg
VmlyZ2luaWEsIENoYXJsb3R0ZXN2aWxsZSwgVkEsIFVTQS4mI3hEO0luc3RpdHV0ZSBmb3IgVHJh
bnNsYXRpb25hbCBHZW5vbWljcyBhbmQgUG9wdWxhdGlvbiBTY2llbmNlcywgTG9zIEFuZ2VsZXMg
QmlvTWVkaWNhbCBSZXNlYXJjaCBJbnN0aXR1dGUgYXQgSGFyYm9yLVVDTEEgTWVkaWNhbCBDZW50
ZXIsIFRvcnJhbmNlLCBDQSwgVVNBLiYjeEQ7RGVwYXJ0bWVudCBvZiBMYWJvcmF0b3J5IE1lZGlj
aW5lICZhbXA7IFBhdGhvbG9neSwgVW5pdmVyc2l0eSBvZiBNaW5uZXNvdGEsIE1pbm5lYXBvbGlz
LCBNTiwgVVNBLiYjeEQ7Q2FyZGlvdmFzY3VsYXIgSGVhbHRoIFJlc2VhcmNoIFVuaXQsIERlcGFy
dG1lbnQgb2YgTWVkaWNpbmUgYW5kIERlcGFydG1lbnQgb2YgRXBpZGVtaW9sb2d5LCBTY2hvb2wg
b2YgUHVibGljIEhlYWx0aCwgVW5pdmVyc2l0eSBvZiBXYXNoaW5ndG9uLCBTZWF0dGxlLCBXQSwg
VVNBLCBOZXcgWW9yayBBY2FkZW15IG9mIE1lZGljaW5lLCBOZXcgWW9yaywgTlksIFVTQSBhbmQu
JiN4RDtEaXZpc2lvbiBvZiBFcGlkZW1pb2xvZ3kgYW5kIENvbW11bml0eSBIZWFsdGgsIFVuaXZl
cnNpdHkgb2YgTWlubmVzb3RhIFNjaG9vbCBvZiBQdWJsaWMgSGVhbHRoLCBNaW5uZWFwb2xpcywg
TU4sIFVTQS4mI3hEO0NlbnRlciBmb3IgUHVibGljIEhlYWx0aCBHZW5vbWljcyBhbmQuJiN4RDtD
YXJkaW92YXNjdWxhciBIZWFsdGggUmVzZWFyY2ggVW5pdCwgRGVwYXJ0bWVudCBvZiBNZWRpY2lu
ZSBhbmQuJiN4RDtLZXkgTGFib3JhdG9yeSBvZiBOdXRyaXRpb24gYW5kIE1ldGFib2xpc20sIElu
c3RpdHV0ZSBmb3IgTnV0cml0aW9uYWwgU2NpZW5jZXMsIFNoYW5naGFpIEluc3RpdHV0ZXMgZm9y
IEJpb2xvZ2ljYWwgU2NpZW5jZXMsIENoaW5lc2UgQWNhZGVteSBvZiBTY2llbmNlcywgVW5pdmVy
c2l0eSBvZiB0aGUgQ2hpbmVzZSBBY2FkZW15IG9mIFNjaWVuY2VzLCBTaGFuZ2hhaSwgUGVvcGxl
JmFwb3M7cyBSZXB1YmxpYyBvZiBDaGluYSwgeGxpbkBzaWJzLmFjLmNuLjwvYXV0aC1hZGRyZXNz
Pjx0aXRsZXM+PHRpdGxlPkdlbm9tZS13aWRlIG1ldGEtYW5hbHlzZXMgaWRlbnRpZnkgbm92ZWwg
bG9jaSBhc3NvY2lhdGVkIHdpdGggbi0zIGFuZCBuLTYgcG9seXVuc2F0dXJhdGVkIGZhdHR5IGFj
aWQgbGV2ZWxzIGluIENoaW5lc2UgYW5kIEV1cm9wZWFuLWFuY2VzdHJ5IHBvcHVsYXRpb25zPC90
aXRsZT48c2Vjb25kYXJ5LXRpdGxlPkh1bSBNb2wgR2VuZXQ8L3NlY29uZGFyeS10aXRsZT48YWx0
LXRpdGxlPkh1bWFuIG1vbGVjdWxhciBnZW5ldGljczwvYWx0LXRpdGxlPjwvdGl0bGVzPjxwZXJp
b2RpY2FsPjxmdWxsLXRpdGxlPkh1bSBNb2wgR2VuZXQ8L2Z1bGwtdGl0bGU+PC9wZXJpb2RpY2Fs
PjxwYWdlcz4xMjE1LTI0PC9wYWdlcz48dm9sdW1lPjI1PC92b2x1bWU+PG51bWJlcj42PC9udW1i
ZXI+PGtleXdvcmRzPjxrZXl3b3JkPkFzaWFuIENvbnRpbmVudGFsIEFuY2VzdHJ5IEdyb3VwL2dl
bmV0aWNzPC9rZXl3b3JkPjxrZXl3b3JkPkJheWVzIFRoZW9yZW08L2tleXdvcmQ+PGtleXdvcmQ+
RXVyb3BlYW4gQ29udGluZW50YWwgQW5jZXN0cnkgR3JvdXAvKmdlbmV0aWNzPC9rZXl3b3JkPjxr
ZXl3b3JkPkZhdHR5IEFjaWRzLCBVbnNhdHVyYXRlZC9ibG9vZC8qZ2VuZXRpY3M8L2tleXdvcmQ+
PGtleXdvcmQ+RmVtYWxlPC9rZXl3b3JkPjxrZXl3b3JkPkdlbmV0aWMgTG9jaTwva2V5d29yZD48
a2V5d29yZD5HZW5vbWUtV2lkZSBBc3NvY2lhdGlvbiBTdHVkeTwva2V5d29yZD48a2V5d29yZD5I
dW1hbnM8L2tleXdvcmQ+PGtleXdvcmQ+TWFsZTwva2V5d29yZD48a2V5d29yZD5Qb2x5bW9ycGhp
c20sIFNpbmdsZSBOdWNsZW90aWRlPC9rZXl3b3JkPjxrZXl3b3JkPlJpc2sgRmFjdG9yczwva2V5
d29yZD48L2tleXdvcmRzPjxkYXRlcz48eWVhcj4yMDE2PC95ZWFyPjxwdWItZGF0ZXM+PGRhdGU+
TWFyIDE1PC9kYXRlPjwvcHViLWRhdGVzPjwvZGF0ZXM+PGlzYm4+MTQ2MC0yMDgzIChFbGVjdHJv
bmljKSYjeEQ7MDk2NC02OTA2IChMaW5raW5nKTwvaXNibj48YWNjZXNzaW9uLW51bT4yNjc0NDMy
NTwvYWNjZXNzaW9uLW51bT48dXJscz48cmVsYXRlZC11cmxzPjx1cmw+aHR0cDovL3d3dy5uY2Jp
Lm5sbS5uaWguZ292L3B1Ym1lZC8yNjc0NDMyNTwvdXJsPjwvcmVsYXRlZC11cmxzPjwvdXJscz48
Y3VzdG9tMj40NzY0MTk3PC9jdXN0b20yPjxlbGVjdHJvbmljLXJlc291cmNlLW51bT4xMC4xMDkz
L2htZy9kZHcwMDI8L2VsZWN0cm9uaWMtcmVzb3VyY2UtbnVtPjwvcmVjb3JkPjwvQ2l0ZT48Q2l0
ZT48QXV0aG9yPkRvcmFqb288L0F1dGhvcj48WWVhcj4yMDE1PC9ZZWFyPjxSZWNOdW0+MTA4Nzc8
L1JlY051bT48cmVjb3JkPjxyZWMtbnVtYmVyPjEwODc3PC9yZWMtbnVtYmVyPjxmb3JlaWduLWtl
eXM+PGtleSBhcHA9IkVOIiBkYi1pZD0idnByNXBhZDlnNTV4ZWdlZnNybzVlNTJpdGY1eGZwZDVh
cnpzIiB0aW1lc3RhbXA9IjE0NjI3ODA2NDYiPjEwODc3PC9rZXk+PGtleSBhcHA9IkVOV2ViIiBk
Yi1pZD0iIj4wPC9rZXk+PC9mb3JlaWduLWtleXM+PHJlZi10eXBlIG5hbWU9IkpvdXJuYWwgQXJ0
aWNsZSI+MTc8L3JlZi10eXBlPjxjb250cmlidXRvcnM+PGF1dGhvcnM+PGF1dGhvcj5Eb3Jham9v
LCBSLjwvYXV0aG9yPjxhdXRob3I+U3VuLCBZLjwvYXV0aG9yPjxhdXRob3I+SGFuLCBZLjwvYXV0
aG9yPjxhdXRob3I+S2UsIFQuPC9hdXRob3I+PGF1dGhvcj5CdXJnZXIsIEEuPC9hdXRob3I+PGF1
dGhvcj5DaGFuZywgWC48L2F1dGhvcj48YXV0aG9yPkxvdywgSC4gUS48L2F1dGhvcj48YXV0aG9y
Pkd1YW4sIFcuPC9hdXRob3I+PGF1dGhvcj5MZW1haXRyZSwgUi4gTi48L2F1dGhvcj48YXV0aG9y
Pktob3IsIEMuIEMuPC9hdXRob3I+PGF1dGhvcj5ZdWFuLCBKLiBNLjwvYXV0aG9yPjxhdXRob3I+
S29oLCBXLiBQLjwvYXV0aG9yPjxhdXRob3I+T25nLCBDLiBOLjwvYXV0aG9yPjxhdXRob3I+VGFp
LCBFLiBTLjwvYXV0aG9yPjxhdXRob3I+TGl1LCBKLjwvYXV0aG9yPjxhdXRob3I+dmFuIERhbSwg
Ui4gTS48L2F1dGhvcj48YXV0aG9yPkhlbmcsIEMuIEsuPC9hdXRob3I+PGF1dGhvcj5GcmllZGxh
bmRlciwgWS48L2F1dGhvcj48L2F1dGhvcnM+PC9jb250cmlidXRvcnM+PGF1dGgtYWRkcmVzcz5H
ZW5vbWUgSW5zdGl0dXRlIG9mIFNpbmdhcG9yZSwgQWdlbmN5IGZvciBTY2llbmNlIFRlY2hub2xv
Z3kgYW5kIFJlc2VhcmNoLCBTaW5nYXBvcmUsIFNpbmdhcG9yZS4mI3hEO1NhdyBTd2VlIEhvY2sg
U2Nob29sIG9mIFB1YmxpYyBIZWFsdGgsIE5hdGlvbmFsIFVuaXZlcnNpdHkgSGVhbHRoIFN5c3Rl
bSwgTmF0aW9uYWwgVW5pdmVyc2l0eSBvZiBTaW5nYXBvcmUsIFNpbmdhcG9yZSwgU2luZ2Fwb3Jl
LiYjeEQ7RGVwYXJ0bWVudCBvZiBQYWVkaWF0cmljcywgWW9uZyBMb28gTGluIFNjaG9vbCBvZiBN
ZWRpY2luZSwgTmF0aW9uYWwgVW5pdmVyc2l0eSBvZiBTaW5nYXBvcmUsIE5VSFMgVG93ZXIgQmxv
Y2ssIExldmVsIDEyLCAxRSBLZW50IFJpZGdlIFJvYWQsIFNpbmdhcG9yZSwgMTE5MjI4LCBTaW5n
YXBvcmUuJiN4RDtLaG9vIFRlY2sgUHVhdC1OYXRpb25hbCBVbml2ZXJzaXR5IENoaWxkcmVuJmFw
b3M7cyBNZWRpY2FsIEluc3RpdHV0ZSwgTmF0aW9uYWwgVW5pdmVyc2l0eSBIZWFsdGggU3lzdGVt
LCBTaW5nYXBvcmUsIFNpbmdhcG9yZS4mI3hEO1VuaXQgb2YgRXBpZGVtaW9sb2d5LCBIZWJyZXcg
VW5pdmVyc2l0eS1IYWRhc3NhaCBCcmF1biBTY2hvb2wgb2YgUHVibGljIEhlYWx0aCwgUE9CIDEy
MjcyLCA5MTEyMCwgSmVydXNhbGVtLCBJc3JhZWwuJiN4RDtEaXZpc2lvbiBvZiBCaW9zdGF0aXN0
aWNzLCBTY2hvb2wgb2YgUHVibGljIEhlYWx0aCwgVW5pdmVyc2l0eSBvZiBNaW5uZXNvdGEsIE1p
bm5lYXBvbGlzLCBNTiwgVVNBLiYjeEQ7Q2FyZGlvdmFzY3VsYXIgSGVhbHRoIFJlc2VhcmNoIFVu
aXQsIERlcGFydG1lbnQgb2YgTWVkaWNpbmUsIFVuaXZlcnNpdHkgb2YgV2FzaGluZ3RvbiwgU2Vh
dHRsZSwgV0EsIFVTQS4mI3hEO0RlcGFydG1lbnQgb2YgRXBpZGVtaW9sb2d5LCBHcmFkdWF0ZSBT
Y2hvb2wgb2YgUHVibGljIEhlYWx0aCwgVW5pdmVyc2l0eSBvZiBQaXR0c2J1cmdoLCBQaXR0c2J1
cmdoLCBQQSwgVVNBLiYjeEQ7RGl2aXNpb24gb2YgQ2FuY2VyIENvbnRyb2wgYW5kIFBvcHVsYXRp
b24gU2NpZW5jZXMsIFVuaXZlcnNpdHkgb2YgUGl0dHNidXJnaCBDYW5jZXIgSW5zdGl0dXRlLCBQ
aXR0c2J1cmdoLCBQQSwgVVNBLiYjeEQ7RHVrZS1OVVMgR3JhZHVhdGUgTWVkaWNhbCBTY2hvb2wg
U2luZ2Fwb3JlLCBTaW5nYXBvcmUsIFNpbmdhcG9yZS4mI3hEO0RlcGFydG1lbnQgb2YgTWVkaWNp
bmUsIFlvbmcgTG9vIExpbiBTY2hvb2wgb2YgTWVkaWNpbmUsIE5hdGlvbmFsIFVuaXZlcnNpdHkg
b2YgU2luZ2Fwb3JlLCBTaW5nYXBvcmUsIFNpbmdhcG9yZS4mI3hEO0RlcGFydG1lbnQgb2YgUGFl
ZGlhdHJpY3MsIFlvbmcgTG9vIExpbiBTY2hvb2wgb2YgTWVkaWNpbmUsIE5hdGlvbmFsIFVuaXZl
cnNpdHkgb2YgU2luZ2Fwb3JlLCBOVUhTIFRvd2VyIEJsb2NrLCBMZXZlbCAxMiwgMUUgS2VudCBS
aWRnZSBSb2FkLCBTaW5nYXBvcmUsIDExOTIyOCwgU2luZ2Fwb3JlLiBwYWVoY2tAbnVzLmVkdS5z
Zy4mI3hEO0tob28gVGVjayBQdWF0LU5hdGlvbmFsIFVuaXZlcnNpdHkgQ2hpbGRyZW4mYXBvcztz
IE1lZGljYWwgSW5zdGl0dXRlLCBOYXRpb25hbCBVbml2ZXJzaXR5IEhlYWx0aCBTeXN0ZW0sIFNp
bmdhcG9yZSwgU2luZ2Fwb3JlLiBwYWVoY2tAbnVzLmVkdS5zZy4mI3hEO1VuaXQgb2YgRXBpZGVt
aW9sb2d5LCBIZWJyZXcgVW5pdmVyc2l0eS1IYWRhc3NhaCBCcmF1biBTY2hvb2wgb2YgUHVibGlj
IEhlYWx0aCwgUE9CIDEyMjcyLCA5MTEyMCwgSmVydXNhbGVtLCBJc3JhZWwuIHllY2hpZWxmQGVr
bWQuaHVqaS5hYy5pbC48L2F1dGgtYWRkcmVzcz48dGl0bGVzPjx0aXRsZT5BIGdlbm9tZS13aWRl
IGFzc29jaWF0aW9uIHN0dWR5IG9mIG4tMyBhbmQgbi02IHBsYXNtYSBmYXR0eSBhY2lkcyBpbiBh
IFNpbmdhcG9yZWFuIENoaW5lc2UgcG9wdWxhdGlvbjwvdGl0bGU+PHNlY29uZGFyeS10aXRsZT5H
ZW5lcyBOdXRyPC9zZWNvbmRhcnktdGl0bGU+PGFsdC10aXRsZT5HZW5lcyAmYW1wOyBudXRyaXRp
b248L2FsdC10aXRsZT48L3RpdGxlcz48cGVyaW9kaWNhbD48ZnVsbC10aXRsZT5HZW5lcyBOdXRy
PC9mdWxsLXRpdGxlPjwvcGVyaW9kaWNhbD48cGFnZXM+NTM8L3BhZ2VzPjx2b2x1bWU+MTA8L3Zv
bHVtZT48bnVtYmVyPjY8L251bWJlcj48ZGF0ZXM+PHllYXI+MjAxNTwveWVhcj48cHViLWRhdGVz
PjxkYXRlPk5vdjwvZGF0ZT48L3B1Yi1kYXRlcz48L2RhdGVzPjxpc2JuPjE1NTUtODkzMiAoUHJp
bnQpJiN4RDsxNTU1LTg5MzIgKExpbmtpbmcpPC9pc2JuPjxhY2Nlc3Npb24tbnVtPjI2NTg0ODA1
PC9hY2Nlc3Npb24tbnVtPjx1cmxzPjxyZWxhdGVkLXVybHM+PHVybD5odHRwOi8vd3d3Lm5jYmku
bmxtLm5paC5nb3YvcHVibWVkLzI2NTg0ODA1PC91cmw+PC9yZWxhdGVkLXVybHM+PC91cmxzPjxj
dXN0b20yPjQ2NTMxMTg8L2N1c3RvbTI+PGVsZWN0cm9uaWMtcmVzb3VyY2UtbnVtPjEwLjEwMDcv
czEyMjYzLTAxNS0wNTAyLTI8L2VsZWN0cm9uaWMtcmVzb3VyY2UtbnVtPjwvcmVjb3JkPjwvQ2l0
ZT48L0VuZE5vdGU+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E56DF8" w:rsidRPr="003125D5">
        <w:rPr>
          <w:rFonts w:ascii="Times New Roman" w:hAnsi="Times New Roman"/>
          <w:color w:val="000000" w:themeColor="text1"/>
          <w:sz w:val="24"/>
          <w:szCs w:val="24"/>
          <w:lang w:val="en-US"/>
        </w:rPr>
      </w:r>
      <w:r w:rsidR="00E56DF8"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11, 13-16, 29, 30)</w:t>
      </w:r>
      <w:r w:rsidR="00E56DF8" w:rsidRPr="003125D5">
        <w:rPr>
          <w:rFonts w:ascii="Times New Roman" w:hAnsi="Times New Roman"/>
          <w:color w:val="000000" w:themeColor="text1"/>
          <w:sz w:val="24"/>
          <w:szCs w:val="24"/>
          <w:lang w:val="en-US"/>
        </w:rPr>
        <w:fldChar w:fldCharType="end"/>
      </w:r>
      <w:r w:rsidR="00E56DF8" w:rsidRPr="003125D5">
        <w:rPr>
          <w:rFonts w:ascii="Times New Roman" w:hAnsi="Times New Roman"/>
          <w:color w:val="000000" w:themeColor="text1"/>
          <w:sz w:val="24"/>
          <w:szCs w:val="24"/>
          <w:lang w:val="en-US"/>
        </w:rPr>
        <w:t xml:space="preserve">. </w:t>
      </w:r>
      <w:r w:rsidR="0029539D" w:rsidRPr="003125D5">
        <w:rPr>
          <w:rFonts w:ascii="Times New Roman" w:hAnsi="Times New Roman"/>
          <w:color w:val="000000" w:themeColor="text1"/>
          <w:sz w:val="24"/>
          <w:szCs w:val="24"/>
          <w:lang w:val="en-US"/>
        </w:rPr>
        <w:t>Maternal and offspring g</w:t>
      </w:r>
      <w:r w:rsidR="00E541CE" w:rsidRPr="003125D5">
        <w:rPr>
          <w:rFonts w:ascii="Times New Roman" w:hAnsi="Times New Roman"/>
          <w:color w:val="000000" w:themeColor="text1"/>
          <w:sz w:val="24"/>
          <w:szCs w:val="24"/>
          <w:lang w:val="en-US"/>
        </w:rPr>
        <w:t xml:space="preserve">enotypes of 35 </w:t>
      </w:r>
      <w:r w:rsidR="00B74796" w:rsidRPr="003125D5">
        <w:rPr>
          <w:rFonts w:ascii="Times New Roman" w:hAnsi="Times New Roman"/>
          <w:color w:val="000000" w:themeColor="text1"/>
          <w:sz w:val="24"/>
          <w:szCs w:val="24"/>
          <w:lang w:val="en-US"/>
        </w:rPr>
        <w:t xml:space="preserve">variants </w:t>
      </w:r>
      <w:r w:rsidR="00EF7A16" w:rsidRPr="003125D5">
        <w:rPr>
          <w:rFonts w:ascii="Times New Roman" w:hAnsi="Times New Roman"/>
          <w:color w:val="000000" w:themeColor="text1"/>
          <w:sz w:val="24"/>
          <w:szCs w:val="24"/>
          <w:lang w:val="en-US"/>
        </w:rPr>
        <w:t>from the</w:t>
      </w:r>
      <w:r w:rsidR="0049605A" w:rsidRPr="003125D5">
        <w:rPr>
          <w:rFonts w:ascii="Times New Roman" w:hAnsi="Times New Roman"/>
          <w:color w:val="000000" w:themeColor="text1"/>
          <w:sz w:val="24"/>
          <w:szCs w:val="24"/>
          <w:lang w:val="en-US"/>
        </w:rPr>
        <w:t xml:space="preserve"> </w:t>
      </w:r>
      <w:r w:rsidR="0075730B" w:rsidRPr="003125D5">
        <w:rPr>
          <w:rFonts w:ascii="Times New Roman" w:hAnsi="Times New Roman"/>
          <w:i/>
          <w:color w:val="000000" w:themeColor="text1"/>
          <w:sz w:val="24"/>
          <w:szCs w:val="24"/>
          <w:lang w:val="en-US"/>
        </w:rPr>
        <w:t>FADS</w:t>
      </w:r>
      <w:r w:rsidR="0049605A" w:rsidRPr="003125D5">
        <w:rPr>
          <w:rFonts w:ascii="Times New Roman" w:hAnsi="Times New Roman"/>
          <w:color w:val="000000" w:themeColor="text1"/>
          <w:sz w:val="24"/>
          <w:szCs w:val="24"/>
          <w:lang w:val="en-US"/>
        </w:rPr>
        <w:t xml:space="preserve"> genes region (chromosome 11</w:t>
      </w:r>
      <w:r w:rsidR="00AD46B9" w:rsidRPr="003125D5">
        <w:rPr>
          <w:rFonts w:ascii="Times New Roman" w:hAnsi="Times New Roman"/>
          <w:color w:val="000000" w:themeColor="text1"/>
          <w:sz w:val="24"/>
          <w:szCs w:val="24"/>
          <w:lang w:val="en-US"/>
        </w:rPr>
        <w:t>, 11q12-13.1</w:t>
      </w:r>
      <w:r w:rsidR="0049605A" w:rsidRPr="003125D5">
        <w:rPr>
          <w:rFonts w:ascii="Times New Roman" w:hAnsi="Times New Roman"/>
          <w:color w:val="000000" w:themeColor="text1"/>
          <w:sz w:val="24"/>
          <w:szCs w:val="24"/>
          <w:lang w:val="en-US"/>
        </w:rPr>
        <w:t xml:space="preserve">) </w:t>
      </w:r>
      <w:r w:rsidR="007A502C" w:rsidRPr="003125D5">
        <w:rPr>
          <w:rFonts w:ascii="Times New Roman" w:hAnsi="Times New Roman"/>
          <w:color w:val="000000" w:themeColor="text1"/>
          <w:sz w:val="24"/>
          <w:szCs w:val="24"/>
          <w:lang w:val="en-US"/>
        </w:rPr>
        <w:t xml:space="preserve">were </w:t>
      </w:r>
      <w:r w:rsidR="00E541CE" w:rsidRPr="003125D5">
        <w:rPr>
          <w:rFonts w:ascii="Times New Roman" w:hAnsi="Times New Roman"/>
          <w:color w:val="000000" w:themeColor="text1"/>
          <w:sz w:val="24"/>
          <w:szCs w:val="24"/>
          <w:lang w:val="en-US"/>
        </w:rPr>
        <w:t xml:space="preserve">available </w:t>
      </w:r>
      <w:r w:rsidR="00EB1E06" w:rsidRPr="003125D5">
        <w:rPr>
          <w:rFonts w:ascii="Times New Roman" w:hAnsi="Times New Roman"/>
          <w:color w:val="000000" w:themeColor="text1"/>
          <w:sz w:val="24"/>
          <w:szCs w:val="24"/>
          <w:lang w:val="en-US"/>
        </w:rPr>
        <w:t>on</w:t>
      </w:r>
      <w:r w:rsidR="0029539D" w:rsidRPr="003125D5">
        <w:rPr>
          <w:rFonts w:ascii="Times New Roman" w:hAnsi="Times New Roman"/>
          <w:color w:val="000000" w:themeColor="text1"/>
          <w:sz w:val="24"/>
          <w:szCs w:val="24"/>
          <w:lang w:val="en-US"/>
        </w:rPr>
        <w:t xml:space="preserve"> our array</w:t>
      </w:r>
      <w:r w:rsidR="00EB1E06" w:rsidRPr="003125D5">
        <w:rPr>
          <w:rFonts w:ascii="Times New Roman" w:hAnsi="Times New Roman"/>
          <w:color w:val="000000" w:themeColor="text1"/>
          <w:sz w:val="24"/>
          <w:szCs w:val="24"/>
          <w:lang w:val="en-US"/>
        </w:rPr>
        <w:t>s</w:t>
      </w:r>
      <w:r w:rsidR="0029539D" w:rsidRPr="003125D5">
        <w:rPr>
          <w:rFonts w:ascii="Times New Roman" w:hAnsi="Times New Roman"/>
          <w:color w:val="000000" w:themeColor="text1"/>
          <w:sz w:val="24"/>
          <w:szCs w:val="24"/>
          <w:lang w:val="en-US"/>
        </w:rPr>
        <w:t xml:space="preserve">. </w:t>
      </w:r>
      <w:r w:rsidR="00D93351" w:rsidRPr="003125D5">
        <w:rPr>
          <w:rFonts w:ascii="Times New Roman" w:hAnsi="Times New Roman"/>
          <w:color w:val="000000" w:themeColor="text1"/>
          <w:sz w:val="24"/>
          <w:szCs w:val="24"/>
          <w:lang w:val="en-US"/>
        </w:rPr>
        <w:t xml:space="preserve">All were </w:t>
      </w:r>
      <w:r w:rsidR="00A66C2B" w:rsidRPr="003125D5">
        <w:rPr>
          <w:rFonts w:ascii="Times New Roman" w:hAnsi="Times New Roman"/>
          <w:color w:val="000000" w:themeColor="text1"/>
          <w:sz w:val="24"/>
          <w:szCs w:val="24"/>
          <w:lang w:val="en-US"/>
        </w:rPr>
        <w:t xml:space="preserve">located </w:t>
      </w:r>
      <w:r w:rsidR="009C46ED" w:rsidRPr="003125D5">
        <w:rPr>
          <w:rFonts w:ascii="Times New Roman" w:hAnsi="Times New Roman"/>
          <w:color w:val="000000" w:themeColor="text1"/>
          <w:sz w:val="24"/>
          <w:szCs w:val="24"/>
          <w:lang w:val="en-US"/>
        </w:rPr>
        <w:t>on intron</w:t>
      </w:r>
      <w:r w:rsidR="0049605A" w:rsidRPr="003125D5">
        <w:rPr>
          <w:rFonts w:ascii="Times New Roman" w:hAnsi="Times New Roman"/>
          <w:color w:val="000000" w:themeColor="text1"/>
          <w:sz w:val="24"/>
          <w:szCs w:val="24"/>
          <w:lang w:val="en-US"/>
        </w:rPr>
        <w:t>s</w:t>
      </w:r>
      <w:r w:rsidR="00E62A7E" w:rsidRPr="003125D5">
        <w:rPr>
          <w:rFonts w:ascii="Times New Roman" w:hAnsi="Times New Roman"/>
          <w:color w:val="000000" w:themeColor="text1"/>
          <w:sz w:val="24"/>
          <w:szCs w:val="24"/>
          <w:lang w:val="en-US"/>
        </w:rPr>
        <w:t xml:space="preserve"> </w:t>
      </w:r>
      <w:r w:rsidR="00A66C2B" w:rsidRPr="003125D5">
        <w:rPr>
          <w:rFonts w:ascii="Times New Roman" w:hAnsi="Times New Roman"/>
          <w:color w:val="000000" w:themeColor="text1"/>
          <w:sz w:val="24"/>
          <w:szCs w:val="24"/>
          <w:lang w:val="en-US"/>
        </w:rPr>
        <w:t xml:space="preserve">between </w:t>
      </w:r>
      <w:r w:rsidR="004E027A" w:rsidRPr="003125D5">
        <w:rPr>
          <w:rFonts w:ascii="Times New Roman" w:hAnsi="Times New Roman"/>
          <w:color w:val="000000" w:themeColor="text1"/>
          <w:sz w:val="24"/>
          <w:szCs w:val="24"/>
          <w:lang w:val="en-US"/>
        </w:rPr>
        <w:t>position</w:t>
      </w:r>
      <w:r w:rsidR="00A66C2B" w:rsidRPr="003125D5">
        <w:rPr>
          <w:rFonts w:ascii="Times New Roman" w:hAnsi="Times New Roman"/>
          <w:color w:val="000000" w:themeColor="text1"/>
          <w:sz w:val="24"/>
          <w:szCs w:val="24"/>
          <w:lang w:val="en-US"/>
        </w:rPr>
        <w:t>s</w:t>
      </w:r>
      <w:r w:rsidR="007A502C" w:rsidRPr="003125D5">
        <w:rPr>
          <w:rFonts w:ascii="Times New Roman" w:hAnsi="Times New Roman"/>
          <w:color w:val="000000" w:themeColor="text1"/>
          <w:sz w:val="24"/>
          <w:szCs w:val="24"/>
          <w:lang w:val="en-US"/>
        </w:rPr>
        <w:t xml:space="preserve"> 61569830 </w:t>
      </w:r>
      <w:r w:rsidR="00A66C2B" w:rsidRPr="003125D5">
        <w:rPr>
          <w:rFonts w:ascii="Times New Roman" w:hAnsi="Times New Roman"/>
          <w:color w:val="000000" w:themeColor="text1"/>
          <w:sz w:val="24"/>
          <w:szCs w:val="24"/>
          <w:lang w:val="en-US"/>
        </w:rPr>
        <w:t xml:space="preserve">and </w:t>
      </w:r>
      <w:r w:rsidR="007A502C" w:rsidRPr="003125D5">
        <w:rPr>
          <w:rFonts w:ascii="Times New Roman" w:hAnsi="Times New Roman"/>
          <w:color w:val="000000" w:themeColor="text1"/>
          <w:sz w:val="24"/>
          <w:szCs w:val="24"/>
          <w:lang w:val="en-US"/>
        </w:rPr>
        <w:t>61656117.</w:t>
      </w:r>
      <w:r w:rsidR="006617FE" w:rsidRPr="003125D5">
        <w:rPr>
          <w:rFonts w:ascii="Times New Roman" w:hAnsi="Times New Roman"/>
          <w:color w:val="000000" w:themeColor="text1"/>
          <w:sz w:val="24"/>
          <w:szCs w:val="24"/>
          <w:lang w:val="en-US"/>
        </w:rPr>
        <w:t xml:space="preserve"> </w:t>
      </w:r>
      <w:r w:rsidR="00EF7A16" w:rsidRPr="003125D5">
        <w:rPr>
          <w:rFonts w:ascii="Times New Roman" w:hAnsi="Times New Roman"/>
          <w:color w:val="000000" w:themeColor="text1"/>
          <w:sz w:val="24"/>
          <w:szCs w:val="24"/>
          <w:lang w:val="en-US"/>
        </w:rPr>
        <w:t>D</w:t>
      </w:r>
      <w:r w:rsidR="00210BD3" w:rsidRPr="003125D5">
        <w:rPr>
          <w:rFonts w:ascii="Times New Roman" w:hAnsi="Times New Roman"/>
          <w:color w:val="000000" w:themeColor="text1"/>
          <w:sz w:val="24"/>
          <w:szCs w:val="24"/>
          <w:lang w:val="en-US"/>
        </w:rPr>
        <w:t xml:space="preserve">ata </w:t>
      </w:r>
      <w:r w:rsidR="006617FE" w:rsidRPr="003125D5">
        <w:rPr>
          <w:rFonts w:ascii="Times New Roman" w:hAnsi="Times New Roman"/>
          <w:color w:val="000000" w:themeColor="text1"/>
          <w:sz w:val="24"/>
          <w:szCs w:val="24"/>
          <w:lang w:val="en-US"/>
        </w:rPr>
        <w:t>quality control</w:t>
      </w:r>
      <w:r w:rsidR="005F7FC0" w:rsidRPr="003125D5">
        <w:rPr>
          <w:rFonts w:ascii="Times New Roman" w:hAnsi="Times New Roman"/>
          <w:color w:val="000000" w:themeColor="text1"/>
          <w:sz w:val="24"/>
          <w:szCs w:val="24"/>
          <w:lang w:val="en-US"/>
        </w:rPr>
        <w:t xml:space="preserve"> </w:t>
      </w:r>
      <w:r w:rsidR="00EF7A16" w:rsidRPr="003125D5">
        <w:rPr>
          <w:rFonts w:ascii="Times New Roman" w:hAnsi="Times New Roman"/>
          <w:color w:val="000000" w:themeColor="text1"/>
          <w:sz w:val="24"/>
          <w:szCs w:val="24"/>
          <w:lang w:val="en-US"/>
        </w:rPr>
        <w:t>procedures excluded the following:</w:t>
      </w:r>
      <w:r w:rsidR="005F7FC0" w:rsidRPr="003125D5">
        <w:rPr>
          <w:rFonts w:ascii="Times New Roman" w:hAnsi="Times New Roman"/>
          <w:color w:val="000000" w:themeColor="text1"/>
          <w:sz w:val="24"/>
          <w:szCs w:val="24"/>
          <w:lang w:val="en-US"/>
        </w:rPr>
        <w:t xml:space="preserve"> </w:t>
      </w:r>
      <w:r w:rsidR="006617FE" w:rsidRPr="003125D5">
        <w:rPr>
          <w:rFonts w:ascii="Times New Roman" w:hAnsi="Times New Roman"/>
          <w:color w:val="000000" w:themeColor="text1"/>
          <w:sz w:val="24"/>
          <w:szCs w:val="24"/>
          <w:lang w:val="en-US"/>
        </w:rPr>
        <w:t xml:space="preserve">i) </w:t>
      </w:r>
      <w:r w:rsidR="003C0CE3" w:rsidRPr="003125D5">
        <w:rPr>
          <w:rFonts w:ascii="Times New Roman" w:hAnsi="Times New Roman"/>
          <w:color w:val="000000" w:themeColor="text1"/>
          <w:sz w:val="24"/>
          <w:szCs w:val="24"/>
          <w:lang w:val="en-US"/>
        </w:rPr>
        <w:t xml:space="preserve">rate of missingness </w:t>
      </w:r>
      <w:r w:rsidR="006617FE" w:rsidRPr="003125D5">
        <w:rPr>
          <w:rFonts w:ascii="Times New Roman" w:hAnsi="Times New Roman"/>
          <w:color w:val="000000" w:themeColor="text1"/>
          <w:sz w:val="24"/>
          <w:szCs w:val="24"/>
          <w:lang w:val="en-US"/>
        </w:rPr>
        <w:t>&gt;5%</w:t>
      </w:r>
      <w:r w:rsidR="003C0CE3" w:rsidRPr="003125D5">
        <w:rPr>
          <w:rFonts w:ascii="Times New Roman" w:hAnsi="Times New Roman"/>
          <w:color w:val="000000" w:themeColor="text1"/>
          <w:sz w:val="24"/>
          <w:szCs w:val="24"/>
          <w:lang w:val="en-US"/>
        </w:rPr>
        <w:t xml:space="preserve"> </w:t>
      </w:r>
      <w:r w:rsidR="00E541CE" w:rsidRPr="003125D5">
        <w:rPr>
          <w:rFonts w:ascii="Times New Roman" w:hAnsi="Times New Roman"/>
          <w:color w:val="000000" w:themeColor="text1"/>
          <w:sz w:val="24"/>
          <w:szCs w:val="24"/>
          <w:lang w:val="en-US"/>
        </w:rPr>
        <w:t xml:space="preserve">in the whole sample </w:t>
      </w:r>
      <w:r w:rsidR="003C0CE3" w:rsidRPr="003125D5">
        <w:rPr>
          <w:rFonts w:ascii="Times New Roman" w:hAnsi="Times New Roman"/>
          <w:color w:val="000000" w:themeColor="text1"/>
          <w:sz w:val="24"/>
          <w:szCs w:val="24"/>
          <w:lang w:val="en-US"/>
        </w:rPr>
        <w:t>(</w:t>
      </w:r>
      <w:r w:rsidR="00F31563" w:rsidRPr="003125D5">
        <w:rPr>
          <w:rFonts w:ascii="Times New Roman" w:hAnsi="Times New Roman"/>
          <w:color w:val="000000" w:themeColor="text1"/>
          <w:sz w:val="24"/>
          <w:szCs w:val="24"/>
          <w:lang w:val="en-US"/>
        </w:rPr>
        <w:t xml:space="preserve">no </w:t>
      </w:r>
      <w:r w:rsidR="00B74796" w:rsidRPr="003125D5">
        <w:rPr>
          <w:rFonts w:ascii="Times New Roman" w:hAnsi="Times New Roman"/>
          <w:color w:val="000000" w:themeColor="text1"/>
          <w:sz w:val="24"/>
          <w:szCs w:val="24"/>
          <w:lang w:val="en-US"/>
        </w:rPr>
        <w:t>variant</w:t>
      </w:r>
      <w:r w:rsidR="00F31563" w:rsidRPr="003125D5">
        <w:rPr>
          <w:rFonts w:ascii="Times New Roman" w:hAnsi="Times New Roman"/>
          <w:color w:val="000000" w:themeColor="text1"/>
          <w:sz w:val="24"/>
          <w:szCs w:val="24"/>
          <w:lang w:val="en-US"/>
        </w:rPr>
        <w:t>s</w:t>
      </w:r>
      <w:r w:rsidR="006617FE" w:rsidRPr="003125D5">
        <w:rPr>
          <w:rFonts w:ascii="Times New Roman" w:hAnsi="Times New Roman"/>
          <w:color w:val="000000" w:themeColor="text1"/>
          <w:sz w:val="24"/>
          <w:szCs w:val="24"/>
          <w:lang w:val="en-US"/>
        </w:rPr>
        <w:t>), ii) monomorphism</w:t>
      </w:r>
      <w:r w:rsidR="001C261A" w:rsidRPr="003125D5">
        <w:rPr>
          <w:rFonts w:ascii="Times New Roman" w:hAnsi="Times New Roman"/>
          <w:color w:val="000000" w:themeColor="text1"/>
          <w:sz w:val="24"/>
          <w:szCs w:val="24"/>
          <w:lang w:val="en-US"/>
        </w:rPr>
        <w:t xml:space="preserve"> </w:t>
      </w:r>
      <w:r w:rsidR="00E541CE" w:rsidRPr="003125D5">
        <w:rPr>
          <w:rFonts w:ascii="Times New Roman" w:hAnsi="Times New Roman"/>
          <w:color w:val="000000" w:themeColor="text1"/>
          <w:sz w:val="24"/>
          <w:szCs w:val="24"/>
          <w:lang w:val="en-US"/>
        </w:rPr>
        <w:t xml:space="preserve">in the </w:t>
      </w:r>
      <w:r w:rsidR="00F31563" w:rsidRPr="003125D5">
        <w:rPr>
          <w:rFonts w:ascii="Times New Roman" w:hAnsi="Times New Roman"/>
          <w:color w:val="000000" w:themeColor="text1"/>
          <w:sz w:val="24"/>
          <w:szCs w:val="24"/>
          <w:lang w:val="en-US"/>
        </w:rPr>
        <w:t>overall</w:t>
      </w:r>
      <w:r w:rsidR="00E541CE" w:rsidRPr="003125D5">
        <w:rPr>
          <w:rFonts w:ascii="Times New Roman" w:hAnsi="Times New Roman"/>
          <w:color w:val="000000" w:themeColor="text1"/>
          <w:sz w:val="24"/>
          <w:szCs w:val="24"/>
          <w:lang w:val="en-US"/>
        </w:rPr>
        <w:t xml:space="preserve"> </w:t>
      </w:r>
      <w:r w:rsidR="00F31563" w:rsidRPr="003125D5">
        <w:rPr>
          <w:rFonts w:ascii="Times New Roman" w:hAnsi="Times New Roman"/>
          <w:color w:val="000000" w:themeColor="text1"/>
          <w:sz w:val="24"/>
          <w:szCs w:val="24"/>
          <w:lang w:val="en-US"/>
        </w:rPr>
        <w:t xml:space="preserve">cohort </w:t>
      </w:r>
      <w:r w:rsidR="001C261A" w:rsidRPr="003125D5">
        <w:rPr>
          <w:rFonts w:ascii="Times New Roman" w:hAnsi="Times New Roman"/>
          <w:color w:val="000000" w:themeColor="text1"/>
          <w:sz w:val="24"/>
          <w:szCs w:val="24"/>
          <w:lang w:val="en-US"/>
        </w:rPr>
        <w:t>(13</w:t>
      </w:r>
      <w:r w:rsidR="00167399" w:rsidRPr="003125D5">
        <w:rPr>
          <w:rFonts w:ascii="Times New Roman" w:hAnsi="Times New Roman"/>
          <w:color w:val="000000" w:themeColor="text1"/>
          <w:sz w:val="24"/>
          <w:szCs w:val="24"/>
          <w:lang w:val="en-US"/>
        </w:rPr>
        <w:t xml:space="preserve"> </w:t>
      </w:r>
      <w:r w:rsidR="00B74796" w:rsidRPr="003125D5">
        <w:rPr>
          <w:rFonts w:ascii="Times New Roman" w:hAnsi="Times New Roman"/>
          <w:color w:val="000000" w:themeColor="text1"/>
          <w:sz w:val="24"/>
          <w:szCs w:val="24"/>
          <w:lang w:val="en-US"/>
        </w:rPr>
        <w:t>variants</w:t>
      </w:r>
      <w:r w:rsidR="001C261A" w:rsidRPr="003125D5">
        <w:rPr>
          <w:rFonts w:ascii="Times New Roman" w:hAnsi="Times New Roman"/>
          <w:color w:val="000000" w:themeColor="text1"/>
          <w:sz w:val="24"/>
          <w:szCs w:val="24"/>
          <w:lang w:val="en-US"/>
        </w:rPr>
        <w:t>)</w:t>
      </w:r>
      <w:r w:rsidR="00624328" w:rsidRPr="003125D5">
        <w:rPr>
          <w:rFonts w:ascii="Times New Roman" w:hAnsi="Times New Roman"/>
          <w:color w:val="000000" w:themeColor="text1"/>
          <w:sz w:val="24"/>
          <w:szCs w:val="24"/>
          <w:lang w:val="en-US"/>
        </w:rPr>
        <w:t>, iii)</w:t>
      </w:r>
      <w:r w:rsidR="001C261A" w:rsidRPr="003125D5">
        <w:rPr>
          <w:rFonts w:ascii="Times New Roman" w:hAnsi="Times New Roman"/>
          <w:color w:val="000000" w:themeColor="text1"/>
          <w:sz w:val="24"/>
          <w:szCs w:val="24"/>
          <w:lang w:val="en-US"/>
        </w:rPr>
        <w:t xml:space="preserve"> </w:t>
      </w:r>
      <w:r w:rsidR="006617FE" w:rsidRPr="003125D5">
        <w:rPr>
          <w:rFonts w:ascii="Times New Roman" w:hAnsi="Times New Roman"/>
          <w:color w:val="000000" w:themeColor="text1"/>
          <w:sz w:val="24"/>
          <w:szCs w:val="24"/>
          <w:lang w:val="en-US"/>
        </w:rPr>
        <w:t xml:space="preserve">minor allele frequency &lt;5% </w:t>
      </w:r>
      <w:r w:rsidR="00E541CE" w:rsidRPr="003125D5">
        <w:rPr>
          <w:rFonts w:ascii="Times New Roman" w:hAnsi="Times New Roman"/>
          <w:color w:val="000000" w:themeColor="text1"/>
          <w:sz w:val="24"/>
          <w:szCs w:val="24"/>
          <w:lang w:val="en-US"/>
        </w:rPr>
        <w:t xml:space="preserve">by ethnicity </w:t>
      </w:r>
      <w:r w:rsidR="001C261A" w:rsidRPr="003125D5">
        <w:rPr>
          <w:rFonts w:ascii="Times New Roman" w:hAnsi="Times New Roman"/>
          <w:color w:val="000000" w:themeColor="text1"/>
          <w:sz w:val="24"/>
          <w:szCs w:val="24"/>
          <w:lang w:val="en-US"/>
        </w:rPr>
        <w:t>(</w:t>
      </w:r>
      <w:r w:rsidR="007E43B9" w:rsidRPr="003125D5">
        <w:rPr>
          <w:rFonts w:ascii="Times New Roman" w:hAnsi="Times New Roman"/>
          <w:color w:val="000000" w:themeColor="text1"/>
          <w:sz w:val="24"/>
          <w:szCs w:val="24"/>
          <w:lang w:val="en-US"/>
        </w:rPr>
        <w:t>5</w:t>
      </w:r>
      <w:r w:rsidR="00756CC4" w:rsidRPr="003125D5">
        <w:rPr>
          <w:rFonts w:ascii="Times New Roman" w:hAnsi="Times New Roman"/>
          <w:color w:val="000000" w:themeColor="text1"/>
          <w:sz w:val="24"/>
          <w:szCs w:val="24"/>
          <w:lang w:val="en-US"/>
        </w:rPr>
        <w:t xml:space="preserve"> </w:t>
      </w:r>
      <w:r w:rsidR="00B74796" w:rsidRPr="003125D5">
        <w:rPr>
          <w:rFonts w:ascii="Times New Roman" w:hAnsi="Times New Roman"/>
          <w:color w:val="000000" w:themeColor="text1"/>
          <w:sz w:val="24"/>
          <w:szCs w:val="24"/>
          <w:lang w:val="en-US"/>
        </w:rPr>
        <w:t>variants</w:t>
      </w:r>
      <w:r w:rsidR="001C261A" w:rsidRPr="003125D5">
        <w:rPr>
          <w:rFonts w:ascii="Times New Roman" w:hAnsi="Times New Roman"/>
          <w:color w:val="000000" w:themeColor="text1"/>
          <w:sz w:val="24"/>
          <w:szCs w:val="24"/>
          <w:lang w:val="en-US"/>
        </w:rPr>
        <w:t>)</w:t>
      </w:r>
      <w:r w:rsidR="007E61EF" w:rsidRPr="003125D5">
        <w:rPr>
          <w:rFonts w:ascii="Times New Roman" w:hAnsi="Times New Roman"/>
          <w:color w:val="000000" w:themeColor="text1"/>
          <w:sz w:val="24"/>
          <w:szCs w:val="24"/>
          <w:lang w:val="en-US"/>
        </w:rPr>
        <w:t>,</w:t>
      </w:r>
      <w:r w:rsidR="001C261A" w:rsidRPr="003125D5">
        <w:rPr>
          <w:rFonts w:ascii="Times New Roman" w:hAnsi="Times New Roman"/>
          <w:color w:val="000000" w:themeColor="text1"/>
          <w:sz w:val="24"/>
          <w:szCs w:val="24"/>
          <w:lang w:val="en-US"/>
        </w:rPr>
        <w:t xml:space="preserve"> </w:t>
      </w:r>
      <w:r w:rsidR="00EF7A16" w:rsidRPr="003125D5">
        <w:rPr>
          <w:rFonts w:ascii="Times New Roman" w:hAnsi="Times New Roman"/>
          <w:color w:val="000000" w:themeColor="text1"/>
          <w:sz w:val="24"/>
          <w:szCs w:val="24"/>
          <w:lang w:val="en-US"/>
        </w:rPr>
        <w:t>or</w:t>
      </w:r>
      <w:r w:rsidR="006617FE" w:rsidRPr="003125D5">
        <w:rPr>
          <w:rFonts w:ascii="Times New Roman" w:hAnsi="Times New Roman"/>
          <w:color w:val="000000" w:themeColor="text1"/>
          <w:sz w:val="24"/>
          <w:szCs w:val="24"/>
          <w:lang w:val="en-US"/>
        </w:rPr>
        <w:t xml:space="preserve"> </w:t>
      </w:r>
      <w:r w:rsidR="005E7119" w:rsidRPr="003125D5">
        <w:rPr>
          <w:rFonts w:ascii="Times New Roman" w:hAnsi="Times New Roman"/>
          <w:color w:val="000000" w:themeColor="text1"/>
          <w:sz w:val="24"/>
          <w:szCs w:val="24"/>
          <w:lang w:val="en-US"/>
        </w:rPr>
        <w:t>iv</w:t>
      </w:r>
      <w:r w:rsidR="006617FE" w:rsidRPr="003125D5">
        <w:rPr>
          <w:rFonts w:ascii="Times New Roman" w:hAnsi="Times New Roman"/>
          <w:color w:val="000000" w:themeColor="text1"/>
          <w:sz w:val="24"/>
          <w:szCs w:val="24"/>
          <w:lang w:val="en-US"/>
        </w:rPr>
        <w:t xml:space="preserve">) </w:t>
      </w:r>
      <w:r w:rsidR="001D2A5E" w:rsidRPr="003125D5">
        <w:rPr>
          <w:rFonts w:ascii="Times New Roman" w:hAnsi="Times New Roman"/>
          <w:i/>
          <w:color w:val="000000" w:themeColor="text1"/>
          <w:sz w:val="24"/>
          <w:lang w:val="en-US"/>
        </w:rPr>
        <w:t>p</w:t>
      </w:r>
      <w:r w:rsidR="00C3065C" w:rsidRPr="003125D5">
        <w:rPr>
          <w:rFonts w:ascii="Times New Roman" w:hAnsi="Times New Roman"/>
          <w:color w:val="000000" w:themeColor="text1"/>
          <w:sz w:val="24"/>
          <w:szCs w:val="24"/>
          <w:lang w:val="en-US"/>
        </w:rPr>
        <w:t xml:space="preserve">-value </w:t>
      </w:r>
      <w:r w:rsidR="00EF7A16" w:rsidRPr="003125D5">
        <w:rPr>
          <w:rFonts w:ascii="Times New Roman" w:hAnsi="Times New Roman"/>
          <w:color w:val="000000" w:themeColor="text1"/>
          <w:sz w:val="24"/>
          <w:szCs w:val="24"/>
          <w:lang w:val="en-US"/>
        </w:rPr>
        <w:t>for</w:t>
      </w:r>
      <w:r w:rsidR="00C3065C" w:rsidRPr="003125D5">
        <w:rPr>
          <w:rFonts w:ascii="Times New Roman" w:hAnsi="Times New Roman"/>
          <w:color w:val="000000" w:themeColor="text1"/>
          <w:sz w:val="24"/>
          <w:szCs w:val="24"/>
          <w:lang w:val="en-US"/>
        </w:rPr>
        <w:t xml:space="preserve"> </w:t>
      </w:r>
      <w:r w:rsidR="006617FE" w:rsidRPr="003125D5">
        <w:rPr>
          <w:rFonts w:ascii="Times New Roman" w:hAnsi="Times New Roman"/>
          <w:color w:val="000000" w:themeColor="text1"/>
          <w:sz w:val="24"/>
          <w:szCs w:val="24"/>
          <w:lang w:val="en-US"/>
        </w:rPr>
        <w:t xml:space="preserve">Hardy-Weinberg Equilibrium </w:t>
      </w:r>
      <w:r w:rsidR="007F3860" w:rsidRPr="003125D5">
        <w:rPr>
          <w:rFonts w:ascii="Times New Roman" w:hAnsi="Times New Roman"/>
          <w:color w:val="000000" w:themeColor="text1"/>
          <w:sz w:val="24"/>
          <w:szCs w:val="24"/>
          <w:lang w:val="en-US"/>
        </w:rPr>
        <w:t xml:space="preserve">test </w:t>
      </w:r>
      <w:r w:rsidR="006617FE" w:rsidRPr="003125D5">
        <w:rPr>
          <w:rFonts w:ascii="Times New Roman" w:hAnsi="Times New Roman"/>
          <w:color w:val="000000" w:themeColor="text1"/>
          <w:sz w:val="24"/>
          <w:szCs w:val="24"/>
          <w:lang w:val="en-US"/>
        </w:rPr>
        <w:t>by ethnicity &lt;10</w:t>
      </w:r>
      <w:r w:rsidR="006617FE" w:rsidRPr="003125D5">
        <w:rPr>
          <w:rFonts w:ascii="Times New Roman" w:hAnsi="Times New Roman"/>
          <w:color w:val="000000" w:themeColor="text1"/>
          <w:sz w:val="24"/>
          <w:szCs w:val="24"/>
          <w:vertAlign w:val="superscript"/>
          <w:lang w:val="en-US"/>
        </w:rPr>
        <w:t>-</w:t>
      </w:r>
      <w:r w:rsidR="00C72A06" w:rsidRPr="003125D5">
        <w:rPr>
          <w:rFonts w:ascii="Times New Roman" w:hAnsi="Times New Roman"/>
          <w:color w:val="000000" w:themeColor="text1"/>
          <w:sz w:val="24"/>
          <w:szCs w:val="24"/>
          <w:vertAlign w:val="superscript"/>
          <w:lang w:val="en-US"/>
        </w:rPr>
        <w:t>3</w:t>
      </w:r>
      <w:r w:rsidR="007F3860" w:rsidRPr="003125D5">
        <w:rPr>
          <w:rFonts w:ascii="Times New Roman" w:hAnsi="Times New Roman"/>
          <w:color w:val="000000" w:themeColor="text1"/>
          <w:sz w:val="24"/>
          <w:szCs w:val="24"/>
          <w:vertAlign w:val="superscript"/>
          <w:lang w:val="en-US"/>
        </w:rPr>
        <w:t xml:space="preserve"> </w:t>
      </w:r>
      <w:r w:rsidR="007F3860" w:rsidRPr="003125D5">
        <w:rPr>
          <w:rFonts w:ascii="Times New Roman" w:hAnsi="Times New Roman"/>
          <w:color w:val="000000" w:themeColor="text1"/>
          <w:sz w:val="24"/>
          <w:szCs w:val="24"/>
          <w:lang w:val="en-US"/>
        </w:rPr>
        <w:t>(</w:t>
      </w:r>
      <w:r w:rsidR="00F31563" w:rsidRPr="003125D5">
        <w:rPr>
          <w:rFonts w:ascii="Times New Roman" w:hAnsi="Times New Roman"/>
          <w:color w:val="000000" w:themeColor="text1"/>
          <w:sz w:val="24"/>
          <w:szCs w:val="24"/>
          <w:lang w:val="en-US"/>
        </w:rPr>
        <w:t>no</w:t>
      </w:r>
      <w:r w:rsidR="00756CC4" w:rsidRPr="003125D5">
        <w:rPr>
          <w:rFonts w:ascii="Times New Roman" w:hAnsi="Times New Roman"/>
          <w:color w:val="000000" w:themeColor="text1"/>
          <w:sz w:val="24"/>
          <w:szCs w:val="24"/>
          <w:lang w:val="en-US"/>
        </w:rPr>
        <w:t xml:space="preserve"> </w:t>
      </w:r>
      <w:r w:rsidR="00B74796" w:rsidRPr="003125D5">
        <w:rPr>
          <w:rFonts w:ascii="Times New Roman" w:hAnsi="Times New Roman"/>
          <w:color w:val="000000" w:themeColor="text1"/>
          <w:sz w:val="24"/>
          <w:szCs w:val="24"/>
          <w:lang w:val="en-US"/>
        </w:rPr>
        <w:t>variant</w:t>
      </w:r>
      <w:r w:rsidR="00F31563" w:rsidRPr="003125D5">
        <w:rPr>
          <w:rFonts w:ascii="Times New Roman" w:hAnsi="Times New Roman"/>
          <w:color w:val="000000" w:themeColor="text1"/>
          <w:sz w:val="24"/>
          <w:szCs w:val="24"/>
          <w:lang w:val="en-US"/>
        </w:rPr>
        <w:t>s</w:t>
      </w:r>
      <w:r w:rsidR="007F3860" w:rsidRPr="003125D5">
        <w:rPr>
          <w:rFonts w:ascii="Times New Roman" w:hAnsi="Times New Roman"/>
          <w:color w:val="000000" w:themeColor="text1"/>
          <w:sz w:val="24"/>
          <w:szCs w:val="24"/>
          <w:lang w:val="en-US"/>
        </w:rPr>
        <w:t>)</w:t>
      </w:r>
      <w:r w:rsidR="006617FE" w:rsidRPr="003125D5">
        <w:rPr>
          <w:rFonts w:ascii="Times New Roman" w:hAnsi="Times New Roman"/>
          <w:color w:val="000000" w:themeColor="text1"/>
          <w:sz w:val="24"/>
          <w:szCs w:val="24"/>
          <w:lang w:val="en-US"/>
        </w:rPr>
        <w:t>.</w:t>
      </w:r>
      <w:r w:rsidR="00C860B6" w:rsidRPr="003125D5">
        <w:rPr>
          <w:rFonts w:ascii="Times New Roman" w:hAnsi="Times New Roman"/>
          <w:color w:val="000000" w:themeColor="text1"/>
          <w:sz w:val="24"/>
          <w:szCs w:val="24"/>
          <w:lang w:val="en-US"/>
        </w:rPr>
        <w:t xml:space="preserve"> </w:t>
      </w:r>
      <w:r w:rsidR="00812114" w:rsidRPr="003125D5">
        <w:rPr>
          <w:rFonts w:ascii="Times New Roman" w:hAnsi="Times New Roman"/>
          <w:color w:val="000000" w:themeColor="text1"/>
          <w:sz w:val="24"/>
          <w:szCs w:val="24"/>
          <w:lang w:val="en-US"/>
        </w:rPr>
        <w:t xml:space="preserve">Seventeen </w:t>
      </w:r>
      <w:r w:rsidR="00B74796" w:rsidRPr="003125D5">
        <w:rPr>
          <w:rFonts w:ascii="Times New Roman" w:hAnsi="Times New Roman"/>
          <w:color w:val="000000" w:themeColor="text1"/>
          <w:sz w:val="24"/>
          <w:szCs w:val="24"/>
          <w:lang w:val="en-US"/>
        </w:rPr>
        <w:t xml:space="preserve">variants </w:t>
      </w:r>
      <w:r w:rsidR="00C860B6" w:rsidRPr="003125D5">
        <w:rPr>
          <w:rFonts w:ascii="Times New Roman" w:hAnsi="Times New Roman"/>
          <w:color w:val="000000" w:themeColor="text1"/>
          <w:sz w:val="24"/>
          <w:szCs w:val="24"/>
          <w:lang w:val="en-US"/>
        </w:rPr>
        <w:t xml:space="preserve">were </w:t>
      </w:r>
      <w:r w:rsidR="002F7B45" w:rsidRPr="003125D5">
        <w:rPr>
          <w:rFonts w:ascii="Times New Roman" w:hAnsi="Times New Roman"/>
          <w:color w:val="000000" w:themeColor="text1"/>
          <w:sz w:val="24"/>
          <w:szCs w:val="24"/>
          <w:lang w:val="en-US"/>
        </w:rPr>
        <w:t xml:space="preserve">retained </w:t>
      </w:r>
      <w:r w:rsidR="00EF7A16" w:rsidRPr="003125D5">
        <w:rPr>
          <w:rFonts w:ascii="Times New Roman" w:hAnsi="Times New Roman"/>
          <w:color w:val="000000" w:themeColor="text1"/>
          <w:sz w:val="24"/>
          <w:szCs w:val="24"/>
          <w:lang w:val="en-US"/>
        </w:rPr>
        <w:t>after</w:t>
      </w:r>
      <w:r w:rsidR="002F7B45" w:rsidRPr="003125D5">
        <w:rPr>
          <w:rFonts w:ascii="Times New Roman" w:hAnsi="Times New Roman"/>
          <w:color w:val="000000" w:themeColor="text1"/>
          <w:sz w:val="24"/>
          <w:szCs w:val="24"/>
          <w:lang w:val="en-US"/>
        </w:rPr>
        <w:t xml:space="preserve"> this quality control step</w:t>
      </w:r>
      <w:r w:rsidR="00AB5AEC" w:rsidRPr="003125D5">
        <w:rPr>
          <w:rFonts w:ascii="Times New Roman" w:hAnsi="Times New Roman"/>
          <w:color w:val="000000" w:themeColor="text1"/>
          <w:sz w:val="24"/>
          <w:szCs w:val="24"/>
          <w:lang w:val="en-US"/>
        </w:rPr>
        <w:t xml:space="preserve"> (</w:t>
      </w:r>
      <w:r w:rsidR="00B36F31" w:rsidRPr="003125D5">
        <w:rPr>
          <w:rFonts w:ascii="Times New Roman" w:hAnsi="Times New Roman"/>
          <w:b/>
          <w:color w:val="000000" w:themeColor="text1"/>
          <w:sz w:val="24"/>
          <w:szCs w:val="24"/>
          <w:lang w:val="en-US"/>
        </w:rPr>
        <w:t>S</w:t>
      </w:r>
      <w:r w:rsidR="00BE1EF0" w:rsidRPr="003125D5">
        <w:rPr>
          <w:rFonts w:ascii="Times New Roman" w:hAnsi="Times New Roman"/>
          <w:b/>
          <w:color w:val="000000" w:themeColor="text1"/>
          <w:sz w:val="24"/>
          <w:szCs w:val="24"/>
          <w:lang w:val="en-US"/>
        </w:rPr>
        <w:t xml:space="preserve">upplemental Table </w:t>
      </w:r>
      <w:r w:rsidR="00B36F31" w:rsidRPr="003125D5">
        <w:rPr>
          <w:rFonts w:ascii="Times New Roman" w:hAnsi="Times New Roman"/>
          <w:b/>
          <w:color w:val="000000" w:themeColor="text1"/>
          <w:sz w:val="24"/>
          <w:szCs w:val="24"/>
          <w:lang w:val="en-US"/>
        </w:rPr>
        <w:t>1</w:t>
      </w:r>
      <w:r w:rsidR="00AB5AEC" w:rsidRPr="003125D5">
        <w:rPr>
          <w:rFonts w:ascii="Times New Roman" w:hAnsi="Times New Roman"/>
          <w:color w:val="000000" w:themeColor="text1"/>
          <w:sz w:val="24"/>
          <w:szCs w:val="24"/>
          <w:lang w:val="en-US"/>
        </w:rPr>
        <w:t>)</w:t>
      </w:r>
      <w:r w:rsidR="00042B05" w:rsidRPr="003125D5">
        <w:rPr>
          <w:rFonts w:ascii="Times New Roman" w:hAnsi="Times New Roman"/>
          <w:color w:val="000000" w:themeColor="text1"/>
          <w:sz w:val="24"/>
          <w:szCs w:val="24"/>
          <w:lang w:val="en-US"/>
        </w:rPr>
        <w:t xml:space="preserve">. </w:t>
      </w:r>
      <w:r w:rsidR="00B37C25" w:rsidRPr="003125D5">
        <w:rPr>
          <w:rFonts w:ascii="Times New Roman" w:hAnsi="Times New Roman"/>
          <w:color w:val="000000" w:themeColor="text1"/>
          <w:sz w:val="24"/>
          <w:szCs w:val="24"/>
          <w:lang w:val="en-US"/>
        </w:rPr>
        <w:t>L</w:t>
      </w:r>
      <w:r w:rsidR="00255B19" w:rsidRPr="003125D5">
        <w:rPr>
          <w:rFonts w:ascii="Times New Roman" w:hAnsi="Times New Roman"/>
          <w:color w:val="000000" w:themeColor="text1"/>
          <w:sz w:val="24"/>
          <w:szCs w:val="24"/>
          <w:lang w:val="en-US"/>
        </w:rPr>
        <w:t>inkage disequilibrium</w:t>
      </w:r>
      <w:r w:rsidR="00B37C25" w:rsidRPr="003125D5">
        <w:rPr>
          <w:rFonts w:ascii="Times New Roman" w:hAnsi="Times New Roman"/>
          <w:color w:val="000000" w:themeColor="text1"/>
          <w:sz w:val="24"/>
          <w:szCs w:val="24"/>
          <w:lang w:val="en-US"/>
        </w:rPr>
        <w:t xml:space="preserve"> </w:t>
      </w:r>
      <w:r w:rsidR="0006175D" w:rsidRPr="003125D5">
        <w:rPr>
          <w:rFonts w:ascii="Times New Roman" w:hAnsi="Times New Roman"/>
          <w:color w:val="000000" w:themeColor="text1"/>
          <w:sz w:val="24"/>
          <w:szCs w:val="24"/>
          <w:lang w:val="en-US"/>
        </w:rPr>
        <w:t xml:space="preserve">plots </w:t>
      </w:r>
      <w:r w:rsidR="008A36C7" w:rsidRPr="003125D5">
        <w:rPr>
          <w:rFonts w:ascii="Times New Roman" w:hAnsi="Times New Roman"/>
          <w:color w:val="000000" w:themeColor="text1"/>
          <w:sz w:val="24"/>
          <w:szCs w:val="24"/>
          <w:lang w:val="en-US"/>
        </w:rPr>
        <w:t>in</w:t>
      </w:r>
      <w:r w:rsidR="0006175D" w:rsidRPr="003125D5">
        <w:rPr>
          <w:rFonts w:ascii="Times New Roman" w:hAnsi="Times New Roman"/>
          <w:color w:val="000000" w:themeColor="text1"/>
          <w:sz w:val="24"/>
          <w:szCs w:val="24"/>
          <w:lang w:val="en-US"/>
        </w:rPr>
        <w:t xml:space="preserve"> mothers and </w:t>
      </w:r>
      <w:r w:rsidR="00623ECC" w:rsidRPr="003125D5">
        <w:rPr>
          <w:rFonts w:ascii="Times New Roman" w:hAnsi="Times New Roman"/>
          <w:color w:val="000000" w:themeColor="text1"/>
          <w:sz w:val="24"/>
          <w:szCs w:val="24"/>
          <w:lang w:val="en-US"/>
        </w:rPr>
        <w:t>offspring</w:t>
      </w:r>
      <w:r w:rsidR="0006175D" w:rsidRPr="003125D5">
        <w:rPr>
          <w:rFonts w:ascii="Times New Roman" w:hAnsi="Times New Roman"/>
          <w:color w:val="000000" w:themeColor="text1"/>
          <w:sz w:val="24"/>
          <w:szCs w:val="24"/>
          <w:lang w:val="en-US"/>
        </w:rPr>
        <w:t xml:space="preserve"> </w:t>
      </w:r>
      <w:r w:rsidR="00255B19" w:rsidRPr="003125D5">
        <w:rPr>
          <w:rFonts w:ascii="Times New Roman" w:hAnsi="Times New Roman"/>
          <w:color w:val="000000" w:themeColor="text1"/>
          <w:sz w:val="24"/>
          <w:szCs w:val="24"/>
          <w:lang w:val="en-US"/>
        </w:rPr>
        <w:t xml:space="preserve">are shown </w:t>
      </w:r>
      <w:r w:rsidR="00EF7A16" w:rsidRPr="003125D5">
        <w:rPr>
          <w:rFonts w:ascii="Times New Roman" w:hAnsi="Times New Roman"/>
          <w:color w:val="000000" w:themeColor="text1"/>
          <w:sz w:val="24"/>
          <w:szCs w:val="24"/>
          <w:lang w:val="en-US"/>
        </w:rPr>
        <w:t>in</w:t>
      </w:r>
      <w:r w:rsidR="00255B19" w:rsidRPr="003125D5">
        <w:rPr>
          <w:rFonts w:ascii="Times New Roman" w:hAnsi="Times New Roman"/>
          <w:color w:val="000000" w:themeColor="text1"/>
          <w:sz w:val="24"/>
          <w:szCs w:val="24"/>
          <w:lang w:val="en-US"/>
        </w:rPr>
        <w:t xml:space="preserve"> </w:t>
      </w:r>
      <w:r w:rsidR="0006175D" w:rsidRPr="003125D5">
        <w:rPr>
          <w:rFonts w:ascii="Times New Roman" w:hAnsi="Times New Roman"/>
          <w:b/>
          <w:color w:val="000000" w:themeColor="text1"/>
          <w:sz w:val="24"/>
          <w:szCs w:val="24"/>
          <w:lang w:val="en-US"/>
        </w:rPr>
        <w:t>S</w:t>
      </w:r>
      <w:r w:rsidR="00BE1EF0" w:rsidRPr="003125D5">
        <w:rPr>
          <w:rFonts w:ascii="Times New Roman" w:hAnsi="Times New Roman"/>
          <w:b/>
          <w:color w:val="000000" w:themeColor="text1"/>
          <w:sz w:val="24"/>
          <w:szCs w:val="24"/>
          <w:lang w:val="en-US"/>
        </w:rPr>
        <w:t xml:space="preserve">upplemental Figures </w:t>
      </w:r>
      <w:r w:rsidR="00EB1E06" w:rsidRPr="003125D5">
        <w:rPr>
          <w:rFonts w:ascii="Times New Roman" w:hAnsi="Times New Roman"/>
          <w:b/>
          <w:color w:val="000000" w:themeColor="text1"/>
          <w:sz w:val="24"/>
          <w:szCs w:val="24"/>
          <w:lang w:val="en-US"/>
        </w:rPr>
        <w:t>3</w:t>
      </w:r>
      <w:r w:rsidR="00B36F31" w:rsidRPr="003125D5">
        <w:rPr>
          <w:rFonts w:ascii="Times New Roman" w:hAnsi="Times New Roman"/>
          <w:b/>
          <w:color w:val="000000" w:themeColor="text1"/>
          <w:sz w:val="24"/>
          <w:szCs w:val="24"/>
          <w:lang w:val="en-US"/>
        </w:rPr>
        <w:t xml:space="preserve"> </w:t>
      </w:r>
      <w:r w:rsidR="00B36F31" w:rsidRPr="003125D5">
        <w:rPr>
          <w:rFonts w:ascii="Times New Roman" w:hAnsi="Times New Roman"/>
          <w:color w:val="000000" w:themeColor="text1"/>
          <w:sz w:val="24"/>
          <w:szCs w:val="24"/>
          <w:lang w:val="en-US"/>
        </w:rPr>
        <w:t>and</w:t>
      </w:r>
      <w:r w:rsidR="00B36F31" w:rsidRPr="003125D5">
        <w:rPr>
          <w:rFonts w:ascii="Times New Roman" w:hAnsi="Times New Roman"/>
          <w:b/>
          <w:color w:val="000000" w:themeColor="text1"/>
          <w:sz w:val="24"/>
          <w:szCs w:val="24"/>
          <w:lang w:val="en-US"/>
        </w:rPr>
        <w:t xml:space="preserve"> </w:t>
      </w:r>
      <w:r w:rsidR="00EB1E06" w:rsidRPr="003125D5">
        <w:rPr>
          <w:rFonts w:ascii="Times New Roman" w:hAnsi="Times New Roman"/>
          <w:b/>
          <w:color w:val="000000" w:themeColor="text1"/>
          <w:sz w:val="24"/>
          <w:szCs w:val="24"/>
          <w:lang w:val="en-US"/>
        </w:rPr>
        <w:t>4</w:t>
      </w:r>
      <w:r w:rsidR="00255B19" w:rsidRPr="003125D5">
        <w:rPr>
          <w:rFonts w:ascii="Times New Roman" w:hAnsi="Times New Roman"/>
          <w:color w:val="000000" w:themeColor="text1"/>
          <w:sz w:val="24"/>
          <w:szCs w:val="24"/>
          <w:lang w:val="en-US"/>
        </w:rPr>
        <w:t>, respectively</w:t>
      </w:r>
      <w:r w:rsidR="00C30D73" w:rsidRPr="003125D5">
        <w:rPr>
          <w:rFonts w:ascii="Times New Roman" w:hAnsi="Times New Roman"/>
          <w:color w:val="000000" w:themeColor="text1"/>
          <w:sz w:val="24"/>
          <w:szCs w:val="24"/>
          <w:lang w:val="en-US"/>
        </w:rPr>
        <w:t xml:space="preserve">. </w:t>
      </w:r>
      <w:r w:rsidR="00B37C25" w:rsidRPr="003125D5">
        <w:rPr>
          <w:rFonts w:ascii="Times New Roman" w:hAnsi="Times New Roman"/>
          <w:color w:val="000000" w:themeColor="text1"/>
          <w:sz w:val="24"/>
          <w:szCs w:val="24"/>
          <w:lang w:val="en-US"/>
        </w:rPr>
        <w:t>Becau</w:t>
      </w:r>
      <w:r w:rsidR="000B5EE3" w:rsidRPr="003125D5">
        <w:rPr>
          <w:rFonts w:ascii="Times New Roman" w:hAnsi="Times New Roman"/>
          <w:color w:val="000000" w:themeColor="text1"/>
          <w:sz w:val="24"/>
          <w:szCs w:val="24"/>
          <w:lang w:val="en-US"/>
        </w:rPr>
        <w:t>se high linkage disequilibrium</w:t>
      </w:r>
      <w:r w:rsidR="00B37C25" w:rsidRPr="003125D5">
        <w:rPr>
          <w:rFonts w:ascii="Times New Roman" w:hAnsi="Times New Roman"/>
          <w:color w:val="000000" w:themeColor="text1"/>
          <w:sz w:val="24"/>
          <w:szCs w:val="24"/>
          <w:lang w:val="en-US"/>
        </w:rPr>
        <w:t xml:space="preserve"> was observed between variants, w</w:t>
      </w:r>
      <w:r w:rsidR="000E4C7F" w:rsidRPr="003125D5">
        <w:rPr>
          <w:rFonts w:ascii="Times New Roman" w:hAnsi="Times New Roman"/>
          <w:color w:val="000000" w:themeColor="text1"/>
          <w:sz w:val="24"/>
          <w:szCs w:val="24"/>
          <w:lang w:val="en-US"/>
        </w:rPr>
        <w:t>e</w:t>
      </w:r>
      <w:r w:rsidR="00E07230" w:rsidRPr="003125D5">
        <w:rPr>
          <w:rFonts w:ascii="Times New Roman" w:hAnsi="Times New Roman"/>
          <w:color w:val="000000" w:themeColor="text1"/>
          <w:sz w:val="24"/>
          <w:szCs w:val="24"/>
          <w:lang w:val="en-US"/>
        </w:rPr>
        <w:t xml:space="preserve"> then</w:t>
      </w:r>
      <w:r w:rsidR="000E4C7F" w:rsidRPr="003125D5">
        <w:rPr>
          <w:rFonts w:ascii="Times New Roman" w:hAnsi="Times New Roman"/>
          <w:color w:val="000000" w:themeColor="text1"/>
          <w:sz w:val="24"/>
          <w:szCs w:val="24"/>
          <w:lang w:val="en-US"/>
        </w:rPr>
        <w:t xml:space="preserve"> used a tagging-</w:t>
      </w:r>
      <w:r w:rsidR="00252A40" w:rsidRPr="003125D5">
        <w:rPr>
          <w:rFonts w:ascii="Times New Roman" w:hAnsi="Times New Roman"/>
          <w:color w:val="000000" w:themeColor="text1"/>
          <w:sz w:val="24"/>
          <w:szCs w:val="24"/>
          <w:lang w:val="en-US"/>
        </w:rPr>
        <w:t xml:space="preserve">SNP approach </w:t>
      </w:r>
      <w:r w:rsidR="00EF7A16" w:rsidRPr="003125D5">
        <w:rPr>
          <w:rFonts w:ascii="Times New Roman" w:hAnsi="Times New Roman"/>
          <w:color w:val="000000" w:themeColor="text1"/>
          <w:sz w:val="24"/>
          <w:szCs w:val="24"/>
          <w:lang w:val="en-US"/>
        </w:rPr>
        <w:t>with</w:t>
      </w:r>
      <w:r w:rsidR="00252A40" w:rsidRPr="003125D5">
        <w:rPr>
          <w:rFonts w:ascii="Times New Roman" w:hAnsi="Times New Roman"/>
          <w:color w:val="000000" w:themeColor="text1"/>
          <w:sz w:val="24"/>
          <w:szCs w:val="24"/>
          <w:lang w:val="en-US"/>
        </w:rPr>
        <w:t xml:space="preserve"> </w:t>
      </w:r>
      <w:r w:rsidR="00B573C8" w:rsidRPr="003125D5">
        <w:rPr>
          <w:rFonts w:ascii="Times New Roman" w:hAnsi="Times New Roman"/>
          <w:color w:val="000000" w:themeColor="text1"/>
          <w:sz w:val="24"/>
          <w:szCs w:val="24"/>
          <w:lang w:val="en-US"/>
        </w:rPr>
        <w:t>Haplov</w:t>
      </w:r>
      <w:r w:rsidR="00252A40" w:rsidRPr="003125D5">
        <w:rPr>
          <w:rFonts w:ascii="Times New Roman" w:hAnsi="Times New Roman"/>
          <w:color w:val="000000" w:themeColor="text1"/>
          <w:sz w:val="24"/>
          <w:szCs w:val="24"/>
          <w:lang w:val="en-US"/>
        </w:rPr>
        <w:t>iew software v4.2 (</w:t>
      </w:r>
      <w:r w:rsidR="00B573C8" w:rsidRPr="003125D5">
        <w:rPr>
          <w:rFonts w:ascii="Times New Roman" w:hAnsi="Times New Roman"/>
          <w:color w:val="000000" w:themeColor="text1"/>
          <w:sz w:val="24"/>
          <w:szCs w:val="24"/>
          <w:lang w:val="en-US"/>
        </w:rPr>
        <w:t xml:space="preserve">Broad Institute of MIT and </w:t>
      </w:r>
      <w:r w:rsidR="00DC7BC0" w:rsidRPr="003125D5">
        <w:rPr>
          <w:rFonts w:ascii="Times New Roman" w:hAnsi="Times New Roman"/>
          <w:color w:val="000000" w:themeColor="text1"/>
          <w:sz w:val="24"/>
          <w:szCs w:val="24"/>
          <w:lang w:val="en-US"/>
        </w:rPr>
        <w:t xml:space="preserve">University of </w:t>
      </w:r>
      <w:r w:rsidR="00B573C8" w:rsidRPr="003125D5">
        <w:rPr>
          <w:rFonts w:ascii="Times New Roman" w:hAnsi="Times New Roman"/>
          <w:color w:val="000000" w:themeColor="text1"/>
          <w:sz w:val="24"/>
          <w:szCs w:val="24"/>
          <w:lang w:val="en-US"/>
        </w:rPr>
        <w:t>Harvard, Boston, MA</w:t>
      </w:r>
      <w:r w:rsidR="00EE22EE" w:rsidRPr="003125D5">
        <w:rPr>
          <w:rFonts w:ascii="Times New Roman" w:hAnsi="Times New Roman"/>
          <w:color w:val="000000" w:themeColor="text1"/>
          <w:sz w:val="24"/>
          <w:szCs w:val="24"/>
          <w:lang w:val="en-US"/>
        </w:rPr>
        <w:t>, USA</w:t>
      </w:r>
      <w:r w:rsidR="00252A40" w:rsidRPr="003125D5">
        <w:rPr>
          <w:rFonts w:ascii="Times New Roman" w:hAnsi="Times New Roman"/>
          <w:color w:val="000000" w:themeColor="text1"/>
          <w:sz w:val="24"/>
          <w:szCs w:val="24"/>
          <w:lang w:val="en-US"/>
        </w:rPr>
        <w:t>)</w:t>
      </w:r>
      <w:r w:rsidR="000B5EE3" w:rsidRPr="003125D5">
        <w:rPr>
          <w:rFonts w:ascii="Times New Roman" w:hAnsi="Times New Roman"/>
          <w:color w:val="000000" w:themeColor="text1"/>
          <w:sz w:val="24"/>
          <w:szCs w:val="24"/>
          <w:lang w:val="en-US"/>
        </w:rPr>
        <w:t xml:space="preserve">. </w:t>
      </w:r>
      <w:r w:rsidR="006772CB" w:rsidRPr="003125D5">
        <w:rPr>
          <w:rFonts w:ascii="Times New Roman" w:hAnsi="Times New Roman"/>
          <w:color w:val="000000" w:themeColor="text1"/>
          <w:sz w:val="24"/>
          <w:szCs w:val="24"/>
          <w:lang w:val="en-US"/>
        </w:rPr>
        <w:t>Briefly, t</w:t>
      </w:r>
      <w:r w:rsidR="008B0AEE" w:rsidRPr="003125D5">
        <w:rPr>
          <w:rFonts w:ascii="Times New Roman" w:hAnsi="Times New Roman"/>
          <w:color w:val="000000" w:themeColor="text1"/>
          <w:sz w:val="24"/>
          <w:szCs w:val="24"/>
          <w:lang w:val="en-US"/>
        </w:rPr>
        <w:t>his method</w:t>
      </w:r>
      <w:r w:rsidR="000B5EE3" w:rsidRPr="003125D5">
        <w:rPr>
          <w:rFonts w:ascii="Times New Roman" w:hAnsi="Times New Roman"/>
          <w:color w:val="000000" w:themeColor="text1"/>
          <w:sz w:val="24"/>
          <w:szCs w:val="24"/>
          <w:lang w:val="en-US"/>
        </w:rPr>
        <w:t xml:space="preserve"> select</w:t>
      </w:r>
      <w:r w:rsidR="00D93351" w:rsidRPr="003125D5">
        <w:rPr>
          <w:rFonts w:ascii="Times New Roman" w:hAnsi="Times New Roman"/>
          <w:color w:val="000000" w:themeColor="text1"/>
          <w:sz w:val="24"/>
          <w:szCs w:val="24"/>
          <w:lang w:val="en-US"/>
        </w:rPr>
        <w:t xml:space="preserve">s </w:t>
      </w:r>
      <w:r w:rsidR="00B74796" w:rsidRPr="003125D5">
        <w:rPr>
          <w:rFonts w:ascii="Times New Roman" w:hAnsi="Times New Roman"/>
          <w:color w:val="000000" w:themeColor="text1"/>
          <w:sz w:val="24"/>
          <w:szCs w:val="24"/>
          <w:lang w:val="en-US"/>
        </w:rPr>
        <w:t xml:space="preserve">variants </w:t>
      </w:r>
      <w:r w:rsidR="000B5EE3" w:rsidRPr="003125D5">
        <w:rPr>
          <w:rFonts w:ascii="Times New Roman" w:hAnsi="Times New Roman"/>
          <w:color w:val="000000" w:themeColor="text1"/>
          <w:sz w:val="24"/>
          <w:szCs w:val="24"/>
          <w:lang w:val="en-US"/>
        </w:rPr>
        <w:t>that are</w:t>
      </w:r>
      <w:r w:rsidR="00252A40" w:rsidRPr="003125D5">
        <w:rPr>
          <w:rFonts w:ascii="Times New Roman" w:hAnsi="Times New Roman"/>
          <w:color w:val="000000" w:themeColor="text1"/>
          <w:sz w:val="24"/>
          <w:szCs w:val="24"/>
          <w:lang w:val="en-US"/>
        </w:rPr>
        <w:t xml:space="preserve"> </w:t>
      </w:r>
      <w:r w:rsidR="000B5EE3" w:rsidRPr="003125D5">
        <w:rPr>
          <w:rFonts w:ascii="Times New Roman" w:hAnsi="Times New Roman"/>
          <w:color w:val="000000" w:themeColor="text1"/>
          <w:sz w:val="24"/>
          <w:szCs w:val="24"/>
          <w:lang w:val="en-US"/>
        </w:rPr>
        <w:t xml:space="preserve">representative </w:t>
      </w:r>
      <w:r w:rsidR="008B0AEE" w:rsidRPr="003125D5">
        <w:rPr>
          <w:rFonts w:ascii="Times New Roman" w:hAnsi="Times New Roman"/>
          <w:color w:val="000000" w:themeColor="text1"/>
          <w:sz w:val="24"/>
          <w:szCs w:val="24"/>
          <w:lang w:val="en-US"/>
        </w:rPr>
        <w:t>of regions in high linkage disequilibrium, and allows examin</w:t>
      </w:r>
      <w:r w:rsidR="003D3F59" w:rsidRPr="003125D5">
        <w:rPr>
          <w:rFonts w:ascii="Times New Roman" w:hAnsi="Times New Roman"/>
          <w:color w:val="000000" w:themeColor="text1"/>
          <w:sz w:val="24"/>
          <w:szCs w:val="24"/>
          <w:lang w:val="en-US"/>
        </w:rPr>
        <w:t>ation of</w:t>
      </w:r>
      <w:r w:rsidR="008B0AEE" w:rsidRPr="003125D5">
        <w:rPr>
          <w:rFonts w:ascii="Times New Roman" w:hAnsi="Times New Roman"/>
          <w:color w:val="000000" w:themeColor="text1"/>
          <w:sz w:val="24"/>
          <w:szCs w:val="24"/>
          <w:lang w:val="en-US"/>
        </w:rPr>
        <w:t xml:space="preserve"> a smaller number of </w:t>
      </w:r>
      <w:r w:rsidR="00B74796" w:rsidRPr="003125D5">
        <w:rPr>
          <w:rFonts w:ascii="Times New Roman" w:hAnsi="Times New Roman"/>
          <w:color w:val="000000" w:themeColor="text1"/>
          <w:sz w:val="24"/>
          <w:szCs w:val="24"/>
          <w:lang w:val="en-US"/>
        </w:rPr>
        <w:t xml:space="preserve">variants </w:t>
      </w:r>
      <w:r w:rsidR="008B0AEE" w:rsidRPr="003125D5">
        <w:rPr>
          <w:rFonts w:ascii="Times New Roman" w:hAnsi="Times New Roman"/>
          <w:color w:val="000000" w:themeColor="text1"/>
          <w:sz w:val="24"/>
          <w:szCs w:val="24"/>
          <w:lang w:val="en-US"/>
        </w:rPr>
        <w:t>that are less likely to be inherited together</w:t>
      </w:r>
      <w:r w:rsidR="00366949" w:rsidRPr="003125D5">
        <w:rPr>
          <w:rFonts w:ascii="Times New Roman" w:hAnsi="Times New Roman"/>
          <w:color w:val="000000" w:themeColor="text1"/>
          <w:sz w:val="24"/>
          <w:szCs w:val="24"/>
          <w:lang w:val="en-US"/>
        </w:rPr>
        <w:t xml:space="preserve">. </w:t>
      </w:r>
      <w:r w:rsidR="00F85858" w:rsidRPr="003125D5">
        <w:rPr>
          <w:rFonts w:ascii="Times New Roman" w:hAnsi="Times New Roman"/>
          <w:color w:val="000000" w:themeColor="text1"/>
          <w:sz w:val="24"/>
          <w:szCs w:val="24"/>
          <w:lang w:val="en-US"/>
        </w:rPr>
        <w:lastRenderedPageBreak/>
        <w:t>Pairwise t</w:t>
      </w:r>
      <w:r w:rsidR="00812114" w:rsidRPr="003125D5">
        <w:rPr>
          <w:rFonts w:ascii="Times New Roman" w:hAnsi="Times New Roman"/>
          <w:color w:val="000000" w:themeColor="text1"/>
          <w:sz w:val="24"/>
          <w:szCs w:val="24"/>
          <w:lang w:val="en-US"/>
        </w:rPr>
        <w:t xml:space="preserve">agging-SNP selection was </w:t>
      </w:r>
      <w:r w:rsidR="0049710C" w:rsidRPr="003125D5">
        <w:rPr>
          <w:rFonts w:ascii="Times New Roman" w:hAnsi="Times New Roman"/>
          <w:color w:val="000000" w:themeColor="text1"/>
          <w:sz w:val="24"/>
          <w:szCs w:val="24"/>
          <w:lang w:val="en-US"/>
        </w:rPr>
        <w:t>performed</w:t>
      </w:r>
      <w:r w:rsidR="00F85858" w:rsidRPr="003125D5">
        <w:rPr>
          <w:rFonts w:ascii="Times New Roman" w:hAnsi="Times New Roman"/>
          <w:color w:val="000000" w:themeColor="text1"/>
          <w:sz w:val="24"/>
          <w:szCs w:val="24"/>
          <w:lang w:val="en-US"/>
        </w:rPr>
        <w:t xml:space="preserve"> </w:t>
      </w:r>
      <w:r w:rsidR="00812114" w:rsidRPr="003125D5">
        <w:rPr>
          <w:rFonts w:ascii="Times New Roman" w:hAnsi="Times New Roman"/>
          <w:color w:val="000000" w:themeColor="text1"/>
          <w:sz w:val="24"/>
          <w:szCs w:val="24"/>
          <w:lang w:val="en-US"/>
        </w:rPr>
        <w:t>based on r² using a threshold of ≥0.8</w:t>
      </w:r>
      <w:r w:rsidR="0049710C" w:rsidRPr="003125D5">
        <w:rPr>
          <w:rFonts w:ascii="Times New Roman" w:hAnsi="Times New Roman"/>
          <w:color w:val="000000" w:themeColor="text1"/>
          <w:sz w:val="24"/>
          <w:szCs w:val="24"/>
          <w:lang w:val="en-US"/>
        </w:rPr>
        <w:t>0</w:t>
      </w:r>
      <w:r w:rsidR="00812114" w:rsidRPr="003125D5">
        <w:rPr>
          <w:rFonts w:ascii="Times New Roman" w:hAnsi="Times New Roman"/>
          <w:color w:val="000000" w:themeColor="text1"/>
          <w:sz w:val="24"/>
          <w:szCs w:val="24"/>
          <w:lang w:val="en-US"/>
        </w:rPr>
        <w:t xml:space="preserve">. The 17 </w:t>
      </w:r>
      <w:r w:rsidR="00B74796" w:rsidRPr="003125D5">
        <w:rPr>
          <w:rFonts w:ascii="Times New Roman" w:hAnsi="Times New Roman"/>
          <w:color w:val="000000" w:themeColor="text1"/>
          <w:sz w:val="24"/>
          <w:szCs w:val="24"/>
          <w:lang w:val="en-US"/>
        </w:rPr>
        <w:t>variants</w:t>
      </w:r>
      <w:r w:rsidR="00812114" w:rsidRPr="003125D5">
        <w:rPr>
          <w:rFonts w:ascii="Times New Roman" w:hAnsi="Times New Roman"/>
          <w:color w:val="000000" w:themeColor="text1"/>
          <w:sz w:val="24"/>
          <w:szCs w:val="24"/>
          <w:lang w:val="en-US"/>
        </w:rPr>
        <w:t xml:space="preserve"> were tagged by 8 </w:t>
      </w:r>
      <w:r w:rsidR="00B74796" w:rsidRPr="003125D5">
        <w:rPr>
          <w:rFonts w:ascii="Times New Roman" w:hAnsi="Times New Roman"/>
          <w:color w:val="000000" w:themeColor="text1"/>
          <w:sz w:val="24"/>
          <w:szCs w:val="24"/>
          <w:lang w:val="en-US"/>
        </w:rPr>
        <w:t xml:space="preserve">variants </w:t>
      </w:r>
      <w:r w:rsidR="00812114" w:rsidRPr="003125D5">
        <w:rPr>
          <w:rFonts w:ascii="Times New Roman" w:hAnsi="Times New Roman"/>
          <w:color w:val="000000" w:themeColor="text1"/>
          <w:sz w:val="24"/>
          <w:szCs w:val="24"/>
          <w:lang w:val="en-US"/>
        </w:rPr>
        <w:t>as follows</w:t>
      </w:r>
      <w:r w:rsidR="00366949" w:rsidRPr="003125D5">
        <w:rPr>
          <w:rFonts w:ascii="Times New Roman" w:hAnsi="Times New Roman"/>
          <w:color w:val="000000" w:themeColor="text1"/>
          <w:sz w:val="24"/>
          <w:szCs w:val="24"/>
          <w:lang w:val="en-US"/>
        </w:rPr>
        <w:t xml:space="preserve">: </w:t>
      </w:r>
      <w:r w:rsidR="002D7554" w:rsidRPr="003125D5">
        <w:rPr>
          <w:rFonts w:ascii="Times New Roman" w:hAnsi="Times New Roman"/>
          <w:color w:val="000000" w:themeColor="text1"/>
          <w:sz w:val="24"/>
          <w:szCs w:val="24"/>
          <w:lang w:val="en-US"/>
        </w:rPr>
        <w:t>rs174546</w:t>
      </w:r>
      <w:r w:rsidR="00366949" w:rsidRPr="003125D5">
        <w:rPr>
          <w:rFonts w:ascii="Times New Roman" w:hAnsi="Times New Roman"/>
          <w:color w:val="000000" w:themeColor="text1"/>
          <w:sz w:val="24"/>
          <w:szCs w:val="24"/>
          <w:lang w:val="en-US"/>
        </w:rPr>
        <w:t xml:space="preserve"> on </w:t>
      </w:r>
      <w:r w:rsidR="00E8002C" w:rsidRPr="003125D5">
        <w:rPr>
          <w:rFonts w:ascii="Times New Roman" w:hAnsi="Times New Roman"/>
          <w:i/>
          <w:color w:val="000000" w:themeColor="text1"/>
          <w:sz w:val="24"/>
          <w:szCs w:val="24"/>
          <w:lang w:val="en-US"/>
        </w:rPr>
        <w:t>FADS1</w:t>
      </w:r>
      <w:r w:rsidR="002D7554" w:rsidRPr="003125D5">
        <w:rPr>
          <w:rFonts w:ascii="Times New Roman" w:hAnsi="Times New Roman"/>
          <w:color w:val="000000" w:themeColor="text1"/>
          <w:sz w:val="24"/>
          <w:szCs w:val="24"/>
          <w:lang w:val="en-US"/>
        </w:rPr>
        <w:t>, rs2727270, rs174593</w:t>
      </w:r>
      <w:r w:rsidR="00A67C0E" w:rsidRPr="003125D5">
        <w:rPr>
          <w:rFonts w:ascii="Times New Roman" w:hAnsi="Times New Roman"/>
          <w:color w:val="000000" w:themeColor="text1"/>
          <w:sz w:val="24"/>
          <w:szCs w:val="24"/>
          <w:lang w:val="en-US"/>
        </w:rPr>
        <w:t>, rs498793</w:t>
      </w:r>
      <w:r w:rsidR="000B5AFC" w:rsidRPr="003125D5">
        <w:rPr>
          <w:rFonts w:ascii="Times New Roman" w:hAnsi="Times New Roman"/>
          <w:color w:val="000000" w:themeColor="text1"/>
          <w:sz w:val="24"/>
          <w:szCs w:val="24"/>
          <w:lang w:val="en-US"/>
        </w:rPr>
        <w:t xml:space="preserve"> and rs17156506</w:t>
      </w:r>
      <w:r w:rsidR="00366949" w:rsidRPr="003125D5">
        <w:rPr>
          <w:rFonts w:ascii="Times New Roman" w:hAnsi="Times New Roman"/>
          <w:color w:val="000000" w:themeColor="text1"/>
          <w:sz w:val="24"/>
          <w:szCs w:val="24"/>
          <w:lang w:val="en-US"/>
        </w:rPr>
        <w:t xml:space="preserve"> on </w:t>
      </w:r>
      <w:r w:rsidR="00E8002C" w:rsidRPr="003125D5">
        <w:rPr>
          <w:rFonts w:ascii="Times New Roman" w:hAnsi="Times New Roman"/>
          <w:i/>
          <w:color w:val="000000" w:themeColor="text1"/>
          <w:sz w:val="24"/>
          <w:szCs w:val="24"/>
          <w:lang w:val="en-US"/>
        </w:rPr>
        <w:t>FADS2</w:t>
      </w:r>
      <w:r w:rsidR="00366949" w:rsidRPr="003125D5">
        <w:rPr>
          <w:rFonts w:ascii="Times New Roman" w:hAnsi="Times New Roman"/>
          <w:color w:val="000000" w:themeColor="text1"/>
          <w:sz w:val="24"/>
          <w:szCs w:val="24"/>
          <w:lang w:val="en-US"/>
        </w:rPr>
        <w:t xml:space="preserve">, </w:t>
      </w:r>
      <w:r w:rsidR="000E4C7F" w:rsidRPr="003125D5">
        <w:rPr>
          <w:rFonts w:ascii="Times New Roman" w:hAnsi="Times New Roman"/>
          <w:color w:val="000000" w:themeColor="text1"/>
          <w:sz w:val="24"/>
          <w:szCs w:val="24"/>
          <w:lang w:val="en-US"/>
        </w:rPr>
        <w:t>and rs174450, rs1000778</w:t>
      </w:r>
      <w:r w:rsidR="002D7554" w:rsidRPr="003125D5">
        <w:rPr>
          <w:rFonts w:ascii="Times New Roman" w:hAnsi="Times New Roman"/>
          <w:color w:val="000000" w:themeColor="text1"/>
          <w:sz w:val="24"/>
          <w:szCs w:val="24"/>
          <w:lang w:val="en-US"/>
        </w:rPr>
        <w:t xml:space="preserve"> </w:t>
      </w:r>
      <w:r w:rsidR="00341816" w:rsidRPr="003125D5">
        <w:rPr>
          <w:rFonts w:ascii="Times New Roman" w:hAnsi="Times New Roman"/>
          <w:color w:val="000000" w:themeColor="text1"/>
          <w:sz w:val="24"/>
          <w:szCs w:val="24"/>
          <w:lang w:val="en-US"/>
        </w:rPr>
        <w:t xml:space="preserve">and </w:t>
      </w:r>
      <w:r w:rsidR="002D7554" w:rsidRPr="003125D5">
        <w:rPr>
          <w:rFonts w:ascii="Times New Roman" w:hAnsi="Times New Roman"/>
          <w:color w:val="000000" w:themeColor="text1"/>
          <w:sz w:val="24"/>
          <w:szCs w:val="24"/>
          <w:lang w:val="en-US"/>
        </w:rPr>
        <w:t>rs174455</w:t>
      </w:r>
      <w:r w:rsidR="00366949" w:rsidRPr="003125D5">
        <w:rPr>
          <w:rFonts w:ascii="Times New Roman" w:hAnsi="Times New Roman"/>
          <w:color w:val="000000" w:themeColor="text1"/>
          <w:sz w:val="24"/>
          <w:szCs w:val="24"/>
          <w:lang w:val="en-US"/>
        </w:rPr>
        <w:t xml:space="preserve"> on </w:t>
      </w:r>
      <w:r w:rsidR="00E8002C" w:rsidRPr="003125D5">
        <w:rPr>
          <w:rFonts w:ascii="Times New Roman" w:hAnsi="Times New Roman"/>
          <w:i/>
          <w:color w:val="000000" w:themeColor="text1"/>
          <w:sz w:val="24"/>
          <w:szCs w:val="24"/>
          <w:lang w:val="en-US"/>
        </w:rPr>
        <w:t>FADS3</w:t>
      </w:r>
      <w:r w:rsidR="00AB43AA" w:rsidRPr="003125D5">
        <w:rPr>
          <w:rFonts w:ascii="Times New Roman" w:hAnsi="Times New Roman"/>
          <w:color w:val="000000" w:themeColor="text1"/>
          <w:sz w:val="24"/>
          <w:szCs w:val="24"/>
          <w:lang w:val="en-US"/>
        </w:rPr>
        <w:t xml:space="preserve"> (</w:t>
      </w:r>
      <w:r w:rsidR="00C056ED" w:rsidRPr="003125D5">
        <w:rPr>
          <w:rFonts w:ascii="Times New Roman" w:hAnsi="Times New Roman"/>
          <w:color w:val="000000" w:themeColor="text1"/>
          <w:sz w:val="24"/>
          <w:szCs w:val="24"/>
          <w:lang w:val="en-US"/>
        </w:rPr>
        <w:t>S</w:t>
      </w:r>
      <w:r w:rsidR="00BE1EF0" w:rsidRPr="003125D5">
        <w:rPr>
          <w:rFonts w:ascii="Times New Roman" w:hAnsi="Times New Roman"/>
          <w:color w:val="000000" w:themeColor="text1"/>
          <w:sz w:val="24"/>
          <w:szCs w:val="24"/>
          <w:lang w:val="en-US"/>
        </w:rPr>
        <w:t xml:space="preserve">upplemental Table </w:t>
      </w:r>
      <w:r w:rsidR="00C056ED" w:rsidRPr="003125D5">
        <w:rPr>
          <w:rFonts w:ascii="Times New Roman" w:hAnsi="Times New Roman"/>
          <w:color w:val="000000" w:themeColor="text1"/>
          <w:sz w:val="24"/>
          <w:szCs w:val="24"/>
          <w:lang w:val="en-US"/>
        </w:rPr>
        <w:t>1</w:t>
      </w:r>
      <w:r w:rsidR="00AB43AA" w:rsidRPr="003125D5">
        <w:rPr>
          <w:rFonts w:ascii="Times New Roman" w:hAnsi="Times New Roman"/>
          <w:color w:val="000000" w:themeColor="text1"/>
          <w:sz w:val="24"/>
          <w:szCs w:val="24"/>
          <w:lang w:val="en-US"/>
        </w:rPr>
        <w:t>)</w:t>
      </w:r>
      <w:r w:rsidR="00341816" w:rsidRPr="003125D5">
        <w:rPr>
          <w:rFonts w:ascii="Times New Roman" w:hAnsi="Times New Roman"/>
          <w:color w:val="000000" w:themeColor="text1"/>
          <w:sz w:val="24"/>
          <w:szCs w:val="24"/>
          <w:lang w:val="en-US"/>
        </w:rPr>
        <w:t>.</w:t>
      </w:r>
    </w:p>
    <w:p w14:paraId="1579ADBF" w14:textId="05E9E057" w:rsidR="00E62A7E" w:rsidRPr="003125D5" w:rsidRDefault="004F3F00" w:rsidP="00E97B78">
      <w:pPr>
        <w:keepNext/>
        <w:spacing w:after="0" w:line="480" w:lineRule="auto"/>
        <w:jc w:val="both"/>
        <w:outlineLvl w:val="1"/>
        <w:rPr>
          <w:rFonts w:ascii="Times New Roman" w:hAnsi="Times New Roman"/>
          <w:i/>
          <w:color w:val="000000" w:themeColor="text1"/>
          <w:sz w:val="24"/>
          <w:szCs w:val="24"/>
          <w:lang w:val="en-US"/>
        </w:rPr>
      </w:pPr>
      <w:r w:rsidRPr="003125D5">
        <w:rPr>
          <w:rFonts w:ascii="Times New Roman" w:hAnsi="Times New Roman"/>
          <w:i/>
          <w:color w:val="000000" w:themeColor="text1"/>
          <w:sz w:val="24"/>
          <w:szCs w:val="24"/>
          <w:lang w:val="en-US"/>
        </w:rPr>
        <w:t>Gestation</w:t>
      </w:r>
      <w:r w:rsidR="00561372" w:rsidRPr="003125D5">
        <w:rPr>
          <w:rFonts w:ascii="Times New Roman" w:hAnsi="Times New Roman"/>
          <w:i/>
          <w:color w:val="000000" w:themeColor="text1"/>
          <w:sz w:val="24"/>
          <w:szCs w:val="24"/>
          <w:lang w:val="en-US"/>
        </w:rPr>
        <w:t xml:space="preserve"> duration</w:t>
      </w:r>
      <w:r w:rsidR="009D7962" w:rsidRPr="003125D5">
        <w:rPr>
          <w:rFonts w:ascii="Times New Roman" w:hAnsi="Times New Roman"/>
          <w:i/>
          <w:color w:val="000000" w:themeColor="text1"/>
          <w:sz w:val="24"/>
          <w:szCs w:val="24"/>
          <w:lang w:val="en-US"/>
        </w:rPr>
        <w:t xml:space="preserve"> and anthropomet</w:t>
      </w:r>
      <w:r w:rsidR="002A7054" w:rsidRPr="003125D5">
        <w:rPr>
          <w:rFonts w:ascii="Times New Roman" w:hAnsi="Times New Roman"/>
          <w:i/>
          <w:color w:val="000000" w:themeColor="text1"/>
          <w:sz w:val="24"/>
          <w:szCs w:val="24"/>
          <w:lang w:val="en-US"/>
        </w:rPr>
        <w:t>ric measurement</w:t>
      </w:r>
      <w:r w:rsidR="00A97798" w:rsidRPr="003125D5">
        <w:rPr>
          <w:rFonts w:ascii="Times New Roman" w:hAnsi="Times New Roman"/>
          <w:i/>
          <w:color w:val="000000" w:themeColor="text1"/>
          <w:sz w:val="24"/>
          <w:szCs w:val="24"/>
          <w:lang w:val="en-US"/>
        </w:rPr>
        <w:t>s</w:t>
      </w:r>
      <w:r w:rsidR="002A7054" w:rsidRPr="003125D5">
        <w:rPr>
          <w:rFonts w:ascii="Times New Roman" w:hAnsi="Times New Roman"/>
          <w:i/>
          <w:color w:val="000000" w:themeColor="text1"/>
          <w:sz w:val="24"/>
          <w:szCs w:val="24"/>
          <w:lang w:val="en-US"/>
        </w:rPr>
        <w:t xml:space="preserve"> at birth</w:t>
      </w:r>
    </w:p>
    <w:p w14:paraId="5B20F10F" w14:textId="03CCB732" w:rsidR="00B222A1" w:rsidRPr="003125D5" w:rsidRDefault="001C2290" w:rsidP="00E97B7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Gestational age </w:t>
      </w:r>
      <w:r w:rsidR="00AB388A" w:rsidRPr="003125D5">
        <w:rPr>
          <w:rFonts w:ascii="Times New Roman" w:hAnsi="Times New Roman"/>
          <w:color w:val="000000" w:themeColor="text1"/>
          <w:sz w:val="24"/>
          <w:szCs w:val="24"/>
          <w:lang w:val="en-US"/>
        </w:rPr>
        <w:t xml:space="preserve">and date of conception </w:t>
      </w:r>
      <w:r w:rsidRPr="003125D5">
        <w:rPr>
          <w:rFonts w:ascii="Times New Roman" w:hAnsi="Times New Roman"/>
          <w:color w:val="000000" w:themeColor="text1"/>
          <w:sz w:val="24"/>
          <w:szCs w:val="24"/>
          <w:lang w:val="en-US"/>
        </w:rPr>
        <w:t>w</w:t>
      </w:r>
      <w:r w:rsidR="00AB388A" w:rsidRPr="003125D5">
        <w:rPr>
          <w:rFonts w:ascii="Times New Roman" w:hAnsi="Times New Roman"/>
          <w:color w:val="000000" w:themeColor="text1"/>
          <w:sz w:val="24"/>
          <w:szCs w:val="24"/>
          <w:lang w:val="en-US"/>
        </w:rPr>
        <w:t>ere</w:t>
      </w:r>
      <w:r w:rsidRPr="003125D5">
        <w:rPr>
          <w:rFonts w:ascii="Times New Roman" w:hAnsi="Times New Roman"/>
          <w:color w:val="000000" w:themeColor="text1"/>
          <w:sz w:val="24"/>
          <w:szCs w:val="24"/>
          <w:lang w:val="en-US"/>
        </w:rPr>
        <w:t xml:space="preserve"> estimated by ultrasonography when women attended their first dating scan during the first trimester of pregnancy</w:t>
      </w:r>
      <w:r w:rsidR="000A2C4A" w:rsidRPr="003125D5">
        <w:rPr>
          <w:rFonts w:ascii="Times New Roman" w:hAnsi="Times New Roman"/>
          <w:color w:val="000000" w:themeColor="text1"/>
          <w:sz w:val="24"/>
          <w:szCs w:val="24"/>
          <w:lang w:val="en-US"/>
        </w:rPr>
        <w:t xml:space="preserve"> (mean </w:t>
      </w:r>
      <w:r w:rsidR="00A864B5" w:rsidRPr="003125D5">
        <w:rPr>
          <w:rFonts w:ascii="Times New Roman" w:hAnsi="Times New Roman"/>
          <w:color w:val="000000" w:themeColor="text1"/>
          <w:sz w:val="24"/>
          <w:szCs w:val="24"/>
          <w:lang w:val="en-US"/>
        </w:rPr>
        <w:t xml:space="preserve">gestational </w:t>
      </w:r>
      <w:r w:rsidR="000A2C4A" w:rsidRPr="003125D5">
        <w:rPr>
          <w:rFonts w:ascii="Times New Roman" w:hAnsi="Times New Roman"/>
          <w:color w:val="000000" w:themeColor="text1"/>
          <w:sz w:val="24"/>
          <w:szCs w:val="24"/>
          <w:lang w:val="en-US"/>
        </w:rPr>
        <w:t>age ± SD: 11.7 ± 1.7 weeks, range:</w:t>
      </w:r>
      <w:r w:rsidR="008A0418" w:rsidRPr="003125D5">
        <w:rPr>
          <w:rFonts w:ascii="Times New Roman" w:hAnsi="Times New Roman"/>
          <w:color w:val="000000" w:themeColor="text1"/>
          <w:sz w:val="24"/>
          <w:szCs w:val="24"/>
          <w:lang w:val="en-US"/>
        </w:rPr>
        <w:t xml:space="preserve"> 6.6</w:t>
      </w:r>
      <w:r w:rsidR="000A2C4A" w:rsidRPr="003125D5">
        <w:rPr>
          <w:rFonts w:ascii="Times New Roman" w:hAnsi="Times New Roman"/>
          <w:color w:val="000000" w:themeColor="text1"/>
          <w:sz w:val="24"/>
          <w:szCs w:val="24"/>
          <w:lang w:val="en-US"/>
        </w:rPr>
        <w:t>-17.0)</w:t>
      </w:r>
      <w:r w:rsidRPr="003125D5">
        <w:rPr>
          <w:rFonts w:ascii="Times New Roman" w:hAnsi="Times New Roman"/>
          <w:color w:val="000000" w:themeColor="text1"/>
          <w:sz w:val="24"/>
          <w:szCs w:val="24"/>
          <w:lang w:val="en-US"/>
        </w:rPr>
        <w:t xml:space="preserve">. </w:t>
      </w:r>
      <w:r w:rsidR="004F3F00" w:rsidRPr="003125D5">
        <w:rPr>
          <w:rFonts w:ascii="Times New Roman" w:hAnsi="Times New Roman"/>
          <w:color w:val="000000" w:themeColor="text1"/>
          <w:sz w:val="24"/>
          <w:szCs w:val="24"/>
          <w:lang w:val="en-US"/>
        </w:rPr>
        <w:t>Gestation</w:t>
      </w:r>
      <w:r w:rsidR="00A97798" w:rsidRPr="003125D5">
        <w:rPr>
          <w:rFonts w:ascii="Times New Roman" w:hAnsi="Times New Roman"/>
          <w:color w:val="000000" w:themeColor="text1"/>
          <w:sz w:val="24"/>
          <w:szCs w:val="24"/>
          <w:lang w:val="en-US"/>
        </w:rPr>
        <w:t xml:space="preserve"> duration</w:t>
      </w:r>
      <w:r w:rsidRPr="003125D5">
        <w:rPr>
          <w:rFonts w:ascii="Times New Roman" w:hAnsi="Times New Roman"/>
          <w:color w:val="000000" w:themeColor="text1"/>
          <w:sz w:val="24"/>
          <w:szCs w:val="24"/>
          <w:lang w:val="en-US"/>
        </w:rPr>
        <w:t xml:space="preserve"> </w:t>
      </w:r>
      <w:r w:rsidR="00AB388A" w:rsidRPr="003125D5">
        <w:rPr>
          <w:rFonts w:ascii="Times New Roman" w:hAnsi="Times New Roman"/>
          <w:color w:val="000000" w:themeColor="text1"/>
          <w:sz w:val="24"/>
          <w:szCs w:val="24"/>
          <w:lang w:val="en-US"/>
        </w:rPr>
        <w:t>was derived from the estimated date</w:t>
      </w:r>
      <w:r w:rsidR="00512840" w:rsidRPr="003125D5">
        <w:rPr>
          <w:rFonts w:ascii="Times New Roman" w:hAnsi="Times New Roman"/>
          <w:color w:val="000000" w:themeColor="text1"/>
          <w:sz w:val="24"/>
          <w:szCs w:val="24"/>
          <w:lang w:val="en-US"/>
        </w:rPr>
        <w:t>s</w:t>
      </w:r>
      <w:r w:rsidR="00AB388A" w:rsidRPr="003125D5">
        <w:rPr>
          <w:rFonts w:ascii="Times New Roman" w:hAnsi="Times New Roman"/>
          <w:color w:val="000000" w:themeColor="text1"/>
          <w:sz w:val="24"/>
          <w:szCs w:val="24"/>
          <w:lang w:val="en-US"/>
        </w:rPr>
        <w:t xml:space="preserve"> of conception and of delivery</w:t>
      </w:r>
      <w:r w:rsidR="0067547F" w:rsidRPr="003125D5">
        <w:rPr>
          <w:rFonts w:ascii="Times New Roman" w:hAnsi="Times New Roman"/>
          <w:color w:val="000000" w:themeColor="text1"/>
          <w:sz w:val="24"/>
          <w:szCs w:val="24"/>
          <w:lang w:val="en-US"/>
        </w:rPr>
        <w:t>,</w:t>
      </w:r>
      <w:r w:rsidR="00512840" w:rsidRPr="003125D5">
        <w:rPr>
          <w:rFonts w:ascii="Times New Roman" w:hAnsi="Times New Roman"/>
          <w:color w:val="000000" w:themeColor="text1"/>
          <w:sz w:val="24"/>
          <w:szCs w:val="24"/>
          <w:lang w:val="en-US"/>
        </w:rPr>
        <w:t xml:space="preserve"> </w:t>
      </w:r>
      <w:r w:rsidR="00AB388A" w:rsidRPr="003125D5">
        <w:rPr>
          <w:rFonts w:ascii="Times New Roman" w:hAnsi="Times New Roman"/>
          <w:color w:val="000000" w:themeColor="text1"/>
          <w:sz w:val="24"/>
          <w:szCs w:val="24"/>
          <w:lang w:val="en-US"/>
        </w:rPr>
        <w:t xml:space="preserve">and </w:t>
      </w:r>
      <w:r w:rsidR="005027DA" w:rsidRPr="003125D5">
        <w:rPr>
          <w:rFonts w:ascii="Times New Roman" w:hAnsi="Times New Roman"/>
          <w:color w:val="000000" w:themeColor="text1"/>
          <w:sz w:val="24"/>
          <w:szCs w:val="24"/>
          <w:lang w:val="en-US"/>
        </w:rPr>
        <w:t xml:space="preserve">was </w:t>
      </w:r>
      <w:r w:rsidR="00AB388A" w:rsidRPr="003125D5">
        <w:rPr>
          <w:rFonts w:ascii="Times New Roman" w:hAnsi="Times New Roman"/>
          <w:color w:val="000000" w:themeColor="text1"/>
          <w:sz w:val="24"/>
          <w:szCs w:val="24"/>
          <w:lang w:val="en-US"/>
        </w:rPr>
        <w:t>reported in days.</w:t>
      </w:r>
      <w:r w:rsidR="00B222A1" w:rsidRPr="003125D5">
        <w:rPr>
          <w:rFonts w:ascii="Times New Roman" w:hAnsi="Times New Roman"/>
          <w:color w:val="000000" w:themeColor="text1"/>
          <w:sz w:val="24"/>
          <w:szCs w:val="24"/>
          <w:lang w:val="en-US"/>
        </w:rPr>
        <w:t xml:space="preserve"> </w:t>
      </w:r>
      <w:r w:rsidR="00512840" w:rsidRPr="003125D5">
        <w:rPr>
          <w:rFonts w:ascii="Times New Roman" w:hAnsi="Times New Roman"/>
          <w:color w:val="000000" w:themeColor="text1"/>
          <w:sz w:val="24"/>
          <w:szCs w:val="24"/>
          <w:lang w:val="en-US"/>
        </w:rPr>
        <w:t xml:space="preserve">The </w:t>
      </w:r>
      <w:r w:rsidR="00F106D5" w:rsidRPr="003125D5">
        <w:rPr>
          <w:rFonts w:ascii="Times New Roman" w:hAnsi="Times New Roman"/>
          <w:color w:val="000000" w:themeColor="text1"/>
          <w:sz w:val="24"/>
          <w:szCs w:val="24"/>
          <w:lang w:val="en-US"/>
        </w:rPr>
        <w:t>offspring</w:t>
      </w:r>
      <w:r w:rsidR="00093B1A" w:rsidRPr="003125D5">
        <w:rPr>
          <w:rFonts w:ascii="Times New Roman" w:hAnsi="Times New Roman"/>
          <w:color w:val="000000" w:themeColor="text1"/>
          <w:sz w:val="24"/>
          <w:szCs w:val="24"/>
          <w:lang w:val="en-US"/>
        </w:rPr>
        <w:t>’s a</w:t>
      </w:r>
      <w:r w:rsidR="00E403B6" w:rsidRPr="003125D5">
        <w:rPr>
          <w:rFonts w:ascii="Times New Roman" w:hAnsi="Times New Roman"/>
          <w:color w:val="000000" w:themeColor="text1"/>
          <w:sz w:val="24"/>
          <w:szCs w:val="24"/>
          <w:lang w:val="en-US"/>
        </w:rPr>
        <w:t xml:space="preserve">nthropometric </w:t>
      </w:r>
      <w:r w:rsidR="002A7054" w:rsidRPr="003125D5">
        <w:rPr>
          <w:rFonts w:ascii="Times New Roman" w:hAnsi="Times New Roman"/>
          <w:color w:val="000000" w:themeColor="text1"/>
          <w:sz w:val="24"/>
          <w:szCs w:val="24"/>
          <w:lang w:val="en-US"/>
        </w:rPr>
        <w:t>measures</w:t>
      </w:r>
      <w:r w:rsidR="00E403B6" w:rsidRPr="003125D5">
        <w:rPr>
          <w:rFonts w:ascii="Times New Roman" w:hAnsi="Times New Roman"/>
          <w:color w:val="000000" w:themeColor="text1"/>
          <w:sz w:val="24"/>
          <w:szCs w:val="24"/>
          <w:lang w:val="en-US"/>
        </w:rPr>
        <w:t xml:space="preserve"> were </w:t>
      </w:r>
      <w:r w:rsidR="00093B1A" w:rsidRPr="003125D5">
        <w:rPr>
          <w:rFonts w:ascii="Times New Roman" w:hAnsi="Times New Roman"/>
          <w:color w:val="000000" w:themeColor="text1"/>
          <w:sz w:val="24"/>
          <w:szCs w:val="24"/>
          <w:lang w:val="en-US"/>
        </w:rPr>
        <w:t>taken</w:t>
      </w:r>
      <w:r w:rsidR="00E403B6" w:rsidRPr="003125D5">
        <w:rPr>
          <w:rFonts w:ascii="Times New Roman" w:hAnsi="Times New Roman"/>
          <w:color w:val="000000" w:themeColor="text1"/>
          <w:sz w:val="24"/>
          <w:szCs w:val="24"/>
          <w:lang w:val="en-US"/>
        </w:rPr>
        <w:t xml:space="preserve"> </w:t>
      </w:r>
      <w:r w:rsidR="009D7AB5" w:rsidRPr="003125D5">
        <w:rPr>
          <w:rFonts w:ascii="Times New Roman" w:hAnsi="Times New Roman"/>
          <w:color w:val="000000" w:themeColor="text1"/>
          <w:sz w:val="24"/>
          <w:szCs w:val="24"/>
          <w:lang w:val="en-US"/>
        </w:rPr>
        <w:t xml:space="preserve">in duplicate </w:t>
      </w:r>
      <w:r w:rsidR="00E403B6" w:rsidRPr="003125D5">
        <w:rPr>
          <w:rFonts w:ascii="Times New Roman" w:hAnsi="Times New Roman"/>
          <w:color w:val="000000" w:themeColor="text1"/>
          <w:sz w:val="24"/>
          <w:szCs w:val="24"/>
          <w:lang w:val="en-US"/>
        </w:rPr>
        <w:t xml:space="preserve">by trained hospital staff within </w:t>
      </w:r>
      <w:r w:rsidR="00AF29FE" w:rsidRPr="003125D5">
        <w:rPr>
          <w:rFonts w:ascii="Times New Roman" w:hAnsi="Times New Roman"/>
          <w:color w:val="000000" w:themeColor="text1"/>
          <w:sz w:val="24"/>
          <w:szCs w:val="24"/>
          <w:lang w:val="en-US"/>
        </w:rPr>
        <w:t xml:space="preserve">a </w:t>
      </w:r>
      <w:r w:rsidR="00E403B6" w:rsidRPr="003125D5">
        <w:rPr>
          <w:rFonts w:ascii="Times New Roman" w:hAnsi="Times New Roman"/>
          <w:color w:val="000000" w:themeColor="text1"/>
          <w:sz w:val="24"/>
          <w:szCs w:val="24"/>
          <w:lang w:val="en-US"/>
        </w:rPr>
        <w:t xml:space="preserve">few hours </w:t>
      </w:r>
      <w:r w:rsidR="00AF29FE" w:rsidRPr="003125D5">
        <w:rPr>
          <w:rFonts w:ascii="Times New Roman" w:hAnsi="Times New Roman"/>
          <w:color w:val="000000" w:themeColor="text1"/>
          <w:sz w:val="24"/>
          <w:szCs w:val="24"/>
          <w:lang w:val="en-US"/>
        </w:rPr>
        <w:t>of</w:t>
      </w:r>
      <w:r w:rsidR="00E403B6" w:rsidRPr="003125D5">
        <w:rPr>
          <w:rFonts w:ascii="Times New Roman" w:hAnsi="Times New Roman"/>
          <w:color w:val="000000" w:themeColor="text1"/>
          <w:sz w:val="24"/>
          <w:szCs w:val="24"/>
          <w:lang w:val="en-US"/>
        </w:rPr>
        <w:t xml:space="preserve"> birth</w:t>
      </w:r>
      <w:r w:rsidR="009D7AB5" w:rsidRPr="003125D5">
        <w:rPr>
          <w:rFonts w:ascii="Times New Roman" w:hAnsi="Times New Roman"/>
          <w:color w:val="000000" w:themeColor="text1"/>
          <w:sz w:val="24"/>
          <w:szCs w:val="24"/>
          <w:lang w:val="en-US"/>
        </w:rPr>
        <w:t xml:space="preserve"> and then averaged</w:t>
      </w:r>
      <w:r w:rsidR="00093B1A" w:rsidRPr="003125D5">
        <w:rPr>
          <w:rFonts w:ascii="Times New Roman" w:hAnsi="Times New Roman"/>
          <w:color w:val="000000" w:themeColor="text1"/>
          <w:sz w:val="24"/>
          <w:szCs w:val="24"/>
          <w:lang w:val="en-US"/>
        </w:rPr>
        <w:t xml:space="preserve">. Weight was measured to the nearest 1 g using a calibrated mobile digital scale </w:t>
      </w:r>
      <w:r w:rsidR="00D93725" w:rsidRPr="003125D5">
        <w:rPr>
          <w:rFonts w:ascii="Times New Roman" w:hAnsi="Times New Roman"/>
          <w:color w:val="000000" w:themeColor="text1"/>
          <w:sz w:val="24"/>
          <w:szCs w:val="24"/>
          <w:lang w:val="en-US"/>
        </w:rPr>
        <w:t>(</w:t>
      </w:r>
      <w:r w:rsidR="00093B1A" w:rsidRPr="003125D5">
        <w:rPr>
          <w:rFonts w:ascii="Times New Roman" w:hAnsi="Times New Roman"/>
          <w:color w:val="000000" w:themeColor="text1"/>
          <w:sz w:val="24"/>
          <w:szCs w:val="24"/>
          <w:lang w:val="en-US"/>
        </w:rPr>
        <w:t>Seca</w:t>
      </w:r>
      <w:r w:rsidR="00D93725" w:rsidRPr="003125D5">
        <w:rPr>
          <w:rFonts w:ascii="Times New Roman" w:hAnsi="Times New Roman"/>
          <w:color w:val="000000" w:themeColor="text1"/>
          <w:sz w:val="24"/>
          <w:szCs w:val="24"/>
          <w:lang w:val="en-US"/>
        </w:rPr>
        <w:t xml:space="preserve"> 334, </w:t>
      </w:r>
      <w:r w:rsidR="00093B1A" w:rsidRPr="003125D5">
        <w:rPr>
          <w:rFonts w:ascii="Times New Roman" w:hAnsi="Times New Roman"/>
          <w:color w:val="000000" w:themeColor="text1"/>
          <w:sz w:val="24"/>
          <w:szCs w:val="24"/>
          <w:lang w:val="en-US"/>
        </w:rPr>
        <w:t xml:space="preserve">Seca GmBH &amp; Co Kg, Hamburg, Germany). Length was measured in </w:t>
      </w:r>
      <w:r w:rsidR="00AF29FE" w:rsidRPr="003125D5">
        <w:rPr>
          <w:rFonts w:ascii="Times New Roman" w:hAnsi="Times New Roman"/>
          <w:color w:val="000000" w:themeColor="text1"/>
          <w:sz w:val="24"/>
          <w:szCs w:val="24"/>
          <w:lang w:val="en-US"/>
        </w:rPr>
        <w:t xml:space="preserve">the </w:t>
      </w:r>
      <w:r w:rsidR="00093B1A" w:rsidRPr="003125D5">
        <w:rPr>
          <w:rFonts w:ascii="Times New Roman" w:hAnsi="Times New Roman"/>
          <w:color w:val="000000" w:themeColor="text1"/>
          <w:sz w:val="24"/>
          <w:szCs w:val="24"/>
          <w:lang w:val="en-US"/>
        </w:rPr>
        <w:t xml:space="preserve">recumbent position to the nearest 1 mm using a mobile infant mat </w:t>
      </w:r>
      <w:r w:rsidR="00D93725" w:rsidRPr="003125D5">
        <w:rPr>
          <w:rFonts w:ascii="Times New Roman" w:hAnsi="Times New Roman"/>
          <w:color w:val="000000" w:themeColor="text1"/>
          <w:sz w:val="24"/>
          <w:szCs w:val="24"/>
          <w:lang w:val="en-US"/>
        </w:rPr>
        <w:t>(Seca 210).</w:t>
      </w:r>
      <w:r w:rsidR="00B222A1" w:rsidRPr="003125D5">
        <w:rPr>
          <w:rFonts w:ascii="Times New Roman" w:hAnsi="Times New Roman"/>
          <w:color w:val="000000" w:themeColor="text1"/>
          <w:sz w:val="24"/>
          <w:szCs w:val="24"/>
          <w:lang w:val="en-US"/>
        </w:rPr>
        <w:t xml:space="preserve"> All </w:t>
      </w:r>
      <w:r w:rsidR="007918D3" w:rsidRPr="003125D5">
        <w:rPr>
          <w:rFonts w:ascii="Times New Roman" w:hAnsi="Times New Roman"/>
          <w:color w:val="000000" w:themeColor="text1"/>
          <w:sz w:val="24"/>
          <w:szCs w:val="24"/>
          <w:lang w:val="en-US"/>
        </w:rPr>
        <w:t xml:space="preserve">research </w:t>
      </w:r>
      <w:r w:rsidR="00B222A1" w:rsidRPr="003125D5">
        <w:rPr>
          <w:rFonts w:ascii="Times New Roman" w:hAnsi="Times New Roman"/>
          <w:color w:val="000000" w:themeColor="text1"/>
          <w:sz w:val="24"/>
          <w:szCs w:val="24"/>
          <w:lang w:val="en-US"/>
        </w:rPr>
        <w:t xml:space="preserve">staff were </w:t>
      </w:r>
      <w:r w:rsidR="00D93351" w:rsidRPr="003125D5">
        <w:rPr>
          <w:rFonts w:ascii="Times New Roman" w:hAnsi="Times New Roman"/>
          <w:color w:val="000000" w:themeColor="text1"/>
          <w:sz w:val="24"/>
          <w:szCs w:val="24"/>
          <w:lang w:val="en-US"/>
        </w:rPr>
        <w:t xml:space="preserve">unaware </w:t>
      </w:r>
      <w:r w:rsidR="00B222A1" w:rsidRPr="003125D5">
        <w:rPr>
          <w:rFonts w:ascii="Times New Roman" w:hAnsi="Times New Roman"/>
          <w:color w:val="000000" w:themeColor="text1"/>
          <w:sz w:val="24"/>
          <w:szCs w:val="24"/>
          <w:lang w:val="en-US"/>
        </w:rPr>
        <w:t xml:space="preserve">from the participants’ </w:t>
      </w:r>
      <w:r w:rsidR="0075730B" w:rsidRPr="003125D5">
        <w:rPr>
          <w:rFonts w:ascii="Times New Roman" w:hAnsi="Times New Roman"/>
          <w:i/>
          <w:color w:val="000000" w:themeColor="text1"/>
          <w:sz w:val="24"/>
          <w:szCs w:val="24"/>
          <w:lang w:val="en-US"/>
        </w:rPr>
        <w:t>FADS</w:t>
      </w:r>
      <w:r w:rsidR="00B222A1" w:rsidRPr="003125D5">
        <w:rPr>
          <w:rFonts w:ascii="Times New Roman" w:hAnsi="Times New Roman"/>
          <w:color w:val="000000" w:themeColor="text1"/>
          <w:sz w:val="24"/>
          <w:szCs w:val="24"/>
          <w:lang w:val="en-US"/>
        </w:rPr>
        <w:t xml:space="preserve"> genotype</w:t>
      </w:r>
      <w:r w:rsidR="0067547F" w:rsidRPr="003125D5">
        <w:rPr>
          <w:rFonts w:ascii="Times New Roman" w:hAnsi="Times New Roman"/>
          <w:color w:val="000000" w:themeColor="text1"/>
          <w:sz w:val="24"/>
          <w:szCs w:val="24"/>
          <w:lang w:val="en-US"/>
        </w:rPr>
        <w:t xml:space="preserve"> and </w:t>
      </w:r>
      <w:r w:rsidR="00836D40" w:rsidRPr="003125D5">
        <w:rPr>
          <w:rFonts w:ascii="Times New Roman" w:hAnsi="Times New Roman"/>
          <w:color w:val="000000" w:themeColor="text1"/>
          <w:sz w:val="24"/>
          <w:szCs w:val="24"/>
          <w:lang w:val="en-US"/>
        </w:rPr>
        <w:t xml:space="preserve">maternal </w:t>
      </w:r>
      <w:r w:rsidR="0067547F" w:rsidRPr="003125D5">
        <w:rPr>
          <w:rFonts w:ascii="Times New Roman" w:hAnsi="Times New Roman"/>
          <w:color w:val="000000" w:themeColor="text1"/>
          <w:sz w:val="24"/>
          <w:szCs w:val="24"/>
          <w:lang w:val="en-US"/>
        </w:rPr>
        <w:t xml:space="preserve">mid-pregnancy </w:t>
      </w:r>
      <w:r w:rsidR="0067547F" w:rsidRPr="003125D5">
        <w:rPr>
          <w:rFonts w:ascii="Times New Roman" w:hAnsi="Times New Roman"/>
          <w:color w:val="000000" w:themeColor="text1"/>
          <w:sz w:val="24"/>
          <w:szCs w:val="24"/>
          <w:lang w:val="en-US"/>
        </w:rPr>
        <w:lastRenderedPageBreak/>
        <w:t>PUFA status</w:t>
      </w:r>
      <w:r w:rsidR="00B222A1" w:rsidRPr="003125D5">
        <w:rPr>
          <w:rFonts w:ascii="Times New Roman" w:hAnsi="Times New Roman"/>
          <w:color w:val="000000" w:themeColor="text1"/>
          <w:sz w:val="24"/>
          <w:szCs w:val="24"/>
          <w:lang w:val="en-US"/>
        </w:rPr>
        <w:t>.</w:t>
      </w:r>
      <w:r w:rsidR="003D1603" w:rsidRPr="003125D5">
        <w:rPr>
          <w:rFonts w:ascii="Times New Roman" w:hAnsi="Times New Roman"/>
          <w:color w:val="000000" w:themeColor="text1"/>
          <w:sz w:val="24"/>
          <w:szCs w:val="24"/>
          <w:lang w:val="en-US"/>
        </w:rPr>
        <w:t xml:space="preserve"> </w:t>
      </w:r>
      <w:r w:rsidR="00A97798" w:rsidRPr="003125D5">
        <w:rPr>
          <w:rFonts w:ascii="Times New Roman" w:hAnsi="Times New Roman"/>
          <w:color w:val="000000" w:themeColor="text1"/>
          <w:sz w:val="24"/>
          <w:szCs w:val="24"/>
          <w:lang w:val="en-US"/>
        </w:rPr>
        <w:t>G</w:t>
      </w:r>
      <w:r w:rsidR="003D1603" w:rsidRPr="003125D5">
        <w:rPr>
          <w:rFonts w:ascii="Times New Roman" w:hAnsi="Times New Roman"/>
          <w:color w:val="000000" w:themeColor="text1"/>
          <w:sz w:val="24"/>
          <w:szCs w:val="24"/>
          <w:lang w:val="en-US"/>
        </w:rPr>
        <w:t xml:space="preserve">estational age-specific weight and length </w:t>
      </w:r>
      <w:r w:rsidR="00A97798" w:rsidRPr="003125D5">
        <w:rPr>
          <w:rFonts w:ascii="Times New Roman" w:hAnsi="Times New Roman"/>
          <w:color w:val="000000" w:themeColor="text1"/>
          <w:sz w:val="24"/>
          <w:szCs w:val="24"/>
          <w:lang w:val="en-US"/>
        </w:rPr>
        <w:t xml:space="preserve">z-scores </w:t>
      </w:r>
      <w:r w:rsidR="003D1603" w:rsidRPr="003125D5">
        <w:rPr>
          <w:rFonts w:ascii="Times New Roman" w:hAnsi="Times New Roman"/>
          <w:color w:val="000000" w:themeColor="text1"/>
          <w:sz w:val="24"/>
          <w:szCs w:val="24"/>
          <w:lang w:val="en-US"/>
        </w:rPr>
        <w:t>at birth for Singaporean</w:t>
      </w:r>
      <w:r w:rsidR="00F106D5" w:rsidRPr="003125D5">
        <w:rPr>
          <w:rFonts w:ascii="Times New Roman" w:hAnsi="Times New Roman"/>
          <w:color w:val="000000" w:themeColor="text1"/>
          <w:sz w:val="24"/>
          <w:szCs w:val="24"/>
          <w:lang w:val="en-US"/>
        </w:rPr>
        <w:t>s</w:t>
      </w:r>
      <w:r w:rsidR="003D1603" w:rsidRPr="003125D5">
        <w:rPr>
          <w:rFonts w:ascii="Times New Roman" w:hAnsi="Times New Roman"/>
          <w:color w:val="000000" w:themeColor="text1"/>
          <w:sz w:val="24"/>
          <w:szCs w:val="24"/>
          <w:lang w:val="en-US"/>
        </w:rPr>
        <w:t xml:space="preserve"> were derived from </w:t>
      </w:r>
      <w:r w:rsidR="00A97798" w:rsidRPr="003125D5">
        <w:rPr>
          <w:rFonts w:ascii="Times New Roman" w:hAnsi="Times New Roman"/>
          <w:color w:val="000000" w:themeColor="text1"/>
          <w:sz w:val="24"/>
          <w:szCs w:val="24"/>
          <w:lang w:val="en-US"/>
        </w:rPr>
        <w:t xml:space="preserve">a </w:t>
      </w:r>
      <w:r w:rsidR="003D1603" w:rsidRPr="003125D5">
        <w:rPr>
          <w:rFonts w:ascii="Times New Roman" w:hAnsi="Times New Roman"/>
          <w:color w:val="000000" w:themeColor="text1"/>
          <w:sz w:val="24"/>
          <w:szCs w:val="24"/>
          <w:lang w:val="en-US"/>
        </w:rPr>
        <w:t>previous reference based on our cohort</w:t>
      </w:r>
      <w:r w:rsidR="00661D4E" w:rsidRPr="003125D5">
        <w:rPr>
          <w:rFonts w:ascii="Times New Roman" w:hAnsi="Times New Roman"/>
          <w:color w:val="000000" w:themeColor="text1"/>
          <w:sz w:val="24"/>
          <w:szCs w:val="24"/>
          <w:lang w:val="en-US"/>
        </w:rPr>
        <w:t xml:space="preserve"> </w:t>
      </w:r>
      <w:r w:rsidR="003D1603"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Aris&lt;/Author&gt;&lt;Year&gt;2014&lt;/Year&gt;&lt;RecNum&gt;10789&lt;/RecNum&gt;&lt;DisplayText&gt;(31)&lt;/DisplayText&gt;&lt;record&gt;&lt;rec-number&gt;10789&lt;/rec-number&gt;&lt;foreign-keys&gt;&lt;key app="EN" db-id="vpr5pad9g55xegefsro5e52itf5xfpd5arzs" timestamp="1459478298"&gt;10789&lt;/key&gt;&lt;key app="ENWeb" db-id=""&gt;0&lt;/key&gt;&lt;/foreign-keys&gt;&lt;ref-type name="Journal Article"&gt;17&lt;/ref-type&gt;&lt;contributors&gt;&lt;authors&gt;&lt;author&gt;Aris, I. M.&lt;/author&gt;&lt;author&gt;Gandhi, M.&lt;/author&gt;&lt;author&gt;Cheung, Y. B.&lt;/author&gt;&lt;author&gt;Soh, S. E.&lt;/author&gt;&lt;author&gt;Tint, M. T.&lt;/author&gt;&lt;author&gt;Gluckman, P. D.&lt;/author&gt;&lt;author&gt;Lee, Y. S.&lt;/author&gt;&lt;author&gt;Yap, F. K.&lt;/author&gt;&lt;author&gt;Chong, Y. S.&lt;/author&gt;&lt;/authors&gt;&lt;/contributors&gt;&lt;auth-address&gt;Department of Paediatrics, Yong Loo Lin School of Medicine, National University of Singapore, Singapore.&lt;/auth-address&gt;&lt;titles&gt;&lt;title&gt;A new population-based reference for gestational age-specific size-at-birth of Singapore infants&lt;/title&gt;&lt;secondary-title&gt;Ann Acad Med Singapore&lt;/secondary-title&gt;&lt;alt-title&gt;Annals of the Academy of Medicine, Singapore&lt;/alt-title&gt;&lt;/titles&gt;&lt;periodical&gt;&lt;full-title&gt;Ann Acad Med Singapore&lt;/full-title&gt;&lt;/periodical&gt;&lt;pages&gt;439-47&lt;/pages&gt;&lt;volume&gt;43&lt;/volume&gt;&lt;number&gt;9&lt;/number&gt;&lt;keywords&gt;&lt;keyword&gt;*Birth Weight&lt;/keyword&gt;&lt;keyword&gt;*Body Size&lt;/keyword&gt;&lt;keyword&gt;*Cephalometry&lt;/keyword&gt;&lt;keyword&gt;Female&lt;/keyword&gt;&lt;keyword&gt;*Gestational Age&lt;/keyword&gt;&lt;keyword&gt;Humans&lt;/keyword&gt;&lt;keyword&gt;Infant, Newborn&lt;/keyword&gt;&lt;keyword&gt;Male&lt;/keyword&gt;&lt;keyword&gt;Prospective Studies&lt;/keyword&gt;&lt;keyword&gt;Reference Values&lt;/keyword&gt;&lt;keyword&gt;Singapore&lt;/keyword&gt;&lt;/keywords&gt;&lt;dates&gt;&lt;year&gt;2014&lt;/year&gt;&lt;pub-dates&gt;&lt;date&gt;Sep&lt;/date&gt;&lt;/pub-dates&gt;&lt;/dates&gt;&lt;isbn&gt;0304-4602 (Print)&amp;#xD;0304-4602 (Linking)&lt;/isbn&gt;&lt;accession-num&gt;25341628&lt;/accession-num&gt;&lt;urls&gt;&lt;related-urls&gt;&lt;url&gt;http://www.ncbi.nlm.nih.gov/pubmed/25341628&lt;/url&gt;&lt;/related-urls&gt;&lt;/urls&gt;&lt;/record&gt;&lt;/Cite&gt;&lt;/EndNote&gt;</w:instrText>
      </w:r>
      <w:r w:rsidR="003D1603"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1)</w:t>
      </w:r>
      <w:r w:rsidR="003D1603"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p>
    <w:p w14:paraId="36394F8C" w14:textId="39B077AF" w:rsidR="0084132B" w:rsidRPr="003125D5" w:rsidRDefault="0084132B" w:rsidP="00E00220">
      <w:pPr>
        <w:keepNext/>
        <w:spacing w:after="0" w:line="480" w:lineRule="auto"/>
        <w:jc w:val="both"/>
        <w:outlineLvl w:val="1"/>
        <w:rPr>
          <w:rFonts w:ascii="Times New Roman" w:hAnsi="Times New Roman"/>
          <w:i/>
          <w:color w:val="000000" w:themeColor="text1"/>
          <w:sz w:val="24"/>
          <w:szCs w:val="24"/>
          <w:lang w:val="en-US"/>
        </w:rPr>
      </w:pPr>
      <w:r w:rsidRPr="003125D5">
        <w:rPr>
          <w:rFonts w:ascii="Times New Roman" w:hAnsi="Times New Roman"/>
          <w:i/>
          <w:color w:val="000000" w:themeColor="text1"/>
          <w:sz w:val="24"/>
          <w:szCs w:val="24"/>
          <w:lang w:val="en-US"/>
        </w:rPr>
        <w:t>Mendelian randomization</w:t>
      </w:r>
      <w:r w:rsidR="0076207F" w:rsidRPr="003125D5">
        <w:rPr>
          <w:rFonts w:ascii="Times New Roman" w:hAnsi="Times New Roman"/>
          <w:i/>
          <w:color w:val="000000" w:themeColor="text1"/>
          <w:sz w:val="24"/>
          <w:szCs w:val="24"/>
          <w:lang w:val="en-US"/>
        </w:rPr>
        <w:t xml:space="preserve"> (MR)</w:t>
      </w:r>
    </w:p>
    <w:p w14:paraId="2DA4E3E2" w14:textId="66AF3E83" w:rsidR="0084132B" w:rsidRPr="003125D5" w:rsidRDefault="003352AF" w:rsidP="00E97B7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This study relies on a MR design, a design proposed to remove reverse causality and confounding </w:t>
      </w:r>
      <w:r w:rsidR="0084132B" w:rsidRPr="003125D5">
        <w:rPr>
          <w:rFonts w:ascii="Times New Roman" w:hAnsi="Times New Roman"/>
          <w:color w:val="000000" w:themeColor="text1"/>
          <w:sz w:val="24"/>
          <w:szCs w:val="24"/>
          <w:lang w:val="en-US"/>
        </w:rPr>
        <w:fldChar w:fldCharType="begin"/>
      </w:r>
      <w:r w:rsidR="007B4C93" w:rsidRPr="003125D5">
        <w:rPr>
          <w:rFonts w:ascii="Times New Roman" w:hAnsi="Times New Roman"/>
          <w:color w:val="000000" w:themeColor="text1"/>
          <w:sz w:val="24"/>
          <w:szCs w:val="24"/>
          <w:lang w:val="en-US"/>
        </w:rPr>
        <w:instrText xml:space="preserve"> ADDIN EN.CITE &lt;EndNote&gt;&lt;Cite&gt;&lt;Author&gt;Smith&lt;/Author&gt;&lt;Year&gt;2003&lt;/Year&gt;&lt;RecNum&gt;10754&lt;/RecNum&gt;&lt;DisplayText&gt;(26)&lt;/DisplayText&gt;&lt;record&gt;&lt;rec-number&gt;10754&lt;/rec-number&gt;&lt;foreign-keys&gt;&lt;key app="EN" db-id="vpr5pad9g55xegefsro5e52itf5xfpd5arzs" timestamp="1456974809"&gt;10754&lt;/key&gt;&lt;/foreign-keys&gt;&lt;ref-type name="Journal Article"&gt;17&lt;/ref-type&gt;&lt;contributors&gt;&lt;authors&gt;&lt;author&gt;Davey Smith, George&lt;/author&gt;&lt;author&gt;Ebrahim, Shah&lt;/author&gt;&lt;/authors&gt;&lt;/contributors&gt;&lt;titles&gt;&lt;title&gt;‘Mendelian randomization’: can genetic epidemiology contribute to understanding environmental determinants of disease?*&lt;/title&gt;&lt;secondary-title&gt;Int J Epidemiol&lt;/secondary-title&gt;&lt;/titles&gt;&lt;periodical&gt;&lt;full-title&gt;Int J Epidemiol&lt;/full-title&gt;&lt;/periodical&gt;&lt;pages&gt;1-22&lt;/pages&gt;&lt;volume&gt;32&lt;/volume&gt;&lt;number&gt;1&lt;/number&gt;&lt;dates&gt;&lt;year&gt;2003&lt;/year&gt;&lt;/dates&gt;&lt;isbn&gt;1464-3685&amp;#xD;0300-5771&lt;/isbn&gt;&lt;urls&gt;&lt;related-urls&gt;&lt;url&gt;http://ije.oxfordjournals.org/content/32/1/1.full.pdf&lt;/url&gt;&lt;/related-urls&gt;&lt;/urls&gt;&lt;electronic-resource-num&gt;10.1093/ije/dyg070&lt;/electronic-resource-num&gt;&lt;/record&gt;&lt;/Cite&gt;&lt;/EndNote&gt;</w:instrText>
      </w:r>
      <w:r w:rsidR="0084132B" w:rsidRPr="003125D5">
        <w:rPr>
          <w:rFonts w:ascii="Times New Roman" w:hAnsi="Times New Roman"/>
          <w:color w:val="000000" w:themeColor="text1"/>
          <w:sz w:val="24"/>
          <w:szCs w:val="24"/>
          <w:lang w:val="en-US"/>
        </w:rPr>
        <w:fldChar w:fldCharType="separate"/>
      </w:r>
      <w:r w:rsidR="0084132B" w:rsidRPr="003125D5">
        <w:rPr>
          <w:rFonts w:ascii="Times New Roman" w:hAnsi="Times New Roman"/>
          <w:noProof/>
          <w:color w:val="000000" w:themeColor="text1"/>
          <w:sz w:val="24"/>
          <w:szCs w:val="24"/>
          <w:lang w:val="en-US"/>
        </w:rPr>
        <w:t>(26)</w:t>
      </w:r>
      <w:r w:rsidR="0084132B" w:rsidRPr="003125D5">
        <w:rPr>
          <w:rFonts w:ascii="Times New Roman" w:hAnsi="Times New Roman"/>
          <w:color w:val="000000" w:themeColor="text1"/>
          <w:sz w:val="24"/>
          <w:szCs w:val="24"/>
          <w:lang w:val="en-US"/>
        </w:rPr>
        <w:fldChar w:fldCharType="end"/>
      </w:r>
      <w:r w:rsidR="0084132B" w:rsidRPr="003125D5">
        <w:rPr>
          <w:rFonts w:ascii="Times New Roman" w:hAnsi="Times New Roman"/>
          <w:color w:val="000000" w:themeColor="text1"/>
          <w:sz w:val="24"/>
          <w:szCs w:val="24"/>
          <w:lang w:val="en-US"/>
        </w:rPr>
        <w:t xml:space="preserve">. </w:t>
      </w:r>
      <w:r w:rsidRPr="003125D5">
        <w:rPr>
          <w:rFonts w:ascii="Times New Roman" w:hAnsi="Times New Roman"/>
          <w:b/>
          <w:color w:val="000000" w:themeColor="text1"/>
          <w:sz w:val="24"/>
          <w:szCs w:val="24"/>
          <w:lang w:val="en-US"/>
        </w:rPr>
        <w:t>Figure 1</w:t>
      </w:r>
      <w:r w:rsidRPr="003125D5">
        <w:rPr>
          <w:rFonts w:ascii="Times New Roman" w:hAnsi="Times New Roman"/>
          <w:color w:val="000000" w:themeColor="text1"/>
          <w:sz w:val="24"/>
          <w:szCs w:val="24"/>
          <w:lang w:val="en-US"/>
        </w:rPr>
        <w:t xml:space="preserve"> shows the directed acyclic graph (DAG) </w:t>
      </w:r>
      <w:r w:rsidR="00D66298" w:rsidRPr="003125D5">
        <w:rPr>
          <w:rFonts w:ascii="Times New Roman" w:hAnsi="Times New Roman"/>
          <w:color w:val="000000" w:themeColor="text1"/>
          <w:sz w:val="24"/>
          <w:szCs w:val="24"/>
          <w:lang w:val="en-US"/>
        </w:rPr>
        <w:fldChar w:fldCharType="begin"/>
      </w:r>
      <w:r w:rsidR="00D66298" w:rsidRPr="003125D5">
        <w:rPr>
          <w:rFonts w:ascii="Times New Roman" w:hAnsi="Times New Roman"/>
          <w:color w:val="000000" w:themeColor="text1"/>
          <w:sz w:val="24"/>
          <w:szCs w:val="24"/>
          <w:lang w:val="en-US"/>
        </w:rPr>
        <w:instrText xml:space="preserve"> ADDIN EN.CITE &lt;EndNote&gt;&lt;Cite&gt;&lt;Author&gt;Hernán&lt;/Author&gt;&lt;Year&gt;2018&lt;/Year&gt;&lt;RecNum&gt;10858&lt;/RecNum&gt;&lt;DisplayText&gt;(24)&lt;/DisplayText&gt;&lt;record&gt;&lt;rec-number&gt;10858&lt;/rec-number&gt;&lt;foreign-keys&gt;&lt;key app="EN" db-id="vpr5pad9g55xegefsro5e52itf5xfpd5arzs" timestamp="1461307676"&gt;10858&lt;/key&gt;&lt;/foreign-keys&gt;&lt;ref-type name="Book"&gt;6&lt;/ref-type&gt;&lt;contributors&gt;&lt;authors&gt;&lt;author&gt;Hernán, M. A.&lt;/author&gt;&lt;author&gt;Robins, J. M.&lt;/author&gt;&lt;/authors&gt;&lt;/contributors&gt;&lt;titles&gt;&lt;title&gt;Causal inference&lt;/title&gt;&lt;/titles&gt;&lt;dates&gt;&lt;year&gt;2018&lt;/year&gt;&lt;/dates&gt;&lt;publisher&gt;Boca Raton: Chapman &amp;amp; Hall/CRC&lt;/publisher&gt;&lt;urls&gt;&lt;/urls&gt;&lt;/record&gt;&lt;/Cite&gt;&lt;/EndNote&gt;</w:instrText>
      </w:r>
      <w:r w:rsidR="00D66298" w:rsidRPr="003125D5">
        <w:rPr>
          <w:rFonts w:ascii="Times New Roman" w:hAnsi="Times New Roman"/>
          <w:color w:val="000000" w:themeColor="text1"/>
          <w:sz w:val="24"/>
          <w:szCs w:val="24"/>
          <w:lang w:val="en-US"/>
        </w:rPr>
        <w:fldChar w:fldCharType="separate"/>
      </w:r>
      <w:r w:rsidR="00D66298" w:rsidRPr="003125D5">
        <w:rPr>
          <w:rFonts w:ascii="Times New Roman" w:hAnsi="Times New Roman"/>
          <w:noProof/>
          <w:color w:val="000000" w:themeColor="text1"/>
          <w:sz w:val="24"/>
          <w:szCs w:val="24"/>
          <w:lang w:val="en-US"/>
        </w:rPr>
        <w:t>(24)</w:t>
      </w:r>
      <w:r w:rsidR="00D66298" w:rsidRPr="003125D5">
        <w:rPr>
          <w:rFonts w:ascii="Times New Roman" w:hAnsi="Times New Roman"/>
          <w:color w:val="000000" w:themeColor="text1"/>
          <w:sz w:val="24"/>
          <w:szCs w:val="24"/>
          <w:lang w:val="en-US"/>
        </w:rPr>
        <w:fldChar w:fldCharType="end"/>
      </w:r>
      <w:r w:rsidR="00D66298"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 xml:space="preserve">that </w:t>
      </w:r>
      <w:r w:rsidR="007D77C3" w:rsidRPr="003125D5">
        <w:rPr>
          <w:rFonts w:ascii="Times New Roman" w:hAnsi="Times New Roman"/>
          <w:color w:val="000000" w:themeColor="text1"/>
          <w:sz w:val="24"/>
          <w:szCs w:val="24"/>
          <w:lang w:val="en-US"/>
        </w:rPr>
        <w:t>illustrate</w:t>
      </w:r>
      <w:r w:rsidR="00D52A05" w:rsidRPr="003125D5">
        <w:rPr>
          <w:rFonts w:ascii="Times New Roman" w:hAnsi="Times New Roman"/>
          <w:color w:val="000000" w:themeColor="text1"/>
          <w:sz w:val="24"/>
          <w:szCs w:val="24"/>
          <w:lang w:val="en-US"/>
        </w:rPr>
        <w:t>s</w:t>
      </w:r>
      <w:r w:rsidR="007D77C3" w:rsidRPr="003125D5">
        <w:rPr>
          <w:rFonts w:ascii="Times New Roman" w:hAnsi="Times New Roman"/>
          <w:color w:val="000000" w:themeColor="text1"/>
          <w:sz w:val="24"/>
          <w:szCs w:val="24"/>
          <w:lang w:val="en-US"/>
        </w:rPr>
        <w:t xml:space="preserve"> the </w:t>
      </w:r>
      <w:r w:rsidRPr="003125D5">
        <w:rPr>
          <w:rFonts w:ascii="Times New Roman" w:hAnsi="Times New Roman"/>
          <w:color w:val="000000" w:themeColor="text1"/>
          <w:sz w:val="24"/>
          <w:szCs w:val="24"/>
          <w:lang w:val="en-US"/>
        </w:rPr>
        <w:t xml:space="preserve">MR </w:t>
      </w:r>
      <w:r w:rsidR="007D77C3" w:rsidRPr="003125D5">
        <w:rPr>
          <w:rFonts w:ascii="Times New Roman" w:hAnsi="Times New Roman"/>
          <w:color w:val="000000" w:themeColor="text1"/>
          <w:sz w:val="24"/>
          <w:szCs w:val="24"/>
          <w:lang w:val="en-US"/>
        </w:rPr>
        <w:t xml:space="preserve">design </w:t>
      </w:r>
      <w:r w:rsidRPr="003125D5">
        <w:rPr>
          <w:rFonts w:ascii="Times New Roman" w:hAnsi="Times New Roman"/>
          <w:color w:val="000000" w:themeColor="text1"/>
          <w:sz w:val="24"/>
          <w:szCs w:val="24"/>
          <w:lang w:val="en-US"/>
        </w:rPr>
        <w:t>as applied to our study</w:t>
      </w:r>
      <w:r w:rsidR="0084132B" w:rsidRPr="003125D5">
        <w:rPr>
          <w:rFonts w:ascii="Times New Roman" w:hAnsi="Times New Roman"/>
          <w:color w:val="000000" w:themeColor="text1"/>
          <w:sz w:val="24"/>
          <w:szCs w:val="24"/>
          <w:lang w:val="en-US"/>
        </w:rPr>
        <w:t xml:space="preserve"> </w:t>
      </w:r>
      <w:r w:rsidR="00D52A05" w:rsidRPr="003125D5">
        <w:rPr>
          <w:rFonts w:ascii="Times New Roman" w:hAnsi="Times New Roman"/>
          <w:color w:val="000000" w:themeColor="text1"/>
          <w:sz w:val="24"/>
          <w:szCs w:val="24"/>
          <w:lang w:val="en-US"/>
        </w:rPr>
        <w:t>to estimate the causal effect of LC-PUFA status (exposure E) on gestation duration (outcome O)</w:t>
      </w:r>
      <w:r w:rsidR="0084132B"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 xml:space="preserve">using </w:t>
      </w:r>
      <w:r w:rsidR="00D66298" w:rsidRPr="003125D5">
        <w:rPr>
          <w:rFonts w:ascii="Times New Roman" w:hAnsi="Times New Roman"/>
          <w:i/>
          <w:color w:val="000000" w:themeColor="text1"/>
          <w:sz w:val="24"/>
          <w:szCs w:val="24"/>
          <w:lang w:val="en-US"/>
        </w:rPr>
        <w:t>FADS</w:t>
      </w:r>
      <w:r w:rsidR="00D66298"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 xml:space="preserve">genetic variants </w:t>
      </w:r>
      <w:r w:rsidR="00D66298" w:rsidRPr="003125D5">
        <w:rPr>
          <w:rFonts w:ascii="Times New Roman" w:hAnsi="Times New Roman"/>
          <w:color w:val="000000" w:themeColor="text1"/>
          <w:sz w:val="24"/>
          <w:szCs w:val="24"/>
          <w:lang w:val="en-US"/>
        </w:rPr>
        <w:t>(</w:t>
      </w:r>
      <w:r w:rsidRPr="003125D5">
        <w:rPr>
          <w:rFonts w:ascii="Times New Roman" w:hAnsi="Times New Roman"/>
          <w:color w:val="000000" w:themeColor="text1"/>
          <w:sz w:val="24"/>
          <w:szCs w:val="24"/>
          <w:lang w:val="en-US"/>
        </w:rPr>
        <w:t xml:space="preserve">G) as instrumental variables for E. If G causes E (at least partly), has no effect on O other than through its effect on </w:t>
      </w:r>
      <w:r w:rsidR="00D66298" w:rsidRPr="003125D5">
        <w:rPr>
          <w:rFonts w:ascii="Times New Roman" w:hAnsi="Times New Roman"/>
          <w:color w:val="000000" w:themeColor="text1"/>
          <w:sz w:val="24"/>
          <w:szCs w:val="24"/>
          <w:lang w:val="en-US"/>
        </w:rPr>
        <w:t>E</w:t>
      </w:r>
      <w:r w:rsidRPr="003125D5">
        <w:rPr>
          <w:rFonts w:ascii="Times New Roman" w:hAnsi="Times New Roman"/>
          <w:color w:val="000000" w:themeColor="text1"/>
          <w:sz w:val="24"/>
          <w:szCs w:val="24"/>
          <w:lang w:val="en-US"/>
        </w:rPr>
        <w:t xml:space="preserve">, and is not associated with any E→O confounder U, then the relationship E→O can be estimated from the relationship G→O. Although maternal </w:t>
      </w:r>
      <w:r w:rsidR="00D66298" w:rsidRPr="003125D5">
        <w:rPr>
          <w:rFonts w:ascii="Times New Roman" w:hAnsi="Times New Roman"/>
          <w:color w:val="000000" w:themeColor="text1"/>
          <w:sz w:val="24"/>
          <w:szCs w:val="24"/>
          <w:lang w:val="en-US"/>
        </w:rPr>
        <w:t>LC-</w:t>
      </w:r>
      <w:r w:rsidRPr="003125D5">
        <w:rPr>
          <w:rFonts w:ascii="Times New Roman" w:hAnsi="Times New Roman"/>
          <w:color w:val="000000" w:themeColor="text1"/>
          <w:sz w:val="24"/>
          <w:szCs w:val="24"/>
          <w:lang w:val="en-US"/>
        </w:rPr>
        <w:t xml:space="preserve">PUFA intake (V) is a major determinant of E, </w:t>
      </w:r>
      <w:r w:rsidR="00D66298" w:rsidRPr="003125D5">
        <w:rPr>
          <w:rFonts w:ascii="Times New Roman" w:hAnsi="Times New Roman"/>
          <w:color w:val="000000" w:themeColor="text1"/>
          <w:sz w:val="24"/>
          <w:szCs w:val="24"/>
          <w:lang w:val="en-US"/>
        </w:rPr>
        <w:t>it</w:t>
      </w:r>
      <w:r w:rsidRPr="003125D5">
        <w:rPr>
          <w:rFonts w:ascii="Times New Roman" w:hAnsi="Times New Roman"/>
          <w:color w:val="000000" w:themeColor="text1"/>
          <w:sz w:val="24"/>
          <w:szCs w:val="24"/>
          <w:lang w:val="en-US"/>
        </w:rPr>
        <w:t xml:space="preserve"> is not a confounder of the E→O and G→O relationships </w:t>
      </w:r>
      <w:r w:rsidR="00D66298" w:rsidRPr="003125D5">
        <w:rPr>
          <w:rFonts w:ascii="Times New Roman" w:hAnsi="Times New Roman"/>
          <w:color w:val="000000" w:themeColor="text1"/>
          <w:sz w:val="24"/>
          <w:szCs w:val="24"/>
          <w:lang w:val="en-US"/>
        </w:rPr>
        <w:t xml:space="preserve">because it is unrelated to </w:t>
      </w:r>
      <w:r w:rsidR="00D66298" w:rsidRPr="003125D5">
        <w:rPr>
          <w:rFonts w:ascii="Times New Roman" w:hAnsi="Times New Roman"/>
          <w:i/>
          <w:color w:val="000000" w:themeColor="text1"/>
          <w:sz w:val="24"/>
          <w:szCs w:val="24"/>
          <w:lang w:val="en-US"/>
        </w:rPr>
        <w:t>FADS</w:t>
      </w:r>
      <w:r w:rsidR="00D66298" w:rsidRPr="003125D5">
        <w:rPr>
          <w:rFonts w:ascii="Times New Roman" w:hAnsi="Times New Roman"/>
          <w:color w:val="000000" w:themeColor="text1"/>
          <w:sz w:val="24"/>
          <w:szCs w:val="24"/>
          <w:lang w:val="en-US"/>
        </w:rPr>
        <w:t xml:space="preserve"> variants</w:t>
      </w:r>
      <w:r w:rsidR="0051369C" w:rsidRPr="003125D5">
        <w:rPr>
          <w:rFonts w:ascii="Times New Roman" w:hAnsi="Times New Roman"/>
          <w:color w:val="000000" w:themeColor="text1"/>
          <w:sz w:val="24"/>
          <w:szCs w:val="24"/>
          <w:lang w:val="en-US"/>
        </w:rPr>
        <w:t xml:space="preserve"> and must not be controlled for (</w:t>
      </w:r>
      <w:r w:rsidRPr="003125D5">
        <w:rPr>
          <w:rFonts w:ascii="Times New Roman" w:hAnsi="Times New Roman"/>
          <w:i/>
          <w:color w:val="000000" w:themeColor="text1"/>
          <w:sz w:val="24"/>
          <w:szCs w:val="24"/>
          <w:lang w:val="en-US"/>
        </w:rPr>
        <w:t>FADS</w:t>
      </w:r>
      <w:r w:rsidRPr="003125D5">
        <w:rPr>
          <w:rFonts w:ascii="Times New Roman" w:hAnsi="Times New Roman"/>
          <w:color w:val="000000" w:themeColor="text1"/>
          <w:sz w:val="24"/>
          <w:szCs w:val="24"/>
          <w:lang w:val="en-US"/>
        </w:rPr>
        <w:t xml:space="preserve"> genetic variants do not affect dietary </w:t>
      </w:r>
      <w:r w:rsidR="00D66298" w:rsidRPr="003125D5">
        <w:rPr>
          <w:rFonts w:ascii="Times New Roman" w:hAnsi="Times New Roman"/>
          <w:color w:val="000000" w:themeColor="text1"/>
          <w:sz w:val="24"/>
          <w:szCs w:val="24"/>
          <w:lang w:val="en-US"/>
        </w:rPr>
        <w:t>LC-</w:t>
      </w:r>
      <w:r w:rsidRPr="003125D5">
        <w:rPr>
          <w:rFonts w:ascii="Times New Roman" w:hAnsi="Times New Roman"/>
          <w:color w:val="000000" w:themeColor="text1"/>
          <w:sz w:val="24"/>
          <w:szCs w:val="24"/>
          <w:lang w:val="en-US"/>
        </w:rPr>
        <w:t>PUFA intake</w:t>
      </w:r>
      <w:r w:rsidR="0051369C" w:rsidRPr="003125D5">
        <w:rPr>
          <w:rFonts w:ascii="Times New Roman" w:hAnsi="Times New Roman"/>
          <w:color w:val="000000" w:themeColor="text1"/>
          <w:sz w:val="24"/>
          <w:szCs w:val="24"/>
          <w:lang w:val="en-US"/>
        </w:rPr>
        <w:t>, and vice-versa)</w:t>
      </w:r>
      <w:r w:rsidRPr="003125D5">
        <w:rPr>
          <w:rFonts w:ascii="Times New Roman" w:hAnsi="Times New Roman"/>
          <w:color w:val="000000" w:themeColor="text1"/>
          <w:sz w:val="24"/>
          <w:szCs w:val="24"/>
          <w:lang w:val="en-US"/>
        </w:rPr>
        <w:t xml:space="preserve">. </w:t>
      </w:r>
      <w:r w:rsidR="0051369C" w:rsidRPr="003125D5">
        <w:rPr>
          <w:rFonts w:ascii="Times New Roman" w:hAnsi="Times New Roman"/>
          <w:color w:val="000000" w:themeColor="text1"/>
          <w:sz w:val="24"/>
          <w:szCs w:val="24"/>
          <w:lang w:val="en-US"/>
        </w:rPr>
        <w:t>P</w:t>
      </w:r>
      <w:r w:rsidRPr="003125D5">
        <w:rPr>
          <w:rFonts w:ascii="Times New Roman" w:hAnsi="Times New Roman"/>
          <w:color w:val="000000" w:themeColor="text1"/>
          <w:sz w:val="24"/>
          <w:szCs w:val="24"/>
          <w:lang w:val="en-US"/>
        </w:rPr>
        <w:t>otential confounding in estimating G→O</w:t>
      </w:r>
      <w:r w:rsidR="0051369C" w:rsidRPr="003125D5">
        <w:rPr>
          <w:rFonts w:ascii="Times New Roman" w:hAnsi="Times New Roman"/>
          <w:color w:val="000000" w:themeColor="text1"/>
          <w:sz w:val="24"/>
          <w:szCs w:val="24"/>
          <w:lang w:val="en-US"/>
        </w:rPr>
        <w:t xml:space="preserve"> may, however, arise from ethnicity (W), </w:t>
      </w:r>
      <w:r w:rsidR="0051369C" w:rsidRPr="003125D5">
        <w:rPr>
          <w:rFonts w:ascii="Times New Roman" w:hAnsi="Times New Roman"/>
          <w:color w:val="000000" w:themeColor="text1"/>
          <w:sz w:val="24"/>
          <w:szCs w:val="24"/>
          <w:lang w:val="en-US"/>
        </w:rPr>
        <w:lastRenderedPageBreak/>
        <w:t>which affects</w:t>
      </w:r>
      <w:r w:rsidRPr="003125D5">
        <w:rPr>
          <w:rFonts w:ascii="Times New Roman" w:hAnsi="Times New Roman"/>
          <w:color w:val="000000" w:themeColor="text1"/>
          <w:sz w:val="24"/>
          <w:szCs w:val="24"/>
          <w:lang w:val="en-US"/>
        </w:rPr>
        <w:t xml:space="preserve"> G, E, O</w:t>
      </w:r>
      <w:r w:rsidR="007D77C3" w:rsidRPr="003125D5">
        <w:rPr>
          <w:rFonts w:ascii="Times New Roman" w:hAnsi="Times New Roman"/>
          <w:color w:val="000000" w:themeColor="text1"/>
          <w:sz w:val="24"/>
          <w:szCs w:val="24"/>
          <w:lang w:val="en-US"/>
        </w:rPr>
        <w:t>, and also V,</w:t>
      </w:r>
      <w:r w:rsidRPr="003125D5">
        <w:rPr>
          <w:rFonts w:ascii="Times New Roman" w:hAnsi="Times New Roman"/>
          <w:color w:val="000000" w:themeColor="text1"/>
          <w:sz w:val="24"/>
          <w:szCs w:val="24"/>
          <w:lang w:val="en-US"/>
        </w:rPr>
        <w:t xml:space="preserve"> and therefore should be controlled for.</w:t>
      </w:r>
    </w:p>
    <w:p w14:paraId="03B6C128" w14:textId="77777777" w:rsidR="007E37FE" w:rsidRPr="003125D5" w:rsidRDefault="00B86F23" w:rsidP="00E97B78">
      <w:pPr>
        <w:keepNext/>
        <w:spacing w:after="0" w:line="480" w:lineRule="auto"/>
        <w:jc w:val="both"/>
        <w:outlineLvl w:val="1"/>
        <w:rPr>
          <w:rFonts w:ascii="Times New Roman" w:hAnsi="Times New Roman"/>
          <w:i/>
          <w:color w:val="000000" w:themeColor="text1"/>
          <w:sz w:val="24"/>
          <w:szCs w:val="24"/>
          <w:lang w:val="en-US"/>
        </w:rPr>
      </w:pPr>
      <w:r w:rsidRPr="003125D5">
        <w:rPr>
          <w:rFonts w:ascii="Times New Roman" w:hAnsi="Times New Roman"/>
          <w:i/>
          <w:color w:val="000000" w:themeColor="text1"/>
          <w:sz w:val="24"/>
          <w:szCs w:val="24"/>
          <w:lang w:val="en-US"/>
        </w:rPr>
        <w:t>Statistical analyses</w:t>
      </w:r>
    </w:p>
    <w:p w14:paraId="24757B35" w14:textId="4576BE7F" w:rsidR="00EB6D70" w:rsidRPr="003125D5" w:rsidRDefault="00CB0E8C" w:rsidP="00157CA7">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As a</w:t>
      </w:r>
      <w:r w:rsidR="00102D41" w:rsidRPr="003125D5">
        <w:rPr>
          <w:rFonts w:ascii="Times New Roman" w:hAnsi="Times New Roman"/>
          <w:color w:val="000000" w:themeColor="text1"/>
          <w:sz w:val="24"/>
          <w:szCs w:val="24"/>
          <w:lang w:val="en-US"/>
        </w:rPr>
        <w:t xml:space="preserve"> preliminary analysis, </w:t>
      </w:r>
      <w:r w:rsidRPr="003125D5">
        <w:rPr>
          <w:rFonts w:ascii="Times New Roman" w:hAnsi="Times New Roman"/>
          <w:color w:val="000000" w:themeColor="text1"/>
          <w:sz w:val="24"/>
          <w:szCs w:val="24"/>
          <w:lang w:val="en-US"/>
        </w:rPr>
        <w:t xml:space="preserve">we </w:t>
      </w:r>
      <w:r w:rsidR="00640BD9" w:rsidRPr="003125D5">
        <w:rPr>
          <w:rFonts w:ascii="Times New Roman" w:hAnsi="Times New Roman"/>
          <w:color w:val="000000" w:themeColor="text1"/>
          <w:sz w:val="24"/>
          <w:szCs w:val="24"/>
          <w:lang w:val="en-US"/>
        </w:rPr>
        <w:t>assessed</w:t>
      </w:r>
      <w:r w:rsidRPr="003125D5">
        <w:rPr>
          <w:rFonts w:ascii="Times New Roman" w:hAnsi="Times New Roman"/>
          <w:color w:val="000000" w:themeColor="text1"/>
          <w:sz w:val="24"/>
          <w:szCs w:val="24"/>
          <w:lang w:val="en-US"/>
        </w:rPr>
        <w:t xml:space="preserve"> </w:t>
      </w:r>
      <w:r w:rsidR="00E244DE" w:rsidRPr="003125D5">
        <w:rPr>
          <w:rFonts w:ascii="Times New Roman" w:hAnsi="Times New Roman"/>
          <w:color w:val="000000" w:themeColor="text1"/>
          <w:sz w:val="24"/>
          <w:szCs w:val="24"/>
          <w:lang w:val="en-US"/>
        </w:rPr>
        <w:t xml:space="preserve">the validity of using maternal FADS variants as instrumental variables </w:t>
      </w:r>
      <w:r w:rsidRPr="003125D5">
        <w:rPr>
          <w:rFonts w:ascii="Times New Roman" w:hAnsi="Times New Roman"/>
          <w:color w:val="000000" w:themeColor="text1"/>
          <w:sz w:val="24"/>
          <w:szCs w:val="24"/>
          <w:lang w:val="en-US"/>
        </w:rPr>
        <w:t xml:space="preserve">within our population of Asian pregnant women by examining </w:t>
      </w:r>
      <w:r w:rsidR="00102D41" w:rsidRPr="003125D5">
        <w:rPr>
          <w:rFonts w:ascii="Times New Roman" w:hAnsi="Times New Roman"/>
          <w:color w:val="000000" w:themeColor="text1"/>
          <w:sz w:val="24"/>
          <w:szCs w:val="24"/>
          <w:lang w:val="en-US"/>
        </w:rPr>
        <w:t>the a</w:t>
      </w:r>
      <w:r w:rsidR="00EB6D70" w:rsidRPr="003125D5">
        <w:rPr>
          <w:rFonts w:ascii="Times New Roman" w:hAnsi="Times New Roman"/>
          <w:color w:val="000000" w:themeColor="text1"/>
          <w:sz w:val="24"/>
          <w:szCs w:val="24"/>
          <w:lang w:val="en-US"/>
        </w:rPr>
        <w:t xml:space="preserve">ssociations </w:t>
      </w:r>
      <w:r w:rsidRPr="003125D5">
        <w:rPr>
          <w:rFonts w:ascii="Times New Roman" w:hAnsi="Times New Roman"/>
          <w:color w:val="000000" w:themeColor="text1"/>
          <w:sz w:val="24"/>
          <w:szCs w:val="24"/>
          <w:lang w:val="en-US"/>
        </w:rPr>
        <w:t>of</w:t>
      </w:r>
      <w:r w:rsidR="00EB6D70" w:rsidRPr="003125D5">
        <w:rPr>
          <w:rFonts w:ascii="Times New Roman" w:hAnsi="Times New Roman"/>
          <w:color w:val="000000" w:themeColor="text1"/>
          <w:sz w:val="24"/>
          <w:szCs w:val="24"/>
          <w:lang w:val="en-US"/>
        </w:rPr>
        <w:t xml:space="preserve"> maternal </w:t>
      </w:r>
      <w:r w:rsidR="0075730B" w:rsidRPr="003125D5">
        <w:rPr>
          <w:rFonts w:ascii="Times New Roman" w:hAnsi="Times New Roman"/>
          <w:i/>
          <w:color w:val="000000" w:themeColor="text1"/>
          <w:sz w:val="24"/>
          <w:szCs w:val="24"/>
          <w:lang w:val="en-US"/>
        </w:rPr>
        <w:t>FADS</w:t>
      </w:r>
      <w:r w:rsidR="00EB6D70" w:rsidRPr="003125D5">
        <w:rPr>
          <w:rFonts w:ascii="Times New Roman" w:hAnsi="Times New Roman"/>
          <w:color w:val="000000" w:themeColor="text1"/>
          <w:sz w:val="24"/>
          <w:szCs w:val="24"/>
          <w:lang w:val="en-US"/>
        </w:rPr>
        <w:t xml:space="preserve"> variants </w:t>
      </w:r>
      <w:r w:rsidRPr="003125D5">
        <w:rPr>
          <w:rFonts w:ascii="Times New Roman" w:hAnsi="Times New Roman"/>
          <w:color w:val="000000" w:themeColor="text1"/>
          <w:sz w:val="24"/>
          <w:szCs w:val="24"/>
          <w:lang w:val="en-US"/>
        </w:rPr>
        <w:t>with</w:t>
      </w:r>
      <w:r w:rsidR="00EB6D70" w:rsidRPr="003125D5">
        <w:rPr>
          <w:rFonts w:ascii="Times New Roman" w:hAnsi="Times New Roman"/>
          <w:color w:val="000000" w:themeColor="text1"/>
          <w:sz w:val="24"/>
          <w:szCs w:val="24"/>
          <w:lang w:val="en-US"/>
        </w:rPr>
        <w:t xml:space="preserve"> maternal PUFA </w:t>
      </w:r>
      <w:r w:rsidR="00474B5C" w:rsidRPr="003125D5">
        <w:rPr>
          <w:rFonts w:ascii="Times New Roman" w:hAnsi="Times New Roman"/>
          <w:color w:val="000000" w:themeColor="text1"/>
          <w:sz w:val="24"/>
          <w:szCs w:val="24"/>
          <w:lang w:val="en-US"/>
        </w:rPr>
        <w:t>levels</w:t>
      </w:r>
      <w:r w:rsidR="00157CA7" w:rsidRPr="003125D5">
        <w:rPr>
          <w:rFonts w:ascii="Times New Roman" w:hAnsi="Times New Roman"/>
          <w:color w:val="000000" w:themeColor="text1"/>
          <w:sz w:val="24"/>
          <w:szCs w:val="24"/>
          <w:lang w:val="en-US"/>
        </w:rPr>
        <w:t xml:space="preserve"> </w:t>
      </w:r>
      <w:r w:rsidR="00EB6D70" w:rsidRPr="003125D5">
        <w:rPr>
          <w:rFonts w:ascii="Times New Roman" w:hAnsi="Times New Roman"/>
          <w:color w:val="000000" w:themeColor="text1"/>
          <w:sz w:val="24"/>
          <w:szCs w:val="24"/>
          <w:lang w:val="en-US"/>
        </w:rPr>
        <w:t>and ratios</w:t>
      </w:r>
      <w:r w:rsidRPr="003125D5">
        <w:rPr>
          <w:rFonts w:ascii="Times New Roman" w:hAnsi="Times New Roman"/>
          <w:color w:val="000000" w:themeColor="text1"/>
          <w:sz w:val="24"/>
          <w:szCs w:val="24"/>
          <w:lang w:val="en-US"/>
        </w:rPr>
        <w:t xml:space="preserve">. This was carried </w:t>
      </w:r>
      <w:r w:rsidR="00102D41" w:rsidRPr="003125D5">
        <w:rPr>
          <w:rFonts w:ascii="Times New Roman" w:hAnsi="Times New Roman"/>
          <w:color w:val="000000" w:themeColor="text1"/>
          <w:sz w:val="24"/>
          <w:szCs w:val="24"/>
          <w:lang w:val="en-US"/>
        </w:rPr>
        <w:t xml:space="preserve">out </w:t>
      </w:r>
      <w:r w:rsidRPr="003125D5">
        <w:rPr>
          <w:rFonts w:ascii="Times New Roman" w:hAnsi="Times New Roman"/>
          <w:color w:val="000000" w:themeColor="text1"/>
          <w:sz w:val="24"/>
          <w:szCs w:val="24"/>
          <w:lang w:val="en-US"/>
        </w:rPr>
        <w:t xml:space="preserve">by linear regression: </w:t>
      </w:r>
      <w:r w:rsidR="00EB6D70" w:rsidRPr="003125D5">
        <w:rPr>
          <w:rFonts w:ascii="Times New Roman" w:hAnsi="Times New Roman"/>
          <w:color w:val="000000" w:themeColor="text1"/>
          <w:sz w:val="24"/>
          <w:szCs w:val="24"/>
          <w:lang w:val="en-US"/>
        </w:rPr>
        <w:t>varia</w:t>
      </w:r>
      <w:r w:rsidR="00B4753C" w:rsidRPr="003125D5">
        <w:rPr>
          <w:rFonts w:ascii="Times New Roman" w:hAnsi="Times New Roman"/>
          <w:color w:val="000000" w:themeColor="text1"/>
          <w:sz w:val="24"/>
          <w:szCs w:val="24"/>
          <w:lang w:val="en-US"/>
        </w:rPr>
        <w:t>nts</w:t>
      </w:r>
      <w:r w:rsidR="00EB6D70" w:rsidRPr="003125D5">
        <w:rPr>
          <w:rFonts w:ascii="Times New Roman" w:hAnsi="Times New Roman"/>
          <w:color w:val="000000" w:themeColor="text1"/>
          <w:sz w:val="24"/>
          <w:szCs w:val="24"/>
          <w:lang w:val="en-US"/>
        </w:rPr>
        <w:t xml:space="preserve"> were first introduced </w:t>
      </w:r>
      <w:r w:rsidR="0067547F" w:rsidRPr="003125D5">
        <w:rPr>
          <w:rFonts w:ascii="Times New Roman" w:hAnsi="Times New Roman"/>
          <w:color w:val="000000" w:themeColor="text1"/>
          <w:sz w:val="24"/>
          <w:szCs w:val="24"/>
          <w:lang w:val="en-US"/>
        </w:rPr>
        <w:t>into the models as categorical variables</w:t>
      </w:r>
      <w:r w:rsidR="00B4753C" w:rsidRPr="003125D5">
        <w:rPr>
          <w:rFonts w:ascii="Times New Roman" w:hAnsi="Times New Roman"/>
          <w:color w:val="000000" w:themeColor="text1"/>
          <w:sz w:val="24"/>
          <w:szCs w:val="24"/>
          <w:lang w:val="en-US"/>
        </w:rPr>
        <w:t>;</w:t>
      </w:r>
      <w:r w:rsidR="00EB6D70" w:rsidRPr="003125D5">
        <w:rPr>
          <w:rFonts w:ascii="Times New Roman" w:hAnsi="Times New Roman"/>
          <w:color w:val="000000" w:themeColor="text1"/>
          <w:sz w:val="24"/>
          <w:szCs w:val="24"/>
          <w:lang w:val="en-US"/>
        </w:rPr>
        <w:t xml:space="preserve"> since a codominant effect was observed in heterozygotes, we </w:t>
      </w:r>
      <w:r w:rsidR="0067547F" w:rsidRPr="003125D5">
        <w:rPr>
          <w:rFonts w:ascii="Times New Roman" w:hAnsi="Times New Roman"/>
          <w:color w:val="000000" w:themeColor="text1"/>
          <w:sz w:val="24"/>
          <w:szCs w:val="24"/>
          <w:lang w:val="en-US"/>
        </w:rPr>
        <w:t xml:space="preserve">then </w:t>
      </w:r>
      <w:r w:rsidR="00EB6D70" w:rsidRPr="003125D5">
        <w:rPr>
          <w:rFonts w:ascii="Times New Roman" w:hAnsi="Times New Roman"/>
          <w:color w:val="000000" w:themeColor="text1"/>
          <w:sz w:val="24"/>
          <w:szCs w:val="24"/>
          <w:lang w:val="en-US"/>
        </w:rPr>
        <w:t xml:space="preserve">used an additive genetic model by introducing variants as ordinal variables. We </w:t>
      </w:r>
      <w:r w:rsidR="0067547F" w:rsidRPr="003125D5">
        <w:rPr>
          <w:rFonts w:ascii="Times New Roman" w:hAnsi="Times New Roman"/>
          <w:color w:val="000000" w:themeColor="text1"/>
          <w:sz w:val="24"/>
          <w:szCs w:val="24"/>
          <w:lang w:val="en-US"/>
        </w:rPr>
        <w:t xml:space="preserve">therefore </w:t>
      </w:r>
      <w:r w:rsidR="00EB6D70" w:rsidRPr="003125D5">
        <w:rPr>
          <w:rFonts w:ascii="Times New Roman" w:hAnsi="Times New Roman"/>
          <w:color w:val="000000" w:themeColor="text1"/>
          <w:sz w:val="24"/>
          <w:szCs w:val="24"/>
          <w:lang w:val="en-US"/>
        </w:rPr>
        <w:t xml:space="preserve">report regression coefficients for each additional copy of the minor allele (major allele homozygous as reference). PUFA variables were standardized (mean=0, SD=1) to </w:t>
      </w:r>
      <w:r w:rsidR="00B4753C" w:rsidRPr="003125D5">
        <w:rPr>
          <w:rFonts w:ascii="Times New Roman" w:hAnsi="Times New Roman"/>
          <w:color w:val="000000" w:themeColor="text1"/>
          <w:sz w:val="24"/>
          <w:szCs w:val="24"/>
          <w:lang w:val="en-US"/>
        </w:rPr>
        <w:t>facilitate</w:t>
      </w:r>
      <w:r w:rsidR="00EB6D70" w:rsidRPr="003125D5">
        <w:rPr>
          <w:rFonts w:ascii="Times New Roman" w:hAnsi="Times New Roman"/>
          <w:color w:val="000000" w:themeColor="text1"/>
          <w:sz w:val="24"/>
          <w:szCs w:val="24"/>
          <w:lang w:val="en-US"/>
        </w:rPr>
        <w:t xml:space="preserve"> comparison</w:t>
      </w:r>
      <w:r w:rsidR="00B4753C" w:rsidRPr="003125D5">
        <w:rPr>
          <w:rFonts w:ascii="Times New Roman" w:hAnsi="Times New Roman"/>
          <w:color w:val="000000" w:themeColor="text1"/>
          <w:sz w:val="24"/>
          <w:szCs w:val="24"/>
          <w:lang w:val="en-US"/>
        </w:rPr>
        <w:t>s</w:t>
      </w:r>
      <w:r w:rsidR="00EB6D70" w:rsidRPr="003125D5">
        <w:rPr>
          <w:rFonts w:ascii="Times New Roman" w:hAnsi="Times New Roman"/>
          <w:color w:val="000000" w:themeColor="text1"/>
          <w:sz w:val="24"/>
          <w:szCs w:val="24"/>
          <w:lang w:val="en-US"/>
        </w:rPr>
        <w:t xml:space="preserve"> of regression coefficients across tests.</w:t>
      </w:r>
    </w:p>
    <w:p w14:paraId="7D729795" w14:textId="41243ED9" w:rsidR="00356CFB" w:rsidRPr="003125D5" w:rsidRDefault="00E07230" w:rsidP="00E97B7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Associations of maternal and offspring </w:t>
      </w:r>
      <w:r w:rsidR="0075730B" w:rsidRPr="003125D5">
        <w:rPr>
          <w:rFonts w:ascii="Times New Roman" w:hAnsi="Times New Roman"/>
          <w:i/>
          <w:color w:val="000000" w:themeColor="text1"/>
          <w:sz w:val="24"/>
          <w:szCs w:val="24"/>
          <w:lang w:val="en-US"/>
        </w:rPr>
        <w:t>FADS</w:t>
      </w:r>
      <w:r w:rsidRPr="003125D5">
        <w:rPr>
          <w:rFonts w:ascii="Times New Roman" w:hAnsi="Times New Roman"/>
          <w:color w:val="000000" w:themeColor="text1"/>
          <w:sz w:val="24"/>
          <w:szCs w:val="24"/>
          <w:lang w:val="en-US"/>
        </w:rPr>
        <w:t xml:space="preserve"> variants with </w:t>
      </w:r>
      <w:r w:rsidR="004F3F00" w:rsidRPr="003125D5">
        <w:rPr>
          <w:rFonts w:ascii="Times New Roman" w:hAnsi="Times New Roman"/>
          <w:color w:val="000000" w:themeColor="text1"/>
          <w:sz w:val="24"/>
          <w:szCs w:val="24"/>
          <w:lang w:val="en-US"/>
        </w:rPr>
        <w:t>gestation</w:t>
      </w:r>
      <w:r w:rsidR="005E2119" w:rsidRPr="003125D5">
        <w:rPr>
          <w:rFonts w:ascii="Times New Roman" w:hAnsi="Times New Roman"/>
          <w:color w:val="000000" w:themeColor="text1"/>
          <w:sz w:val="24"/>
          <w:szCs w:val="24"/>
          <w:lang w:val="en-US"/>
        </w:rPr>
        <w:t xml:space="preserve"> duration</w:t>
      </w:r>
      <w:r w:rsidR="00572B81"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were examined by linear regression</w:t>
      </w:r>
      <w:r w:rsidR="00572B81" w:rsidRPr="003125D5">
        <w:rPr>
          <w:rFonts w:ascii="Times New Roman" w:hAnsi="Times New Roman"/>
          <w:color w:val="000000" w:themeColor="text1"/>
          <w:sz w:val="24"/>
          <w:szCs w:val="24"/>
          <w:lang w:val="en-US"/>
        </w:rPr>
        <w:t xml:space="preserve"> among the </w:t>
      </w:r>
      <w:r w:rsidR="00572B81" w:rsidRPr="003125D5">
        <w:rPr>
          <w:rFonts w:ascii="Times New Roman" w:hAnsi="Times New Roman"/>
          <w:color w:val="000000" w:themeColor="text1"/>
          <w:sz w:val="24"/>
          <w:szCs w:val="24"/>
          <w:lang w:val="en-US"/>
        </w:rPr>
        <w:lastRenderedPageBreak/>
        <w:t>mother-</w:t>
      </w:r>
      <w:r w:rsidR="00623ECC" w:rsidRPr="003125D5">
        <w:rPr>
          <w:rFonts w:ascii="Times New Roman" w:hAnsi="Times New Roman"/>
          <w:color w:val="000000" w:themeColor="text1"/>
          <w:sz w:val="24"/>
          <w:szCs w:val="24"/>
          <w:lang w:val="en-US"/>
        </w:rPr>
        <w:t>offspring</w:t>
      </w:r>
      <w:r w:rsidR="00572B81" w:rsidRPr="003125D5">
        <w:rPr>
          <w:rFonts w:ascii="Times New Roman" w:hAnsi="Times New Roman"/>
          <w:color w:val="000000" w:themeColor="text1"/>
          <w:sz w:val="24"/>
          <w:szCs w:val="24"/>
          <w:lang w:val="en-US"/>
        </w:rPr>
        <w:t xml:space="preserve"> pairs who experien</w:t>
      </w:r>
      <w:r w:rsidR="00640BD9" w:rsidRPr="003125D5">
        <w:rPr>
          <w:rFonts w:ascii="Times New Roman" w:hAnsi="Times New Roman"/>
          <w:color w:val="000000" w:themeColor="text1"/>
          <w:sz w:val="24"/>
          <w:szCs w:val="24"/>
          <w:lang w:val="en-US"/>
        </w:rPr>
        <w:t>ced spontaneous labor (excluding</w:t>
      </w:r>
      <w:r w:rsidR="00572B81" w:rsidRPr="003125D5">
        <w:rPr>
          <w:rFonts w:ascii="Times New Roman" w:hAnsi="Times New Roman"/>
          <w:color w:val="000000" w:themeColor="text1"/>
          <w:sz w:val="24"/>
          <w:szCs w:val="24"/>
          <w:lang w:val="en-US"/>
        </w:rPr>
        <w:t xml:space="preserve"> </w:t>
      </w:r>
      <w:r w:rsidR="005E2119" w:rsidRPr="003125D5">
        <w:rPr>
          <w:rFonts w:ascii="Times New Roman" w:hAnsi="Times New Roman"/>
          <w:color w:val="000000" w:themeColor="text1"/>
          <w:sz w:val="24"/>
          <w:szCs w:val="24"/>
          <w:lang w:val="en-US"/>
        </w:rPr>
        <w:t xml:space="preserve">births after </w:t>
      </w:r>
      <w:r w:rsidR="00572B81" w:rsidRPr="003125D5">
        <w:rPr>
          <w:rFonts w:ascii="Times New Roman" w:hAnsi="Times New Roman"/>
          <w:color w:val="000000" w:themeColor="text1"/>
          <w:sz w:val="24"/>
          <w:szCs w:val="24"/>
          <w:lang w:val="en-US"/>
        </w:rPr>
        <w:t>labor</w:t>
      </w:r>
      <w:r w:rsidR="005E2119" w:rsidRPr="003125D5">
        <w:rPr>
          <w:rFonts w:ascii="Times New Roman" w:hAnsi="Times New Roman"/>
          <w:color w:val="000000" w:themeColor="text1"/>
          <w:sz w:val="24"/>
          <w:szCs w:val="24"/>
          <w:lang w:val="en-US"/>
        </w:rPr>
        <w:t xml:space="preserve"> induction</w:t>
      </w:r>
      <w:r w:rsidR="00572B81" w:rsidRPr="003125D5">
        <w:rPr>
          <w:rFonts w:ascii="Times New Roman" w:hAnsi="Times New Roman"/>
          <w:color w:val="000000" w:themeColor="text1"/>
          <w:sz w:val="24"/>
          <w:szCs w:val="24"/>
          <w:lang w:val="en-US"/>
        </w:rPr>
        <w:t xml:space="preserve"> and </w:t>
      </w:r>
      <w:r w:rsidR="005E2119" w:rsidRPr="003125D5">
        <w:rPr>
          <w:rFonts w:ascii="Times New Roman" w:hAnsi="Times New Roman"/>
          <w:color w:val="000000" w:themeColor="text1"/>
          <w:sz w:val="24"/>
          <w:szCs w:val="24"/>
          <w:lang w:val="en-US"/>
        </w:rPr>
        <w:t>pre-labor</w:t>
      </w:r>
      <w:r w:rsidR="00572B81" w:rsidRPr="003125D5">
        <w:rPr>
          <w:rFonts w:ascii="Times New Roman" w:hAnsi="Times New Roman"/>
          <w:color w:val="000000" w:themeColor="text1"/>
          <w:sz w:val="24"/>
          <w:szCs w:val="24"/>
          <w:lang w:val="en-US"/>
        </w:rPr>
        <w:t xml:space="preserve"> cesarean </w:t>
      </w:r>
      <w:r w:rsidR="005E2119" w:rsidRPr="003125D5">
        <w:rPr>
          <w:rFonts w:ascii="Times New Roman" w:hAnsi="Times New Roman"/>
          <w:color w:val="000000" w:themeColor="text1"/>
          <w:sz w:val="24"/>
          <w:szCs w:val="24"/>
          <w:lang w:val="en-US"/>
        </w:rPr>
        <w:t>delivery</w:t>
      </w:r>
      <w:r w:rsidR="00572B81" w:rsidRPr="003125D5">
        <w:rPr>
          <w:rFonts w:ascii="Times New Roman" w:hAnsi="Times New Roman"/>
          <w:color w:val="000000" w:themeColor="text1"/>
          <w:sz w:val="24"/>
          <w:szCs w:val="24"/>
          <w:lang w:val="en-US"/>
        </w:rPr>
        <w:t xml:space="preserve">). </w:t>
      </w:r>
      <w:r w:rsidR="00345E98" w:rsidRPr="003125D5">
        <w:rPr>
          <w:rFonts w:ascii="Times New Roman" w:hAnsi="Times New Roman"/>
          <w:color w:val="000000" w:themeColor="text1"/>
          <w:sz w:val="24"/>
          <w:szCs w:val="24"/>
          <w:lang w:val="en-US"/>
        </w:rPr>
        <w:t xml:space="preserve">In a complementary approach, we examined the associations between </w:t>
      </w:r>
      <w:r w:rsidR="00345E98" w:rsidRPr="003125D5">
        <w:rPr>
          <w:rFonts w:ascii="Times New Roman" w:hAnsi="Times New Roman"/>
          <w:i/>
          <w:color w:val="000000" w:themeColor="text1"/>
          <w:sz w:val="24"/>
          <w:szCs w:val="24"/>
          <w:lang w:val="en-US"/>
        </w:rPr>
        <w:t>FADS</w:t>
      </w:r>
      <w:r w:rsidR="00345E98" w:rsidRPr="003125D5">
        <w:rPr>
          <w:rFonts w:ascii="Times New Roman" w:hAnsi="Times New Roman"/>
          <w:color w:val="000000" w:themeColor="text1"/>
          <w:sz w:val="24"/>
          <w:szCs w:val="24"/>
          <w:lang w:val="en-US"/>
        </w:rPr>
        <w:t xml:space="preserve"> variants and </w:t>
      </w:r>
      <w:r w:rsidR="004F3F00" w:rsidRPr="003125D5">
        <w:rPr>
          <w:rFonts w:ascii="Times New Roman" w:hAnsi="Times New Roman"/>
          <w:color w:val="000000" w:themeColor="text1"/>
          <w:sz w:val="24"/>
          <w:szCs w:val="24"/>
          <w:lang w:val="en-US"/>
        </w:rPr>
        <w:t>gestation</w:t>
      </w:r>
      <w:r w:rsidR="005E2119" w:rsidRPr="003125D5">
        <w:rPr>
          <w:rFonts w:ascii="Times New Roman" w:hAnsi="Times New Roman"/>
          <w:color w:val="000000" w:themeColor="text1"/>
          <w:sz w:val="24"/>
          <w:szCs w:val="24"/>
          <w:lang w:val="en-US"/>
        </w:rPr>
        <w:t xml:space="preserve"> duration</w:t>
      </w:r>
      <w:r w:rsidR="00345E98" w:rsidRPr="003125D5">
        <w:rPr>
          <w:rFonts w:ascii="Times New Roman" w:hAnsi="Times New Roman"/>
          <w:color w:val="000000" w:themeColor="text1"/>
          <w:sz w:val="24"/>
          <w:szCs w:val="24"/>
          <w:lang w:val="en-US"/>
        </w:rPr>
        <w:t xml:space="preserve"> by using </w:t>
      </w:r>
      <w:r w:rsidR="00640BD9" w:rsidRPr="003125D5">
        <w:rPr>
          <w:rFonts w:ascii="Times New Roman" w:hAnsi="Times New Roman"/>
          <w:color w:val="000000" w:themeColor="text1"/>
          <w:sz w:val="24"/>
          <w:szCs w:val="24"/>
          <w:lang w:val="en-US"/>
        </w:rPr>
        <w:t xml:space="preserve">competing risks </w:t>
      </w:r>
      <w:r w:rsidR="00345E98" w:rsidRPr="003125D5">
        <w:rPr>
          <w:rFonts w:ascii="Times New Roman" w:hAnsi="Times New Roman"/>
          <w:color w:val="000000" w:themeColor="text1"/>
          <w:sz w:val="24"/>
          <w:szCs w:val="24"/>
          <w:lang w:val="en-US"/>
        </w:rPr>
        <w:t xml:space="preserve">survival </w:t>
      </w:r>
      <w:r w:rsidR="00572B81" w:rsidRPr="003125D5">
        <w:rPr>
          <w:rFonts w:ascii="Times New Roman" w:hAnsi="Times New Roman"/>
          <w:color w:val="000000" w:themeColor="text1"/>
          <w:sz w:val="24"/>
          <w:szCs w:val="24"/>
          <w:lang w:val="en-US"/>
        </w:rPr>
        <w:t>model</w:t>
      </w:r>
      <w:r w:rsidR="00640BD9" w:rsidRPr="003125D5">
        <w:rPr>
          <w:rFonts w:ascii="Times New Roman" w:hAnsi="Times New Roman"/>
          <w:color w:val="000000" w:themeColor="text1"/>
          <w:sz w:val="24"/>
          <w:szCs w:val="24"/>
          <w:lang w:val="en-US"/>
        </w:rPr>
        <w:t>s</w:t>
      </w:r>
      <w:r w:rsidR="00CA6423" w:rsidRPr="003125D5">
        <w:rPr>
          <w:rFonts w:ascii="Times New Roman" w:hAnsi="Times New Roman"/>
          <w:color w:val="000000" w:themeColor="text1"/>
          <w:sz w:val="24"/>
          <w:szCs w:val="24"/>
          <w:lang w:val="en-US"/>
        </w:rPr>
        <w:t xml:space="preserve"> for time to birth</w:t>
      </w:r>
      <w:r w:rsidR="00F33CB6" w:rsidRPr="003125D5">
        <w:rPr>
          <w:rFonts w:ascii="Times New Roman" w:hAnsi="Times New Roman"/>
          <w:color w:val="000000" w:themeColor="text1"/>
          <w:sz w:val="24"/>
          <w:szCs w:val="24"/>
          <w:lang w:val="en-US"/>
        </w:rPr>
        <w:t xml:space="preserve">. In these models, </w:t>
      </w:r>
      <w:r w:rsidR="002612B6" w:rsidRPr="003125D5">
        <w:rPr>
          <w:rFonts w:ascii="Times New Roman" w:hAnsi="Times New Roman"/>
          <w:color w:val="000000" w:themeColor="text1"/>
          <w:sz w:val="24"/>
          <w:szCs w:val="24"/>
          <w:lang w:val="en-US"/>
        </w:rPr>
        <w:t xml:space="preserve">spontaneous </w:t>
      </w:r>
      <w:r w:rsidR="00220690" w:rsidRPr="003125D5">
        <w:rPr>
          <w:rFonts w:ascii="Times New Roman" w:hAnsi="Times New Roman"/>
          <w:color w:val="000000" w:themeColor="text1"/>
          <w:sz w:val="24"/>
          <w:szCs w:val="24"/>
          <w:lang w:val="en-US"/>
        </w:rPr>
        <w:t xml:space="preserve">delivery </w:t>
      </w:r>
      <w:r w:rsidR="007A3E45" w:rsidRPr="003125D5">
        <w:rPr>
          <w:rFonts w:ascii="Times New Roman" w:hAnsi="Times New Roman"/>
          <w:color w:val="000000" w:themeColor="text1"/>
          <w:sz w:val="24"/>
          <w:szCs w:val="24"/>
          <w:lang w:val="en-US"/>
        </w:rPr>
        <w:t xml:space="preserve">after spontaneous labor </w:t>
      </w:r>
      <w:r w:rsidR="00345E98" w:rsidRPr="003125D5">
        <w:rPr>
          <w:rFonts w:ascii="Times New Roman" w:hAnsi="Times New Roman"/>
          <w:color w:val="000000" w:themeColor="text1"/>
          <w:sz w:val="24"/>
          <w:szCs w:val="24"/>
          <w:lang w:val="en-US"/>
        </w:rPr>
        <w:t>was considered as the event</w:t>
      </w:r>
      <w:r w:rsidR="002612B6" w:rsidRPr="003125D5">
        <w:rPr>
          <w:rFonts w:ascii="Times New Roman" w:hAnsi="Times New Roman"/>
          <w:color w:val="000000" w:themeColor="text1"/>
          <w:sz w:val="24"/>
          <w:szCs w:val="24"/>
          <w:lang w:val="en-US"/>
        </w:rPr>
        <w:t xml:space="preserve"> of interest</w:t>
      </w:r>
      <w:r w:rsidR="005C2AC1" w:rsidRPr="003125D5">
        <w:rPr>
          <w:rFonts w:ascii="Times New Roman" w:hAnsi="Times New Roman"/>
          <w:color w:val="000000" w:themeColor="text1"/>
          <w:sz w:val="24"/>
          <w:szCs w:val="24"/>
          <w:lang w:val="en-US"/>
        </w:rPr>
        <w:t>, while</w:t>
      </w:r>
      <w:r w:rsidR="00640BD9" w:rsidRPr="003125D5">
        <w:rPr>
          <w:rFonts w:ascii="Times New Roman" w:hAnsi="Times New Roman"/>
          <w:color w:val="000000" w:themeColor="text1"/>
          <w:sz w:val="24"/>
          <w:szCs w:val="24"/>
          <w:lang w:val="en-US"/>
        </w:rPr>
        <w:t xml:space="preserve"> </w:t>
      </w:r>
      <w:r w:rsidR="002612B6" w:rsidRPr="003125D5">
        <w:rPr>
          <w:rFonts w:ascii="Times New Roman" w:hAnsi="Times New Roman"/>
          <w:color w:val="000000" w:themeColor="text1"/>
          <w:sz w:val="24"/>
          <w:szCs w:val="24"/>
          <w:lang w:val="en-US"/>
        </w:rPr>
        <w:t xml:space="preserve">induced </w:t>
      </w:r>
      <w:r w:rsidR="00FA5AEC" w:rsidRPr="003125D5">
        <w:rPr>
          <w:rFonts w:ascii="Times New Roman" w:hAnsi="Times New Roman"/>
          <w:color w:val="000000" w:themeColor="text1"/>
          <w:sz w:val="24"/>
          <w:szCs w:val="24"/>
          <w:lang w:val="en-US"/>
        </w:rPr>
        <w:t>labor</w:t>
      </w:r>
      <w:r w:rsidR="005A13D5" w:rsidRPr="003125D5">
        <w:rPr>
          <w:rFonts w:ascii="Times New Roman" w:hAnsi="Times New Roman"/>
          <w:color w:val="000000" w:themeColor="text1"/>
          <w:sz w:val="24"/>
          <w:szCs w:val="24"/>
          <w:lang w:val="en-US"/>
        </w:rPr>
        <w:t xml:space="preserve"> and </w:t>
      </w:r>
      <w:r w:rsidR="002612B6" w:rsidRPr="003125D5">
        <w:rPr>
          <w:rFonts w:ascii="Times New Roman" w:hAnsi="Times New Roman"/>
          <w:color w:val="000000" w:themeColor="text1"/>
          <w:sz w:val="24"/>
          <w:szCs w:val="24"/>
          <w:lang w:val="en-US"/>
        </w:rPr>
        <w:t>p</w:t>
      </w:r>
      <w:r w:rsidR="005E2119" w:rsidRPr="003125D5">
        <w:rPr>
          <w:rFonts w:ascii="Times New Roman" w:hAnsi="Times New Roman"/>
          <w:color w:val="000000" w:themeColor="text1"/>
          <w:sz w:val="24"/>
          <w:szCs w:val="24"/>
          <w:lang w:val="en-US"/>
        </w:rPr>
        <w:t>re-labor</w:t>
      </w:r>
      <w:r w:rsidR="002612B6" w:rsidRPr="003125D5">
        <w:rPr>
          <w:rFonts w:ascii="Times New Roman" w:hAnsi="Times New Roman"/>
          <w:color w:val="000000" w:themeColor="text1"/>
          <w:sz w:val="24"/>
          <w:szCs w:val="24"/>
          <w:lang w:val="en-US"/>
        </w:rPr>
        <w:t xml:space="preserve"> cesarean </w:t>
      </w:r>
      <w:r w:rsidR="005E2119" w:rsidRPr="003125D5">
        <w:rPr>
          <w:rFonts w:ascii="Times New Roman" w:hAnsi="Times New Roman"/>
          <w:color w:val="000000" w:themeColor="text1"/>
          <w:sz w:val="24"/>
          <w:szCs w:val="24"/>
          <w:lang w:val="en-US"/>
        </w:rPr>
        <w:t>delivery</w:t>
      </w:r>
      <w:r w:rsidR="005A13D5" w:rsidRPr="003125D5">
        <w:rPr>
          <w:rFonts w:ascii="Times New Roman" w:hAnsi="Times New Roman"/>
          <w:color w:val="000000" w:themeColor="text1"/>
          <w:sz w:val="24"/>
          <w:szCs w:val="24"/>
          <w:lang w:val="en-US"/>
        </w:rPr>
        <w:t xml:space="preserve"> </w:t>
      </w:r>
      <w:r w:rsidR="00D90195" w:rsidRPr="003125D5">
        <w:rPr>
          <w:rFonts w:ascii="Times New Roman" w:hAnsi="Times New Roman"/>
          <w:color w:val="000000" w:themeColor="text1"/>
          <w:sz w:val="24"/>
          <w:szCs w:val="24"/>
          <w:lang w:val="en-US"/>
        </w:rPr>
        <w:t>were</w:t>
      </w:r>
      <w:r w:rsidR="005A13D5" w:rsidRPr="003125D5">
        <w:rPr>
          <w:rFonts w:ascii="Times New Roman" w:hAnsi="Times New Roman"/>
          <w:color w:val="000000" w:themeColor="text1"/>
          <w:sz w:val="24"/>
          <w:szCs w:val="24"/>
          <w:lang w:val="en-US"/>
        </w:rPr>
        <w:t xml:space="preserve"> competing events</w:t>
      </w:r>
      <w:r w:rsidR="00D90195" w:rsidRPr="003125D5">
        <w:rPr>
          <w:rFonts w:ascii="Times New Roman" w:hAnsi="Times New Roman"/>
          <w:color w:val="000000" w:themeColor="text1"/>
          <w:sz w:val="24"/>
          <w:szCs w:val="24"/>
          <w:lang w:val="en-US"/>
        </w:rPr>
        <w:t xml:space="preserve">. </w:t>
      </w:r>
      <w:r w:rsidR="00F33CB6" w:rsidRPr="003125D5">
        <w:rPr>
          <w:rFonts w:ascii="Times New Roman" w:hAnsi="Times New Roman"/>
          <w:color w:val="000000" w:themeColor="text1"/>
          <w:sz w:val="24"/>
          <w:szCs w:val="24"/>
          <w:lang w:val="en-US"/>
        </w:rPr>
        <w:t xml:space="preserve">Indeed, </w:t>
      </w:r>
      <w:r w:rsidR="00D90195" w:rsidRPr="003125D5">
        <w:rPr>
          <w:rFonts w:ascii="Times New Roman" w:hAnsi="Times New Roman"/>
          <w:i/>
          <w:color w:val="000000" w:themeColor="text1"/>
          <w:sz w:val="24"/>
          <w:szCs w:val="24"/>
          <w:lang w:val="en-US"/>
        </w:rPr>
        <w:t>FADS</w:t>
      </w:r>
      <w:r w:rsidR="00D90195" w:rsidRPr="003125D5">
        <w:rPr>
          <w:rFonts w:ascii="Times New Roman" w:hAnsi="Times New Roman"/>
          <w:color w:val="000000" w:themeColor="text1"/>
          <w:sz w:val="24"/>
          <w:szCs w:val="24"/>
          <w:lang w:val="en-US"/>
        </w:rPr>
        <w:t xml:space="preserve"> gene variants were associated with </w:t>
      </w:r>
      <w:r w:rsidR="00F33CB6" w:rsidRPr="003125D5">
        <w:rPr>
          <w:rFonts w:ascii="Times New Roman" w:hAnsi="Times New Roman"/>
          <w:color w:val="000000" w:themeColor="text1"/>
          <w:sz w:val="24"/>
          <w:szCs w:val="24"/>
          <w:lang w:val="en-US"/>
        </w:rPr>
        <w:t xml:space="preserve">type of labor </w:t>
      </w:r>
      <w:r w:rsidR="00D90195" w:rsidRPr="003125D5">
        <w:rPr>
          <w:rFonts w:ascii="Times New Roman" w:hAnsi="Times New Roman"/>
          <w:color w:val="000000" w:themeColor="text1"/>
          <w:sz w:val="24"/>
          <w:szCs w:val="24"/>
          <w:lang w:val="en-US"/>
        </w:rPr>
        <w:t>(</w:t>
      </w:r>
      <w:r w:rsidR="00D35E21" w:rsidRPr="003125D5">
        <w:rPr>
          <w:rFonts w:ascii="Times New Roman" w:hAnsi="Times New Roman"/>
          <w:b/>
          <w:color w:val="000000" w:themeColor="text1"/>
          <w:sz w:val="24"/>
          <w:szCs w:val="24"/>
          <w:lang w:val="en-US"/>
        </w:rPr>
        <w:t>S</w:t>
      </w:r>
      <w:r w:rsidR="00BE1EF0" w:rsidRPr="003125D5">
        <w:rPr>
          <w:rFonts w:ascii="Times New Roman" w:hAnsi="Times New Roman"/>
          <w:b/>
          <w:color w:val="000000" w:themeColor="text1"/>
          <w:sz w:val="24"/>
          <w:szCs w:val="24"/>
          <w:lang w:val="en-US"/>
        </w:rPr>
        <w:t xml:space="preserve">upplemental Table </w:t>
      </w:r>
      <w:r w:rsidR="00D35E21" w:rsidRPr="003125D5">
        <w:rPr>
          <w:rFonts w:ascii="Times New Roman" w:hAnsi="Times New Roman"/>
          <w:b/>
          <w:color w:val="000000" w:themeColor="text1"/>
          <w:sz w:val="24"/>
          <w:szCs w:val="24"/>
          <w:lang w:val="en-US"/>
        </w:rPr>
        <w:t>2</w:t>
      </w:r>
      <w:r w:rsidR="00316F86" w:rsidRPr="003125D5">
        <w:rPr>
          <w:rFonts w:ascii="Times New Roman" w:hAnsi="Times New Roman"/>
          <w:color w:val="000000" w:themeColor="text1"/>
          <w:sz w:val="24"/>
          <w:szCs w:val="24"/>
          <w:lang w:val="en-US"/>
        </w:rPr>
        <w:t>)</w:t>
      </w:r>
      <w:r w:rsidR="00F33CB6" w:rsidRPr="003125D5">
        <w:rPr>
          <w:rFonts w:ascii="Times New Roman" w:hAnsi="Times New Roman"/>
          <w:color w:val="000000" w:themeColor="text1"/>
          <w:sz w:val="24"/>
          <w:szCs w:val="24"/>
          <w:lang w:val="en-US"/>
        </w:rPr>
        <w:t xml:space="preserve">; not accounting for competing events in survival models may result in bias </w:t>
      </w:r>
      <w:r w:rsidR="00F33CB6"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Lau&lt;/Author&gt;&lt;Year&gt;2009&lt;/Year&gt;&lt;RecNum&gt;10848&lt;/RecNum&gt;&lt;DisplayText&gt;(32)&lt;/DisplayText&gt;&lt;record&gt;&lt;rec-number&gt;10848&lt;/rec-number&gt;&lt;foreign-keys&gt;&lt;key app="EN" db-id="vpr5pad9g55xegefsro5e52itf5xfpd5arzs" timestamp="1461136805"&gt;10848&lt;/key&gt;&lt;key app="ENWeb" db-id=""&gt;0&lt;/key&gt;&lt;/foreign-keys&gt;&lt;ref-type name="Journal Article"&gt;17&lt;/ref-type&gt;&lt;contributors&gt;&lt;authors&gt;&lt;author&gt;Lau, B.&lt;/author&gt;&lt;author&gt;Cole, S. R.&lt;/author&gt;&lt;author&gt;Gange, S. J.&lt;/author&gt;&lt;/authors&gt;&lt;/contributors&gt;&lt;auth-address&gt;Department of Medicine, Johns Hopkins School of Medicine, Baltimore, Maryland 21287, USA. blau1@jhmi.edu&lt;/auth-address&gt;&lt;titles&gt;&lt;title&gt;Competing risk regression models for epidemiologic data&lt;/title&gt;&lt;secondary-title&gt;Am J Epidemiol&lt;/secondary-title&gt;&lt;alt-title&gt;American journal of epidemiology&lt;/alt-title&gt;&lt;/titles&gt;&lt;periodical&gt;&lt;full-title&gt;Am J Epidemiol&lt;/full-title&gt;&lt;/periodical&gt;&lt;alt-periodical&gt;&lt;full-title&gt;American Journal of Epidemiology&lt;/full-title&gt;&lt;abbr-1&gt;Am J Epidemiol&lt;/abbr-1&gt;&lt;/alt-periodical&gt;&lt;pages&gt;244-56&lt;/pages&gt;&lt;volume&gt;170&lt;/volume&gt;&lt;number&gt;2&lt;/number&gt;&lt;keywords&gt;&lt;keyword&gt;Adult&lt;/keyword&gt;&lt;keyword&gt;Confidence Intervals&lt;/keyword&gt;&lt;keyword&gt;*Epidemiologic Methods&lt;/keyword&gt;&lt;keyword&gt;Female&lt;/keyword&gt;&lt;keyword&gt;HIV Infections/*epidemiology&lt;/keyword&gt;&lt;keyword&gt;Humans&lt;/keyword&gt;&lt;keyword&gt;Kaplan-Meier Estimate&lt;/keyword&gt;&lt;keyword&gt;Maryland/epidemiology&lt;/keyword&gt;&lt;keyword&gt;*Models, Statistical&lt;/keyword&gt;&lt;keyword&gt;Multivariate Analysis&lt;/keyword&gt;&lt;keyword&gt;Proportional Hazards Models&lt;/keyword&gt;&lt;keyword&gt;*Regression Analysis&lt;/keyword&gt;&lt;keyword&gt;*Risk Assessment&lt;/keyword&gt;&lt;keyword&gt;Survival Analysis&lt;/keyword&gt;&lt;/keywords&gt;&lt;dates&gt;&lt;year&gt;2009&lt;/year&gt;&lt;pub-dates&gt;&lt;date&gt;Jul 15&lt;/date&gt;&lt;/pub-dates&gt;&lt;/dates&gt;&lt;isbn&gt;1476-6256 (Electronic)&amp;#xD;0002-9262 (Linking)&lt;/isbn&gt;&lt;accession-num&gt;19494242&lt;/accession-num&gt;&lt;urls&gt;&lt;related-urls&gt;&lt;url&gt;http://www.ncbi.nlm.nih.gov/pubmed/19494242&lt;/url&gt;&lt;/related-urls&gt;&lt;/urls&gt;&lt;custom2&gt;2732996&lt;/custom2&gt;&lt;electronic-resource-num&gt;10.1093/aje/kwp107&lt;/electronic-resource-num&gt;&lt;/record&gt;&lt;/Cite&gt;&lt;/EndNote&gt;</w:instrText>
      </w:r>
      <w:r w:rsidR="00F33CB6"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2)</w:t>
      </w:r>
      <w:r w:rsidR="00F33CB6" w:rsidRPr="003125D5">
        <w:rPr>
          <w:rFonts w:ascii="Times New Roman" w:hAnsi="Times New Roman"/>
          <w:color w:val="000000" w:themeColor="text1"/>
          <w:sz w:val="24"/>
          <w:szCs w:val="24"/>
          <w:lang w:val="en-US"/>
        </w:rPr>
        <w:fldChar w:fldCharType="end"/>
      </w:r>
      <w:r w:rsidR="00F33CB6" w:rsidRPr="003125D5">
        <w:rPr>
          <w:rFonts w:ascii="Times New Roman" w:hAnsi="Times New Roman"/>
          <w:color w:val="000000" w:themeColor="text1"/>
          <w:sz w:val="24"/>
          <w:szCs w:val="24"/>
          <w:lang w:val="en-US"/>
        </w:rPr>
        <w:t xml:space="preserve">. We therefore </w:t>
      </w:r>
      <w:r w:rsidR="00A63434" w:rsidRPr="003125D5">
        <w:rPr>
          <w:rFonts w:ascii="Times New Roman" w:hAnsi="Times New Roman"/>
          <w:color w:val="000000" w:themeColor="text1"/>
          <w:sz w:val="24"/>
          <w:szCs w:val="24"/>
          <w:lang w:val="en-US"/>
        </w:rPr>
        <w:t>used</w:t>
      </w:r>
      <w:r w:rsidR="00F77388" w:rsidRPr="003125D5">
        <w:rPr>
          <w:rFonts w:ascii="Times New Roman" w:hAnsi="Times New Roman"/>
          <w:color w:val="000000" w:themeColor="text1"/>
          <w:sz w:val="24"/>
          <w:szCs w:val="24"/>
          <w:lang w:val="en-US"/>
        </w:rPr>
        <w:t xml:space="preserve"> </w:t>
      </w:r>
      <w:r w:rsidR="00D90195" w:rsidRPr="003125D5">
        <w:rPr>
          <w:rFonts w:ascii="Times New Roman" w:hAnsi="Times New Roman"/>
          <w:color w:val="000000" w:themeColor="text1"/>
          <w:sz w:val="24"/>
          <w:szCs w:val="24"/>
          <w:lang w:val="en-US"/>
        </w:rPr>
        <w:t xml:space="preserve">both </w:t>
      </w:r>
      <w:r w:rsidR="00B570DE" w:rsidRPr="003125D5">
        <w:rPr>
          <w:rFonts w:ascii="Times New Roman" w:hAnsi="Times New Roman"/>
          <w:color w:val="000000" w:themeColor="text1"/>
          <w:sz w:val="24"/>
          <w:szCs w:val="24"/>
          <w:lang w:val="en-US"/>
        </w:rPr>
        <w:t xml:space="preserve">cause-specific </w:t>
      </w:r>
      <w:r w:rsidR="00D90195" w:rsidRPr="003125D5">
        <w:rPr>
          <w:rFonts w:ascii="Times New Roman" w:hAnsi="Times New Roman"/>
          <w:color w:val="000000" w:themeColor="text1"/>
          <w:sz w:val="24"/>
          <w:szCs w:val="24"/>
          <w:lang w:val="en-US"/>
        </w:rPr>
        <w:t xml:space="preserve">proportional </w:t>
      </w:r>
      <w:r w:rsidR="00B570DE" w:rsidRPr="003125D5">
        <w:rPr>
          <w:rFonts w:ascii="Times New Roman" w:hAnsi="Times New Roman"/>
          <w:color w:val="000000" w:themeColor="text1"/>
          <w:sz w:val="24"/>
          <w:szCs w:val="24"/>
          <w:lang w:val="en-US"/>
        </w:rPr>
        <w:t>hazard</w:t>
      </w:r>
      <w:r w:rsidR="00D90195" w:rsidRPr="003125D5">
        <w:rPr>
          <w:rFonts w:ascii="Times New Roman" w:hAnsi="Times New Roman"/>
          <w:color w:val="000000" w:themeColor="text1"/>
          <w:sz w:val="24"/>
          <w:szCs w:val="24"/>
          <w:lang w:val="en-US"/>
        </w:rPr>
        <w:t>s</w:t>
      </w:r>
      <w:r w:rsidR="00B570DE" w:rsidRPr="003125D5">
        <w:rPr>
          <w:rFonts w:ascii="Times New Roman" w:hAnsi="Times New Roman"/>
          <w:color w:val="000000" w:themeColor="text1"/>
          <w:sz w:val="24"/>
          <w:szCs w:val="24"/>
          <w:lang w:val="en-US"/>
        </w:rPr>
        <w:t xml:space="preserve"> model</w:t>
      </w:r>
      <w:r w:rsidR="00D90195" w:rsidRPr="003125D5">
        <w:rPr>
          <w:rFonts w:ascii="Times New Roman" w:hAnsi="Times New Roman"/>
          <w:color w:val="000000" w:themeColor="text1"/>
          <w:sz w:val="24"/>
          <w:szCs w:val="24"/>
          <w:lang w:val="en-US"/>
        </w:rPr>
        <w:t>s</w:t>
      </w:r>
      <w:r w:rsidR="00B570DE" w:rsidRPr="003125D5">
        <w:rPr>
          <w:rFonts w:ascii="Times New Roman" w:hAnsi="Times New Roman"/>
          <w:color w:val="000000" w:themeColor="text1"/>
          <w:sz w:val="24"/>
          <w:szCs w:val="24"/>
          <w:lang w:val="en-US"/>
        </w:rPr>
        <w:t xml:space="preserve"> and the </w:t>
      </w:r>
      <w:r w:rsidR="00316F86" w:rsidRPr="003125D5">
        <w:rPr>
          <w:rFonts w:ascii="Times New Roman" w:hAnsi="Times New Roman"/>
          <w:color w:val="000000" w:themeColor="text1"/>
          <w:sz w:val="24"/>
          <w:szCs w:val="24"/>
          <w:lang w:val="en-US"/>
        </w:rPr>
        <w:t>F</w:t>
      </w:r>
      <w:r w:rsidR="00865325" w:rsidRPr="003125D5">
        <w:rPr>
          <w:rFonts w:ascii="Times New Roman" w:hAnsi="Times New Roman"/>
          <w:color w:val="000000" w:themeColor="text1"/>
          <w:sz w:val="24"/>
          <w:szCs w:val="24"/>
          <w:lang w:val="en-US"/>
        </w:rPr>
        <w:t>ine–</w:t>
      </w:r>
      <w:r w:rsidR="00316F86" w:rsidRPr="003125D5">
        <w:rPr>
          <w:rFonts w:ascii="Times New Roman" w:hAnsi="Times New Roman"/>
          <w:color w:val="000000" w:themeColor="text1"/>
          <w:sz w:val="24"/>
          <w:szCs w:val="24"/>
          <w:lang w:val="en-US"/>
        </w:rPr>
        <w:t xml:space="preserve">Gray </w:t>
      </w:r>
      <w:r w:rsidR="00D90195" w:rsidRPr="003125D5">
        <w:rPr>
          <w:rFonts w:ascii="Times New Roman" w:hAnsi="Times New Roman"/>
          <w:color w:val="000000" w:themeColor="text1"/>
          <w:sz w:val="24"/>
          <w:szCs w:val="24"/>
          <w:lang w:val="en-US"/>
        </w:rPr>
        <w:t xml:space="preserve">proportional </w:t>
      </w:r>
      <w:r w:rsidR="00B570DE" w:rsidRPr="003125D5">
        <w:rPr>
          <w:rFonts w:ascii="Times New Roman" w:hAnsi="Times New Roman"/>
          <w:color w:val="000000" w:themeColor="text1"/>
          <w:sz w:val="24"/>
          <w:szCs w:val="24"/>
          <w:lang w:val="en-US"/>
        </w:rPr>
        <w:t>subdistribution hazard</w:t>
      </w:r>
      <w:r w:rsidR="00D90195" w:rsidRPr="003125D5">
        <w:rPr>
          <w:rFonts w:ascii="Times New Roman" w:hAnsi="Times New Roman"/>
          <w:color w:val="000000" w:themeColor="text1"/>
          <w:sz w:val="24"/>
          <w:szCs w:val="24"/>
          <w:lang w:val="en-US"/>
        </w:rPr>
        <w:t>s</w:t>
      </w:r>
      <w:r w:rsidR="00B570DE" w:rsidRPr="003125D5">
        <w:rPr>
          <w:rFonts w:ascii="Times New Roman" w:hAnsi="Times New Roman"/>
          <w:color w:val="000000" w:themeColor="text1"/>
          <w:sz w:val="24"/>
          <w:szCs w:val="24"/>
          <w:lang w:val="en-US"/>
        </w:rPr>
        <w:t xml:space="preserve"> model</w:t>
      </w:r>
      <w:r w:rsidR="00D90195" w:rsidRPr="003125D5">
        <w:rPr>
          <w:rFonts w:ascii="Times New Roman" w:hAnsi="Times New Roman"/>
          <w:color w:val="000000" w:themeColor="text1"/>
          <w:sz w:val="24"/>
          <w:szCs w:val="24"/>
          <w:lang w:val="en-US"/>
        </w:rPr>
        <w:t>s</w:t>
      </w:r>
      <w:r w:rsidR="006E2DCD" w:rsidRPr="003125D5">
        <w:rPr>
          <w:rFonts w:ascii="Times New Roman" w:hAnsi="Times New Roman"/>
          <w:color w:val="000000" w:themeColor="text1"/>
          <w:sz w:val="24"/>
          <w:szCs w:val="24"/>
          <w:lang w:val="en-US"/>
        </w:rPr>
        <w:t>, yielding</w:t>
      </w:r>
      <w:r w:rsidR="00B570DE" w:rsidRPr="003125D5">
        <w:rPr>
          <w:rFonts w:ascii="Times New Roman" w:hAnsi="Times New Roman"/>
          <w:color w:val="000000" w:themeColor="text1"/>
          <w:sz w:val="24"/>
          <w:szCs w:val="24"/>
          <w:lang w:val="en-US"/>
        </w:rPr>
        <w:t xml:space="preserve"> cause-specific hazard ratios </w:t>
      </w:r>
      <w:r w:rsidR="006E2DCD" w:rsidRPr="003125D5">
        <w:rPr>
          <w:rFonts w:ascii="Times New Roman" w:hAnsi="Times New Roman"/>
          <w:color w:val="000000" w:themeColor="text1"/>
          <w:sz w:val="24"/>
          <w:szCs w:val="24"/>
          <w:lang w:val="en-US"/>
        </w:rPr>
        <w:t>(</w:t>
      </w:r>
      <w:r w:rsidR="006E2DCD" w:rsidRPr="003125D5">
        <w:rPr>
          <w:rFonts w:ascii="Times New Roman" w:hAnsi="Times New Roman"/>
          <w:color w:val="000000" w:themeColor="text1"/>
          <w:sz w:val="24"/>
          <w:szCs w:val="24"/>
          <w:vertAlign w:val="subscript"/>
          <w:lang w:val="en-US"/>
        </w:rPr>
        <w:t>cs</w:t>
      </w:r>
      <w:r w:rsidR="006E2DCD" w:rsidRPr="003125D5">
        <w:rPr>
          <w:rFonts w:ascii="Times New Roman" w:hAnsi="Times New Roman"/>
          <w:color w:val="000000" w:themeColor="text1"/>
          <w:sz w:val="24"/>
          <w:szCs w:val="24"/>
          <w:lang w:val="en-US"/>
        </w:rPr>
        <w:t xml:space="preserve">HRs) </w:t>
      </w:r>
      <w:r w:rsidR="00B570DE" w:rsidRPr="003125D5">
        <w:rPr>
          <w:rFonts w:ascii="Times New Roman" w:hAnsi="Times New Roman"/>
          <w:color w:val="000000" w:themeColor="text1"/>
          <w:sz w:val="24"/>
          <w:szCs w:val="24"/>
          <w:lang w:val="en-US"/>
        </w:rPr>
        <w:t xml:space="preserve">and subdistribution </w:t>
      </w:r>
      <w:r w:rsidR="006E2DCD" w:rsidRPr="003125D5">
        <w:rPr>
          <w:rFonts w:ascii="Times New Roman" w:hAnsi="Times New Roman"/>
          <w:color w:val="000000" w:themeColor="text1"/>
          <w:sz w:val="24"/>
          <w:szCs w:val="24"/>
          <w:lang w:val="en-US"/>
        </w:rPr>
        <w:t>hazard ratios (</w:t>
      </w:r>
      <w:r w:rsidR="006E2DCD" w:rsidRPr="003125D5">
        <w:rPr>
          <w:rFonts w:ascii="Times New Roman" w:hAnsi="Times New Roman"/>
          <w:color w:val="000000" w:themeColor="text1"/>
          <w:sz w:val="24"/>
          <w:szCs w:val="24"/>
          <w:vertAlign w:val="subscript"/>
          <w:lang w:val="en-US"/>
        </w:rPr>
        <w:t>sd</w:t>
      </w:r>
      <w:r w:rsidR="006E2DCD" w:rsidRPr="003125D5">
        <w:rPr>
          <w:rFonts w:ascii="Times New Roman" w:hAnsi="Times New Roman"/>
          <w:color w:val="000000" w:themeColor="text1"/>
          <w:sz w:val="24"/>
          <w:szCs w:val="24"/>
          <w:lang w:val="en-US"/>
        </w:rPr>
        <w:t>HRs), respectively</w:t>
      </w:r>
      <w:r w:rsidR="00661D4E" w:rsidRPr="003125D5">
        <w:rPr>
          <w:rFonts w:ascii="Times New Roman" w:hAnsi="Times New Roman"/>
          <w:color w:val="000000" w:themeColor="text1"/>
          <w:sz w:val="24"/>
          <w:szCs w:val="24"/>
          <w:lang w:val="en-US"/>
        </w:rPr>
        <w:t xml:space="preserve"> </w:t>
      </w:r>
      <w:r w:rsidR="008D7E11"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Lau&lt;/Author&gt;&lt;Year&gt;2009&lt;/Year&gt;&lt;RecNum&gt;10848&lt;/RecNum&gt;&lt;DisplayText&gt;(32)&lt;/DisplayText&gt;&lt;record&gt;&lt;rec-number&gt;10848&lt;/rec-number&gt;&lt;foreign-keys&gt;&lt;key app="EN" db-id="vpr5pad9g55xegefsro5e52itf5xfpd5arzs" timestamp="1461136805"&gt;10848&lt;/key&gt;&lt;key app="ENWeb" db-id=""&gt;0&lt;/key&gt;&lt;/foreign-keys&gt;&lt;ref-type name="Journal Article"&gt;17&lt;/ref-type&gt;&lt;contributors&gt;&lt;authors&gt;&lt;author&gt;Lau, B.&lt;/author&gt;&lt;author&gt;Cole, S. R.&lt;/author&gt;&lt;author&gt;Gange, S. J.&lt;/author&gt;&lt;/authors&gt;&lt;/contributors&gt;&lt;auth-address&gt;Department of Medicine, Johns Hopkins School of Medicine, Baltimore, Maryland 21287, USA. blau1@jhmi.edu&lt;/auth-address&gt;&lt;titles&gt;&lt;title&gt;Competing risk regression models for epidemiologic data&lt;/title&gt;&lt;secondary-title&gt;Am J Epidemiol&lt;/secondary-title&gt;&lt;alt-title&gt;American journal of epidemiology&lt;/alt-title&gt;&lt;/titles&gt;&lt;periodical&gt;&lt;full-title&gt;Am J Epidemiol&lt;/full-title&gt;&lt;/periodical&gt;&lt;alt-periodical&gt;&lt;full-title&gt;American Journal of Epidemiology&lt;/full-title&gt;&lt;abbr-1&gt;Am J Epidemiol&lt;/abbr-1&gt;&lt;/alt-periodical&gt;&lt;pages&gt;244-56&lt;/pages&gt;&lt;volume&gt;170&lt;/volume&gt;&lt;number&gt;2&lt;/number&gt;&lt;keywords&gt;&lt;keyword&gt;Adult&lt;/keyword&gt;&lt;keyword&gt;Confidence Intervals&lt;/keyword&gt;&lt;keyword&gt;*Epidemiologic Methods&lt;/keyword&gt;&lt;keyword&gt;Female&lt;/keyword&gt;&lt;keyword&gt;HIV Infections/*epidemiology&lt;/keyword&gt;&lt;keyword&gt;Humans&lt;/keyword&gt;&lt;keyword&gt;Kaplan-Meier Estimate&lt;/keyword&gt;&lt;keyword&gt;Maryland/epidemiology&lt;/keyword&gt;&lt;keyword&gt;*Models, Statistical&lt;/keyword&gt;&lt;keyword&gt;Multivariate Analysis&lt;/keyword&gt;&lt;keyword&gt;Proportional Hazards Models&lt;/keyword&gt;&lt;keyword&gt;*Regression Analysis&lt;/keyword&gt;&lt;keyword&gt;*Risk Assessment&lt;/keyword&gt;&lt;keyword&gt;Survival Analysis&lt;/keyword&gt;&lt;/keywords&gt;&lt;dates&gt;&lt;year&gt;2009&lt;/year&gt;&lt;pub-dates&gt;&lt;date&gt;Jul 15&lt;/date&gt;&lt;/pub-dates&gt;&lt;/dates&gt;&lt;isbn&gt;1476-6256 (Electronic)&amp;#xD;0002-9262 (Linking)&lt;/isbn&gt;&lt;accession-num&gt;19494242&lt;/accession-num&gt;&lt;urls&gt;&lt;related-urls&gt;&lt;url&gt;http://www.ncbi.nlm.nih.gov/pubmed/19494242&lt;/url&gt;&lt;/related-urls&gt;&lt;/urls&gt;&lt;custom2&gt;2732996&lt;/custom2&gt;&lt;electronic-resource-num&gt;10.1093/aje/kwp107&lt;/electronic-resource-num&gt;&lt;/record&gt;&lt;/Cite&gt;&lt;/EndNote&gt;</w:instrText>
      </w:r>
      <w:r w:rsidR="008D7E11"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2)</w:t>
      </w:r>
      <w:r w:rsidR="008D7E11"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B570DE" w:rsidRPr="003125D5">
        <w:rPr>
          <w:rFonts w:ascii="Times New Roman" w:hAnsi="Times New Roman"/>
          <w:color w:val="000000" w:themeColor="text1"/>
          <w:sz w:val="24"/>
          <w:szCs w:val="24"/>
          <w:lang w:val="en-US"/>
        </w:rPr>
        <w:t xml:space="preserve"> </w:t>
      </w:r>
      <w:r w:rsidR="006E2DCD" w:rsidRPr="003125D5">
        <w:rPr>
          <w:rFonts w:ascii="Times New Roman" w:hAnsi="Times New Roman"/>
          <w:color w:val="000000" w:themeColor="text1"/>
          <w:sz w:val="24"/>
          <w:szCs w:val="24"/>
          <w:lang w:val="en-US"/>
        </w:rPr>
        <w:t xml:space="preserve">We reported </w:t>
      </w:r>
      <w:r w:rsidR="00AA26AC" w:rsidRPr="003125D5">
        <w:rPr>
          <w:rFonts w:ascii="Times New Roman" w:hAnsi="Times New Roman"/>
          <w:color w:val="000000" w:themeColor="text1"/>
          <w:sz w:val="24"/>
          <w:szCs w:val="24"/>
          <w:lang w:val="en-US"/>
        </w:rPr>
        <w:t xml:space="preserve">the </w:t>
      </w:r>
      <w:r w:rsidR="006E2DCD" w:rsidRPr="003125D5">
        <w:rPr>
          <w:rFonts w:ascii="Times New Roman" w:hAnsi="Times New Roman"/>
          <w:color w:val="000000" w:themeColor="text1"/>
          <w:sz w:val="24"/>
          <w:szCs w:val="24"/>
          <w:lang w:val="en-US"/>
        </w:rPr>
        <w:t>HRs for both the event of interest (spontaneous labor) and the competing events (induced labor and pre-labor caesarian delivery)</w:t>
      </w:r>
      <w:r w:rsidR="00661D4E" w:rsidRPr="003125D5">
        <w:rPr>
          <w:rFonts w:ascii="Times New Roman" w:hAnsi="Times New Roman"/>
          <w:color w:val="000000" w:themeColor="text1"/>
          <w:sz w:val="24"/>
          <w:szCs w:val="24"/>
          <w:lang w:val="en-US"/>
        </w:rPr>
        <w:t xml:space="preserve"> </w:t>
      </w:r>
      <w:r w:rsidR="008D7E11"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Latouche&lt;/Author&gt;&lt;Year&gt;2013&lt;/Year&gt;&lt;RecNum&gt;11197&lt;/RecNum&gt;&lt;DisplayText&gt;(33)&lt;/DisplayText&gt;&lt;record&gt;&lt;rec-number&gt;11197&lt;/rec-number&gt;&lt;foreign-keys&gt;&lt;key app="EN" db-id="vpr5pad9g55xegefsro5e52itf5xfpd5arzs" timestamp="1491884912"&gt;11197&lt;/key&gt;&lt;key app="ENWeb" db-id=""&gt;0&lt;/key&gt;&lt;/foreign-keys&gt;&lt;ref-type name="Journal Article"&gt;17&lt;/ref-type&gt;&lt;contributors&gt;&lt;authors&gt;&lt;author&gt;Latouche, A.&lt;/author&gt;&lt;author&gt;Allignol, A.&lt;/author&gt;&lt;author&gt;Beyersmann, J.&lt;/author&gt;&lt;author&gt;Labopin, M.&lt;/author&gt;&lt;author&gt;Fine, J. P.&lt;/author&gt;&lt;/authors&gt;&lt;/contributors&gt;&lt;auth-address&gt;Conservatoire National des Arts et Metiers, IMATH, 292 Rue Saint Martin, Case 441, EA4629 Paris, France. aurelien.latouche@cnam.fr&lt;/auth-address&gt;&lt;titles&gt;&lt;title&gt;A competing risks analysis should report results on all cause-specific hazards and cumulative incidence functions&lt;/title&gt;&lt;secondary-title&gt;J Clin Epidemiol&lt;/secondary-title&gt;&lt;alt-title&gt;Journal of clinical epidemiology&lt;/alt-title&gt;&lt;/titles&gt;&lt;periodical&gt;&lt;full-title&gt;J Clin Epidemiol&lt;/full-title&gt;&lt;/periodical&gt;&lt;pages&gt;648-53&lt;/pages&gt;&lt;volume&gt;66&lt;/volume&gt;&lt;number&gt;6&lt;/number&gt;&lt;keywords&gt;&lt;keyword&gt;Data Interpretation, Statistical&lt;/keyword&gt;&lt;keyword&gt;Hematopoietic Stem Cell Transplantation/*mortality/statistics &amp;amp; numerical data&lt;/keyword&gt;&lt;keyword&gt;Humans&lt;/keyword&gt;&lt;keyword&gt;Incidence&lt;/keyword&gt;&lt;keyword&gt;*Models, Statistical&lt;/keyword&gt;&lt;keyword&gt;Recurrence&lt;/keyword&gt;&lt;keyword&gt;Risk Assessment/*statistics &amp;amp; numerical data&lt;/keyword&gt;&lt;keyword&gt;*Survival Analysis&lt;/keyword&gt;&lt;keyword&gt;Time Factors&lt;/keyword&gt;&lt;keyword&gt;*Transplantation Conditioning&lt;/keyword&gt;&lt;keyword&gt;Treatment Failure&lt;/keyword&gt;&lt;/keywords&gt;&lt;dates&gt;&lt;year&gt;2013&lt;/year&gt;&lt;pub-dates&gt;&lt;date&gt;Jun&lt;/date&gt;&lt;/pub-dates&gt;&lt;/dates&gt;&lt;isbn&gt;1878-5921 (Electronic)&amp;#xD;0895-4356 (Linking)&lt;/isbn&gt;&lt;accession-num&gt;23415868&lt;/accession-num&gt;&lt;urls&gt;&lt;related-urls&gt;&lt;url&gt;http://www.ncbi.nlm.nih.gov/pubmed/23415868&lt;/url&gt;&lt;/related-urls&gt;&lt;/urls&gt;&lt;electronic-resource-num&gt;10.1016/j.jclinepi.2012.09.017&lt;/electronic-resource-num&gt;&lt;/record&gt;&lt;/Cite&gt;&lt;/EndNote&gt;</w:instrText>
      </w:r>
      <w:r w:rsidR="008D7E11"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3)</w:t>
      </w:r>
      <w:r w:rsidR="008D7E11"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6E2DCD" w:rsidRPr="003125D5">
        <w:rPr>
          <w:rFonts w:ascii="Times New Roman" w:hAnsi="Times New Roman"/>
          <w:color w:val="000000" w:themeColor="text1"/>
          <w:sz w:val="24"/>
          <w:szCs w:val="24"/>
          <w:lang w:val="en-US"/>
        </w:rPr>
        <w:t xml:space="preserve"> </w:t>
      </w:r>
      <w:r w:rsidR="00572B81" w:rsidRPr="003125D5">
        <w:rPr>
          <w:rFonts w:ascii="Times New Roman" w:hAnsi="Times New Roman"/>
          <w:color w:val="000000" w:themeColor="text1"/>
          <w:sz w:val="24"/>
          <w:szCs w:val="24"/>
          <w:lang w:val="en-US"/>
        </w:rPr>
        <w:t>As a prerequisite</w:t>
      </w:r>
      <w:r w:rsidR="000665EC" w:rsidRPr="003125D5">
        <w:rPr>
          <w:rFonts w:ascii="Times New Roman" w:hAnsi="Times New Roman"/>
          <w:color w:val="000000" w:themeColor="text1"/>
          <w:sz w:val="24"/>
          <w:szCs w:val="24"/>
          <w:lang w:val="en-US"/>
        </w:rPr>
        <w:t xml:space="preserve">, </w:t>
      </w:r>
      <w:r w:rsidR="00F77388" w:rsidRPr="003125D5">
        <w:rPr>
          <w:rFonts w:ascii="Times New Roman" w:hAnsi="Times New Roman"/>
          <w:color w:val="000000" w:themeColor="text1"/>
          <w:sz w:val="24"/>
          <w:szCs w:val="24"/>
          <w:lang w:val="en-US"/>
        </w:rPr>
        <w:t xml:space="preserve">we </w:t>
      </w:r>
      <w:r w:rsidR="00D90195" w:rsidRPr="003125D5">
        <w:rPr>
          <w:rFonts w:ascii="Times New Roman" w:hAnsi="Times New Roman"/>
          <w:color w:val="000000" w:themeColor="text1"/>
          <w:sz w:val="24"/>
          <w:szCs w:val="24"/>
          <w:lang w:val="en-US"/>
        </w:rPr>
        <w:t>assessed</w:t>
      </w:r>
      <w:r w:rsidR="00F77388" w:rsidRPr="003125D5">
        <w:rPr>
          <w:rFonts w:ascii="Times New Roman" w:hAnsi="Times New Roman"/>
          <w:color w:val="000000" w:themeColor="text1"/>
          <w:sz w:val="24"/>
          <w:szCs w:val="24"/>
          <w:lang w:val="en-US"/>
        </w:rPr>
        <w:t xml:space="preserve"> the proportional hazard</w:t>
      </w:r>
      <w:r w:rsidR="00133C05" w:rsidRPr="003125D5">
        <w:rPr>
          <w:rFonts w:ascii="Times New Roman" w:hAnsi="Times New Roman"/>
          <w:color w:val="000000" w:themeColor="text1"/>
          <w:sz w:val="24"/>
          <w:szCs w:val="24"/>
          <w:lang w:val="en-US"/>
        </w:rPr>
        <w:t>s</w:t>
      </w:r>
      <w:r w:rsidR="00F77388" w:rsidRPr="003125D5">
        <w:rPr>
          <w:rFonts w:ascii="Times New Roman" w:hAnsi="Times New Roman"/>
          <w:color w:val="000000" w:themeColor="text1"/>
          <w:sz w:val="24"/>
          <w:szCs w:val="24"/>
          <w:lang w:val="en-US"/>
        </w:rPr>
        <w:t xml:space="preserve"> assumption</w:t>
      </w:r>
      <w:r w:rsidR="000665EC" w:rsidRPr="003125D5">
        <w:rPr>
          <w:rFonts w:ascii="Times New Roman" w:hAnsi="Times New Roman"/>
          <w:color w:val="000000" w:themeColor="text1"/>
          <w:sz w:val="24"/>
          <w:szCs w:val="24"/>
          <w:lang w:val="en-US"/>
        </w:rPr>
        <w:t xml:space="preserve"> by plotting </w:t>
      </w:r>
      <w:r w:rsidR="00A613A1" w:rsidRPr="003125D5">
        <w:rPr>
          <w:rFonts w:ascii="Times New Roman" w:hAnsi="Times New Roman"/>
          <w:color w:val="000000" w:themeColor="text1"/>
          <w:sz w:val="24"/>
          <w:szCs w:val="24"/>
          <w:lang w:val="en-US"/>
        </w:rPr>
        <w:t xml:space="preserve">the </w:t>
      </w:r>
      <w:r w:rsidR="00A613A1" w:rsidRPr="003125D5">
        <w:rPr>
          <w:rFonts w:ascii="Times New Roman" w:hAnsi="Times New Roman"/>
          <w:color w:val="000000" w:themeColor="text1"/>
          <w:sz w:val="24"/>
          <w:szCs w:val="24"/>
          <w:lang w:val="en-US"/>
        </w:rPr>
        <w:lastRenderedPageBreak/>
        <w:t xml:space="preserve">Schoenfeld residuals (cause-specific hazard model) and </w:t>
      </w:r>
      <w:r w:rsidR="000665EC" w:rsidRPr="003125D5">
        <w:rPr>
          <w:rFonts w:ascii="Times New Roman" w:hAnsi="Times New Roman"/>
          <w:color w:val="000000" w:themeColor="text1"/>
          <w:sz w:val="24"/>
          <w:szCs w:val="24"/>
          <w:lang w:val="en-US"/>
        </w:rPr>
        <w:t xml:space="preserve">the cumulative incidence function </w:t>
      </w:r>
      <w:r w:rsidR="00A613A1" w:rsidRPr="003125D5">
        <w:rPr>
          <w:rFonts w:ascii="Times New Roman" w:hAnsi="Times New Roman"/>
          <w:color w:val="000000" w:themeColor="text1"/>
          <w:sz w:val="24"/>
          <w:szCs w:val="24"/>
          <w:lang w:val="en-US"/>
        </w:rPr>
        <w:t>(subdistribution hazard model)</w:t>
      </w:r>
      <w:r w:rsidR="00953261" w:rsidRPr="003125D5">
        <w:rPr>
          <w:rFonts w:ascii="Times New Roman" w:hAnsi="Times New Roman"/>
          <w:color w:val="000000" w:themeColor="text1"/>
          <w:sz w:val="24"/>
          <w:szCs w:val="24"/>
          <w:lang w:val="en-US"/>
        </w:rPr>
        <w:t>.</w:t>
      </w:r>
      <w:r w:rsidR="0062257A" w:rsidRPr="003125D5">
        <w:rPr>
          <w:rFonts w:ascii="Times New Roman" w:hAnsi="Times New Roman"/>
          <w:color w:val="000000" w:themeColor="text1"/>
          <w:sz w:val="24"/>
          <w:szCs w:val="24"/>
          <w:lang w:val="en-US"/>
        </w:rPr>
        <w:t xml:space="preserve"> </w:t>
      </w:r>
      <w:r w:rsidR="001E5425" w:rsidRPr="003125D5">
        <w:rPr>
          <w:rFonts w:ascii="Times New Roman" w:hAnsi="Times New Roman"/>
          <w:color w:val="000000" w:themeColor="text1"/>
          <w:sz w:val="24"/>
          <w:szCs w:val="24"/>
          <w:lang w:val="en-US"/>
        </w:rPr>
        <w:t>Since</w:t>
      </w:r>
      <w:r w:rsidR="00AA26AC" w:rsidRPr="003125D5">
        <w:rPr>
          <w:rFonts w:ascii="Times New Roman" w:hAnsi="Times New Roman"/>
          <w:color w:val="000000" w:themeColor="text1"/>
          <w:sz w:val="24"/>
          <w:szCs w:val="24"/>
          <w:lang w:val="en-US"/>
        </w:rPr>
        <w:t xml:space="preserve"> </w:t>
      </w:r>
      <w:r w:rsidR="00A613A1" w:rsidRPr="003125D5">
        <w:rPr>
          <w:rFonts w:ascii="Times New Roman" w:hAnsi="Times New Roman"/>
          <w:color w:val="000000" w:themeColor="text1"/>
          <w:sz w:val="24"/>
          <w:szCs w:val="24"/>
          <w:lang w:val="en-US"/>
        </w:rPr>
        <w:t xml:space="preserve">potential departures from that assumption </w:t>
      </w:r>
      <w:r w:rsidR="00F62428" w:rsidRPr="003125D5">
        <w:rPr>
          <w:rFonts w:ascii="Times New Roman" w:hAnsi="Times New Roman"/>
          <w:color w:val="000000" w:themeColor="text1"/>
          <w:sz w:val="24"/>
          <w:szCs w:val="24"/>
          <w:lang w:val="en-US"/>
        </w:rPr>
        <w:t>were observed</w:t>
      </w:r>
      <w:r w:rsidR="00A613A1" w:rsidRPr="003125D5">
        <w:rPr>
          <w:rFonts w:ascii="Times New Roman" w:hAnsi="Times New Roman"/>
          <w:color w:val="000000" w:themeColor="text1"/>
          <w:sz w:val="24"/>
          <w:szCs w:val="24"/>
          <w:lang w:val="en-US"/>
        </w:rPr>
        <w:t xml:space="preserve">, we </w:t>
      </w:r>
      <w:r w:rsidR="001E5425" w:rsidRPr="003125D5">
        <w:rPr>
          <w:rFonts w:ascii="Times New Roman" w:hAnsi="Times New Roman"/>
          <w:color w:val="000000" w:themeColor="text1"/>
          <w:sz w:val="24"/>
          <w:szCs w:val="24"/>
          <w:lang w:val="en-US"/>
        </w:rPr>
        <w:t xml:space="preserve">performed sensitivity analyses by </w:t>
      </w:r>
      <w:r w:rsidR="00D90195" w:rsidRPr="003125D5">
        <w:rPr>
          <w:rFonts w:ascii="Times New Roman" w:hAnsi="Times New Roman"/>
          <w:color w:val="000000" w:themeColor="text1"/>
          <w:sz w:val="24"/>
          <w:szCs w:val="24"/>
          <w:lang w:val="en-US"/>
        </w:rPr>
        <w:t>allowing</w:t>
      </w:r>
      <w:r w:rsidR="00164832" w:rsidRPr="003125D5">
        <w:rPr>
          <w:rFonts w:ascii="Times New Roman" w:hAnsi="Times New Roman"/>
          <w:color w:val="000000" w:themeColor="text1"/>
          <w:sz w:val="24"/>
          <w:szCs w:val="24"/>
          <w:lang w:val="en-US"/>
        </w:rPr>
        <w:t xml:space="preserve"> a time-varying effect </w:t>
      </w:r>
      <w:r w:rsidR="00D90195" w:rsidRPr="003125D5">
        <w:rPr>
          <w:rFonts w:ascii="Times New Roman" w:hAnsi="Times New Roman"/>
          <w:color w:val="000000" w:themeColor="text1"/>
          <w:sz w:val="24"/>
          <w:szCs w:val="24"/>
          <w:lang w:val="en-US"/>
        </w:rPr>
        <w:t xml:space="preserve">by adding the </w:t>
      </w:r>
      <w:r w:rsidR="00164832" w:rsidRPr="003125D5">
        <w:rPr>
          <w:rFonts w:ascii="Times New Roman" w:hAnsi="Times New Roman"/>
          <w:color w:val="000000" w:themeColor="text1"/>
          <w:sz w:val="24"/>
          <w:szCs w:val="24"/>
          <w:lang w:val="en-US"/>
        </w:rPr>
        <w:t>time*</w:t>
      </w:r>
      <w:r w:rsidR="00C23DDF" w:rsidRPr="003125D5">
        <w:rPr>
          <w:rFonts w:ascii="Times New Roman" w:hAnsi="Times New Roman"/>
          <w:i/>
          <w:color w:val="000000" w:themeColor="text1"/>
          <w:sz w:val="24"/>
          <w:szCs w:val="24"/>
          <w:lang w:val="en-US"/>
        </w:rPr>
        <w:t>FADS</w:t>
      </w:r>
      <w:r w:rsidR="00C23DDF" w:rsidRPr="003125D5">
        <w:rPr>
          <w:rFonts w:ascii="Times New Roman" w:hAnsi="Times New Roman"/>
          <w:color w:val="000000" w:themeColor="text1"/>
          <w:sz w:val="24"/>
          <w:szCs w:val="24"/>
          <w:lang w:val="en-US"/>
        </w:rPr>
        <w:t xml:space="preserve"> </w:t>
      </w:r>
      <w:r w:rsidR="00164832" w:rsidRPr="003125D5">
        <w:rPr>
          <w:rFonts w:ascii="Times New Roman" w:hAnsi="Times New Roman"/>
          <w:color w:val="000000" w:themeColor="text1"/>
          <w:sz w:val="24"/>
          <w:szCs w:val="24"/>
          <w:lang w:val="en-US"/>
        </w:rPr>
        <w:t>interaction</w:t>
      </w:r>
      <w:r w:rsidR="00D90195" w:rsidRPr="003125D5">
        <w:rPr>
          <w:rFonts w:ascii="Times New Roman" w:hAnsi="Times New Roman"/>
          <w:color w:val="000000" w:themeColor="text1"/>
          <w:sz w:val="24"/>
          <w:szCs w:val="24"/>
          <w:lang w:val="en-US"/>
        </w:rPr>
        <w:t xml:space="preserve"> into the models</w:t>
      </w:r>
      <w:r w:rsidR="00A613A1" w:rsidRPr="003125D5">
        <w:rPr>
          <w:rFonts w:ascii="Times New Roman" w:hAnsi="Times New Roman"/>
          <w:color w:val="000000" w:themeColor="text1"/>
          <w:sz w:val="24"/>
          <w:szCs w:val="24"/>
          <w:lang w:val="en-US"/>
        </w:rPr>
        <w:t xml:space="preserve">. </w:t>
      </w:r>
      <w:r w:rsidR="00DB7DDF" w:rsidRPr="003125D5">
        <w:rPr>
          <w:rFonts w:ascii="Times New Roman" w:hAnsi="Times New Roman"/>
          <w:color w:val="000000" w:themeColor="text1"/>
          <w:sz w:val="24"/>
          <w:szCs w:val="24"/>
          <w:lang w:val="en-US"/>
        </w:rPr>
        <w:t xml:space="preserve">We plotted the cumulative incidence function when </w:t>
      </w:r>
      <w:r w:rsidR="00BF35EB" w:rsidRPr="003125D5">
        <w:rPr>
          <w:rFonts w:ascii="Times New Roman" w:hAnsi="Times New Roman"/>
          <w:color w:val="000000" w:themeColor="text1"/>
          <w:sz w:val="24"/>
          <w:szCs w:val="24"/>
          <w:lang w:val="en-US"/>
        </w:rPr>
        <w:t xml:space="preserve">associations </w:t>
      </w:r>
      <w:r w:rsidR="00D35E21" w:rsidRPr="003125D5">
        <w:rPr>
          <w:rFonts w:ascii="Times New Roman" w:hAnsi="Times New Roman"/>
          <w:color w:val="000000" w:themeColor="text1"/>
          <w:sz w:val="24"/>
          <w:szCs w:val="24"/>
          <w:lang w:val="en-US"/>
        </w:rPr>
        <w:t>of</w:t>
      </w:r>
      <w:r w:rsidR="00BF35EB" w:rsidRPr="003125D5">
        <w:rPr>
          <w:rFonts w:ascii="Times New Roman" w:hAnsi="Times New Roman"/>
          <w:color w:val="000000" w:themeColor="text1"/>
          <w:sz w:val="24"/>
          <w:szCs w:val="24"/>
          <w:lang w:val="en-US"/>
        </w:rPr>
        <w:t xml:space="preserve"> </w:t>
      </w:r>
      <w:r w:rsidR="0075730B" w:rsidRPr="003125D5">
        <w:rPr>
          <w:rFonts w:ascii="Times New Roman" w:hAnsi="Times New Roman"/>
          <w:i/>
          <w:color w:val="000000" w:themeColor="text1"/>
          <w:sz w:val="24"/>
          <w:szCs w:val="24"/>
          <w:lang w:val="en-US"/>
        </w:rPr>
        <w:t>FADS</w:t>
      </w:r>
      <w:r w:rsidR="00BF35EB" w:rsidRPr="003125D5">
        <w:rPr>
          <w:rFonts w:ascii="Times New Roman" w:hAnsi="Times New Roman"/>
          <w:color w:val="000000" w:themeColor="text1"/>
          <w:sz w:val="24"/>
          <w:szCs w:val="24"/>
          <w:lang w:val="en-US"/>
        </w:rPr>
        <w:t xml:space="preserve"> variants </w:t>
      </w:r>
      <w:r w:rsidR="00D35E21" w:rsidRPr="003125D5">
        <w:rPr>
          <w:rFonts w:ascii="Times New Roman" w:hAnsi="Times New Roman"/>
          <w:color w:val="000000" w:themeColor="text1"/>
          <w:sz w:val="24"/>
          <w:szCs w:val="24"/>
          <w:lang w:val="en-US"/>
        </w:rPr>
        <w:t xml:space="preserve">with </w:t>
      </w:r>
      <w:r w:rsidR="004F3F00" w:rsidRPr="003125D5">
        <w:rPr>
          <w:rFonts w:ascii="Times New Roman" w:hAnsi="Times New Roman"/>
          <w:color w:val="000000" w:themeColor="text1"/>
          <w:sz w:val="24"/>
          <w:szCs w:val="24"/>
          <w:lang w:val="en-US"/>
        </w:rPr>
        <w:t>gestation</w:t>
      </w:r>
      <w:r w:rsidR="00133C05" w:rsidRPr="003125D5">
        <w:rPr>
          <w:rFonts w:ascii="Times New Roman" w:hAnsi="Times New Roman"/>
          <w:color w:val="000000" w:themeColor="text1"/>
          <w:sz w:val="24"/>
          <w:szCs w:val="24"/>
          <w:lang w:val="en-US"/>
        </w:rPr>
        <w:t xml:space="preserve"> duration</w:t>
      </w:r>
      <w:r w:rsidR="00DB7DDF" w:rsidRPr="003125D5">
        <w:rPr>
          <w:rFonts w:ascii="Times New Roman" w:hAnsi="Times New Roman"/>
          <w:color w:val="000000" w:themeColor="text1"/>
          <w:sz w:val="24"/>
          <w:szCs w:val="24"/>
          <w:lang w:val="en-US"/>
        </w:rPr>
        <w:t xml:space="preserve"> were observed</w:t>
      </w:r>
      <w:r w:rsidR="00137C8F" w:rsidRPr="003125D5">
        <w:rPr>
          <w:rFonts w:ascii="Times New Roman" w:hAnsi="Times New Roman"/>
          <w:color w:val="000000" w:themeColor="text1"/>
          <w:sz w:val="24"/>
          <w:szCs w:val="24"/>
          <w:lang w:val="en-US"/>
        </w:rPr>
        <w:t>.</w:t>
      </w:r>
      <w:r w:rsidR="00312EB7" w:rsidRPr="003125D5">
        <w:rPr>
          <w:rFonts w:ascii="Times New Roman" w:hAnsi="Times New Roman"/>
          <w:color w:val="000000" w:themeColor="text1"/>
          <w:sz w:val="24"/>
          <w:szCs w:val="24"/>
          <w:lang w:val="en-US"/>
        </w:rPr>
        <w:t xml:space="preserve"> </w:t>
      </w:r>
      <w:r w:rsidR="00D35E21" w:rsidRPr="003125D5">
        <w:rPr>
          <w:rFonts w:ascii="Times New Roman" w:hAnsi="Times New Roman"/>
          <w:color w:val="000000" w:themeColor="text1"/>
          <w:sz w:val="24"/>
          <w:szCs w:val="24"/>
          <w:lang w:val="en-US"/>
        </w:rPr>
        <w:t xml:space="preserve">Finally, </w:t>
      </w:r>
      <w:r w:rsidR="00A613A1" w:rsidRPr="003125D5">
        <w:rPr>
          <w:rFonts w:ascii="Times New Roman" w:hAnsi="Times New Roman"/>
          <w:color w:val="000000" w:themeColor="text1"/>
          <w:sz w:val="24"/>
          <w:szCs w:val="24"/>
          <w:lang w:val="en-US"/>
        </w:rPr>
        <w:t xml:space="preserve">the </w:t>
      </w:r>
      <w:r w:rsidR="00D35E21" w:rsidRPr="003125D5">
        <w:rPr>
          <w:rFonts w:ascii="Times New Roman" w:hAnsi="Times New Roman"/>
          <w:color w:val="000000" w:themeColor="text1"/>
          <w:sz w:val="24"/>
          <w:szCs w:val="24"/>
          <w:lang w:val="en-US"/>
        </w:rPr>
        <w:t>a</w:t>
      </w:r>
      <w:r w:rsidR="003D1603" w:rsidRPr="003125D5">
        <w:rPr>
          <w:rFonts w:ascii="Times New Roman" w:hAnsi="Times New Roman"/>
          <w:color w:val="000000" w:themeColor="text1"/>
          <w:sz w:val="24"/>
          <w:szCs w:val="24"/>
          <w:lang w:val="en-US"/>
        </w:rPr>
        <w:t xml:space="preserve">ssociations </w:t>
      </w:r>
      <w:r w:rsidR="00D35E21" w:rsidRPr="003125D5">
        <w:rPr>
          <w:rFonts w:ascii="Times New Roman" w:hAnsi="Times New Roman"/>
          <w:color w:val="000000" w:themeColor="text1"/>
          <w:sz w:val="24"/>
          <w:szCs w:val="24"/>
          <w:lang w:val="en-US"/>
        </w:rPr>
        <w:t xml:space="preserve">of </w:t>
      </w:r>
      <w:r w:rsidR="0075730B" w:rsidRPr="003125D5">
        <w:rPr>
          <w:rFonts w:ascii="Times New Roman" w:hAnsi="Times New Roman"/>
          <w:i/>
          <w:color w:val="000000" w:themeColor="text1"/>
          <w:sz w:val="24"/>
          <w:szCs w:val="24"/>
          <w:lang w:val="en-US"/>
        </w:rPr>
        <w:t>FADS</w:t>
      </w:r>
      <w:r w:rsidR="003D1603" w:rsidRPr="003125D5">
        <w:rPr>
          <w:rFonts w:ascii="Times New Roman" w:hAnsi="Times New Roman"/>
          <w:color w:val="000000" w:themeColor="text1"/>
          <w:sz w:val="24"/>
          <w:szCs w:val="24"/>
          <w:lang w:val="en-US"/>
        </w:rPr>
        <w:t xml:space="preserve"> variants </w:t>
      </w:r>
      <w:r w:rsidR="00D35E21" w:rsidRPr="003125D5">
        <w:rPr>
          <w:rFonts w:ascii="Times New Roman" w:hAnsi="Times New Roman"/>
          <w:color w:val="000000" w:themeColor="text1"/>
          <w:sz w:val="24"/>
          <w:szCs w:val="24"/>
          <w:lang w:val="en-US"/>
        </w:rPr>
        <w:t xml:space="preserve">with gestational age-adjusted </w:t>
      </w:r>
      <w:r w:rsidR="00F954F5" w:rsidRPr="003125D5">
        <w:rPr>
          <w:rFonts w:ascii="Times New Roman" w:hAnsi="Times New Roman"/>
          <w:color w:val="000000" w:themeColor="text1"/>
          <w:sz w:val="24"/>
          <w:szCs w:val="24"/>
          <w:lang w:val="en-US"/>
        </w:rPr>
        <w:t xml:space="preserve">birth size (length and weight) </w:t>
      </w:r>
      <w:r w:rsidR="00A613A1" w:rsidRPr="003125D5">
        <w:rPr>
          <w:rFonts w:ascii="Times New Roman" w:hAnsi="Times New Roman"/>
          <w:color w:val="000000" w:themeColor="text1"/>
          <w:sz w:val="24"/>
          <w:szCs w:val="24"/>
          <w:lang w:val="en-US"/>
        </w:rPr>
        <w:t xml:space="preserve">among </w:t>
      </w:r>
      <w:r w:rsidR="00F106D5" w:rsidRPr="003125D5">
        <w:rPr>
          <w:rFonts w:ascii="Times New Roman" w:hAnsi="Times New Roman"/>
          <w:color w:val="000000" w:themeColor="text1"/>
          <w:sz w:val="24"/>
          <w:szCs w:val="24"/>
          <w:lang w:val="en-US"/>
        </w:rPr>
        <w:t xml:space="preserve">offspring </w:t>
      </w:r>
      <w:r w:rsidR="00D90195" w:rsidRPr="003125D5">
        <w:rPr>
          <w:rFonts w:ascii="Times New Roman" w:hAnsi="Times New Roman"/>
          <w:color w:val="000000" w:themeColor="text1"/>
          <w:sz w:val="24"/>
          <w:szCs w:val="24"/>
          <w:lang w:val="en-US"/>
        </w:rPr>
        <w:t xml:space="preserve">with </w:t>
      </w:r>
      <w:r w:rsidR="00A613A1" w:rsidRPr="003125D5">
        <w:rPr>
          <w:rFonts w:ascii="Times New Roman" w:hAnsi="Times New Roman"/>
          <w:color w:val="000000" w:themeColor="text1"/>
          <w:sz w:val="24"/>
          <w:szCs w:val="24"/>
          <w:lang w:val="en-US"/>
        </w:rPr>
        <w:t xml:space="preserve">birth after spontaneous labor </w:t>
      </w:r>
      <w:r w:rsidR="00F954F5" w:rsidRPr="003125D5">
        <w:rPr>
          <w:rFonts w:ascii="Times New Roman" w:hAnsi="Times New Roman"/>
          <w:color w:val="000000" w:themeColor="text1"/>
          <w:sz w:val="24"/>
          <w:szCs w:val="24"/>
          <w:lang w:val="en-US"/>
        </w:rPr>
        <w:t>were analyzed by lin</w:t>
      </w:r>
      <w:r w:rsidR="0048234C" w:rsidRPr="003125D5">
        <w:rPr>
          <w:rFonts w:ascii="Times New Roman" w:hAnsi="Times New Roman"/>
          <w:color w:val="000000" w:themeColor="text1"/>
          <w:sz w:val="24"/>
          <w:szCs w:val="24"/>
          <w:lang w:val="en-US"/>
        </w:rPr>
        <w:t>ear regression.</w:t>
      </w:r>
    </w:p>
    <w:p w14:paraId="302E2A16" w14:textId="20BB3706" w:rsidR="00E07230" w:rsidRPr="003125D5" w:rsidRDefault="00E07230" w:rsidP="00E97B7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All </w:t>
      </w:r>
      <w:r w:rsidR="003C2149" w:rsidRPr="003125D5">
        <w:rPr>
          <w:rFonts w:ascii="Times New Roman" w:hAnsi="Times New Roman"/>
          <w:color w:val="000000" w:themeColor="text1"/>
          <w:sz w:val="24"/>
          <w:szCs w:val="24"/>
          <w:lang w:val="en-US"/>
        </w:rPr>
        <w:t xml:space="preserve">analyses </w:t>
      </w:r>
      <w:r w:rsidRPr="003125D5">
        <w:rPr>
          <w:rFonts w:ascii="Times New Roman" w:hAnsi="Times New Roman"/>
          <w:color w:val="000000" w:themeColor="text1"/>
          <w:sz w:val="24"/>
          <w:szCs w:val="24"/>
          <w:lang w:val="en-US"/>
        </w:rPr>
        <w:t xml:space="preserve">were </w:t>
      </w:r>
      <w:r w:rsidR="00133C05" w:rsidRPr="003125D5">
        <w:rPr>
          <w:rFonts w:ascii="Times New Roman" w:hAnsi="Times New Roman"/>
          <w:color w:val="000000" w:themeColor="text1"/>
          <w:sz w:val="24"/>
          <w:szCs w:val="24"/>
          <w:lang w:val="en-US"/>
        </w:rPr>
        <w:t>carried out</w:t>
      </w:r>
      <w:r w:rsidRPr="003125D5">
        <w:rPr>
          <w:rFonts w:ascii="Times New Roman" w:hAnsi="Times New Roman"/>
          <w:color w:val="000000" w:themeColor="text1"/>
          <w:sz w:val="24"/>
          <w:szCs w:val="24"/>
          <w:lang w:val="en-US"/>
        </w:rPr>
        <w:t xml:space="preserve"> </w:t>
      </w:r>
      <w:r w:rsidR="003B6F54" w:rsidRPr="003125D5">
        <w:rPr>
          <w:rFonts w:ascii="Times New Roman" w:hAnsi="Times New Roman"/>
          <w:color w:val="000000" w:themeColor="text1"/>
          <w:sz w:val="24"/>
          <w:szCs w:val="24"/>
          <w:lang w:val="en-US"/>
        </w:rPr>
        <w:t xml:space="preserve">both </w:t>
      </w:r>
      <w:r w:rsidRPr="003125D5">
        <w:rPr>
          <w:rFonts w:ascii="Times New Roman" w:hAnsi="Times New Roman"/>
          <w:color w:val="000000" w:themeColor="text1"/>
          <w:sz w:val="24"/>
          <w:szCs w:val="24"/>
          <w:lang w:val="en-US"/>
        </w:rPr>
        <w:t xml:space="preserve">in the </w:t>
      </w:r>
      <w:r w:rsidR="007C2D09" w:rsidRPr="003125D5">
        <w:rPr>
          <w:rFonts w:ascii="Times New Roman" w:hAnsi="Times New Roman"/>
          <w:color w:val="000000" w:themeColor="text1"/>
          <w:sz w:val="24"/>
          <w:szCs w:val="24"/>
          <w:lang w:val="en-US"/>
        </w:rPr>
        <w:t xml:space="preserve">full </w:t>
      </w:r>
      <w:r w:rsidR="00EF1D7D" w:rsidRPr="003125D5">
        <w:rPr>
          <w:rFonts w:ascii="Times New Roman" w:hAnsi="Times New Roman"/>
          <w:color w:val="000000" w:themeColor="text1"/>
          <w:sz w:val="24"/>
          <w:szCs w:val="24"/>
          <w:lang w:val="en-US"/>
        </w:rPr>
        <w:t xml:space="preserve">study sample </w:t>
      </w:r>
      <w:r w:rsidRPr="003125D5">
        <w:rPr>
          <w:rFonts w:ascii="Times New Roman" w:hAnsi="Times New Roman"/>
          <w:color w:val="000000" w:themeColor="text1"/>
          <w:sz w:val="24"/>
          <w:szCs w:val="24"/>
          <w:lang w:val="en-US"/>
        </w:rPr>
        <w:t xml:space="preserve">(with adjustment for ethnicity) and </w:t>
      </w:r>
      <w:r w:rsidR="00133C05" w:rsidRPr="003125D5">
        <w:rPr>
          <w:rFonts w:ascii="Times New Roman" w:hAnsi="Times New Roman"/>
          <w:color w:val="000000" w:themeColor="text1"/>
          <w:sz w:val="24"/>
          <w:szCs w:val="24"/>
          <w:lang w:val="en-US"/>
        </w:rPr>
        <w:t xml:space="preserve">after stratification </w:t>
      </w:r>
      <w:r w:rsidR="00483A3E" w:rsidRPr="003125D5">
        <w:rPr>
          <w:rFonts w:ascii="Times New Roman" w:hAnsi="Times New Roman"/>
          <w:color w:val="000000" w:themeColor="text1"/>
          <w:sz w:val="24"/>
          <w:szCs w:val="24"/>
          <w:lang w:val="en-US"/>
        </w:rPr>
        <w:t xml:space="preserve">by </w:t>
      </w:r>
      <w:r w:rsidR="006E3179" w:rsidRPr="003125D5">
        <w:rPr>
          <w:rFonts w:ascii="Times New Roman" w:hAnsi="Times New Roman"/>
          <w:color w:val="000000" w:themeColor="text1"/>
          <w:sz w:val="24"/>
          <w:szCs w:val="24"/>
          <w:lang w:val="en-US"/>
        </w:rPr>
        <w:t>ethnicity</w:t>
      </w:r>
      <w:r w:rsidRPr="003125D5">
        <w:rPr>
          <w:rFonts w:ascii="Times New Roman" w:hAnsi="Times New Roman"/>
          <w:color w:val="000000" w:themeColor="text1"/>
          <w:sz w:val="24"/>
          <w:szCs w:val="24"/>
          <w:lang w:val="en-US"/>
        </w:rPr>
        <w:t>.</w:t>
      </w:r>
      <w:r w:rsidR="006144E0" w:rsidRPr="003125D5">
        <w:rPr>
          <w:rFonts w:ascii="Times New Roman" w:hAnsi="Times New Roman"/>
          <w:color w:val="000000" w:themeColor="text1"/>
          <w:sz w:val="24"/>
          <w:szCs w:val="24"/>
          <w:lang w:val="en-US"/>
        </w:rPr>
        <w:t xml:space="preserve"> </w:t>
      </w:r>
      <w:r w:rsidR="00896C47" w:rsidRPr="003125D5">
        <w:rPr>
          <w:rFonts w:ascii="Times New Roman" w:hAnsi="Times New Roman"/>
          <w:color w:val="000000" w:themeColor="text1"/>
          <w:sz w:val="24"/>
          <w:szCs w:val="24"/>
          <w:lang w:val="en-US"/>
        </w:rPr>
        <w:t>P</w:t>
      </w:r>
      <w:r w:rsidR="00E541CE" w:rsidRPr="003125D5">
        <w:rPr>
          <w:rFonts w:ascii="Times New Roman" w:hAnsi="Times New Roman"/>
          <w:color w:val="000000" w:themeColor="text1"/>
          <w:sz w:val="24"/>
          <w:szCs w:val="24"/>
          <w:lang w:val="en-US"/>
        </w:rPr>
        <w:t xml:space="preserve">revious publication based on genome-wide data in GUSTO reported excellent agreement between </w:t>
      </w:r>
      <w:r w:rsidR="006A5D81" w:rsidRPr="003125D5">
        <w:rPr>
          <w:rFonts w:ascii="Times New Roman" w:hAnsi="Times New Roman"/>
          <w:color w:val="000000" w:themeColor="text1"/>
          <w:sz w:val="24"/>
          <w:szCs w:val="24"/>
          <w:lang w:val="en-US"/>
        </w:rPr>
        <w:t xml:space="preserve">self-reported ethnicity </w:t>
      </w:r>
      <w:r w:rsidR="00E541CE" w:rsidRPr="003125D5">
        <w:rPr>
          <w:rFonts w:ascii="Times New Roman" w:hAnsi="Times New Roman"/>
          <w:color w:val="000000" w:themeColor="text1"/>
          <w:sz w:val="24"/>
          <w:szCs w:val="24"/>
          <w:lang w:val="en-US"/>
        </w:rPr>
        <w:t xml:space="preserve">and </w:t>
      </w:r>
      <w:r w:rsidR="006A5D81" w:rsidRPr="003125D5">
        <w:rPr>
          <w:rFonts w:ascii="Times New Roman" w:hAnsi="Times New Roman"/>
          <w:color w:val="000000" w:themeColor="text1"/>
          <w:sz w:val="24"/>
          <w:szCs w:val="24"/>
          <w:lang w:val="en-US"/>
        </w:rPr>
        <w:t>genetic ancestry</w:t>
      </w:r>
      <w:r w:rsidR="00BE236E" w:rsidRPr="003125D5">
        <w:rPr>
          <w:rFonts w:ascii="Times New Roman" w:hAnsi="Times New Roman"/>
          <w:color w:val="000000" w:themeColor="text1"/>
          <w:sz w:val="24"/>
          <w:szCs w:val="24"/>
          <w:lang w:val="en-US"/>
        </w:rPr>
        <w:t xml:space="preserve"> clustering</w:t>
      </w:r>
      <w:r w:rsidR="006A5D81" w:rsidRPr="003125D5">
        <w:rPr>
          <w:rFonts w:ascii="Times New Roman" w:hAnsi="Times New Roman"/>
          <w:color w:val="000000" w:themeColor="text1"/>
          <w:sz w:val="24"/>
          <w:szCs w:val="24"/>
          <w:lang w:val="en-US"/>
        </w:rPr>
        <w:t xml:space="preserve"> </w:t>
      </w:r>
      <w:r w:rsidR="003E5073" w:rsidRPr="003125D5">
        <w:rPr>
          <w:rFonts w:ascii="Times New Roman" w:hAnsi="Times New Roman"/>
          <w:color w:val="000000" w:themeColor="text1"/>
          <w:sz w:val="24"/>
          <w:szCs w:val="24"/>
          <w:lang w:val="en-US"/>
        </w:rPr>
        <w:fldChar w:fldCharType="begin">
          <w:fldData xml:space="preserve">PEVuZE5vdGU+PENpdGU+PEF1dGhvcj5UZWg8L0F1dGhvcj48WWVhcj4yMDE0PC9ZZWFyPjxSZWNO
dW0+MTEzNTc8L1JlY051bT48RGlzcGxheVRleHQ+KDM0KTwvRGlzcGxheVRleHQ+PHJlY29yZD48
cmVjLW51bWJlcj4xMTM1NzwvcmVjLW51bWJlcj48Zm9yZWlnbi1rZXlzPjxrZXkgYXBwPSJFTiIg
ZGItaWQ9InZwcjVwYWQ5ZzU1eGVnZWZzcm81ZTUyaXRmNXhmcGQ1YXJ6cyIgdGltZXN0YW1wPSIx
NTA5OTg3MTg3Ij4xMTM1Nzwva2V5PjxrZXkgYXBwPSJFTldlYiIgZGItaWQ9IiI+MDwva2V5Pjwv
Zm9yZWlnbi1rZXlzPjxyZWYtdHlwZSBuYW1lPSJKb3VybmFsIEFydGljbGUiPjE3PC9yZWYtdHlw
ZT48Y29udHJpYnV0b3JzPjxhdXRob3JzPjxhdXRob3I+VGVoLCBBLiBMLjwvYXV0aG9yPjxhdXRo
b3I+UGFuLCBILjwvYXV0aG9yPjxhdXRob3I+Q2hlbiwgTC48L2F1dGhvcj48YXV0aG9yPk9uZywg
TS4gTC48L2F1dGhvcj48YXV0aG9yPkRvZ3JhLCBTLjwvYXV0aG9yPjxhdXRob3I+V29uZywgSi48
L2F1dGhvcj48YXV0aG9yPk1hY0lzYWFjLCBKLiBMLjwvYXV0aG9yPjxhdXRob3I+TWFoLCBTLiBN
LjwvYXV0aG9yPjxhdXRob3I+TWNFd2VuLCBMLiBNLjwvYXV0aG9yPjxhdXRob3I+U2F3LCBTLiBN
LjwvYXV0aG9yPjxhdXRob3I+R29kZnJleSwgSy4gTS48L2F1dGhvcj48YXV0aG9yPkNob25nLCBZ
LiBTLjwvYXV0aG9yPjxhdXRob3I+S3dlaywgSy48L2F1dGhvcj48YXV0aG9yPkt3b2gsIEMuIEsu
PC9hdXRob3I+PGF1dGhvcj5Tb2gsIFMuIEUuPC9hdXRob3I+PGF1dGhvcj5DaG9uZywgTS4gRi48
L2F1dGhvcj48YXV0aG9yPkJhcnRvbiwgUy48L2F1dGhvcj48YXV0aG9yPkthcm5hbmksIE4uPC9h
dXRob3I+PGF1dGhvcj5DaGVvbmcsIEMuIFkuPC9hdXRob3I+PGF1dGhvcj5CdXNjaGRvcmYsIEou
IFAuPC9hdXRob3I+PGF1dGhvcj5TdHVua2VsLCBXLjwvYXV0aG9yPjxhdXRob3I+S29ib3IsIE0u
IFMuPC9hdXRob3I+PGF1dGhvcj5NZWFuZXksIE0uIEouPC9hdXRob3I+PGF1dGhvcj5HbHVja21h
biwgUC4gRC48L2F1dGhvcj48YXV0aG9yPkhvbGJyb29rLCBKLiBELjwvYXV0aG9yPjwvYXV0aG9y
cz48L2NvbnRyaWJ1dG9ycz48YXV0aC1hZGRyZXNzPlNpbmdhcG9yZSBJbnN0aXR1dGUgb2YgQ2xp
bmljYWwgU2NpZW5jZXMgKFNJQ1MpLCBBKlNUQVIsIEJyZW5uZXIgQ2VudHJlIGZvciBNb2xlY3Vs
YXIgTWVkaWNpbmUsIFNpbmdhcG9yZSAxMTc2MDk7JiN4RDtTaW5nYXBvcmUgSW5zdGl0dXRlIG9m
IENsaW5pY2FsIFNjaWVuY2VzIChTSUNTKSwgQSpTVEFSLCBCcmVubmVyIENlbnRyZSBmb3IgTW9s
ZWN1bGFyIE1lZGljaW5lLCBTaW5nYXBvcmUgMTE3NjA5OyBTY2hvb2wgb2YgQ29tcHV0ZXIgRW5n
aW5lZXJpbmcsIE5hbnlhbmcgVGVjaG5vbG9naWNhbCBVbml2ZXJzaXR5IChOVFUpLCBTaW5nYXBv
cmUgNjM5Nzk4OyYjeEQ7Q2VudHJlIGZvciBNb2xlY3VsYXIgTWVkaWNpbmUgYW5kIFRoZXJhcGV1
dGljcywgQ2hpbGQgYW5kIEZhbWlseSBSZXNlYXJjaCBJbnN0aXR1dGUsIERlcGFydG1lbnQgb2Yg
TWVkaWNhbCBHZW5ldGljcywgVW5pdmVyc2l0eSBvZiBCcml0aXNoIENvbHVtYmlhLCBWYW5jb3V2
ZXIsIEJDIFY1WiA0SDQgQ2FuYWRhOyYjeEQ7U2F3IFN3ZWUgSG9jayBTY2hvb2wgb2YgUHVibGlj
IEhlYWx0aCwgTlVTLCBTaW5nYXBvcmUgMTE3NTk3OyYjeEQ7TVJDIExpZmVjb3Vyc2UgRXBpZGVt
aW9sb2d5IFVuaXQgYW5kIE5JSFIgU291dGhhbXB0b24gQmlvbWVkaWNhbCBSZXNlYXJjaCBDZW50
cmUsIFVuaXZlcnNpdHkgb2YgU291dGhhbXB0b24gYW5kIFVuaXZlcnNpdHkgSG9zcGl0YWwgU291
dGhhbXB0b24gTkhTIEZvdW5kYXRpb24gVHJ1c3QsIFNvdXRoYW1wdG9uLCBTTzE2IDZZRCwgVW5p
dGVkIEtpbmdkb207JiN4RDtTaW5nYXBvcmUgSW5zdGl0dXRlIG9mIENsaW5pY2FsIFNjaWVuY2Vz
IChTSUNTKSwgQSpTVEFSLCBCcmVubmVyIENlbnRyZSBmb3IgTW9sZWN1bGFyIE1lZGljaW5lLCBT
aW5nYXBvcmUgMTE3NjA5OyBZb25nIExvbyBMaW4gU2Nob29sIG9mIE1lZGljaW5lLCBOYXRpb25h
bCBVbml2ZXJzaXR5IG9mIFNpbmdhcG9yZSwgTmF0aW9uYWwgVW5pdmVyc2l0eSBIZWFsdGggU3lz
dGVtLCBTaW5nYXBvcmUgMTE5MjI4OyYjeEQ7S0sgV29tZW4mYXBvcztzIGFuZCBDaGlsZHJlbiZh
cG9zO3MgSG9zcGl0YWwsIFNpbmdhcG9yZSAyMjk4OTk7JiN4RDtTY2hvb2wgb2YgQ29tcHV0ZXIg
RW5naW5lZXJpbmcsIE5hbnlhbmcgVGVjaG5vbG9naWNhbCBVbml2ZXJzaXR5IChOVFUpLCBTaW5n
YXBvcmUgNjM5Nzk4OyYjeEQ7U2F3IFN3ZWUgSG9jayBTY2hvb2wgb2YgUHVibGljIEhlYWx0aCwg
TlVTLCBTaW5nYXBvcmUgMTE3NTk3OyBZb25nIExvbyBMaW4gU2Nob29sIG9mIE1lZGljaW5lLCBO
YXRpb25hbCBVbml2ZXJzaXR5IG9mIFNpbmdhcG9yZSwgTmF0aW9uYWwgVW5pdmVyc2l0eSBIZWFs
dGggU3lzdGVtLCBTaW5nYXBvcmUgMTE5MjI4OyYjeEQ7U2luZ2Fwb3JlIEluc3RpdHV0ZSBvZiBD
bGluaWNhbCBTY2llbmNlcyAoU0lDUyksIEEqU1RBUiwgQnJlbm5lciBDZW50cmUgZm9yIE1vbGVj
dWxhciBNZWRpY2luZSwgU2luZ2Fwb3JlIDExNzYwOTsgTHVkbWVyIENlbnRyZSBmb3IgTmV1cm9p
bmZvcm1hdGljcyBhbmQgTWVudGFsIEhlYWx0aCwgRG91Z2xhcyBVbml2ZXJzaXR5IE1lbnRhbCBI
ZWFsdGggSW5zdGl0dXRlLCBNY0dpbGwgVW5pdmVyc2l0eSwgTW9udHJlYWwsIChRdWViZWMpIEg0
SCAxUjMgQ2FuYWRhOyYjeEQ7U2luZ2Fwb3JlIEluc3RpdHV0ZSBvZiBDbGluaWNhbCBTY2llbmNl
cyAoU0lDUyksIEEqU1RBUiwgQnJlbm5lciBDZW50cmUgZm9yIE1vbGVjdWxhciBNZWRpY2luZSwg
U2luZ2Fwb3JlIDExNzYwOTsgQ2VudHJlIGZvciBIdW1hbiBFdm9sdXRpb24sIEFkYXB0YXRpb24g
YW5kIERpc2Vhc2UsIExpZ2dpbnMgSW5zdGl0dXRlLCBVbml2ZXJzaXR5IG9mIEF1Y2tsYW5kLCBB
dWNrbGFuZCAxMTQyLCBOZXcgWmVhbGFuZC48L2F1dGgtYWRkcmVzcz48dGl0bGVzPjx0aXRsZT5U
aGUgZWZmZWN0IG9mIGdlbm90eXBlIGFuZCBpbiB1dGVybyBlbnZpcm9ubWVudCBvbiBpbnRlcmlu
ZGl2aWR1YWwgdmFyaWF0aW9uIGluIG5lb25hdGUgRE5BIG1ldGh5bG9tZXM8L3RpdGxlPjxzZWNv
bmRhcnktdGl0bGU+R2Vub21lIFJlczwvc2Vjb25kYXJ5LXRpdGxlPjxhbHQtdGl0bGU+R2Vub21l
IHJlc2VhcmNoPC9hbHQtdGl0bGU+PC90aXRsZXM+PHBlcmlvZGljYWw+PGZ1bGwtdGl0bGU+R2Vu
b21lIFJlczwvZnVsbC10aXRsZT48L3BlcmlvZGljYWw+PHBhZ2VzPjEwNjQtNzQ8L3BhZ2VzPjx2
b2x1bWU+MjQ8L3ZvbHVtZT48bnVtYmVyPjc8L251bWJlcj48a2V5d29yZHM+PGtleXdvcmQ+Q29t
cHV0YXRpb25hbCBCaW9sb2d5L21ldGhvZHM8L2tleXdvcmQ+PGtleXdvcmQ+Q3BHIElzbGFuZHM8
L2tleXdvcmQ+PGtleXdvcmQ+KkROQSBNZXRoeWxhdGlvbjwva2V5d29yZD48a2V5d29yZD4qRW52
aXJvbm1lbnQ8L2tleXdvcmQ+PGtleXdvcmQ+KkVwaWdlbmVzaXMsIEdlbmV0aWM8L2tleXdvcmQ+
PGtleXdvcmQ+RXBpZ2Vub21pY3MvbWV0aG9kczwva2V5d29yZD48a2V5d29yZD5GZW1hbGU8L2tl
eXdvcmQ+PGtleXdvcmQ+KkdlbmUtRW52aXJvbm1lbnQgSW50ZXJhY3Rpb248L2tleXdvcmQ+PGtl
eXdvcmQ+KkdlbmV0aWMgSGV0ZXJvZ2VuZWl0eTwva2V5d29yZD48a2V5d29yZD4qR2Vub3R5cGU8
L2tleXdvcmQ+PGtleXdvcmQ+SHVtYW5zPC9rZXl3b3JkPjxrZXl3b3JkPkluZmFudCwgTmV3Ym9y
bjwva2V5d29yZD48a2V5d29yZD5NYWxlPC9rZXl3b3JkPjxrZXl3b3JkPlBvbHltb3JwaGlzbSwg
U2luZ2xlIE51Y2xlb3RpZGU8L2tleXdvcmQ+PGtleXdvcmQ+UHJlZ25hbmN5PC9rZXl3b3JkPjxr
ZXl3b3JkPlF1YW50aXRhdGl2ZSBUcmFpdCBMb2NpPC9rZXl3b3JkPjxrZXl3b3JkPlJpc2sgRmFj
dG9yczwva2V5d29yZD48a2V5d29yZD4qVHJhbnNjcmlwdG9tZTwva2V5d29yZD48L2tleXdvcmRz
PjxkYXRlcz48eWVhcj4yMDE0PC95ZWFyPjxwdWItZGF0ZXM+PGRhdGU+SnVsPC9kYXRlPjwvcHVi
LWRhdGVzPjwvZGF0ZXM+PGlzYm4+MTU0OS01NDY5IChFbGVjdHJvbmljKSYjeEQ7MTA4OC05MDUx
IChMaW5raW5nKTwvaXNibj48YWNjZXNzaW9uLW51bT4yNDcwOTgyMDwvYWNjZXNzaW9uLW51bT48
dXJscz48cmVsYXRlZC11cmxzPjx1cmw+aHR0cDovL3d3dy5uY2JpLm5sbS5uaWguZ292L3B1Ym1l
ZC8yNDcwOTgyMDwvdXJsPjwvcmVsYXRlZC11cmxzPjwvdXJscz48Y3VzdG9tMj40MDc5OTYzPC9j
dXN0b20yPjxlbGVjdHJvbmljLXJlc291cmNlLW51bT4xMC4xMTAxL2dyLjE3MTQzOS4xMTM8L2Vs
ZWN0cm9uaWMtcmVzb3VyY2UtbnVtPjwvcmVjb3JkPjwvQ2l0ZT48L0VuZE5vdGU+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UZWg8L0F1dGhvcj48WWVhcj4yMDE0PC9ZZWFyPjxSZWNO
dW0+MTEzNTc8L1JlY051bT48RGlzcGxheVRleHQ+KDM0KTwvRGlzcGxheVRleHQ+PHJlY29yZD48
cmVjLW51bWJlcj4xMTM1NzwvcmVjLW51bWJlcj48Zm9yZWlnbi1rZXlzPjxrZXkgYXBwPSJFTiIg
ZGItaWQ9InZwcjVwYWQ5ZzU1eGVnZWZzcm81ZTUyaXRmNXhmcGQ1YXJ6cyIgdGltZXN0YW1wPSIx
NTA5OTg3MTg3Ij4xMTM1Nzwva2V5PjxrZXkgYXBwPSJFTldlYiIgZGItaWQ9IiI+MDwva2V5Pjwv
Zm9yZWlnbi1rZXlzPjxyZWYtdHlwZSBuYW1lPSJKb3VybmFsIEFydGljbGUiPjE3PC9yZWYtdHlw
ZT48Y29udHJpYnV0b3JzPjxhdXRob3JzPjxhdXRob3I+VGVoLCBBLiBMLjwvYXV0aG9yPjxhdXRo
b3I+UGFuLCBILjwvYXV0aG9yPjxhdXRob3I+Q2hlbiwgTC48L2F1dGhvcj48YXV0aG9yPk9uZywg
TS4gTC48L2F1dGhvcj48YXV0aG9yPkRvZ3JhLCBTLjwvYXV0aG9yPjxhdXRob3I+V29uZywgSi48
L2F1dGhvcj48YXV0aG9yPk1hY0lzYWFjLCBKLiBMLjwvYXV0aG9yPjxhdXRob3I+TWFoLCBTLiBN
LjwvYXV0aG9yPjxhdXRob3I+TWNFd2VuLCBMLiBNLjwvYXV0aG9yPjxhdXRob3I+U2F3LCBTLiBN
LjwvYXV0aG9yPjxhdXRob3I+R29kZnJleSwgSy4gTS48L2F1dGhvcj48YXV0aG9yPkNob25nLCBZ
LiBTLjwvYXV0aG9yPjxhdXRob3I+S3dlaywgSy48L2F1dGhvcj48YXV0aG9yPkt3b2gsIEMuIEsu
PC9hdXRob3I+PGF1dGhvcj5Tb2gsIFMuIEUuPC9hdXRob3I+PGF1dGhvcj5DaG9uZywgTS4gRi48
L2F1dGhvcj48YXV0aG9yPkJhcnRvbiwgUy48L2F1dGhvcj48YXV0aG9yPkthcm5hbmksIE4uPC9h
dXRob3I+PGF1dGhvcj5DaGVvbmcsIEMuIFkuPC9hdXRob3I+PGF1dGhvcj5CdXNjaGRvcmYsIEou
IFAuPC9hdXRob3I+PGF1dGhvcj5TdHVua2VsLCBXLjwvYXV0aG9yPjxhdXRob3I+S29ib3IsIE0u
IFMuPC9hdXRob3I+PGF1dGhvcj5NZWFuZXksIE0uIEouPC9hdXRob3I+PGF1dGhvcj5HbHVja21h
biwgUC4gRC48L2F1dGhvcj48YXV0aG9yPkhvbGJyb29rLCBKLiBELjwvYXV0aG9yPjwvYXV0aG9y
cz48L2NvbnRyaWJ1dG9ycz48YXV0aC1hZGRyZXNzPlNpbmdhcG9yZSBJbnN0aXR1dGUgb2YgQ2xp
bmljYWwgU2NpZW5jZXMgKFNJQ1MpLCBBKlNUQVIsIEJyZW5uZXIgQ2VudHJlIGZvciBNb2xlY3Vs
YXIgTWVkaWNpbmUsIFNpbmdhcG9yZSAxMTc2MDk7JiN4RDtTaW5nYXBvcmUgSW5zdGl0dXRlIG9m
IENsaW5pY2FsIFNjaWVuY2VzIChTSUNTKSwgQSpTVEFSLCBCcmVubmVyIENlbnRyZSBmb3IgTW9s
ZWN1bGFyIE1lZGljaW5lLCBTaW5nYXBvcmUgMTE3NjA5OyBTY2hvb2wgb2YgQ29tcHV0ZXIgRW5n
aW5lZXJpbmcsIE5hbnlhbmcgVGVjaG5vbG9naWNhbCBVbml2ZXJzaXR5IChOVFUpLCBTaW5nYXBv
cmUgNjM5Nzk4OyYjeEQ7Q2VudHJlIGZvciBNb2xlY3VsYXIgTWVkaWNpbmUgYW5kIFRoZXJhcGV1
dGljcywgQ2hpbGQgYW5kIEZhbWlseSBSZXNlYXJjaCBJbnN0aXR1dGUsIERlcGFydG1lbnQgb2Yg
TWVkaWNhbCBHZW5ldGljcywgVW5pdmVyc2l0eSBvZiBCcml0aXNoIENvbHVtYmlhLCBWYW5jb3V2
ZXIsIEJDIFY1WiA0SDQgQ2FuYWRhOyYjeEQ7U2F3IFN3ZWUgSG9jayBTY2hvb2wgb2YgUHVibGlj
IEhlYWx0aCwgTlVTLCBTaW5nYXBvcmUgMTE3NTk3OyYjeEQ7TVJDIExpZmVjb3Vyc2UgRXBpZGVt
aW9sb2d5IFVuaXQgYW5kIE5JSFIgU291dGhhbXB0b24gQmlvbWVkaWNhbCBSZXNlYXJjaCBDZW50
cmUsIFVuaXZlcnNpdHkgb2YgU291dGhhbXB0b24gYW5kIFVuaXZlcnNpdHkgSG9zcGl0YWwgU291
dGhhbXB0b24gTkhTIEZvdW5kYXRpb24gVHJ1c3QsIFNvdXRoYW1wdG9uLCBTTzE2IDZZRCwgVW5p
dGVkIEtpbmdkb207JiN4RDtTaW5nYXBvcmUgSW5zdGl0dXRlIG9mIENsaW5pY2FsIFNjaWVuY2Vz
IChTSUNTKSwgQSpTVEFSLCBCcmVubmVyIENlbnRyZSBmb3IgTW9sZWN1bGFyIE1lZGljaW5lLCBT
aW5nYXBvcmUgMTE3NjA5OyBZb25nIExvbyBMaW4gU2Nob29sIG9mIE1lZGljaW5lLCBOYXRpb25h
bCBVbml2ZXJzaXR5IG9mIFNpbmdhcG9yZSwgTmF0aW9uYWwgVW5pdmVyc2l0eSBIZWFsdGggU3lz
dGVtLCBTaW5nYXBvcmUgMTE5MjI4OyYjeEQ7S0sgV29tZW4mYXBvcztzIGFuZCBDaGlsZHJlbiZh
cG9zO3MgSG9zcGl0YWwsIFNpbmdhcG9yZSAyMjk4OTk7JiN4RDtTY2hvb2wgb2YgQ29tcHV0ZXIg
RW5naW5lZXJpbmcsIE5hbnlhbmcgVGVjaG5vbG9naWNhbCBVbml2ZXJzaXR5IChOVFUpLCBTaW5n
YXBvcmUgNjM5Nzk4OyYjeEQ7U2F3IFN3ZWUgSG9jayBTY2hvb2wgb2YgUHVibGljIEhlYWx0aCwg
TlVTLCBTaW5nYXBvcmUgMTE3NTk3OyBZb25nIExvbyBMaW4gU2Nob29sIG9mIE1lZGljaW5lLCBO
YXRpb25hbCBVbml2ZXJzaXR5IG9mIFNpbmdhcG9yZSwgTmF0aW9uYWwgVW5pdmVyc2l0eSBIZWFs
dGggU3lzdGVtLCBTaW5nYXBvcmUgMTE5MjI4OyYjeEQ7U2luZ2Fwb3JlIEluc3RpdHV0ZSBvZiBD
bGluaWNhbCBTY2llbmNlcyAoU0lDUyksIEEqU1RBUiwgQnJlbm5lciBDZW50cmUgZm9yIE1vbGVj
dWxhciBNZWRpY2luZSwgU2luZ2Fwb3JlIDExNzYwOTsgTHVkbWVyIENlbnRyZSBmb3IgTmV1cm9p
bmZvcm1hdGljcyBhbmQgTWVudGFsIEhlYWx0aCwgRG91Z2xhcyBVbml2ZXJzaXR5IE1lbnRhbCBI
ZWFsdGggSW5zdGl0dXRlLCBNY0dpbGwgVW5pdmVyc2l0eSwgTW9udHJlYWwsIChRdWViZWMpIEg0
SCAxUjMgQ2FuYWRhOyYjeEQ7U2luZ2Fwb3JlIEluc3RpdHV0ZSBvZiBDbGluaWNhbCBTY2llbmNl
cyAoU0lDUyksIEEqU1RBUiwgQnJlbm5lciBDZW50cmUgZm9yIE1vbGVjdWxhciBNZWRpY2luZSwg
U2luZ2Fwb3JlIDExNzYwOTsgQ2VudHJlIGZvciBIdW1hbiBFdm9sdXRpb24sIEFkYXB0YXRpb24g
YW5kIERpc2Vhc2UsIExpZ2dpbnMgSW5zdGl0dXRlLCBVbml2ZXJzaXR5IG9mIEF1Y2tsYW5kLCBB
dWNrbGFuZCAxMTQyLCBOZXcgWmVhbGFuZC48L2F1dGgtYWRkcmVzcz48dGl0bGVzPjx0aXRsZT5U
aGUgZWZmZWN0IG9mIGdlbm90eXBlIGFuZCBpbiB1dGVybyBlbnZpcm9ubWVudCBvbiBpbnRlcmlu
ZGl2aWR1YWwgdmFyaWF0aW9uIGluIG5lb25hdGUgRE5BIG1ldGh5bG9tZXM8L3RpdGxlPjxzZWNv
bmRhcnktdGl0bGU+R2Vub21lIFJlczwvc2Vjb25kYXJ5LXRpdGxlPjxhbHQtdGl0bGU+R2Vub21l
IHJlc2VhcmNoPC9hbHQtdGl0bGU+PC90aXRsZXM+PHBlcmlvZGljYWw+PGZ1bGwtdGl0bGU+R2Vu
b21lIFJlczwvZnVsbC10aXRsZT48L3BlcmlvZGljYWw+PHBhZ2VzPjEwNjQtNzQ8L3BhZ2VzPjx2
b2x1bWU+MjQ8L3ZvbHVtZT48bnVtYmVyPjc8L251bWJlcj48a2V5d29yZHM+PGtleXdvcmQ+Q29t
cHV0YXRpb25hbCBCaW9sb2d5L21ldGhvZHM8L2tleXdvcmQ+PGtleXdvcmQ+Q3BHIElzbGFuZHM8
L2tleXdvcmQ+PGtleXdvcmQ+KkROQSBNZXRoeWxhdGlvbjwva2V5d29yZD48a2V5d29yZD4qRW52
aXJvbm1lbnQ8L2tleXdvcmQ+PGtleXdvcmQ+KkVwaWdlbmVzaXMsIEdlbmV0aWM8L2tleXdvcmQ+
PGtleXdvcmQ+RXBpZ2Vub21pY3MvbWV0aG9kczwva2V5d29yZD48a2V5d29yZD5GZW1hbGU8L2tl
eXdvcmQ+PGtleXdvcmQ+KkdlbmUtRW52aXJvbm1lbnQgSW50ZXJhY3Rpb248L2tleXdvcmQ+PGtl
eXdvcmQ+KkdlbmV0aWMgSGV0ZXJvZ2VuZWl0eTwva2V5d29yZD48a2V5d29yZD4qR2Vub3R5cGU8
L2tleXdvcmQ+PGtleXdvcmQ+SHVtYW5zPC9rZXl3b3JkPjxrZXl3b3JkPkluZmFudCwgTmV3Ym9y
bjwva2V5d29yZD48a2V5d29yZD5NYWxlPC9rZXl3b3JkPjxrZXl3b3JkPlBvbHltb3JwaGlzbSwg
U2luZ2xlIE51Y2xlb3RpZGU8L2tleXdvcmQ+PGtleXdvcmQ+UHJlZ25hbmN5PC9rZXl3b3JkPjxr
ZXl3b3JkPlF1YW50aXRhdGl2ZSBUcmFpdCBMb2NpPC9rZXl3b3JkPjxrZXl3b3JkPlJpc2sgRmFj
dG9yczwva2V5d29yZD48a2V5d29yZD4qVHJhbnNjcmlwdG9tZTwva2V5d29yZD48L2tleXdvcmRz
PjxkYXRlcz48eWVhcj4yMDE0PC95ZWFyPjxwdWItZGF0ZXM+PGRhdGU+SnVsPC9kYXRlPjwvcHVi
LWRhdGVzPjwvZGF0ZXM+PGlzYm4+MTU0OS01NDY5IChFbGVjdHJvbmljKSYjeEQ7MTA4OC05MDUx
IChMaW5raW5nKTwvaXNibj48YWNjZXNzaW9uLW51bT4yNDcwOTgyMDwvYWNjZXNzaW9uLW51bT48
dXJscz48cmVsYXRlZC11cmxzPjx1cmw+aHR0cDovL3d3dy5uY2JpLm5sbS5uaWguZ292L3B1Ym1l
ZC8yNDcwOTgyMDwvdXJsPjwvcmVsYXRlZC11cmxzPjwvdXJscz48Y3VzdG9tMj40MDc5OTYzPC9j
dXN0b20yPjxlbGVjdHJvbmljLXJlc291cmNlLW51bT4xMC4xMTAxL2dyLjE3MTQzOS4xMTM8L2Vs
ZWN0cm9uaWMtcmVzb3VyY2UtbnVtPjwvcmVjb3JkPjwvQ2l0ZT48L0VuZE5vdGU+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3E5073" w:rsidRPr="003125D5">
        <w:rPr>
          <w:rFonts w:ascii="Times New Roman" w:hAnsi="Times New Roman"/>
          <w:color w:val="000000" w:themeColor="text1"/>
          <w:sz w:val="24"/>
          <w:szCs w:val="24"/>
          <w:lang w:val="en-US"/>
        </w:rPr>
      </w:r>
      <w:r w:rsidR="003E5073"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4)</w:t>
      </w:r>
      <w:r w:rsidR="003E5073" w:rsidRPr="003125D5">
        <w:rPr>
          <w:rFonts w:ascii="Times New Roman" w:hAnsi="Times New Roman"/>
          <w:color w:val="000000" w:themeColor="text1"/>
          <w:sz w:val="24"/>
          <w:szCs w:val="24"/>
          <w:lang w:val="en-US"/>
        </w:rPr>
        <w:fldChar w:fldCharType="end"/>
      </w:r>
      <w:r w:rsidR="006A5D81" w:rsidRPr="003125D5">
        <w:rPr>
          <w:rFonts w:ascii="Times New Roman" w:hAnsi="Times New Roman"/>
          <w:color w:val="000000" w:themeColor="text1"/>
          <w:sz w:val="24"/>
          <w:szCs w:val="24"/>
          <w:lang w:val="en-US"/>
        </w:rPr>
        <w:t xml:space="preserve">. </w:t>
      </w:r>
      <w:r w:rsidR="00EF1D7D" w:rsidRPr="003125D5">
        <w:rPr>
          <w:rFonts w:ascii="Times New Roman" w:hAnsi="Times New Roman"/>
          <w:color w:val="000000" w:themeColor="text1"/>
          <w:sz w:val="24"/>
          <w:szCs w:val="24"/>
          <w:lang w:val="en-US"/>
        </w:rPr>
        <w:t>All s</w:t>
      </w:r>
      <w:r w:rsidR="00081669" w:rsidRPr="003125D5">
        <w:rPr>
          <w:rFonts w:ascii="Times New Roman" w:hAnsi="Times New Roman"/>
          <w:color w:val="000000" w:themeColor="text1"/>
          <w:sz w:val="24"/>
          <w:szCs w:val="24"/>
          <w:lang w:val="en-US"/>
        </w:rPr>
        <w:t xml:space="preserve">tatistical analyses </w:t>
      </w:r>
      <w:r w:rsidR="000F4631" w:rsidRPr="003125D5">
        <w:rPr>
          <w:rFonts w:ascii="Times New Roman" w:hAnsi="Times New Roman"/>
          <w:color w:val="000000" w:themeColor="text1"/>
          <w:sz w:val="24"/>
          <w:szCs w:val="24"/>
          <w:lang w:val="en-US"/>
        </w:rPr>
        <w:t xml:space="preserve">were </w:t>
      </w:r>
      <w:r w:rsidR="009754AC" w:rsidRPr="003125D5">
        <w:rPr>
          <w:rFonts w:ascii="Times New Roman" w:hAnsi="Times New Roman"/>
          <w:color w:val="000000" w:themeColor="text1"/>
          <w:sz w:val="24"/>
          <w:szCs w:val="24"/>
          <w:lang w:val="en-US"/>
        </w:rPr>
        <w:t>performed with</w:t>
      </w:r>
      <w:r w:rsidR="00081669" w:rsidRPr="003125D5">
        <w:rPr>
          <w:rFonts w:ascii="Times New Roman" w:hAnsi="Times New Roman"/>
          <w:color w:val="000000" w:themeColor="text1"/>
          <w:sz w:val="24"/>
          <w:szCs w:val="24"/>
          <w:lang w:val="en-US"/>
        </w:rPr>
        <w:t xml:space="preserve"> </w:t>
      </w:r>
      <w:r w:rsidR="000F4631" w:rsidRPr="003125D5">
        <w:rPr>
          <w:rFonts w:ascii="Times New Roman" w:hAnsi="Times New Roman"/>
          <w:color w:val="000000" w:themeColor="text1"/>
          <w:sz w:val="24"/>
          <w:szCs w:val="24"/>
          <w:lang w:val="en-US"/>
        </w:rPr>
        <w:t>SAS 9.4 (SAS Institute Inc, Cary, NC</w:t>
      </w:r>
      <w:r w:rsidR="00D35E21" w:rsidRPr="003125D5">
        <w:rPr>
          <w:rFonts w:ascii="Times New Roman" w:hAnsi="Times New Roman"/>
          <w:color w:val="000000" w:themeColor="text1"/>
          <w:sz w:val="24"/>
          <w:szCs w:val="24"/>
          <w:lang w:val="en-US"/>
        </w:rPr>
        <w:t>, USA</w:t>
      </w:r>
      <w:r w:rsidR="000F4631" w:rsidRPr="003125D5">
        <w:rPr>
          <w:rFonts w:ascii="Times New Roman" w:hAnsi="Times New Roman"/>
          <w:color w:val="000000" w:themeColor="text1"/>
          <w:sz w:val="24"/>
          <w:szCs w:val="24"/>
          <w:lang w:val="en-US"/>
        </w:rPr>
        <w:t>).</w:t>
      </w:r>
    </w:p>
    <w:p w14:paraId="76116AAD" w14:textId="77777777" w:rsidR="00DC67C8" w:rsidRPr="003125D5" w:rsidRDefault="00DC67C8" w:rsidP="00E97B78">
      <w:pPr>
        <w:keepNext/>
        <w:spacing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lastRenderedPageBreak/>
        <w:t>Results</w:t>
      </w:r>
    </w:p>
    <w:p w14:paraId="15366324" w14:textId="00767F41" w:rsidR="001A10DA" w:rsidRPr="003125D5" w:rsidRDefault="00312EB7" w:rsidP="00E97B78">
      <w:pPr>
        <w:spacing w:after="0"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The flow diagram </w:t>
      </w:r>
      <w:r w:rsidR="00C31C82" w:rsidRPr="003125D5">
        <w:rPr>
          <w:rFonts w:ascii="Times New Roman" w:hAnsi="Times New Roman"/>
          <w:color w:val="000000" w:themeColor="text1"/>
          <w:sz w:val="24"/>
          <w:szCs w:val="24"/>
          <w:lang w:val="en-US"/>
        </w:rPr>
        <w:t>for</w:t>
      </w:r>
      <w:r w:rsidRPr="003125D5">
        <w:rPr>
          <w:rFonts w:ascii="Times New Roman" w:hAnsi="Times New Roman"/>
          <w:color w:val="000000" w:themeColor="text1"/>
          <w:sz w:val="24"/>
          <w:szCs w:val="24"/>
          <w:lang w:val="en-US"/>
        </w:rPr>
        <w:t xml:space="preserve"> study participa</w:t>
      </w:r>
      <w:r w:rsidR="00C31C82" w:rsidRPr="003125D5">
        <w:rPr>
          <w:rFonts w:ascii="Times New Roman" w:hAnsi="Times New Roman"/>
          <w:color w:val="000000" w:themeColor="text1"/>
          <w:sz w:val="24"/>
          <w:szCs w:val="24"/>
          <w:lang w:val="en-US"/>
        </w:rPr>
        <w:t>tion</w:t>
      </w:r>
      <w:r w:rsidRPr="003125D5">
        <w:rPr>
          <w:rFonts w:ascii="Times New Roman" w:hAnsi="Times New Roman"/>
          <w:color w:val="000000" w:themeColor="text1"/>
          <w:sz w:val="24"/>
          <w:szCs w:val="24"/>
          <w:lang w:val="en-US"/>
        </w:rPr>
        <w:t xml:space="preserve"> is shown in </w:t>
      </w:r>
      <w:r w:rsidR="00231131" w:rsidRPr="003125D5">
        <w:rPr>
          <w:rFonts w:ascii="Times New Roman" w:hAnsi="Times New Roman"/>
          <w:color w:val="000000" w:themeColor="text1"/>
          <w:sz w:val="24"/>
          <w:szCs w:val="24"/>
          <w:lang w:val="en-US"/>
        </w:rPr>
        <w:t>S</w:t>
      </w:r>
      <w:r w:rsidR="00BE1EF0" w:rsidRPr="003125D5">
        <w:rPr>
          <w:rFonts w:ascii="Times New Roman" w:hAnsi="Times New Roman"/>
          <w:color w:val="000000" w:themeColor="text1"/>
          <w:sz w:val="24"/>
          <w:szCs w:val="24"/>
          <w:lang w:val="en-US"/>
        </w:rPr>
        <w:t>upplemental</w:t>
      </w:r>
      <w:r w:rsidR="00BE1EF0" w:rsidRPr="003125D5">
        <w:rPr>
          <w:rFonts w:ascii="Times New Roman" w:hAnsi="Times New Roman"/>
          <w:color w:val="000000" w:themeColor="text1"/>
          <w:sz w:val="24"/>
          <w:lang w:val="en-US"/>
        </w:rPr>
        <w:t xml:space="preserve"> Figure</w:t>
      </w:r>
      <w:r w:rsidR="00BE1EF0" w:rsidRPr="003125D5">
        <w:rPr>
          <w:rFonts w:ascii="Times New Roman" w:hAnsi="Times New Roman"/>
          <w:color w:val="000000" w:themeColor="text1"/>
          <w:sz w:val="24"/>
          <w:szCs w:val="24"/>
          <w:lang w:val="en-US"/>
        </w:rPr>
        <w:t xml:space="preserve"> </w:t>
      </w:r>
      <w:r w:rsidR="00EB1E06" w:rsidRPr="003125D5">
        <w:rPr>
          <w:rFonts w:ascii="Times New Roman" w:hAnsi="Times New Roman"/>
          <w:color w:val="000000" w:themeColor="text1"/>
          <w:sz w:val="24"/>
          <w:szCs w:val="24"/>
          <w:lang w:val="en-US"/>
        </w:rPr>
        <w:t>1</w:t>
      </w:r>
      <w:r w:rsidRPr="003125D5">
        <w:rPr>
          <w:rFonts w:ascii="Times New Roman" w:hAnsi="Times New Roman"/>
          <w:color w:val="000000" w:themeColor="text1"/>
          <w:sz w:val="24"/>
          <w:szCs w:val="24"/>
          <w:lang w:val="en-US"/>
        </w:rPr>
        <w:t xml:space="preserve">. </w:t>
      </w:r>
      <w:r w:rsidR="001A10DA" w:rsidRPr="003125D5">
        <w:rPr>
          <w:rFonts w:ascii="Times New Roman" w:hAnsi="Times New Roman"/>
          <w:color w:val="000000" w:themeColor="text1"/>
          <w:sz w:val="24"/>
          <w:szCs w:val="24"/>
          <w:lang w:val="en-US"/>
        </w:rPr>
        <w:t xml:space="preserve">Maternal </w:t>
      </w:r>
      <w:r w:rsidR="00B37C25" w:rsidRPr="003125D5">
        <w:rPr>
          <w:rFonts w:ascii="Times New Roman" w:hAnsi="Times New Roman"/>
          <w:color w:val="000000" w:themeColor="text1"/>
          <w:sz w:val="24"/>
          <w:szCs w:val="24"/>
          <w:lang w:val="en-US"/>
        </w:rPr>
        <w:t>(</w:t>
      </w:r>
      <w:r w:rsidR="00B37C25" w:rsidRPr="003125D5">
        <w:rPr>
          <w:rFonts w:ascii="Times New Roman" w:hAnsi="Times New Roman"/>
          <w:i/>
          <w:color w:val="000000" w:themeColor="text1"/>
          <w:sz w:val="24"/>
          <w:szCs w:val="24"/>
          <w:lang w:val="en-US"/>
        </w:rPr>
        <w:t>n</w:t>
      </w:r>
      <w:r w:rsidR="00B37C25" w:rsidRPr="003125D5">
        <w:rPr>
          <w:rFonts w:ascii="Times New Roman" w:hAnsi="Times New Roman"/>
          <w:color w:val="000000" w:themeColor="text1"/>
          <w:sz w:val="24"/>
          <w:szCs w:val="24"/>
          <w:lang w:val="en-US"/>
        </w:rPr>
        <w:t>=89</w:t>
      </w:r>
      <w:r w:rsidR="00A45737" w:rsidRPr="003125D5">
        <w:rPr>
          <w:rFonts w:ascii="Times New Roman" w:hAnsi="Times New Roman"/>
          <w:color w:val="000000" w:themeColor="text1"/>
          <w:sz w:val="24"/>
          <w:szCs w:val="24"/>
          <w:lang w:val="en-US"/>
        </w:rPr>
        <w:t>7</w:t>
      </w:r>
      <w:r w:rsidR="00B37C25" w:rsidRPr="003125D5">
        <w:rPr>
          <w:rFonts w:ascii="Times New Roman" w:hAnsi="Times New Roman"/>
          <w:color w:val="000000" w:themeColor="text1"/>
          <w:sz w:val="24"/>
          <w:szCs w:val="24"/>
          <w:lang w:val="en-US"/>
        </w:rPr>
        <w:t>)</w:t>
      </w:r>
      <w:r w:rsidR="00FD3E81" w:rsidRPr="003125D5">
        <w:rPr>
          <w:rFonts w:ascii="Times New Roman" w:hAnsi="Times New Roman"/>
          <w:color w:val="000000" w:themeColor="text1"/>
          <w:sz w:val="24"/>
          <w:szCs w:val="24"/>
          <w:lang w:val="en-US"/>
        </w:rPr>
        <w:t xml:space="preserve"> and o</w:t>
      </w:r>
      <w:r w:rsidR="001A10DA" w:rsidRPr="003125D5">
        <w:rPr>
          <w:rFonts w:ascii="Times New Roman" w:hAnsi="Times New Roman"/>
          <w:color w:val="000000" w:themeColor="text1"/>
          <w:sz w:val="24"/>
          <w:szCs w:val="24"/>
          <w:lang w:val="en-US"/>
        </w:rPr>
        <w:t xml:space="preserve">ffspring </w:t>
      </w:r>
      <w:r w:rsidR="00B37C25" w:rsidRPr="003125D5">
        <w:rPr>
          <w:rFonts w:ascii="Times New Roman" w:hAnsi="Times New Roman"/>
          <w:color w:val="000000" w:themeColor="text1"/>
          <w:sz w:val="24"/>
          <w:szCs w:val="24"/>
          <w:lang w:val="en-US"/>
        </w:rPr>
        <w:t>(</w:t>
      </w:r>
      <w:r w:rsidR="00B37C25" w:rsidRPr="003125D5">
        <w:rPr>
          <w:rFonts w:ascii="Times New Roman" w:hAnsi="Times New Roman"/>
          <w:i/>
          <w:color w:val="000000" w:themeColor="text1"/>
          <w:sz w:val="24"/>
          <w:szCs w:val="24"/>
          <w:lang w:val="en-US"/>
        </w:rPr>
        <w:t>n</w:t>
      </w:r>
      <w:r w:rsidR="00B37C25" w:rsidRPr="003125D5">
        <w:rPr>
          <w:rFonts w:ascii="Times New Roman" w:hAnsi="Times New Roman"/>
          <w:color w:val="000000" w:themeColor="text1"/>
          <w:sz w:val="24"/>
          <w:szCs w:val="24"/>
          <w:lang w:val="en-US"/>
        </w:rPr>
        <w:t>=110</w:t>
      </w:r>
      <w:r w:rsidR="00A45737" w:rsidRPr="003125D5">
        <w:rPr>
          <w:rFonts w:ascii="Times New Roman" w:hAnsi="Times New Roman"/>
          <w:color w:val="000000" w:themeColor="text1"/>
          <w:sz w:val="24"/>
          <w:szCs w:val="24"/>
          <w:lang w:val="en-US"/>
        </w:rPr>
        <w:t>0</w:t>
      </w:r>
      <w:r w:rsidR="00B37C25" w:rsidRPr="003125D5">
        <w:rPr>
          <w:rFonts w:ascii="Times New Roman" w:hAnsi="Times New Roman"/>
          <w:color w:val="000000" w:themeColor="text1"/>
          <w:sz w:val="24"/>
          <w:szCs w:val="24"/>
          <w:lang w:val="en-US"/>
        </w:rPr>
        <w:t xml:space="preserve">) </w:t>
      </w:r>
      <w:r w:rsidR="001A10DA" w:rsidRPr="003125D5">
        <w:rPr>
          <w:rFonts w:ascii="Times New Roman" w:hAnsi="Times New Roman"/>
          <w:color w:val="000000" w:themeColor="text1"/>
          <w:sz w:val="24"/>
          <w:szCs w:val="24"/>
          <w:lang w:val="en-US"/>
        </w:rPr>
        <w:t xml:space="preserve">genotype frequencies </w:t>
      </w:r>
      <w:r w:rsidR="00E90944" w:rsidRPr="003125D5">
        <w:rPr>
          <w:rFonts w:ascii="Times New Roman" w:hAnsi="Times New Roman"/>
          <w:color w:val="000000" w:themeColor="text1"/>
          <w:sz w:val="24"/>
          <w:szCs w:val="24"/>
          <w:lang w:val="en-US"/>
        </w:rPr>
        <w:t>for</w:t>
      </w:r>
      <w:r w:rsidR="001A10DA" w:rsidRPr="003125D5">
        <w:rPr>
          <w:rFonts w:ascii="Times New Roman" w:hAnsi="Times New Roman"/>
          <w:color w:val="000000" w:themeColor="text1"/>
          <w:sz w:val="24"/>
          <w:szCs w:val="24"/>
          <w:lang w:val="en-US"/>
        </w:rPr>
        <w:t xml:space="preserve"> the 1</w:t>
      </w:r>
      <w:r w:rsidR="00EB3872" w:rsidRPr="003125D5">
        <w:rPr>
          <w:rFonts w:ascii="Times New Roman" w:hAnsi="Times New Roman"/>
          <w:color w:val="000000" w:themeColor="text1"/>
          <w:sz w:val="24"/>
          <w:szCs w:val="24"/>
          <w:lang w:val="en-US"/>
        </w:rPr>
        <w:t>7</w:t>
      </w:r>
      <w:r w:rsidR="001A10DA" w:rsidRPr="003125D5">
        <w:rPr>
          <w:rFonts w:ascii="Times New Roman" w:hAnsi="Times New Roman"/>
          <w:color w:val="000000" w:themeColor="text1"/>
          <w:sz w:val="24"/>
          <w:szCs w:val="24"/>
          <w:lang w:val="en-US"/>
        </w:rPr>
        <w:t xml:space="preserve"> </w:t>
      </w:r>
      <w:r w:rsidR="00B74796" w:rsidRPr="003125D5">
        <w:rPr>
          <w:rFonts w:ascii="Times New Roman" w:hAnsi="Times New Roman"/>
          <w:color w:val="000000" w:themeColor="text1"/>
          <w:sz w:val="24"/>
          <w:szCs w:val="24"/>
          <w:lang w:val="en-US"/>
        </w:rPr>
        <w:t xml:space="preserve">variants </w:t>
      </w:r>
      <w:r w:rsidR="001A10DA" w:rsidRPr="003125D5">
        <w:rPr>
          <w:rFonts w:ascii="Times New Roman" w:hAnsi="Times New Roman"/>
          <w:color w:val="000000" w:themeColor="text1"/>
          <w:sz w:val="24"/>
          <w:szCs w:val="24"/>
          <w:lang w:val="en-US"/>
        </w:rPr>
        <w:t xml:space="preserve">that passed quality control are shown in </w:t>
      </w:r>
      <w:r w:rsidR="001A10DA" w:rsidRPr="003125D5">
        <w:rPr>
          <w:rFonts w:ascii="Times New Roman" w:hAnsi="Times New Roman"/>
          <w:b/>
          <w:color w:val="000000" w:themeColor="text1"/>
          <w:sz w:val="24"/>
          <w:szCs w:val="24"/>
          <w:lang w:val="en-US"/>
        </w:rPr>
        <w:t>Table 1</w:t>
      </w:r>
      <w:r w:rsidR="001A10DA" w:rsidRPr="003125D5">
        <w:rPr>
          <w:rFonts w:ascii="Times New Roman" w:hAnsi="Times New Roman"/>
          <w:color w:val="000000" w:themeColor="text1"/>
          <w:sz w:val="24"/>
          <w:szCs w:val="24"/>
          <w:lang w:val="en-US"/>
        </w:rPr>
        <w:t xml:space="preserve">. </w:t>
      </w:r>
      <w:r w:rsidR="006C0E49" w:rsidRPr="003125D5">
        <w:rPr>
          <w:rFonts w:ascii="Times New Roman" w:hAnsi="Times New Roman"/>
          <w:color w:val="000000" w:themeColor="text1"/>
          <w:sz w:val="24"/>
          <w:szCs w:val="24"/>
          <w:lang w:val="en-US"/>
        </w:rPr>
        <w:t>Important f</w:t>
      </w:r>
      <w:r w:rsidR="00B37C25" w:rsidRPr="003125D5">
        <w:rPr>
          <w:rFonts w:ascii="Times New Roman" w:hAnsi="Times New Roman"/>
          <w:color w:val="000000" w:themeColor="text1"/>
          <w:sz w:val="24"/>
          <w:szCs w:val="24"/>
          <w:lang w:val="en-US"/>
        </w:rPr>
        <w:t xml:space="preserve">requency </w:t>
      </w:r>
      <w:r w:rsidR="00C45CED" w:rsidRPr="003125D5">
        <w:rPr>
          <w:rFonts w:ascii="Times New Roman" w:hAnsi="Times New Roman"/>
          <w:color w:val="000000" w:themeColor="text1"/>
          <w:sz w:val="24"/>
          <w:szCs w:val="24"/>
          <w:lang w:val="en-US"/>
        </w:rPr>
        <w:t>differences</w:t>
      </w:r>
      <w:r w:rsidR="00B37C25" w:rsidRPr="003125D5">
        <w:rPr>
          <w:rFonts w:ascii="Times New Roman" w:hAnsi="Times New Roman"/>
          <w:color w:val="000000" w:themeColor="text1"/>
          <w:sz w:val="24"/>
          <w:szCs w:val="24"/>
          <w:lang w:val="en-US"/>
        </w:rPr>
        <w:t xml:space="preserve"> </w:t>
      </w:r>
      <w:r w:rsidR="00C45CED" w:rsidRPr="003125D5">
        <w:rPr>
          <w:rFonts w:ascii="Times New Roman" w:hAnsi="Times New Roman"/>
          <w:color w:val="000000" w:themeColor="text1"/>
          <w:sz w:val="24"/>
          <w:szCs w:val="24"/>
          <w:lang w:val="en-US"/>
        </w:rPr>
        <w:t xml:space="preserve">in </w:t>
      </w:r>
      <w:r w:rsidR="00E8002C" w:rsidRPr="003125D5">
        <w:rPr>
          <w:rFonts w:ascii="Times New Roman" w:hAnsi="Times New Roman"/>
          <w:i/>
          <w:color w:val="000000" w:themeColor="text1"/>
          <w:sz w:val="24"/>
          <w:szCs w:val="24"/>
          <w:lang w:val="en-US"/>
        </w:rPr>
        <w:t>FADS1</w:t>
      </w:r>
      <w:r w:rsidR="00C45CED" w:rsidRPr="003125D5">
        <w:rPr>
          <w:rFonts w:ascii="Times New Roman" w:hAnsi="Times New Roman"/>
          <w:color w:val="000000" w:themeColor="text1"/>
          <w:sz w:val="24"/>
          <w:szCs w:val="24"/>
          <w:lang w:val="en-US"/>
        </w:rPr>
        <w:t xml:space="preserve"> and </w:t>
      </w:r>
      <w:r w:rsidR="00E8002C" w:rsidRPr="003125D5">
        <w:rPr>
          <w:rFonts w:ascii="Times New Roman" w:hAnsi="Times New Roman"/>
          <w:i/>
          <w:color w:val="000000" w:themeColor="text1"/>
          <w:sz w:val="24"/>
          <w:szCs w:val="24"/>
          <w:lang w:val="en-US"/>
        </w:rPr>
        <w:t>FADS2</w:t>
      </w:r>
      <w:r w:rsidR="00C45CED" w:rsidRPr="003125D5">
        <w:rPr>
          <w:rFonts w:ascii="Times New Roman" w:hAnsi="Times New Roman"/>
          <w:color w:val="000000" w:themeColor="text1"/>
          <w:sz w:val="24"/>
          <w:szCs w:val="24"/>
          <w:lang w:val="en-US"/>
        </w:rPr>
        <w:t xml:space="preserve"> variants </w:t>
      </w:r>
      <w:r w:rsidR="00B37C25" w:rsidRPr="003125D5">
        <w:rPr>
          <w:rFonts w:ascii="Times New Roman" w:hAnsi="Times New Roman"/>
          <w:color w:val="000000" w:themeColor="text1"/>
          <w:sz w:val="24"/>
          <w:szCs w:val="24"/>
          <w:lang w:val="en-US"/>
        </w:rPr>
        <w:t xml:space="preserve">were observed </w:t>
      </w:r>
      <w:r w:rsidR="00C45CED" w:rsidRPr="003125D5">
        <w:rPr>
          <w:rFonts w:ascii="Times New Roman" w:hAnsi="Times New Roman"/>
          <w:color w:val="000000" w:themeColor="text1"/>
          <w:sz w:val="24"/>
          <w:szCs w:val="24"/>
          <w:lang w:val="en-US"/>
        </w:rPr>
        <w:t>by</w:t>
      </w:r>
      <w:r w:rsidR="00B37C25" w:rsidRPr="003125D5">
        <w:rPr>
          <w:rFonts w:ascii="Times New Roman" w:hAnsi="Times New Roman"/>
          <w:color w:val="000000" w:themeColor="text1"/>
          <w:sz w:val="24"/>
          <w:szCs w:val="24"/>
          <w:lang w:val="en-US"/>
        </w:rPr>
        <w:t xml:space="preserve"> ethnicity</w:t>
      </w:r>
      <w:r w:rsidR="00C45CED" w:rsidRPr="003125D5">
        <w:rPr>
          <w:rFonts w:ascii="Times New Roman" w:hAnsi="Times New Roman"/>
          <w:color w:val="000000" w:themeColor="text1"/>
          <w:sz w:val="24"/>
          <w:szCs w:val="24"/>
          <w:lang w:val="en-US"/>
        </w:rPr>
        <w:t>;</w:t>
      </w:r>
      <w:r w:rsidR="00B37C25" w:rsidRPr="003125D5">
        <w:rPr>
          <w:rFonts w:ascii="Times New Roman" w:hAnsi="Times New Roman"/>
          <w:color w:val="000000" w:themeColor="text1"/>
          <w:sz w:val="24"/>
          <w:szCs w:val="24"/>
          <w:lang w:val="en-US"/>
        </w:rPr>
        <w:t xml:space="preserve"> </w:t>
      </w:r>
      <w:r w:rsidR="006C0E49" w:rsidRPr="003125D5">
        <w:rPr>
          <w:rFonts w:ascii="Times New Roman" w:hAnsi="Times New Roman"/>
          <w:color w:val="000000" w:themeColor="text1"/>
          <w:sz w:val="24"/>
          <w:szCs w:val="24"/>
          <w:lang w:val="en-US"/>
        </w:rPr>
        <w:t xml:space="preserve">major alleles in </w:t>
      </w:r>
      <w:r w:rsidR="00B37C25" w:rsidRPr="003125D5">
        <w:rPr>
          <w:rFonts w:ascii="Times New Roman" w:hAnsi="Times New Roman"/>
          <w:color w:val="000000" w:themeColor="text1"/>
          <w:sz w:val="24"/>
          <w:szCs w:val="24"/>
          <w:lang w:val="en-US"/>
        </w:rPr>
        <w:t xml:space="preserve">Chinese and Malay </w:t>
      </w:r>
      <w:r w:rsidR="007C2D09" w:rsidRPr="003125D5">
        <w:rPr>
          <w:rFonts w:ascii="Times New Roman" w:hAnsi="Times New Roman"/>
          <w:color w:val="000000" w:themeColor="text1"/>
          <w:sz w:val="24"/>
          <w:szCs w:val="24"/>
          <w:lang w:val="en-US"/>
        </w:rPr>
        <w:t xml:space="preserve">participants </w:t>
      </w:r>
      <w:r w:rsidR="006C0E49" w:rsidRPr="003125D5">
        <w:rPr>
          <w:rFonts w:ascii="Times New Roman" w:hAnsi="Times New Roman"/>
          <w:color w:val="000000" w:themeColor="text1"/>
          <w:sz w:val="24"/>
          <w:szCs w:val="24"/>
          <w:lang w:val="en-US"/>
        </w:rPr>
        <w:t xml:space="preserve">were opposite </w:t>
      </w:r>
      <w:r w:rsidR="00E90944" w:rsidRPr="003125D5">
        <w:rPr>
          <w:rFonts w:ascii="Times New Roman" w:hAnsi="Times New Roman"/>
          <w:color w:val="000000" w:themeColor="text1"/>
          <w:sz w:val="24"/>
          <w:szCs w:val="24"/>
          <w:lang w:val="en-US"/>
        </w:rPr>
        <w:t>to</w:t>
      </w:r>
      <w:r w:rsidR="006C0E49" w:rsidRPr="003125D5">
        <w:rPr>
          <w:rFonts w:ascii="Times New Roman" w:hAnsi="Times New Roman"/>
          <w:color w:val="000000" w:themeColor="text1"/>
          <w:sz w:val="24"/>
          <w:szCs w:val="24"/>
          <w:lang w:val="en-US"/>
        </w:rPr>
        <w:t xml:space="preserve"> those in Indian</w:t>
      </w:r>
      <w:r w:rsidR="007C2D09" w:rsidRPr="003125D5">
        <w:rPr>
          <w:rFonts w:ascii="Times New Roman" w:hAnsi="Times New Roman"/>
          <w:color w:val="000000" w:themeColor="text1"/>
          <w:sz w:val="24"/>
          <w:szCs w:val="24"/>
          <w:lang w:val="en-US"/>
        </w:rPr>
        <w:t xml:space="preserve"> participant</w:t>
      </w:r>
      <w:r w:rsidR="006C0E49" w:rsidRPr="003125D5">
        <w:rPr>
          <w:rFonts w:ascii="Times New Roman" w:hAnsi="Times New Roman"/>
          <w:color w:val="000000" w:themeColor="text1"/>
          <w:sz w:val="24"/>
          <w:szCs w:val="24"/>
          <w:lang w:val="en-US"/>
        </w:rPr>
        <w:t>s</w:t>
      </w:r>
      <w:r w:rsidR="008B407E" w:rsidRPr="003125D5">
        <w:rPr>
          <w:rFonts w:ascii="Times New Roman" w:hAnsi="Times New Roman"/>
          <w:color w:val="000000" w:themeColor="text1"/>
          <w:sz w:val="24"/>
          <w:szCs w:val="24"/>
          <w:lang w:val="en-US"/>
        </w:rPr>
        <w:t xml:space="preserve"> (</w:t>
      </w:r>
      <w:r w:rsidR="000C2A75" w:rsidRPr="003125D5">
        <w:rPr>
          <w:rFonts w:ascii="Times New Roman" w:hAnsi="Times New Roman"/>
          <w:i/>
          <w:color w:val="000000" w:themeColor="text1"/>
          <w:sz w:val="24"/>
          <w:szCs w:val="24"/>
          <w:lang w:val="en-US"/>
        </w:rPr>
        <w:t>p</w:t>
      </w:r>
      <w:r w:rsidR="000C2A75" w:rsidRPr="003125D5">
        <w:rPr>
          <w:rFonts w:ascii="Times New Roman" w:hAnsi="Times New Roman"/>
          <w:color w:val="000000" w:themeColor="text1"/>
          <w:sz w:val="24"/>
          <w:szCs w:val="24"/>
          <w:lang w:val="en-US"/>
        </w:rPr>
        <w:t xml:space="preserve">-value </w:t>
      </w:r>
      <w:r w:rsidR="00D52F13" w:rsidRPr="003125D5">
        <w:rPr>
          <w:rFonts w:ascii="Times New Roman" w:hAnsi="Times New Roman"/>
          <w:color w:val="000000" w:themeColor="text1"/>
          <w:sz w:val="24"/>
          <w:szCs w:val="24"/>
          <w:vertAlign w:val="subscript"/>
          <w:lang w:val="en-US"/>
        </w:rPr>
        <w:t>χ²</w:t>
      </w:r>
      <w:r w:rsidR="00E77A8F" w:rsidRPr="003125D5">
        <w:rPr>
          <w:rFonts w:ascii="Times New Roman" w:hAnsi="Times New Roman"/>
          <w:color w:val="000000" w:themeColor="text1"/>
          <w:sz w:val="24"/>
          <w:szCs w:val="24"/>
          <w:vertAlign w:val="subscript"/>
          <w:lang w:val="en-US"/>
        </w:rPr>
        <w:t xml:space="preserve"> test</w:t>
      </w:r>
      <w:r w:rsidR="00E77A8F" w:rsidRPr="003125D5">
        <w:rPr>
          <w:rFonts w:ascii="Times New Roman" w:hAnsi="Times New Roman"/>
          <w:color w:val="000000" w:themeColor="text1"/>
          <w:sz w:val="24"/>
          <w:szCs w:val="24"/>
          <w:lang w:val="en-US"/>
        </w:rPr>
        <w:t>=</w:t>
      </w:r>
      <w:r w:rsidR="008B407E" w:rsidRPr="003125D5">
        <w:rPr>
          <w:rFonts w:ascii="Times New Roman" w:hAnsi="Times New Roman"/>
          <w:color w:val="000000" w:themeColor="text1"/>
          <w:sz w:val="24"/>
          <w:szCs w:val="24"/>
          <w:lang w:val="en-US"/>
        </w:rPr>
        <w:t>10</w:t>
      </w:r>
      <w:r w:rsidR="008B407E" w:rsidRPr="003125D5">
        <w:rPr>
          <w:rFonts w:ascii="Times New Roman" w:hAnsi="Times New Roman"/>
          <w:color w:val="000000" w:themeColor="text1"/>
          <w:sz w:val="24"/>
          <w:szCs w:val="24"/>
          <w:vertAlign w:val="superscript"/>
          <w:lang w:val="en-US"/>
        </w:rPr>
        <w:t>-100</w:t>
      </w:r>
      <w:r w:rsidR="00D52F13" w:rsidRPr="003125D5">
        <w:rPr>
          <w:rFonts w:ascii="Times New Roman" w:hAnsi="Times New Roman"/>
          <w:color w:val="000000" w:themeColor="text1"/>
          <w:sz w:val="24"/>
          <w:szCs w:val="24"/>
          <w:lang w:val="en-US"/>
        </w:rPr>
        <w:t xml:space="preserve"> and</w:t>
      </w:r>
      <w:r w:rsidR="008B407E" w:rsidRPr="003125D5">
        <w:rPr>
          <w:rFonts w:ascii="Times New Roman" w:hAnsi="Times New Roman"/>
          <w:color w:val="000000" w:themeColor="text1"/>
          <w:sz w:val="24"/>
          <w:szCs w:val="24"/>
          <w:lang w:val="en-US"/>
        </w:rPr>
        <w:t xml:space="preserve"> 10</w:t>
      </w:r>
      <w:r w:rsidR="008B407E" w:rsidRPr="003125D5">
        <w:rPr>
          <w:rFonts w:ascii="Times New Roman" w:hAnsi="Times New Roman"/>
          <w:color w:val="000000" w:themeColor="text1"/>
          <w:sz w:val="24"/>
          <w:szCs w:val="24"/>
          <w:vertAlign w:val="superscript"/>
          <w:lang w:val="en-US"/>
        </w:rPr>
        <w:t>-18</w:t>
      </w:r>
      <w:r w:rsidR="00D52F13" w:rsidRPr="003125D5">
        <w:rPr>
          <w:rFonts w:ascii="Times New Roman" w:hAnsi="Times New Roman"/>
          <w:color w:val="000000" w:themeColor="text1"/>
          <w:sz w:val="24"/>
          <w:szCs w:val="24"/>
          <w:lang w:val="en-US"/>
        </w:rPr>
        <w:t xml:space="preserve"> for rs174546 and rs174593, respectively</w:t>
      </w:r>
      <w:r w:rsidR="008B407E" w:rsidRPr="003125D5">
        <w:rPr>
          <w:rFonts w:ascii="Times New Roman" w:hAnsi="Times New Roman"/>
          <w:color w:val="000000" w:themeColor="text1"/>
          <w:sz w:val="24"/>
          <w:szCs w:val="24"/>
          <w:lang w:val="en-US"/>
        </w:rPr>
        <w:t>)</w:t>
      </w:r>
      <w:r w:rsidR="006C0E49" w:rsidRPr="003125D5">
        <w:rPr>
          <w:rFonts w:ascii="Times New Roman" w:hAnsi="Times New Roman"/>
          <w:color w:val="000000" w:themeColor="text1"/>
          <w:sz w:val="24"/>
          <w:szCs w:val="24"/>
          <w:lang w:val="en-US"/>
        </w:rPr>
        <w:t xml:space="preserve">. </w:t>
      </w:r>
      <w:r w:rsidR="00843124" w:rsidRPr="003125D5">
        <w:rPr>
          <w:rFonts w:ascii="Times New Roman" w:hAnsi="Times New Roman"/>
          <w:color w:val="000000" w:themeColor="text1"/>
          <w:sz w:val="24"/>
          <w:szCs w:val="24"/>
          <w:lang w:val="en-US"/>
        </w:rPr>
        <w:t>In</w:t>
      </w:r>
      <w:r w:rsidR="006C0E49" w:rsidRPr="003125D5">
        <w:rPr>
          <w:rFonts w:ascii="Times New Roman" w:hAnsi="Times New Roman"/>
          <w:color w:val="000000" w:themeColor="text1"/>
          <w:sz w:val="24"/>
          <w:szCs w:val="24"/>
          <w:lang w:val="en-US"/>
        </w:rPr>
        <w:t xml:space="preserve"> Indian</w:t>
      </w:r>
      <w:r w:rsidR="007C2D09" w:rsidRPr="003125D5">
        <w:rPr>
          <w:rFonts w:ascii="Times New Roman" w:hAnsi="Times New Roman"/>
          <w:color w:val="000000" w:themeColor="text1"/>
          <w:sz w:val="24"/>
          <w:szCs w:val="24"/>
          <w:lang w:val="en-US"/>
        </w:rPr>
        <w:t xml:space="preserve"> participant</w:t>
      </w:r>
      <w:r w:rsidR="006C0E49" w:rsidRPr="003125D5">
        <w:rPr>
          <w:rFonts w:ascii="Times New Roman" w:hAnsi="Times New Roman"/>
          <w:color w:val="000000" w:themeColor="text1"/>
          <w:sz w:val="24"/>
          <w:szCs w:val="24"/>
          <w:lang w:val="en-US"/>
        </w:rPr>
        <w:t xml:space="preserve">s, </w:t>
      </w:r>
      <w:r w:rsidR="003C6344" w:rsidRPr="003125D5">
        <w:rPr>
          <w:rFonts w:ascii="Times New Roman" w:hAnsi="Times New Roman"/>
          <w:color w:val="000000" w:themeColor="text1"/>
          <w:sz w:val="24"/>
          <w:szCs w:val="24"/>
          <w:lang w:val="en-US"/>
        </w:rPr>
        <w:t xml:space="preserve">the </w:t>
      </w:r>
      <w:r w:rsidR="006C0E49" w:rsidRPr="003125D5">
        <w:rPr>
          <w:rFonts w:ascii="Times New Roman" w:hAnsi="Times New Roman"/>
          <w:color w:val="000000" w:themeColor="text1"/>
          <w:sz w:val="24"/>
          <w:szCs w:val="24"/>
          <w:lang w:val="en-US"/>
        </w:rPr>
        <w:t xml:space="preserve">frequency </w:t>
      </w:r>
      <w:r w:rsidR="0069676A" w:rsidRPr="003125D5">
        <w:rPr>
          <w:rFonts w:ascii="Times New Roman" w:hAnsi="Times New Roman"/>
          <w:color w:val="000000" w:themeColor="text1"/>
          <w:sz w:val="24"/>
          <w:szCs w:val="24"/>
          <w:lang w:val="en-US"/>
        </w:rPr>
        <w:t xml:space="preserve">of minor allele homozygotes was generally lower than 1%. </w:t>
      </w:r>
      <w:r w:rsidR="00E8002C" w:rsidRPr="003125D5">
        <w:rPr>
          <w:rFonts w:ascii="Times New Roman" w:hAnsi="Times New Roman"/>
          <w:i/>
          <w:color w:val="000000" w:themeColor="text1"/>
          <w:sz w:val="24"/>
          <w:szCs w:val="24"/>
          <w:lang w:val="en-US"/>
        </w:rPr>
        <w:t>FADS3</w:t>
      </w:r>
      <w:r w:rsidR="0069676A" w:rsidRPr="003125D5">
        <w:rPr>
          <w:rFonts w:ascii="Times New Roman" w:hAnsi="Times New Roman"/>
          <w:color w:val="000000" w:themeColor="text1"/>
          <w:sz w:val="24"/>
          <w:szCs w:val="24"/>
          <w:lang w:val="en-US"/>
        </w:rPr>
        <w:t xml:space="preserve"> variant frequencies were more balanced across ethnicity</w:t>
      </w:r>
      <w:r w:rsidR="003C6344" w:rsidRPr="003125D5">
        <w:rPr>
          <w:rFonts w:ascii="Times New Roman" w:hAnsi="Times New Roman"/>
          <w:color w:val="000000" w:themeColor="text1"/>
          <w:sz w:val="24"/>
          <w:szCs w:val="24"/>
          <w:lang w:val="en-US"/>
        </w:rPr>
        <w:t xml:space="preserve"> but remained</w:t>
      </w:r>
      <w:r w:rsidR="008B407E" w:rsidRPr="003125D5">
        <w:rPr>
          <w:rFonts w:ascii="Times New Roman" w:hAnsi="Times New Roman"/>
          <w:color w:val="000000" w:themeColor="text1"/>
          <w:sz w:val="24"/>
          <w:szCs w:val="24"/>
          <w:lang w:val="en-US"/>
        </w:rPr>
        <w:t xml:space="preserve"> </w:t>
      </w:r>
      <w:r w:rsidR="003C6344" w:rsidRPr="003125D5">
        <w:rPr>
          <w:rFonts w:ascii="Times New Roman" w:hAnsi="Times New Roman"/>
          <w:color w:val="000000" w:themeColor="text1"/>
          <w:sz w:val="24"/>
          <w:szCs w:val="24"/>
          <w:lang w:val="en-US"/>
        </w:rPr>
        <w:t>significantly different</w:t>
      </w:r>
      <w:r w:rsidR="00FD369B" w:rsidRPr="003125D5">
        <w:rPr>
          <w:rFonts w:ascii="Times New Roman" w:hAnsi="Times New Roman"/>
          <w:color w:val="000000" w:themeColor="text1"/>
          <w:sz w:val="24"/>
          <w:szCs w:val="24"/>
          <w:lang w:val="en-US"/>
        </w:rPr>
        <w:t xml:space="preserve"> </w:t>
      </w:r>
      <w:r w:rsidR="008B407E" w:rsidRPr="003125D5">
        <w:rPr>
          <w:rFonts w:ascii="Times New Roman" w:hAnsi="Times New Roman"/>
          <w:color w:val="000000" w:themeColor="text1"/>
          <w:sz w:val="24"/>
          <w:szCs w:val="24"/>
          <w:lang w:val="en-US"/>
        </w:rPr>
        <w:t>(</w:t>
      </w:r>
      <w:r w:rsidR="000C2A75" w:rsidRPr="003125D5">
        <w:rPr>
          <w:rFonts w:ascii="Times New Roman" w:hAnsi="Times New Roman"/>
          <w:i/>
          <w:color w:val="000000" w:themeColor="text1"/>
          <w:sz w:val="24"/>
          <w:szCs w:val="24"/>
          <w:lang w:val="en-US"/>
        </w:rPr>
        <w:t>p</w:t>
      </w:r>
      <w:r w:rsidR="000C2A75" w:rsidRPr="003125D5">
        <w:rPr>
          <w:rFonts w:ascii="Times New Roman" w:hAnsi="Times New Roman"/>
          <w:color w:val="000000" w:themeColor="text1"/>
          <w:sz w:val="24"/>
          <w:szCs w:val="24"/>
          <w:lang w:val="en-US"/>
        </w:rPr>
        <w:t>-value</w:t>
      </w:r>
      <w:r w:rsidR="008B407E" w:rsidRPr="003125D5">
        <w:rPr>
          <w:rFonts w:ascii="Times New Roman" w:hAnsi="Times New Roman"/>
          <w:color w:val="000000" w:themeColor="text1"/>
          <w:sz w:val="24"/>
          <w:szCs w:val="24"/>
          <w:lang w:val="en-US"/>
        </w:rPr>
        <w:t>=10</w:t>
      </w:r>
      <w:r w:rsidR="008B407E" w:rsidRPr="003125D5">
        <w:rPr>
          <w:rFonts w:ascii="Times New Roman" w:hAnsi="Times New Roman"/>
          <w:color w:val="000000" w:themeColor="text1"/>
          <w:sz w:val="24"/>
          <w:szCs w:val="24"/>
          <w:vertAlign w:val="superscript"/>
          <w:lang w:val="en-US"/>
        </w:rPr>
        <w:t>-10</w:t>
      </w:r>
      <w:r w:rsidR="00D52F13" w:rsidRPr="003125D5">
        <w:rPr>
          <w:rFonts w:ascii="Times New Roman" w:hAnsi="Times New Roman"/>
          <w:color w:val="000000" w:themeColor="text1"/>
          <w:sz w:val="24"/>
          <w:szCs w:val="24"/>
          <w:vertAlign w:val="superscript"/>
          <w:lang w:val="en-US"/>
        </w:rPr>
        <w:t xml:space="preserve"> </w:t>
      </w:r>
      <w:r w:rsidR="00D52F13" w:rsidRPr="003125D5">
        <w:rPr>
          <w:rFonts w:ascii="Times New Roman" w:hAnsi="Times New Roman"/>
          <w:color w:val="000000" w:themeColor="text1"/>
          <w:sz w:val="24"/>
          <w:szCs w:val="24"/>
          <w:lang w:val="en-US"/>
        </w:rPr>
        <w:t>for rs174450</w:t>
      </w:r>
      <w:r w:rsidR="008B407E" w:rsidRPr="003125D5">
        <w:rPr>
          <w:rFonts w:ascii="Times New Roman" w:hAnsi="Times New Roman"/>
          <w:color w:val="000000" w:themeColor="text1"/>
          <w:sz w:val="24"/>
          <w:szCs w:val="24"/>
          <w:lang w:val="en-US"/>
        </w:rPr>
        <w:t>)</w:t>
      </w:r>
      <w:r w:rsidR="0069676A" w:rsidRPr="003125D5">
        <w:rPr>
          <w:rFonts w:ascii="Times New Roman" w:hAnsi="Times New Roman"/>
          <w:color w:val="000000" w:themeColor="text1"/>
          <w:sz w:val="24"/>
          <w:szCs w:val="24"/>
          <w:lang w:val="en-US"/>
        </w:rPr>
        <w:t>.</w:t>
      </w:r>
    </w:p>
    <w:p w14:paraId="556FC0EF" w14:textId="732A543A" w:rsidR="004D0BA4" w:rsidRPr="003125D5" w:rsidRDefault="00265AC3" w:rsidP="00287BC0">
      <w:pPr>
        <w:spacing w:after="0" w:line="480" w:lineRule="auto"/>
        <w:ind w:firstLine="720"/>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Most maternal plasma </w:t>
      </w:r>
      <w:r w:rsidR="00876887" w:rsidRPr="003125D5">
        <w:rPr>
          <w:rFonts w:ascii="Times New Roman" w:hAnsi="Times New Roman"/>
          <w:color w:val="000000" w:themeColor="text1"/>
          <w:sz w:val="24"/>
          <w:szCs w:val="24"/>
          <w:lang w:val="en-US"/>
        </w:rPr>
        <w:t>LC-</w:t>
      </w:r>
      <w:r w:rsidRPr="003125D5">
        <w:rPr>
          <w:rFonts w:ascii="Times New Roman" w:hAnsi="Times New Roman"/>
          <w:color w:val="000000" w:themeColor="text1"/>
          <w:sz w:val="24"/>
          <w:szCs w:val="24"/>
          <w:lang w:val="en-US"/>
        </w:rPr>
        <w:t>PUFA levels differed by ethnicity (</w:t>
      </w:r>
      <w:r w:rsidRPr="003125D5">
        <w:rPr>
          <w:rFonts w:ascii="Times New Roman" w:hAnsi="Times New Roman"/>
          <w:b/>
          <w:color w:val="000000" w:themeColor="text1"/>
          <w:sz w:val="24"/>
          <w:szCs w:val="24"/>
          <w:lang w:val="en-US"/>
        </w:rPr>
        <w:t>Supplemental Table 3</w:t>
      </w:r>
      <w:r w:rsidRPr="003125D5">
        <w:rPr>
          <w:rFonts w:ascii="Times New Roman" w:hAnsi="Times New Roman"/>
          <w:color w:val="000000" w:themeColor="text1"/>
          <w:sz w:val="24"/>
          <w:szCs w:val="24"/>
          <w:lang w:val="en-US"/>
        </w:rPr>
        <w:t>)</w:t>
      </w:r>
      <w:r w:rsidR="00876887" w:rsidRPr="003125D5">
        <w:rPr>
          <w:rFonts w:ascii="Times New Roman" w:hAnsi="Times New Roman"/>
          <w:color w:val="000000" w:themeColor="text1"/>
          <w:sz w:val="24"/>
          <w:szCs w:val="24"/>
          <w:lang w:val="en-US"/>
        </w:rPr>
        <w:t>. This was</w:t>
      </w:r>
      <w:r w:rsidRPr="003125D5">
        <w:rPr>
          <w:rFonts w:ascii="Times New Roman" w:hAnsi="Times New Roman"/>
          <w:color w:val="000000" w:themeColor="text1"/>
          <w:sz w:val="24"/>
          <w:szCs w:val="24"/>
          <w:lang w:val="en-US"/>
        </w:rPr>
        <w:t xml:space="preserve"> particular</w:t>
      </w:r>
      <w:r w:rsidR="00876887" w:rsidRPr="003125D5">
        <w:rPr>
          <w:rFonts w:ascii="Times New Roman" w:hAnsi="Times New Roman"/>
          <w:color w:val="000000" w:themeColor="text1"/>
          <w:sz w:val="24"/>
          <w:szCs w:val="24"/>
          <w:lang w:val="en-US"/>
        </w:rPr>
        <w:t>ly striking for</w:t>
      </w:r>
      <w:r w:rsidRPr="003125D5">
        <w:rPr>
          <w:rFonts w:ascii="Times New Roman" w:hAnsi="Times New Roman"/>
          <w:color w:val="000000" w:themeColor="text1"/>
          <w:sz w:val="24"/>
          <w:szCs w:val="24"/>
          <w:lang w:val="en-US"/>
        </w:rPr>
        <w:t xml:space="preserve"> ω6 LC-PUFA levels</w:t>
      </w:r>
      <w:r w:rsidR="00876887" w:rsidRPr="003125D5">
        <w:rPr>
          <w:rFonts w:ascii="Times New Roman" w:hAnsi="Times New Roman"/>
          <w:color w:val="000000" w:themeColor="text1"/>
          <w:sz w:val="24"/>
          <w:szCs w:val="24"/>
          <w:lang w:val="en-US"/>
        </w:rPr>
        <w:t>, which</w:t>
      </w:r>
      <w:r w:rsidRPr="003125D5">
        <w:rPr>
          <w:rFonts w:ascii="Times New Roman" w:hAnsi="Times New Roman"/>
          <w:color w:val="000000" w:themeColor="text1"/>
          <w:sz w:val="24"/>
          <w:szCs w:val="24"/>
          <w:lang w:val="en-US"/>
        </w:rPr>
        <w:t xml:space="preserve"> were higher </w:t>
      </w:r>
      <w:r w:rsidR="00287BC0" w:rsidRPr="003125D5">
        <w:rPr>
          <w:rFonts w:ascii="Times New Roman" w:hAnsi="Times New Roman"/>
          <w:color w:val="000000" w:themeColor="text1"/>
          <w:sz w:val="24"/>
          <w:szCs w:val="24"/>
          <w:lang w:val="en-US"/>
        </w:rPr>
        <w:t>in</w:t>
      </w:r>
      <w:r w:rsidR="00876887" w:rsidRPr="003125D5">
        <w:rPr>
          <w:rFonts w:ascii="Times New Roman" w:hAnsi="Times New Roman"/>
          <w:color w:val="000000" w:themeColor="text1"/>
          <w:sz w:val="24"/>
          <w:szCs w:val="24"/>
          <w:lang w:val="en-US"/>
        </w:rPr>
        <w:t xml:space="preserve"> Indian women</w:t>
      </w:r>
      <w:r w:rsidRPr="003125D5">
        <w:rPr>
          <w:rFonts w:ascii="Times New Roman" w:hAnsi="Times New Roman"/>
          <w:color w:val="000000" w:themeColor="text1"/>
          <w:sz w:val="24"/>
          <w:szCs w:val="24"/>
          <w:lang w:val="en-US"/>
        </w:rPr>
        <w:t xml:space="preserve">, and </w:t>
      </w:r>
      <w:r w:rsidR="00876887" w:rsidRPr="003125D5">
        <w:rPr>
          <w:rFonts w:ascii="Times New Roman" w:hAnsi="Times New Roman"/>
          <w:color w:val="000000" w:themeColor="text1"/>
          <w:sz w:val="24"/>
          <w:szCs w:val="24"/>
          <w:lang w:val="en-US"/>
        </w:rPr>
        <w:t xml:space="preserve">for </w:t>
      </w:r>
      <w:r w:rsidRPr="003125D5">
        <w:rPr>
          <w:rFonts w:ascii="Times New Roman" w:hAnsi="Times New Roman"/>
          <w:color w:val="000000" w:themeColor="text1"/>
          <w:sz w:val="24"/>
          <w:szCs w:val="24"/>
          <w:lang w:val="en-US"/>
        </w:rPr>
        <w:t>ω3 LC-PUFA levels</w:t>
      </w:r>
      <w:r w:rsidR="00876887" w:rsidRPr="003125D5">
        <w:rPr>
          <w:rFonts w:ascii="Times New Roman" w:hAnsi="Times New Roman"/>
          <w:color w:val="000000" w:themeColor="text1"/>
          <w:sz w:val="24"/>
          <w:szCs w:val="24"/>
          <w:lang w:val="en-US"/>
        </w:rPr>
        <w:t>, which</w:t>
      </w:r>
      <w:r w:rsidRPr="003125D5">
        <w:rPr>
          <w:rFonts w:ascii="Times New Roman" w:hAnsi="Times New Roman"/>
          <w:color w:val="000000" w:themeColor="text1"/>
          <w:sz w:val="24"/>
          <w:szCs w:val="24"/>
          <w:lang w:val="en-US"/>
        </w:rPr>
        <w:t xml:space="preserve"> were higher in Chinese</w:t>
      </w:r>
      <w:r w:rsidR="00876887" w:rsidRPr="003125D5">
        <w:rPr>
          <w:rFonts w:ascii="Times New Roman" w:hAnsi="Times New Roman"/>
          <w:color w:val="000000" w:themeColor="text1"/>
          <w:sz w:val="24"/>
          <w:szCs w:val="24"/>
          <w:lang w:val="en-US"/>
        </w:rPr>
        <w:t xml:space="preserve"> women</w:t>
      </w:r>
      <w:r w:rsidRPr="003125D5">
        <w:rPr>
          <w:rFonts w:ascii="Times New Roman" w:hAnsi="Times New Roman"/>
          <w:color w:val="000000" w:themeColor="text1"/>
          <w:sz w:val="24"/>
          <w:szCs w:val="24"/>
          <w:lang w:val="en-US"/>
        </w:rPr>
        <w:t xml:space="preserve">. </w:t>
      </w:r>
      <w:r w:rsidR="005E2F92" w:rsidRPr="003125D5">
        <w:rPr>
          <w:rFonts w:ascii="Times New Roman" w:hAnsi="Times New Roman"/>
          <w:color w:val="000000" w:themeColor="text1"/>
          <w:sz w:val="24"/>
          <w:szCs w:val="24"/>
          <w:lang w:val="en-US"/>
        </w:rPr>
        <w:t xml:space="preserve">The preliminary analysis </w:t>
      </w:r>
      <w:r w:rsidR="00337DE1" w:rsidRPr="003125D5">
        <w:rPr>
          <w:rFonts w:ascii="Times New Roman" w:hAnsi="Times New Roman"/>
          <w:color w:val="000000" w:themeColor="text1"/>
          <w:sz w:val="24"/>
          <w:szCs w:val="24"/>
          <w:lang w:val="en-US"/>
        </w:rPr>
        <w:t xml:space="preserve">comparing maternal plasma </w:t>
      </w:r>
      <w:r w:rsidR="00337DE1" w:rsidRPr="003125D5">
        <w:rPr>
          <w:rFonts w:ascii="Times New Roman" w:hAnsi="Times New Roman"/>
          <w:color w:val="000000" w:themeColor="text1"/>
          <w:sz w:val="24"/>
          <w:szCs w:val="24"/>
          <w:lang w:val="en-US"/>
        </w:rPr>
        <w:lastRenderedPageBreak/>
        <w:t xml:space="preserve">PUFA levels by maternal </w:t>
      </w:r>
      <w:r w:rsidR="00B74796" w:rsidRPr="003125D5">
        <w:rPr>
          <w:rFonts w:ascii="Times New Roman" w:hAnsi="Times New Roman"/>
          <w:color w:val="000000" w:themeColor="text1"/>
          <w:sz w:val="24"/>
          <w:szCs w:val="24"/>
          <w:lang w:val="en-US"/>
        </w:rPr>
        <w:t xml:space="preserve">variants </w:t>
      </w:r>
      <w:r w:rsidR="00337DE1" w:rsidRPr="003125D5">
        <w:rPr>
          <w:rFonts w:ascii="Times New Roman" w:hAnsi="Times New Roman"/>
          <w:color w:val="000000" w:themeColor="text1"/>
          <w:sz w:val="24"/>
          <w:szCs w:val="24"/>
          <w:lang w:val="en-US"/>
        </w:rPr>
        <w:t xml:space="preserve">confirmed </w:t>
      </w:r>
      <w:r w:rsidR="005E2F92" w:rsidRPr="003125D5">
        <w:rPr>
          <w:rFonts w:ascii="Times New Roman" w:hAnsi="Times New Roman"/>
          <w:color w:val="000000" w:themeColor="text1"/>
          <w:sz w:val="24"/>
          <w:szCs w:val="24"/>
          <w:lang w:val="en-US"/>
        </w:rPr>
        <w:t xml:space="preserve">the validity of using </w:t>
      </w:r>
      <w:r w:rsidR="005E2F92" w:rsidRPr="003125D5">
        <w:rPr>
          <w:rFonts w:ascii="Times New Roman" w:hAnsi="Times New Roman"/>
          <w:i/>
          <w:color w:val="000000" w:themeColor="text1"/>
          <w:sz w:val="24"/>
          <w:szCs w:val="24"/>
          <w:lang w:val="en-US"/>
        </w:rPr>
        <w:t>FADS</w:t>
      </w:r>
      <w:r w:rsidR="005E2F92" w:rsidRPr="003125D5">
        <w:rPr>
          <w:rFonts w:ascii="Times New Roman" w:hAnsi="Times New Roman"/>
          <w:color w:val="000000" w:themeColor="text1"/>
          <w:sz w:val="24"/>
          <w:szCs w:val="24"/>
          <w:lang w:val="en-US"/>
        </w:rPr>
        <w:t xml:space="preserve"> variants as instrumental variables</w:t>
      </w:r>
      <w:r w:rsidR="00F87B85" w:rsidRPr="003125D5">
        <w:rPr>
          <w:rFonts w:ascii="Times New Roman" w:hAnsi="Times New Roman"/>
          <w:color w:val="000000" w:themeColor="text1"/>
          <w:sz w:val="24"/>
          <w:szCs w:val="24"/>
          <w:lang w:val="en-US"/>
        </w:rPr>
        <w:t xml:space="preserve"> (</w:t>
      </w:r>
      <w:r w:rsidR="00F87B85" w:rsidRPr="003125D5">
        <w:rPr>
          <w:rFonts w:ascii="Times New Roman" w:hAnsi="Times New Roman"/>
          <w:b/>
          <w:color w:val="000000" w:themeColor="text1"/>
          <w:sz w:val="24"/>
          <w:szCs w:val="24"/>
          <w:lang w:val="en-US"/>
        </w:rPr>
        <w:t>S</w:t>
      </w:r>
      <w:r w:rsidR="00BE1EF0" w:rsidRPr="003125D5">
        <w:rPr>
          <w:rFonts w:ascii="Times New Roman" w:hAnsi="Times New Roman"/>
          <w:b/>
          <w:color w:val="000000" w:themeColor="text1"/>
          <w:sz w:val="24"/>
          <w:szCs w:val="24"/>
          <w:lang w:val="en-US"/>
        </w:rPr>
        <w:t xml:space="preserve">upplemental Table </w:t>
      </w:r>
      <w:r w:rsidRPr="003125D5">
        <w:rPr>
          <w:rFonts w:ascii="Times New Roman" w:hAnsi="Times New Roman"/>
          <w:b/>
          <w:color w:val="000000" w:themeColor="text1"/>
          <w:sz w:val="24"/>
          <w:szCs w:val="24"/>
          <w:lang w:val="en-US"/>
        </w:rPr>
        <w:t>4</w:t>
      </w:r>
      <w:r w:rsidR="00F87B85" w:rsidRPr="003125D5">
        <w:rPr>
          <w:rFonts w:ascii="Times New Roman" w:hAnsi="Times New Roman"/>
          <w:color w:val="000000" w:themeColor="text1"/>
          <w:sz w:val="24"/>
          <w:szCs w:val="24"/>
          <w:lang w:val="en-US"/>
        </w:rPr>
        <w:t>)</w:t>
      </w:r>
      <w:r w:rsidR="00337DE1" w:rsidRPr="003125D5">
        <w:rPr>
          <w:rFonts w:ascii="Times New Roman" w:hAnsi="Times New Roman"/>
          <w:color w:val="000000" w:themeColor="text1"/>
          <w:sz w:val="24"/>
          <w:szCs w:val="24"/>
          <w:lang w:val="en-US"/>
        </w:rPr>
        <w:t xml:space="preserve">. </w:t>
      </w:r>
      <w:r w:rsidR="00F87B85" w:rsidRPr="003125D5">
        <w:rPr>
          <w:rFonts w:ascii="Times New Roman" w:hAnsi="Times New Roman"/>
          <w:color w:val="000000" w:themeColor="text1"/>
          <w:sz w:val="24"/>
          <w:szCs w:val="24"/>
          <w:lang w:val="en-US"/>
        </w:rPr>
        <w:t>Strong associations (</w:t>
      </w:r>
      <w:r w:rsidR="000C2A75" w:rsidRPr="003125D5">
        <w:rPr>
          <w:rFonts w:ascii="Times New Roman" w:hAnsi="Times New Roman"/>
          <w:i/>
          <w:color w:val="000000" w:themeColor="text1"/>
          <w:sz w:val="24"/>
          <w:szCs w:val="24"/>
          <w:lang w:val="en-US"/>
        </w:rPr>
        <w:t>p</w:t>
      </w:r>
      <w:r w:rsidR="000C2A75" w:rsidRPr="003125D5">
        <w:rPr>
          <w:rFonts w:ascii="Times New Roman" w:hAnsi="Times New Roman"/>
          <w:color w:val="000000" w:themeColor="text1"/>
          <w:sz w:val="24"/>
          <w:szCs w:val="24"/>
          <w:lang w:val="en-US"/>
        </w:rPr>
        <w:t>-values</w:t>
      </w:r>
      <w:r w:rsidR="003352AF" w:rsidRPr="003125D5">
        <w:rPr>
          <w:rFonts w:ascii="Times New Roman" w:hAnsi="Times New Roman"/>
          <w:color w:val="000000" w:themeColor="text1"/>
          <w:sz w:val="24"/>
          <w:szCs w:val="24"/>
          <w:lang w:val="en-US"/>
        </w:rPr>
        <w:t xml:space="preserve"> </w:t>
      </w:r>
      <w:r w:rsidR="00F87B85" w:rsidRPr="003125D5">
        <w:rPr>
          <w:rFonts w:ascii="Times New Roman" w:hAnsi="Times New Roman"/>
          <w:color w:val="000000" w:themeColor="text1"/>
          <w:sz w:val="24"/>
          <w:szCs w:val="24"/>
          <w:lang w:val="en-US"/>
        </w:rPr>
        <w:t>&lt;10</w:t>
      </w:r>
      <w:r w:rsidR="00F87B85" w:rsidRPr="003125D5">
        <w:rPr>
          <w:rFonts w:ascii="Times New Roman" w:hAnsi="Times New Roman"/>
          <w:color w:val="000000" w:themeColor="text1"/>
          <w:sz w:val="24"/>
          <w:szCs w:val="24"/>
          <w:vertAlign w:val="superscript"/>
          <w:lang w:val="en-US"/>
        </w:rPr>
        <w:t>-7</w:t>
      </w:r>
      <w:r w:rsidR="00F87B85" w:rsidRPr="003125D5">
        <w:rPr>
          <w:rFonts w:ascii="Times New Roman" w:hAnsi="Times New Roman"/>
          <w:color w:val="000000" w:themeColor="text1"/>
          <w:sz w:val="24"/>
          <w:szCs w:val="24"/>
          <w:lang w:val="en-US"/>
        </w:rPr>
        <w:t xml:space="preserve">) were seen between </w:t>
      </w:r>
      <w:r w:rsidR="00A75364" w:rsidRPr="003125D5">
        <w:rPr>
          <w:rFonts w:ascii="Times New Roman" w:hAnsi="Times New Roman"/>
          <w:color w:val="000000" w:themeColor="text1"/>
          <w:sz w:val="24"/>
          <w:szCs w:val="24"/>
          <w:lang w:val="en-US"/>
        </w:rPr>
        <w:t xml:space="preserve">plasma ω6 PUFA levels and </w:t>
      </w:r>
      <w:r w:rsidR="004D0BA4" w:rsidRPr="003125D5">
        <w:rPr>
          <w:rFonts w:ascii="Times New Roman" w:hAnsi="Times New Roman"/>
          <w:color w:val="000000" w:themeColor="text1"/>
          <w:sz w:val="24"/>
          <w:szCs w:val="24"/>
          <w:lang w:val="en-US"/>
        </w:rPr>
        <w:t xml:space="preserve">maternal </w:t>
      </w:r>
      <w:r w:rsidR="00E8002C" w:rsidRPr="003125D5">
        <w:rPr>
          <w:rFonts w:ascii="Times New Roman" w:hAnsi="Times New Roman"/>
          <w:i/>
          <w:color w:val="000000" w:themeColor="text1"/>
          <w:sz w:val="24"/>
          <w:szCs w:val="24"/>
          <w:lang w:val="en-US"/>
        </w:rPr>
        <w:t>FADS1</w:t>
      </w:r>
      <w:r w:rsidR="004D0BA4" w:rsidRPr="003125D5">
        <w:rPr>
          <w:rFonts w:ascii="Times New Roman" w:hAnsi="Times New Roman"/>
          <w:color w:val="000000" w:themeColor="text1"/>
          <w:sz w:val="24"/>
          <w:szCs w:val="24"/>
          <w:lang w:val="en-US"/>
        </w:rPr>
        <w:t xml:space="preserve"> </w:t>
      </w:r>
      <w:r w:rsidR="00A75364" w:rsidRPr="003125D5">
        <w:rPr>
          <w:rFonts w:ascii="Times New Roman" w:hAnsi="Times New Roman"/>
          <w:color w:val="000000" w:themeColor="text1"/>
          <w:sz w:val="24"/>
          <w:szCs w:val="24"/>
          <w:lang w:val="en-US"/>
        </w:rPr>
        <w:t xml:space="preserve">rs174546 </w:t>
      </w:r>
      <w:r w:rsidR="004D0BA4" w:rsidRPr="003125D5">
        <w:rPr>
          <w:rFonts w:ascii="Times New Roman" w:hAnsi="Times New Roman"/>
          <w:color w:val="000000" w:themeColor="text1"/>
          <w:sz w:val="24"/>
          <w:szCs w:val="24"/>
          <w:lang w:val="en-US"/>
        </w:rPr>
        <w:t xml:space="preserve">and </w:t>
      </w:r>
      <w:r w:rsidR="00E8002C" w:rsidRPr="003125D5">
        <w:rPr>
          <w:rFonts w:ascii="Times New Roman" w:hAnsi="Times New Roman"/>
          <w:i/>
          <w:color w:val="000000" w:themeColor="text1"/>
          <w:sz w:val="24"/>
          <w:szCs w:val="24"/>
          <w:lang w:val="en-US"/>
        </w:rPr>
        <w:t>FADS2</w:t>
      </w:r>
      <w:r w:rsidR="00A75364" w:rsidRPr="003125D5">
        <w:rPr>
          <w:rFonts w:ascii="Times New Roman" w:hAnsi="Times New Roman"/>
          <w:color w:val="000000" w:themeColor="text1"/>
          <w:sz w:val="24"/>
          <w:szCs w:val="24"/>
          <w:lang w:val="en-US"/>
        </w:rPr>
        <w:t xml:space="preserve"> rs2727270 (both being in negative linkage disequilibrium)</w:t>
      </w:r>
      <w:r w:rsidR="003352AF" w:rsidRPr="003125D5">
        <w:rPr>
          <w:rFonts w:ascii="Times New Roman" w:hAnsi="Times New Roman"/>
          <w:color w:val="000000" w:themeColor="text1"/>
          <w:sz w:val="24"/>
          <w:szCs w:val="24"/>
          <w:lang w:val="en-US"/>
        </w:rPr>
        <w:t>.</w:t>
      </w:r>
      <w:r w:rsidR="00E90944" w:rsidRPr="003125D5">
        <w:rPr>
          <w:rFonts w:ascii="Times New Roman" w:hAnsi="Times New Roman"/>
          <w:color w:val="000000" w:themeColor="text1"/>
          <w:sz w:val="24"/>
          <w:szCs w:val="24"/>
          <w:lang w:val="en-US"/>
        </w:rPr>
        <w:t xml:space="preserve"> </w:t>
      </w:r>
      <w:r w:rsidR="003352AF" w:rsidRPr="003125D5">
        <w:rPr>
          <w:rFonts w:ascii="Times New Roman" w:hAnsi="Times New Roman"/>
          <w:color w:val="000000" w:themeColor="text1"/>
          <w:sz w:val="24"/>
          <w:szCs w:val="24"/>
          <w:lang w:val="en-US"/>
        </w:rPr>
        <w:t>M</w:t>
      </w:r>
      <w:r w:rsidR="00A75364" w:rsidRPr="003125D5">
        <w:rPr>
          <w:rFonts w:ascii="Times New Roman" w:hAnsi="Times New Roman"/>
          <w:color w:val="000000" w:themeColor="text1"/>
          <w:sz w:val="24"/>
          <w:szCs w:val="24"/>
          <w:lang w:val="en-US"/>
        </w:rPr>
        <w:t xml:space="preserve">inor allele carriers had higher and lower levels of </w:t>
      </w:r>
      <w:r w:rsidR="00150BA5" w:rsidRPr="003125D5">
        <w:rPr>
          <w:rFonts w:ascii="Times New Roman" w:hAnsi="Times New Roman"/>
          <w:color w:val="000000" w:themeColor="text1"/>
          <w:sz w:val="24"/>
          <w:szCs w:val="24"/>
          <w:lang w:val="en-US"/>
        </w:rPr>
        <w:t xml:space="preserve">plasma ω6 </w:t>
      </w:r>
      <w:r w:rsidR="00A75364" w:rsidRPr="003125D5">
        <w:rPr>
          <w:rFonts w:ascii="Times New Roman" w:hAnsi="Times New Roman"/>
          <w:color w:val="000000" w:themeColor="text1"/>
          <w:sz w:val="24"/>
          <w:szCs w:val="24"/>
          <w:lang w:val="en-US"/>
        </w:rPr>
        <w:t>LC-</w:t>
      </w:r>
      <w:r w:rsidR="00150BA5" w:rsidRPr="003125D5">
        <w:rPr>
          <w:rFonts w:ascii="Times New Roman" w:hAnsi="Times New Roman"/>
          <w:color w:val="000000" w:themeColor="text1"/>
          <w:sz w:val="24"/>
          <w:szCs w:val="24"/>
          <w:lang w:val="en-US"/>
        </w:rPr>
        <w:t>PUFA levels</w:t>
      </w:r>
      <w:r w:rsidR="00A75364" w:rsidRPr="003125D5">
        <w:rPr>
          <w:rFonts w:ascii="Times New Roman" w:hAnsi="Times New Roman"/>
          <w:color w:val="000000" w:themeColor="text1"/>
          <w:sz w:val="24"/>
          <w:szCs w:val="24"/>
          <w:lang w:val="en-US"/>
        </w:rPr>
        <w:t>, respectively</w:t>
      </w:r>
      <w:r w:rsidR="00F87B85" w:rsidRPr="003125D5">
        <w:rPr>
          <w:rFonts w:ascii="Times New Roman" w:hAnsi="Times New Roman"/>
          <w:color w:val="000000" w:themeColor="text1"/>
          <w:sz w:val="24"/>
          <w:szCs w:val="24"/>
          <w:lang w:val="en-US"/>
        </w:rPr>
        <w:t xml:space="preserve">. </w:t>
      </w:r>
      <w:r w:rsidR="000946BF" w:rsidRPr="003125D5">
        <w:rPr>
          <w:rFonts w:ascii="Times New Roman" w:hAnsi="Times New Roman"/>
          <w:color w:val="000000" w:themeColor="text1"/>
          <w:sz w:val="24"/>
          <w:szCs w:val="24"/>
          <w:lang w:val="en-US"/>
        </w:rPr>
        <w:t xml:space="preserve">The associations were </w:t>
      </w:r>
      <w:r w:rsidR="00F87B85" w:rsidRPr="003125D5">
        <w:rPr>
          <w:rFonts w:ascii="Times New Roman" w:hAnsi="Times New Roman"/>
          <w:color w:val="000000" w:themeColor="text1"/>
          <w:sz w:val="24"/>
          <w:szCs w:val="24"/>
          <w:lang w:val="en-US"/>
        </w:rPr>
        <w:t xml:space="preserve">less strong for the </w:t>
      </w:r>
      <w:r w:rsidR="00B74796" w:rsidRPr="003125D5">
        <w:rPr>
          <w:rFonts w:ascii="Times New Roman" w:hAnsi="Times New Roman"/>
          <w:color w:val="000000" w:themeColor="text1"/>
          <w:sz w:val="24"/>
          <w:szCs w:val="24"/>
          <w:lang w:val="en-US"/>
        </w:rPr>
        <w:t xml:space="preserve">variants </w:t>
      </w:r>
      <w:r w:rsidR="00337DE1" w:rsidRPr="003125D5">
        <w:rPr>
          <w:rFonts w:ascii="Times New Roman" w:hAnsi="Times New Roman"/>
          <w:color w:val="000000" w:themeColor="text1"/>
          <w:sz w:val="24"/>
          <w:szCs w:val="24"/>
          <w:lang w:val="en-US"/>
        </w:rPr>
        <w:t xml:space="preserve">located on </w:t>
      </w:r>
      <w:r w:rsidR="00337DE1" w:rsidRPr="003125D5">
        <w:rPr>
          <w:rFonts w:ascii="Times New Roman" w:hAnsi="Times New Roman"/>
          <w:i/>
          <w:color w:val="000000" w:themeColor="text1"/>
          <w:sz w:val="24"/>
          <w:szCs w:val="24"/>
          <w:lang w:val="en-US"/>
        </w:rPr>
        <w:t>FADS3</w:t>
      </w:r>
      <w:r w:rsidR="000946BF" w:rsidRPr="003125D5">
        <w:rPr>
          <w:rFonts w:ascii="Times New Roman" w:hAnsi="Times New Roman"/>
          <w:i/>
          <w:color w:val="000000" w:themeColor="text1"/>
          <w:sz w:val="24"/>
          <w:szCs w:val="24"/>
          <w:lang w:val="en-US"/>
        </w:rPr>
        <w:t>;</w:t>
      </w:r>
      <w:r w:rsidR="00A02C3A" w:rsidRPr="003125D5">
        <w:rPr>
          <w:rFonts w:ascii="Times New Roman" w:hAnsi="Times New Roman"/>
          <w:i/>
          <w:color w:val="000000" w:themeColor="text1"/>
          <w:sz w:val="24"/>
          <w:szCs w:val="24"/>
          <w:lang w:val="en-US"/>
        </w:rPr>
        <w:t xml:space="preserve"> </w:t>
      </w:r>
      <w:r w:rsidR="00A02C3A" w:rsidRPr="003125D5">
        <w:rPr>
          <w:rFonts w:ascii="Times New Roman" w:hAnsi="Times New Roman"/>
          <w:color w:val="000000" w:themeColor="text1"/>
          <w:sz w:val="24"/>
          <w:szCs w:val="24"/>
          <w:lang w:val="en-US"/>
        </w:rPr>
        <w:t>minor allele carriers of</w:t>
      </w:r>
      <w:r w:rsidR="00A02C3A" w:rsidRPr="003125D5">
        <w:rPr>
          <w:rFonts w:ascii="Times New Roman" w:hAnsi="Times New Roman"/>
          <w:i/>
          <w:color w:val="000000" w:themeColor="text1"/>
          <w:sz w:val="24"/>
          <w:szCs w:val="24"/>
          <w:lang w:val="en-US"/>
        </w:rPr>
        <w:t xml:space="preserve"> </w:t>
      </w:r>
      <w:r w:rsidR="00337DE1" w:rsidRPr="003125D5">
        <w:rPr>
          <w:rFonts w:ascii="Times New Roman" w:hAnsi="Times New Roman"/>
          <w:color w:val="000000" w:themeColor="text1"/>
          <w:sz w:val="24"/>
          <w:szCs w:val="24"/>
          <w:lang w:val="en-US"/>
        </w:rPr>
        <w:t>rs174450, rs1000778 and rs174455</w:t>
      </w:r>
      <w:r w:rsidR="00A02C3A" w:rsidRPr="003125D5">
        <w:rPr>
          <w:rFonts w:ascii="Times New Roman" w:hAnsi="Times New Roman"/>
          <w:color w:val="000000" w:themeColor="text1"/>
          <w:sz w:val="24"/>
          <w:szCs w:val="24"/>
          <w:lang w:val="en-US"/>
        </w:rPr>
        <w:t xml:space="preserve"> had lower plasma ω6 LC-PUFA levels</w:t>
      </w:r>
      <w:r w:rsidR="00F87B85" w:rsidRPr="003125D5">
        <w:rPr>
          <w:rFonts w:ascii="Times New Roman" w:hAnsi="Times New Roman"/>
          <w:color w:val="000000" w:themeColor="text1"/>
          <w:sz w:val="24"/>
          <w:szCs w:val="24"/>
          <w:lang w:val="en-US"/>
        </w:rPr>
        <w:t xml:space="preserve"> (</w:t>
      </w:r>
      <w:r w:rsidR="0067261F" w:rsidRPr="003125D5">
        <w:rPr>
          <w:rFonts w:ascii="Times New Roman" w:hAnsi="Times New Roman"/>
          <w:i/>
          <w:color w:val="000000" w:themeColor="text1"/>
          <w:sz w:val="24"/>
          <w:szCs w:val="24"/>
          <w:lang w:val="en-US"/>
        </w:rPr>
        <w:t>p</w:t>
      </w:r>
      <w:r w:rsidR="00F87B85" w:rsidRPr="003125D5">
        <w:rPr>
          <w:rFonts w:ascii="Times New Roman" w:hAnsi="Times New Roman"/>
          <w:color w:val="000000" w:themeColor="text1"/>
          <w:sz w:val="24"/>
          <w:szCs w:val="24"/>
          <w:lang w:val="en-US"/>
        </w:rPr>
        <w:t xml:space="preserve">-values between </w:t>
      </w:r>
      <w:r w:rsidR="00337DE1" w:rsidRPr="003125D5">
        <w:rPr>
          <w:rFonts w:ascii="Times New Roman" w:hAnsi="Times New Roman"/>
          <w:color w:val="000000" w:themeColor="text1"/>
          <w:sz w:val="24"/>
          <w:szCs w:val="24"/>
          <w:lang w:val="en-US"/>
        </w:rPr>
        <w:t>10</w:t>
      </w:r>
      <w:r w:rsidR="00337DE1" w:rsidRPr="003125D5">
        <w:rPr>
          <w:rFonts w:ascii="Times New Roman" w:hAnsi="Times New Roman"/>
          <w:color w:val="000000" w:themeColor="text1"/>
          <w:sz w:val="24"/>
          <w:szCs w:val="24"/>
          <w:vertAlign w:val="superscript"/>
          <w:lang w:val="en-US"/>
        </w:rPr>
        <w:t>-3</w:t>
      </w:r>
      <w:r w:rsidR="00337DE1" w:rsidRPr="003125D5">
        <w:rPr>
          <w:rFonts w:ascii="Times New Roman" w:hAnsi="Times New Roman"/>
          <w:color w:val="000000" w:themeColor="text1"/>
          <w:sz w:val="24"/>
          <w:szCs w:val="24"/>
          <w:lang w:val="en-US"/>
        </w:rPr>
        <w:t xml:space="preserve"> and 10</w:t>
      </w:r>
      <w:r w:rsidR="00337DE1" w:rsidRPr="003125D5">
        <w:rPr>
          <w:rFonts w:ascii="Times New Roman" w:hAnsi="Times New Roman"/>
          <w:color w:val="000000" w:themeColor="text1"/>
          <w:sz w:val="24"/>
          <w:szCs w:val="24"/>
          <w:vertAlign w:val="superscript"/>
          <w:lang w:val="en-US"/>
        </w:rPr>
        <w:t>-7</w:t>
      </w:r>
      <w:r w:rsidR="00F87B85" w:rsidRPr="003125D5">
        <w:rPr>
          <w:rFonts w:ascii="Times New Roman" w:hAnsi="Times New Roman"/>
          <w:color w:val="000000" w:themeColor="text1"/>
          <w:sz w:val="24"/>
          <w:szCs w:val="24"/>
          <w:lang w:val="en-US"/>
        </w:rPr>
        <w:t>)</w:t>
      </w:r>
      <w:r w:rsidR="004D0BA4" w:rsidRPr="003125D5">
        <w:rPr>
          <w:rFonts w:ascii="Times New Roman" w:hAnsi="Times New Roman"/>
          <w:color w:val="000000" w:themeColor="text1"/>
          <w:sz w:val="24"/>
          <w:szCs w:val="24"/>
          <w:lang w:val="en-US"/>
        </w:rPr>
        <w:t xml:space="preserve">. </w:t>
      </w:r>
      <w:r w:rsidR="000946BF" w:rsidRPr="003125D5">
        <w:rPr>
          <w:rFonts w:ascii="Times New Roman" w:hAnsi="Times New Roman"/>
          <w:color w:val="000000" w:themeColor="text1"/>
          <w:sz w:val="24"/>
          <w:szCs w:val="24"/>
          <w:lang w:val="en-US"/>
        </w:rPr>
        <w:t xml:space="preserve">In </w:t>
      </w:r>
      <w:r w:rsidR="004D0BA4" w:rsidRPr="003125D5">
        <w:rPr>
          <w:rFonts w:ascii="Times New Roman" w:hAnsi="Times New Roman"/>
          <w:color w:val="000000" w:themeColor="text1"/>
          <w:sz w:val="24"/>
          <w:szCs w:val="24"/>
          <w:lang w:val="en-US"/>
        </w:rPr>
        <w:t xml:space="preserve">contrast, no association between </w:t>
      </w:r>
      <w:r w:rsidR="000946BF" w:rsidRPr="003125D5">
        <w:rPr>
          <w:rFonts w:ascii="Times New Roman" w:hAnsi="Times New Roman"/>
          <w:i/>
          <w:color w:val="000000" w:themeColor="text1"/>
          <w:sz w:val="24"/>
          <w:szCs w:val="24"/>
          <w:lang w:val="en-US"/>
        </w:rPr>
        <w:t>FADS</w:t>
      </w:r>
      <w:r w:rsidR="000946BF" w:rsidRPr="003125D5">
        <w:rPr>
          <w:rFonts w:ascii="Times New Roman" w:hAnsi="Times New Roman"/>
          <w:color w:val="000000" w:themeColor="text1"/>
          <w:sz w:val="24"/>
          <w:szCs w:val="24"/>
          <w:lang w:val="en-US"/>
        </w:rPr>
        <w:t xml:space="preserve"> </w:t>
      </w:r>
      <w:r w:rsidR="00B74796" w:rsidRPr="003125D5">
        <w:rPr>
          <w:rFonts w:ascii="Times New Roman" w:hAnsi="Times New Roman"/>
          <w:color w:val="000000" w:themeColor="text1"/>
          <w:sz w:val="24"/>
          <w:szCs w:val="24"/>
          <w:lang w:val="en-US"/>
        </w:rPr>
        <w:t xml:space="preserve">variants </w:t>
      </w:r>
      <w:r w:rsidR="004D0BA4" w:rsidRPr="003125D5">
        <w:rPr>
          <w:rFonts w:ascii="Times New Roman" w:hAnsi="Times New Roman"/>
          <w:color w:val="000000" w:themeColor="text1"/>
          <w:sz w:val="24"/>
          <w:szCs w:val="24"/>
          <w:lang w:val="en-US"/>
        </w:rPr>
        <w:t xml:space="preserve">and ω3 PUFA </w:t>
      </w:r>
      <w:r w:rsidR="00474B5C" w:rsidRPr="003125D5">
        <w:rPr>
          <w:rFonts w:ascii="Times New Roman" w:hAnsi="Times New Roman"/>
          <w:color w:val="000000" w:themeColor="text1"/>
          <w:sz w:val="24"/>
          <w:szCs w:val="24"/>
          <w:lang w:val="en-US"/>
        </w:rPr>
        <w:t>levels</w:t>
      </w:r>
      <w:r w:rsidR="004013E4" w:rsidRPr="003125D5">
        <w:rPr>
          <w:rFonts w:ascii="Times New Roman" w:hAnsi="Times New Roman"/>
          <w:color w:val="000000" w:themeColor="text1"/>
          <w:sz w:val="24"/>
          <w:szCs w:val="24"/>
          <w:lang w:val="en-US"/>
        </w:rPr>
        <w:t xml:space="preserve"> </w:t>
      </w:r>
      <w:r w:rsidR="004D0BA4" w:rsidRPr="003125D5">
        <w:rPr>
          <w:rFonts w:ascii="Times New Roman" w:hAnsi="Times New Roman"/>
          <w:color w:val="000000" w:themeColor="text1"/>
          <w:sz w:val="24"/>
          <w:szCs w:val="24"/>
          <w:lang w:val="en-US"/>
        </w:rPr>
        <w:t>reached a significance level &lt;10</w:t>
      </w:r>
      <w:r w:rsidR="00E5076A" w:rsidRPr="003125D5">
        <w:rPr>
          <w:rFonts w:ascii="Times New Roman" w:hAnsi="Times New Roman"/>
          <w:color w:val="000000" w:themeColor="text1"/>
          <w:sz w:val="24"/>
          <w:szCs w:val="24"/>
          <w:vertAlign w:val="superscript"/>
          <w:lang w:val="en-US"/>
        </w:rPr>
        <w:noBreakHyphen/>
      </w:r>
      <w:r w:rsidR="004D0BA4" w:rsidRPr="003125D5">
        <w:rPr>
          <w:rFonts w:ascii="Times New Roman" w:hAnsi="Times New Roman"/>
          <w:color w:val="000000" w:themeColor="text1"/>
          <w:sz w:val="24"/>
          <w:szCs w:val="24"/>
          <w:vertAlign w:val="superscript"/>
          <w:lang w:val="en-US"/>
        </w:rPr>
        <w:t>3</w:t>
      </w:r>
      <w:r w:rsidR="00F87B85" w:rsidRPr="003125D5">
        <w:rPr>
          <w:rFonts w:ascii="Times New Roman" w:hAnsi="Times New Roman"/>
          <w:color w:val="000000" w:themeColor="text1"/>
          <w:sz w:val="24"/>
          <w:szCs w:val="24"/>
          <w:lang w:val="en-US"/>
        </w:rPr>
        <w:t>.</w:t>
      </w:r>
      <w:r w:rsidR="004D0BA4" w:rsidRPr="003125D5">
        <w:rPr>
          <w:rFonts w:ascii="Times New Roman" w:hAnsi="Times New Roman"/>
          <w:color w:val="000000" w:themeColor="text1"/>
          <w:sz w:val="24"/>
          <w:szCs w:val="24"/>
          <w:lang w:val="en-US"/>
        </w:rPr>
        <w:t xml:space="preserve"> </w:t>
      </w:r>
      <w:r w:rsidR="00C70061" w:rsidRPr="003125D5">
        <w:rPr>
          <w:rFonts w:ascii="Times New Roman" w:hAnsi="Times New Roman"/>
          <w:color w:val="000000" w:themeColor="text1"/>
          <w:sz w:val="24"/>
          <w:szCs w:val="24"/>
          <w:lang w:val="en-US"/>
        </w:rPr>
        <w:t>These associations were, overall, similar by ethnicity (</w:t>
      </w:r>
      <w:r w:rsidR="00C70061" w:rsidRPr="003125D5">
        <w:rPr>
          <w:rFonts w:ascii="Times New Roman" w:hAnsi="Times New Roman"/>
          <w:b/>
          <w:color w:val="000000" w:themeColor="text1"/>
          <w:sz w:val="24"/>
          <w:szCs w:val="24"/>
          <w:lang w:val="en-US"/>
        </w:rPr>
        <w:t>Supplemental Table 5</w:t>
      </w:r>
      <w:r w:rsidR="00C70061" w:rsidRPr="003125D5">
        <w:rPr>
          <w:rFonts w:ascii="Times New Roman" w:hAnsi="Times New Roman"/>
          <w:color w:val="000000" w:themeColor="text1"/>
          <w:sz w:val="24"/>
          <w:szCs w:val="24"/>
          <w:lang w:val="en-US"/>
        </w:rPr>
        <w:t>).</w:t>
      </w:r>
    </w:p>
    <w:p w14:paraId="0AC342A1" w14:textId="7E7FE306" w:rsidR="00C20C70" w:rsidRPr="003125D5" w:rsidRDefault="005D0E0E" w:rsidP="004013E4">
      <w:pPr>
        <w:spacing w:after="0" w:line="480" w:lineRule="auto"/>
        <w:ind w:firstLine="720"/>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Among mother-offspring pairs who experienced birth by spontaneous </w:t>
      </w:r>
      <w:r w:rsidR="00FA5AEC" w:rsidRPr="003125D5">
        <w:rPr>
          <w:rFonts w:ascii="Times New Roman" w:hAnsi="Times New Roman"/>
          <w:color w:val="000000" w:themeColor="text1"/>
          <w:sz w:val="24"/>
          <w:szCs w:val="24"/>
          <w:lang w:val="en-US"/>
        </w:rPr>
        <w:t>labor</w:t>
      </w:r>
      <w:r w:rsidRPr="003125D5">
        <w:rPr>
          <w:rFonts w:ascii="Times New Roman" w:hAnsi="Times New Roman"/>
          <w:color w:val="000000" w:themeColor="text1"/>
          <w:sz w:val="24"/>
          <w:szCs w:val="24"/>
          <w:lang w:val="en-US"/>
        </w:rPr>
        <w:t xml:space="preserve">, </w:t>
      </w:r>
      <w:r w:rsidR="001A35F2" w:rsidRPr="003125D5">
        <w:rPr>
          <w:rFonts w:ascii="Times New Roman" w:hAnsi="Times New Roman"/>
          <w:color w:val="000000" w:themeColor="text1"/>
          <w:sz w:val="24"/>
          <w:szCs w:val="24"/>
          <w:lang w:val="en-US"/>
        </w:rPr>
        <w:t>all</w:t>
      </w:r>
      <w:r w:rsidR="00CE4315" w:rsidRPr="003125D5">
        <w:rPr>
          <w:rFonts w:ascii="Times New Roman" w:hAnsi="Times New Roman"/>
          <w:color w:val="000000" w:themeColor="text1"/>
          <w:sz w:val="24"/>
          <w:szCs w:val="24"/>
          <w:lang w:val="en-US"/>
        </w:rPr>
        <w:t xml:space="preserve"> three </w:t>
      </w:r>
      <w:r w:rsidR="003F3A12" w:rsidRPr="003125D5">
        <w:rPr>
          <w:rFonts w:ascii="Times New Roman" w:hAnsi="Times New Roman"/>
          <w:color w:val="000000" w:themeColor="text1"/>
          <w:sz w:val="24"/>
          <w:szCs w:val="24"/>
          <w:lang w:val="en-US"/>
        </w:rPr>
        <w:t xml:space="preserve">maternal </w:t>
      </w:r>
      <w:r w:rsidR="00E8002C" w:rsidRPr="003125D5">
        <w:rPr>
          <w:rFonts w:ascii="Times New Roman" w:hAnsi="Times New Roman"/>
          <w:i/>
          <w:color w:val="000000" w:themeColor="text1"/>
          <w:sz w:val="24"/>
          <w:szCs w:val="24"/>
          <w:lang w:val="en-US"/>
        </w:rPr>
        <w:t>FADS3</w:t>
      </w:r>
      <w:r w:rsidR="00CE4315" w:rsidRPr="003125D5">
        <w:rPr>
          <w:rFonts w:ascii="Times New Roman" w:hAnsi="Times New Roman"/>
          <w:color w:val="000000" w:themeColor="text1"/>
          <w:sz w:val="24"/>
          <w:szCs w:val="24"/>
          <w:lang w:val="en-US"/>
        </w:rPr>
        <w:t xml:space="preserve"> variants were </w:t>
      </w:r>
      <w:r w:rsidR="001A35F2" w:rsidRPr="003125D5">
        <w:rPr>
          <w:rFonts w:ascii="Times New Roman" w:hAnsi="Times New Roman"/>
          <w:color w:val="000000" w:themeColor="text1"/>
          <w:sz w:val="24"/>
          <w:szCs w:val="24"/>
          <w:lang w:val="en-US"/>
        </w:rPr>
        <w:t>associated with</w:t>
      </w:r>
      <w:r w:rsidR="00CE4315" w:rsidRPr="003125D5">
        <w:rPr>
          <w:rFonts w:ascii="Times New Roman" w:hAnsi="Times New Roman"/>
          <w:color w:val="000000" w:themeColor="text1"/>
          <w:sz w:val="24"/>
          <w:szCs w:val="24"/>
          <w:lang w:val="en-US"/>
        </w:rPr>
        <w:t xml:space="preserve"> </w:t>
      </w:r>
      <w:r w:rsidR="004F3F00" w:rsidRPr="003125D5">
        <w:rPr>
          <w:rFonts w:ascii="Times New Roman" w:hAnsi="Times New Roman"/>
          <w:color w:val="000000" w:themeColor="text1"/>
          <w:sz w:val="24"/>
          <w:szCs w:val="24"/>
          <w:lang w:val="en-US"/>
        </w:rPr>
        <w:t>gestation</w:t>
      </w:r>
      <w:r w:rsidR="001A35F2" w:rsidRPr="003125D5">
        <w:rPr>
          <w:rFonts w:ascii="Times New Roman" w:hAnsi="Times New Roman"/>
          <w:color w:val="000000" w:themeColor="text1"/>
          <w:sz w:val="24"/>
          <w:szCs w:val="24"/>
          <w:lang w:val="en-US"/>
        </w:rPr>
        <w:t xml:space="preserve"> duration</w:t>
      </w:r>
      <w:r w:rsidR="00CE4315" w:rsidRPr="003125D5">
        <w:rPr>
          <w:rFonts w:ascii="Times New Roman" w:hAnsi="Times New Roman"/>
          <w:color w:val="000000" w:themeColor="text1"/>
          <w:sz w:val="24"/>
          <w:szCs w:val="24"/>
          <w:lang w:val="en-US"/>
        </w:rPr>
        <w:t xml:space="preserve"> (</w:t>
      </w:r>
      <w:r w:rsidR="00FA5AEC" w:rsidRPr="003125D5">
        <w:rPr>
          <w:rFonts w:ascii="Times New Roman" w:hAnsi="Times New Roman"/>
          <w:b/>
          <w:color w:val="000000" w:themeColor="text1"/>
          <w:sz w:val="24"/>
          <w:szCs w:val="24"/>
          <w:lang w:val="en-US"/>
        </w:rPr>
        <w:t>Table 2</w:t>
      </w:r>
      <w:r w:rsidR="003F3A12" w:rsidRPr="003125D5">
        <w:rPr>
          <w:rFonts w:ascii="Times New Roman" w:hAnsi="Times New Roman"/>
          <w:color w:val="000000" w:themeColor="text1"/>
          <w:sz w:val="24"/>
          <w:szCs w:val="24"/>
          <w:lang w:val="en-US"/>
        </w:rPr>
        <w:t>). For rs17445</w:t>
      </w:r>
      <w:r w:rsidR="00275F10" w:rsidRPr="003125D5">
        <w:rPr>
          <w:rFonts w:ascii="Times New Roman" w:hAnsi="Times New Roman"/>
          <w:color w:val="000000" w:themeColor="text1"/>
          <w:sz w:val="24"/>
          <w:szCs w:val="24"/>
          <w:lang w:val="en-US"/>
        </w:rPr>
        <w:t>0</w:t>
      </w:r>
      <w:r w:rsidR="003F3A12" w:rsidRPr="003125D5">
        <w:rPr>
          <w:rFonts w:ascii="Times New Roman" w:hAnsi="Times New Roman"/>
          <w:color w:val="000000" w:themeColor="text1"/>
          <w:sz w:val="24"/>
          <w:szCs w:val="24"/>
          <w:lang w:val="en-US"/>
        </w:rPr>
        <w:t>,</w:t>
      </w:r>
      <w:r w:rsidR="00CE4315" w:rsidRPr="003125D5">
        <w:rPr>
          <w:rFonts w:ascii="Times New Roman" w:hAnsi="Times New Roman"/>
          <w:color w:val="000000" w:themeColor="text1"/>
          <w:sz w:val="24"/>
          <w:szCs w:val="24"/>
          <w:lang w:val="en-US"/>
        </w:rPr>
        <w:t xml:space="preserve"> each additional copy of the minor allele C </w:t>
      </w:r>
      <w:r w:rsidR="004C3D96" w:rsidRPr="003125D5">
        <w:rPr>
          <w:rFonts w:ascii="Times New Roman" w:hAnsi="Times New Roman"/>
          <w:color w:val="000000" w:themeColor="text1"/>
          <w:sz w:val="24"/>
          <w:szCs w:val="24"/>
          <w:lang w:val="en-US"/>
        </w:rPr>
        <w:t>(</w:t>
      </w:r>
      <w:r w:rsidR="000C2A75" w:rsidRPr="003125D5">
        <w:rPr>
          <w:rFonts w:ascii="Times New Roman" w:hAnsi="Times New Roman"/>
          <w:color w:val="000000" w:themeColor="text1"/>
          <w:sz w:val="24"/>
          <w:szCs w:val="24"/>
          <w:lang w:val="en-US"/>
        </w:rPr>
        <w:t xml:space="preserve">associated with </w:t>
      </w:r>
      <w:r w:rsidR="004C3D96" w:rsidRPr="003125D5">
        <w:rPr>
          <w:rFonts w:ascii="Times New Roman" w:hAnsi="Times New Roman"/>
          <w:color w:val="000000" w:themeColor="text1"/>
          <w:sz w:val="24"/>
          <w:szCs w:val="24"/>
          <w:lang w:val="en-US"/>
        </w:rPr>
        <w:t xml:space="preserve">lower </w:t>
      </w:r>
      <w:r w:rsidR="004215C4" w:rsidRPr="003125D5">
        <w:rPr>
          <w:rFonts w:ascii="Times New Roman" w:hAnsi="Times New Roman"/>
          <w:color w:val="000000" w:themeColor="text1"/>
          <w:sz w:val="24"/>
          <w:szCs w:val="24"/>
          <w:lang w:val="en-US"/>
        </w:rPr>
        <w:t>LC-PUFA</w:t>
      </w:r>
      <w:r w:rsidR="004C3D96" w:rsidRPr="003125D5">
        <w:rPr>
          <w:rFonts w:ascii="Times New Roman" w:hAnsi="Times New Roman"/>
          <w:color w:val="000000" w:themeColor="text1"/>
          <w:sz w:val="24"/>
          <w:szCs w:val="24"/>
          <w:lang w:val="en-US"/>
        </w:rPr>
        <w:t xml:space="preserve"> levels) </w:t>
      </w:r>
      <w:r w:rsidR="00CE4315" w:rsidRPr="003125D5">
        <w:rPr>
          <w:rFonts w:ascii="Times New Roman" w:hAnsi="Times New Roman"/>
          <w:color w:val="000000" w:themeColor="text1"/>
          <w:sz w:val="24"/>
          <w:szCs w:val="24"/>
          <w:lang w:val="en-US"/>
        </w:rPr>
        <w:t>was associated with a shorter gestation</w:t>
      </w:r>
      <w:r w:rsidR="001A35F2" w:rsidRPr="003125D5">
        <w:rPr>
          <w:rFonts w:ascii="Times New Roman" w:hAnsi="Times New Roman"/>
          <w:color w:val="000000" w:themeColor="text1"/>
          <w:sz w:val="24"/>
          <w:szCs w:val="24"/>
          <w:lang w:val="en-US"/>
        </w:rPr>
        <w:t xml:space="preserve"> by</w:t>
      </w:r>
      <w:r w:rsidR="00CE4315" w:rsidRPr="003125D5">
        <w:rPr>
          <w:rFonts w:ascii="Times New Roman" w:hAnsi="Times New Roman"/>
          <w:color w:val="000000" w:themeColor="text1"/>
          <w:sz w:val="24"/>
          <w:szCs w:val="24"/>
          <w:lang w:val="en-US"/>
        </w:rPr>
        <w:t xml:space="preserve"> 2.</w:t>
      </w:r>
      <w:r w:rsidR="007E0F1F" w:rsidRPr="003125D5">
        <w:rPr>
          <w:rFonts w:ascii="Times New Roman" w:hAnsi="Times New Roman"/>
          <w:color w:val="000000" w:themeColor="text1"/>
          <w:sz w:val="24"/>
          <w:szCs w:val="24"/>
          <w:lang w:val="en-US"/>
        </w:rPr>
        <w:t>2</w:t>
      </w:r>
      <w:r w:rsidR="00CE4315" w:rsidRPr="003125D5">
        <w:rPr>
          <w:rFonts w:ascii="Times New Roman" w:hAnsi="Times New Roman"/>
          <w:color w:val="000000" w:themeColor="text1"/>
          <w:sz w:val="24"/>
          <w:szCs w:val="24"/>
          <w:lang w:val="en-US"/>
        </w:rPr>
        <w:t xml:space="preserve"> </w:t>
      </w:r>
      <w:r w:rsidR="00CE4315" w:rsidRPr="003125D5">
        <w:rPr>
          <w:rFonts w:ascii="Times New Roman" w:hAnsi="Times New Roman"/>
          <w:color w:val="000000" w:themeColor="text1"/>
          <w:sz w:val="24"/>
          <w:szCs w:val="24"/>
          <w:lang w:val="en-US"/>
        </w:rPr>
        <w:lastRenderedPageBreak/>
        <w:t>(</w:t>
      </w:r>
      <w:r w:rsidR="00CE4315" w:rsidRPr="003125D5">
        <w:rPr>
          <w:rFonts w:ascii="Times New Roman" w:eastAsia="Times New Roman" w:hAnsi="Times New Roman"/>
          <w:color w:val="000000" w:themeColor="text1"/>
          <w:sz w:val="24"/>
          <w:szCs w:val="24"/>
          <w:lang w:val="en-US" w:eastAsia="en-GB"/>
        </w:rPr>
        <w:t xml:space="preserve">95% CI: </w:t>
      </w:r>
      <w:r w:rsidR="007E0F1F" w:rsidRPr="003125D5">
        <w:rPr>
          <w:rFonts w:ascii="Times New Roman" w:eastAsia="Times New Roman" w:hAnsi="Times New Roman"/>
          <w:color w:val="000000" w:themeColor="text1"/>
          <w:sz w:val="24"/>
          <w:szCs w:val="24"/>
          <w:lang w:val="en-US" w:eastAsia="en-GB"/>
        </w:rPr>
        <w:t>0.9</w:t>
      </w:r>
      <w:r w:rsidR="00232CA2" w:rsidRPr="003125D5">
        <w:rPr>
          <w:rFonts w:ascii="Times New Roman" w:hAnsi="Times New Roman"/>
          <w:color w:val="000000" w:themeColor="text1"/>
          <w:sz w:val="24"/>
          <w:szCs w:val="24"/>
          <w:lang w:val="en-US"/>
        </w:rPr>
        <w:t>,</w:t>
      </w:r>
      <w:r w:rsidR="00CE4315" w:rsidRPr="003125D5">
        <w:rPr>
          <w:rFonts w:ascii="Times New Roman" w:hAnsi="Times New Roman"/>
          <w:color w:val="000000" w:themeColor="text1"/>
          <w:sz w:val="24"/>
          <w:szCs w:val="24"/>
          <w:lang w:val="en-US"/>
        </w:rPr>
        <w:t xml:space="preserve"> </w:t>
      </w:r>
      <w:r w:rsidR="007E0F1F" w:rsidRPr="003125D5">
        <w:rPr>
          <w:rFonts w:ascii="Times New Roman" w:hAnsi="Times New Roman"/>
          <w:color w:val="000000" w:themeColor="text1"/>
          <w:sz w:val="24"/>
          <w:szCs w:val="24"/>
          <w:lang w:val="en-US"/>
        </w:rPr>
        <w:t>3.4</w:t>
      </w:r>
      <w:r w:rsidR="00CE4315" w:rsidRPr="003125D5">
        <w:rPr>
          <w:rFonts w:ascii="Times New Roman" w:hAnsi="Times New Roman"/>
          <w:color w:val="000000" w:themeColor="text1"/>
          <w:sz w:val="24"/>
          <w:szCs w:val="24"/>
          <w:lang w:val="en-US"/>
        </w:rPr>
        <w:t xml:space="preserve">) </w:t>
      </w:r>
      <w:r w:rsidR="00A63434" w:rsidRPr="003125D5">
        <w:rPr>
          <w:rFonts w:ascii="Times New Roman" w:hAnsi="Times New Roman"/>
          <w:color w:val="000000" w:themeColor="text1"/>
          <w:sz w:val="24"/>
          <w:szCs w:val="24"/>
          <w:lang w:val="en-US"/>
        </w:rPr>
        <w:t>days</w:t>
      </w:r>
      <w:r w:rsidR="00232CA2" w:rsidRPr="003125D5">
        <w:rPr>
          <w:rFonts w:ascii="Times New Roman" w:hAnsi="Times New Roman"/>
          <w:color w:val="000000" w:themeColor="text1"/>
          <w:sz w:val="24"/>
          <w:szCs w:val="24"/>
          <w:lang w:val="en-US"/>
        </w:rPr>
        <w:t>, with comparable effect sizes across eth</w:t>
      </w:r>
      <w:r w:rsidR="007E0F1F" w:rsidRPr="003125D5">
        <w:rPr>
          <w:rFonts w:ascii="Times New Roman" w:hAnsi="Times New Roman"/>
          <w:color w:val="000000" w:themeColor="text1"/>
          <w:sz w:val="24"/>
          <w:szCs w:val="24"/>
          <w:lang w:val="en-US"/>
        </w:rPr>
        <w:t>nicity (</w:t>
      </w:r>
      <w:r w:rsidR="00543135" w:rsidRPr="003125D5">
        <w:rPr>
          <w:rFonts w:ascii="Times New Roman" w:hAnsi="Times New Roman"/>
          <w:i/>
          <w:color w:val="000000" w:themeColor="text1"/>
          <w:sz w:val="24"/>
          <w:szCs w:val="24"/>
          <w:lang w:val="en-US"/>
        </w:rPr>
        <w:t>P</w:t>
      </w:r>
      <w:r w:rsidR="007E0F1F" w:rsidRPr="003125D5">
        <w:rPr>
          <w:rFonts w:ascii="Times New Roman" w:hAnsi="Times New Roman"/>
          <w:color w:val="000000" w:themeColor="text1"/>
          <w:sz w:val="24"/>
          <w:szCs w:val="24"/>
          <w:lang w:val="en-US"/>
        </w:rPr>
        <w:t xml:space="preserve"> for interaction=0.92</w:t>
      </w:r>
      <w:r w:rsidR="00232CA2" w:rsidRPr="003125D5">
        <w:rPr>
          <w:rFonts w:ascii="Times New Roman" w:hAnsi="Times New Roman"/>
          <w:color w:val="000000" w:themeColor="text1"/>
          <w:sz w:val="24"/>
          <w:szCs w:val="24"/>
          <w:lang w:val="en-US"/>
        </w:rPr>
        <w:t>)</w:t>
      </w:r>
      <w:r w:rsidR="003F3A12" w:rsidRPr="003125D5">
        <w:rPr>
          <w:rFonts w:ascii="Times New Roman" w:hAnsi="Times New Roman"/>
          <w:color w:val="000000" w:themeColor="text1"/>
          <w:sz w:val="24"/>
          <w:szCs w:val="24"/>
          <w:lang w:val="en-US"/>
        </w:rPr>
        <w:t xml:space="preserve">. </w:t>
      </w:r>
      <w:r w:rsidR="00232CA2" w:rsidRPr="003125D5">
        <w:rPr>
          <w:rFonts w:ascii="Times New Roman" w:hAnsi="Times New Roman"/>
          <w:color w:val="000000" w:themeColor="text1"/>
          <w:sz w:val="24"/>
          <w:szCs w:val="24"/>
          <w:lang w:val="en-US"/>
        </w:rPr>
        <w:t xml:space="preserve">When considering offspring variants, similar results were observed for </w:t>
      </w:r>
      <w:r w:rsidR="00E8002C" w:rsidRPr="003125D5">
        <w:rPr>
          <w:rFonts w:ascii="Times New Roman" w:hAnsi="Times New Roman"/>
          <w:i/>
          <w:color w:val="000000" w:themeColor="text1"/>
          <w:sz w:val="24"/>
          <w:szCs w:val="24"/>
          <w:lang w:val="en-US"/>
        </w:rPr>
        <w:t>FADS3</w:t>
      </w:r>
      <w:r w:rsidR="001A35F2" w:rsidRPr="003125D5">
        <w:rPr>
          <w:rFonts w:ascii="Times New Roman" w:hAnsi="Times New Roman"/>
          <w:color w:val="000000" w:themeColor="text1"/>
          <w:sz w:val="24"/>
          <w:szCs w:val="24"/>
          <w:lang w:val="en-US"/>
        </w:rPr>
        <w:t>;</w:t>
      </w:r>
      <w:r w:rsidR="00232CA2" w:rsidRPr="003125D5">
        <w:rPr>
          <w:rFonts w:ascii="Times New Roman" w:hAnsi="Times New Roman"/>
          <w:color w:val="000000" w:themeColor="text1"/>
          <w:sz w:val="24"/>
          <w:szCs w:val="24"/>
          <w:lang w:val="en-US"/>
        </w:rPr>
        <w:t xml:space="preserve"> each additional copy of the minor allele of the variant rs17445</w:t>
      </w:r>
      <w:r w:rsidR="00275F10" w:rsidRPr="003125D5">
        <w:rPr>
          <w:rFonts w:ascii="Times New Roman" w:hAnsi="Times New Roman"/>
          <w:color w:val="000000" w:themeColor="text1"/>
          <w:sz w:val="24"/>
          <w:szCs w:val="24"/>
          <w:lang w:val="en-US"/>
        </w:rPr>
        <w:t>0</w:t>
      </w:r>
      <w:r w:rsidR="00232CA2" w:rsidRPr="003125D5">
        <w:rPr>
          <w:rFonts w:ascii="Times New Roman" w:hAnsi="Times New Roman"/>
          <w:color w:val="000000" w:themeColor="text1"/>
          <w:sz w:val="24"/>
          <w:szCs w:val="24"/>
          <w:lang w:val="en-US"/>
        </w:rPr>
        <w:t xml:space="preserve"> was </w:t>
      </w:r>
      <w:r w:rsidR="001A35F2" w:rsidRPr="003125D5">
        <w:rPr>
          <w:rFonts w:ascii="Times New Roman" w:hAnsi="Times New Roman"/>
          <w:color w:val="000000" w:themeColor="text1"/>
          <w:sz w:val="24"/>
          <w:szCs w:val="24"/>
          <w:lang w:val="en-US"/>
        </w:rPr>
        <w:t>associated with</w:t>
      </w:r>
      <w:r w:rsidR="00232CA2" w:rsidRPr="003125D5">
        <w:rPr>
          <w:rFonts w:ascii="Times New Roman" w:hAnsi="Times New Roman"/>
          <w:color w:val="000000" w:themeColor="text1"/>
          <w:sz w:val="24"/>
          <w:szCs w:val="24"/>
          <w:lang w:val="en-US"/>
        </w:rPr>
        <w:t xml:space="preserve"> a shorter gestation </w:t>
      </w:r>
      <w:r w:rsidR="00FB2315" w:rsidRPr="003125D5">
        <w:rPr>
          <w:rFonts w:ascii="Times New Roman" w:hAnsi="Times New Roman"/>
          <w:color w:val="000000" w:themeColor="text1"/>
          <w:sz w:val="24"/>
          <w:szCs w:val="24"/>
          <w:lang w:val="en-US"/>
        </w:rPr>
        <w:t xml:space="preserve">by </w:t>
      </w:r>
      <w:r w:rsidR="00232CA2" w:rsidRPr="003125D5">
        <w:rPr>
          <w:rFonts w:ascii="Times New Roman" w:hAnsi="Times New Roman"/>
          <w:color w:val="000000" w:themeColor="text1"/>
          <w:sz w:val="24"/>
          <w:szCs w:val="24"/>
          <w:lang w:val="en-US"/>
        </w:rPr>
        <w:t>1.9 (0.7,</w:t>
      </w:r>
      <w:r w:rsidR="00A63434" w:rsidRPr="003125D5">
        <w:rPr>
          <w:rFonts w:ascii="Times New Roman" w:hAnsi="Times New Roman"/>
          <w:color w:val="000000" w:themeColor="text1"/>
          <w:sz w:val="24"/>
          <w:szCs w:val="24"/>
          <w:lang w:val="en-US"/>
        </w:rPr>
        <w:t xml:space="preserve"> 3</w:t>
      </w:r>
      <w:r w:rsidR="003142FD" w:rsidRPr="003125D5">
        <w:rPr>
          <w:rFonts w:ascii="Times New Roman" w:hAnsi="Times New Roman"/>
          <w:color w:val="000000" w:themeColor="text1"/>
          <w:sz w:val="24"/>
          <w:szCs w:val="24"/>
          <w:lang w:val="en-US"/>
        </w:rPr>
        <w:t>.</w:t>
      </w:r>
      <w:r w:rsidR="00A63434" w:rsidRPr="003125D5">
        <w:rPr>
          <w:rFonts w:ascii="Times New Roman" w:hAnsi="Times New Roman"/>
          <w:color w:val="000000" w:themeColor="text1"/>
          <w:sz w:val="24"/>
          <w:szCs w:val="24"/>
          <w:lang w:val="en-US"/>
        </w:rPr>
        <w:t>0)</w:t>
      </w:r>
      <w:r w:rsidR="00232CA2" w:rsidRPr="003125D5">
        <w:rPr>
          <w:rFonts w:ascii="Times New Roman" w:hAnsi="Times New Roman"/>
          <w:color w:val="000000" w:themeColor="text1"/>
          <w:sz w:val="24"/>
          <w:szCs w:val="24"/>
          <w:lang w:val="en-US"/>
        </w:rPr>
        <w:t xml:space="preserve"> days. </w:t>
      </w:r>
      <w:r w:rsidR="000600B8" w:rsidRPr="003125D5">
        <w:rPr>
          <w:rFonts w:ascii="Times New Roman" w:hAnsi="Times New Roman"/>
          <w:color w:val="000000" w:themeColor="text1"/>
          <w:sz w:val="24"/>
          <w:szCs w:val="24"/>
          <w:lang w:val="en-US"/>
        </w:rPr>
        <w:t xml:space="preserve">This </w:t>
      </w:r>
      <w:r w:rsidR="007E0F1F" w:rsidRPr="003125D5">
        <w:rPr>
          <w:rFonts w:ascii="Times New Roman" w:hAnsi="Times New Roman"/>
          <w:color w:val="000000" w:themeColor="text1"/>
          <w:sz w:val="24"/>
          <w:szCs w:val="24"/>
          <w:lang w:val="en-US"/>
        </w:rPr>
        <w:t xml:space="preserve">association was driven by the </w:t>
      </w:r>
      <w:r w:rsidR="00232CA2" w:rsidRPr="003125D5">
        <w:rPr>
          <w:rFonts w:ascii="Times New Roman" w:hAnsi="Times New Roman"/>
          <w:color w:val="000000" w:themeColor="text1"/>
          <w:sz w:val="24"/>
          <w:szCs w:val="24"/>
          <w:lang w:val="en-US"/>
        </w:rPr>
        <w:t>Chinese and Indian</w:t>
      </w:r>
      <w:r w:rsidR="007E0F1F" w:rsidRPr="003125D5">
        <w:rPr>
          <w:rFonts w:ascii="Times New Roman" w:hAnsi="Times New Roman"/>
          <w:color w:val="000000" w:themeColor="text1"/>
          <w:sz w:val="24"/>
          <w:szCs w:val="24"/>
          <w:lang w:val="en-US"/>
        </w:rPr>
        <w:t xml:space="preserve"> subgroups</w:t>
      </w:r>
      <w:r w:rsidR="00232CA2" w:rsidRPr="003125D5">
        <w:rPr>
          <w:rFonts w:ascii="Times New Roman" w:hAnsi="Times New Roman"/>
          <w:color w:val="000000" w:themeColor="text1"/>
          <w:sz w:val="24"/>
          <w:szCs w:val="24"/>
          <w:lang w:val="en-US"/>
        </w:rPr>
        <w:t xml:space="preserve">, although the test for interaction </w:t>
      </w:r>
      <w:r w:rsidR="007E0F1F" w:rsidRPr="003125D5">
        <w:rPr>
          <w:rFonts w:ascii="Times New Roman" w:hAnsi="Times New Roman"/>
          <w:color w:val="000000" w:themeColor="text1"/>
          <w:sz w:val="24"/>
          <w:szCs w:val="24"/>
          <w:lang w:val="en-US"/>
        </w:rPr>
        <w:t xml:space="preserve">with ethnicity </w:t>
      </w:r>
      <w:r w:rsidR="00232CA2" w:rsidRPr="003125D5">
        <w:rPr>
          <w:rFonts w:ascii="Times New Roman" w:hAnsi="Times New Roman"/>
          <w:color w:val="000000" w:themeColor="text1"/>
          <w:sz w:val="24"/>
          <w:szCs w:val="24"/>
          <w:lang w:val="en-US"/>
        </w:rPr>
        <w:t xml:space="preserve">was </w:t>
      </w:r>
      <w:r w:rsidR="00FB2315" w:rsidRPr="003125D5">
        <w:rPr>
          <w:rFonts w:ascii="Times New Roman" w:hAnsi="Times New Roman"/>
          <w:color w:val="000000" w:themeColor="text1"/>
          <w:sz w:val="24"/>
          <w:szCs w:val="24"/>
          <w:lang w:val="en-US"/>
        </w:rPr>
        <w:t>not significant</w:t>
      </w:r>
      <w:r w:rsidR="00232CA2" w:rsidRPr="003125D5">
        <w:rPr>
          <w:rFonts w:ascii="Times New Roman" w:hAnsi="Times New Roman"/>
          <w:color w:val="000000" w:themeColor="text1"/>
          <w:sz w:val="24"/>
          <w:szCs w:val="24"/>
          <w:lang w:val="en-US"/>
        </w:rPr>
        <w:t xml:space="preserve"> (</w:t>
      </w:r>
      <w:r w:rsidR="00543135" w:rsidRPr="003125D5">
        <w:rPr>
          <w:rFonts w:ascii="Times New Roman" w:hAnsi="Times New Roman"/>
          <w:i/>
          <w:color w:val="000000" w:themeColor="text1"/>
          <w:sz w:val="24"/>
          <w:szCs w:val="24"/>
          <w:lang w:val="en-US"/>
        </w:rPr>
        <w:t>P</w:t>
      </w:r>
      <w:r w:rsidR="00693EF1" w:rsidRPr="003125D5">
        <w:rPr>
          <w:rFonts w:ascii="Times New Roman" w:hAnsi="Times New Roman"/>
          <w:color w:val="000000" w:themeColor="text1"/>
          <w:sz w:val="24"/>
          <w:szCs w:val="24"/>
          <w:lang w:val="en-US"/>
        </w:rPr>
        <w:t xml:space="preserve"> for interaction</w:t>
      </w:r>
      <w:r w:rsidR="00232CA2" w:rsidRPr="003125D5">
        <w:rPr>
          <w:rFonts w:ascii="Times New Roman" w:hAnsi="Times New Roman"/>
          <w:color w:val="000000" w:themeColor="text1"/>
          <w:sz w:val="24"/>
          <w:szCs w:val="24"/>
          <w:lang w:val="en-US"/>
        </w:rPr>
        <w:t>=0.</w:t>
      </w:r>
      <w:r w:rsidR="007E0F1F" w:rsidRPr="003125D5">
        <w:rPr>
          <w:rFonts w:ascii="Times New Roman" w:hAnsi="Times New Roman"/>
          <w:color w:val="000000" w:themeColor="text1"/>
          <w:sz w:val="24"/>
          <w:szCs w:val="24"/>
          <w:lang w:val="en-US"/>
        </w:rPr>
        <w:t>42</w:t>
      </w:r>
      <w:r w:rsidR="00232CA2" w:rsidRPr="003125D5">
        <w:rPr>
          <w:rFonts w:ascii="Times New Roman" w:hAnsi="Times New Roman"/>
          <w:color w:val="000000" w:themeColor="text1"/>
          <w:sz w:val="24"/>
          <w:szCs w:val="24"/>
          <w:lang w:val="en-US"/>
        </w:rPr>
        <w:t>)</w:t>
      </w:r>
      <w:r w:rsidR="00C20C70" w:rsidRPr="003125D5">
        <w:rPr>
          <w:rFonts w:ascii="Times New Roman" w:hAnsi="Times New Roman"/>
          <w:color w:val="000000" w:themeColor="text1"/>
          <w:sz w:val="24"/>
          <w:szCs w:val="24"/>
          <w:lang w:val="en-US"/>
        </w:rPr>
        <w:t>. Offspring</w:t>
      </w:r>
      <w:r w:rsidR="00A70972" w:rsidRPr="003125D5">
        <w:rPr>
          <w:rFonts w:ascii="Times New Roman" w:hAnsi="Times New Roman"/>
          <w:color w:val="000000" w:themeColor="text1"/>
          <w:sz w:val="24"/>
          <w:szCs w:val="24"/>
          <w:lang w:val="en-US"/>
        </w:rPr>
        <w:t>, but not maternal,</w:t>
      </w:r>
      <w:r w:rsidR="00C20C70" w:rsidRPr="003125D5">
        <w:rPr>
          <w:rFonts w:ascii="Times New Roman" w:hAnsi="Times New Roman"/>
          <w:color w:val="000000" w:themeColor="text1"/>
          <w:sz w:val="24"/>
          <w:szCs w:val="24"/>
          <w:lang w:val="en-US"/>
        </w:rPr>
        <w:t xml:space="preserve"> </w:t>
      </w:r>
      <w:r w:rsidR="00E8002C" w:rsidRPr="003125D5">
        <w:rPr>
          <w:rFonts w:ascii="Times New Roman" w:hAnsi="Times New Roman"/>
          <w:i/>
          <w:color w:val="000000" w:themeColor="text1"/>
          <w:sz w:val="24"/>
          <w:szCs w:val="24"/>
          <w:lang w:val="en-US"/>
        </w:rPr>
        <w:t>FADS1</w:t>
      </w:r>
      <w:r w:rsidR="00C20C70" w:rsidRPr="003125D5">
        <w:rPr>
          <w:rFonts w:ascii="Times New Roman" w:hAnsi="Times New Roman"/>
          <w:color w:val="000000" w:themeColor="text1"/>
          <w:sz w:val="24"/>
          <w:szCs w:val="24"/>
          <w:lang w:val="en-US"/>
        </w:rPr>
        <w:t xml:space="preserve"> variant rs174546 </w:t>
      </w:r>
      <w:r w:rsidR="0048738C" w:rsidRPr="003125D5">
        <w:rPr>
          <w:rFonts w:ascii="Times New Roman" w:hAnsi="Times New Roman"/>
          <w:color w:val="000000" w:themeColor="text1"/>
          <w:sz w:val="24"/>
          <w:szCs w:val="24"/>
          <w:lang w:val="en-US"/>
        </w:rPr>
        <w:t xml:space="preserve">(associated with higher </w:t>
      </w:r>
      <w:r w:rsidR="004215C4" w:rsidRPr="003125D5">
        <w:rPr>
          <w:rFonts w:ascii="Times New Roman" w:hAnsi="Times New Roman"/>
          <w:color w:val="000000" w:themeColor="text1"/>
          <w:sz w:val="24"/>
          <w:szCs w:val="24"/>
          <w:lang w:val="en-US"/>
        </w:rPr>
        <w:t>LC-PUFA</w:t>
      </w:r>
      <w:r w:rsidR="0048738C" w:rsidRPr="003125D5">
        <w:rPr>
          <w:rFonts w:ascii="Times New Roman" w:hAnsi="Times New Roman"/>
          <w:color w:val="000000" w:themeColor="text1"/>
          <w:sz w:val="24"/>
          <w:szCs w:val="24"/>
          <w:lang w:val="en-US"/>
        </w:rPr>
        <w:t xml:space="preserve"> levels) </w:t>
      </w:r>
      <w:r w:rsidR="00C20C70" w:rsidRPr="003125D5">
        <w:rPr>
          <w:rFonts w:ascii="Times New Roman" w:hAnsi="Times New Roman"/>
          <w:color w:val="000000" w:themeColor="text1"/>
          <w:sz w:val="24"/>
          <w:szCs w:val="24"/>
          <w:lang w:val="en-US"/>
        </w:rPr>
        <w:t xml:space="preserve">was </w:t>
      </w:r>
      <w:r w:rsidR="00FB2315" w:rsidRPr="003125D5">
        <w:rPr>
          <w:rFonts w:ascii="Times New Roman" w:hAnsi="Times New Roman"/>
          <w:color w:val="000000" w:themeColor="text1"/>
          <w:sz w:val="24"/>
          <w:szCs w:val="24"/>
          <w:lang w:val="en-US"/>
        </w:rPr>
        <w:t xml:space="preserve">also </w:t>
      </w:r>
      <w:r w:rsidR="00C20C70" w:rsidRPr="003125D5">
        <w:rPr>
          <w:rFonts w:ascii="Times New Roman" w:hAnsi="Times New Roman"/>
          <w:color w:val="000000" w:themeColor="text1"/>
          <w:sz w:val="24"/>
          <w:szCs w:val="24"/>
          <w:lang w:val="en-US"/>
        </w:rPr>
        <w:t xml:space="preserve">associated with </w:t>
      </w:r>
      <w:r w:rsidR="0048738C" w:rsidRPr="003125D5">
        <w:rPr>
          <w:rFonts w:ascii="Times New Roman" w:hAnsi="Times New Roman"/>
          <w:color w:val="000000" w:themeColor="text1"/>
          <w:sz w:val="24"/>
          <w:szCs w:val="24"/>
          <w:lang w:val="en-US"/>
        </w:rPr>
        <w:t xml:space="preserve">longer </w:t>
      </w:r>
      <w:r w:rsidR="004F3F00" w:rsidRPr="003125D5">
        <w:rPr>
          <w:rFonts w:ascii="Times New Roman" w:hAnsi="Times New Roman"/>
          <w:color w:val="000000" w:themeColor="text1"/>
          <w:sz w:val="24"/>
          <w:szCs w:val="24"/>
          <w:lang w:val="en-US"/>
        </w:rPr>
        <w:t>gestation</w:t>
      </w:r>
      <w:r w:rsidR="00FB2315" w:rsidRPr="003125D5">
        <w:rPr>
          <w:rFonts w:ascii="Times New Roman" w:hAnsi="Times New Roman"/>
          <w:color w:val="000000" w:themeColor="text1"/>
          <w:sz w:val="24"/>
          <w:szCs w:val="24"/>
          <w:lang w:val="en-US"/>
        </w:rPr>
        <w:t xml:space="preserve"> duration</w:t>
      </w:r>
      <w:r w:rsidR="00C20C70" w:rsidRPr="003125D5">
        <w:rPr>
          <w:rFonts w:ascii="Times New Roman" w:hAnsi="Times New Roman"/>
          <w:color w:val="000000" w:themeColor="text1"/>
          <w:sz w:val="24"/>
          <w:szCs w:val="24"/>
          <w:lang w:val="en-US"/>
        </w:rPr>
        <w:t xml:space="preserve"> </w:t>
      </w:r>
      <w:r w:rsidR="00FB2315" w:rsidRPr="003125D5">
        <w:rPr>
          <w:rFonts w:ascii="Times New Roman" w:hAnsi="Times New Roman"/>
          <w:color w:val="000000" w:themeColor="text1"/>
          <w:sz w:val="24"/>
          <w:szCs w:val="24"/>
          <w:lang w:val="en-US"/>
        </w:rPr>
        <w:t>[</w:t>
      </w:r>
      <w:r w:rsidR="00C20C70" w:rsidRPr="003125D5">
        <w:rPr>
          <w:rFonts w:ascii="Times New Roman" w:hAnsi="Times New Roman"/>
          <w:color w:val="000000" w:themeColor="text1"/>
          <w:sz w:val="24"/>
          <w:szCs w:val="24"/>
          <w:lang w:val="en-US"/>
        </w:rPr>
        <w:t>1.7 (</w:t>
      </w:r>
      <w:r w:rsidR="005C49E4" w:rsidRPr="003125D5">
        <w:rPr>
          <w:rFonts w:ascii="Times New Roman" w:hAnsi="Times New Roman"/>
          <w:color w:val="000000" w:themeColor="text1"/>
          <w:sz w:val="24"/>
          <w:szCs w:val="24"/>
          <w:lang w:val="en-US"/>
        </w:rPr>
        <w:t>0.3, 3.0</w:t>
      </w:r>
      <w:r w:rsidR="00986168" w:rsidRPr="003125D5">
        <w:rPr>
          <w:rFonts w:ascii="Times New Roman" w:hAnsi="Times New Roman"/>
          <w:color w:val="000000" w:themeColor="text1"/>
          <w:sz w:val="24"/>
          <w:szCs w:val="24"/>
          <w:lang w:val="en-US"/>
        </w:rPr>
        <w:t>) days per additional copy of the minor allele G</w:t>
      </w:r>
      <w:r w:rsidR="00FB2315" w:rsidRPr="003125D5">
        <w:rPr>
          <w:rFonts w:ascii="Times New Roman" w:hAnsi="Times New Roman"/>
          <w:color w:val="000000" w:themeColor="text1"/>
          <w:sz w:val="24"/>
          <w:szCs w:val="24"/>
          <w:lang w:val="en-US"/>
        </w:rPr>
        <w:t>]</w:t>
      </w:r>
      <w:r w:rsidR="00986168" w:rsidRPr="003125D5">
        <w:rPr>
          <w:rFonts w:ascii="Times New Roman" w:hAnsi="Times New Roman"/>
          <w:color w:val="000000" w:themeColor="text1"/>
          <w:sz w:val="24"/>
          <w:szCs w:val="24"/>
          <w:lang w:val="en-US"/>
        </w:rPr>
        <w:t xml:space="preserve">, and this </w:t>
      </w:r>
      <w:r w:rsidR="00FB2315" w:rsidRPr="003125D5">
        <w:rPr>
          <w:rFonts w:ascii="Times New Roman" w:hAnsi="Times New Roman"/>
          <w:color w:val="000000" w:themeColor="text1"/>
          <w:sz w:val="24"/>
          <w:szCs w:val="24"/>
          <w:lang w:val="en-US"/>
        </w:rPr>
        <w:t xml:space="preserve">association </w:t>
      </w:r>
      <w:r w:rsidR="00986168" w:rsidRPr="003125D5">
        <w:rPr>
          <w:rFonts w:ascii="Times New Roman" w:hAnsi="Times New Roman"/>
          <w:color w:val="000000" w:themeColor="text1"/>
          <w:sz w:val="24"/>
          <w:szCs w:val="24"/>
          <w:lang w:val="en-US"/>
        </w:rPr>
        <w:t xml:space="preserve">was driven by the Chinese subgroup </w:t>
      </w:r>
      <w:r w:rsidR="00FB2315" w:rsidRPr="003125D5">
        <w:rPr>
          <w:rFonts w:ascii="Times New Roman" w:hAnsi="Times New Roman"/>
          <w:color w:val="000000" w:themeColor="text1"/>
          <w:sz w:val="24"/>
          <w:szCs w:val="24"/>
          <w:lang w:val="en-US"/>
        </w:rPr>
        <w:t>[</w:t>
      </w:r>
      <w:r w:rsidR="00986168" w:rsidRPr="003125D5">
        <w:rPr>
          <w:rFonts w:ascii="Times New Roman" w:hAnsi="Times New Roman"/>
          <w:color w:val="000000" w:themeColor="text1"/>
          <w:sz w:val="24"/>
          <w:szCs w:val="24"/>
          <w:lang w:val="en-US"/>
        </w:rPr>
        <w:t>2.4 (0.8, 4.</w:t>
      </w:r>
      <w:r w:rsidR="005C49E4" w:rsidRPr="003125D5">
        <w:rPr>
          <w:rFonts w:ascii="Times New Roman" w:hAnsi="Times New Roman"/>
          <w:color w:val="000000" w:themeColor="text1"/>
          <w:sz w:val="24"/>
          <w:szCs w:val="24"/>
          <w:lang w:val="en-US"/>
        </w:rPr>
        <w:t>1</w:t>
      </w:r>
      <w:r w:rsidR="00986168" w:rsidRPr="003125D5">
        <w:rPr>
          <w:rFonts w:ascii="Times New Roman" w:hAnsi="Times New Roman"/>
          <w:color w:val="000000" w:themeColor="text1"/>
          <w:sz w:val="24"/>
          <w:szCs w:val="24"/>
          <w:lang w:val="en-US"/>
        </w:rPr>
        <w:t>) days</w:t>
      </w:r>
      <w:r w:rsidR="00FB2315" w:rsidRPr="003125D5">
        <w:rPr>
          <w:rFonts w:ascii="Times New Roman" w:hAnsi="Times New Roman"/>
          <w:color w:val="000000" w:themeColor="text1"/>
          <w:sz w:val="24"/>
          <w:szCs w:val="24"/>
          <w:lang w:val="en-US"/>
        </w:rPr>
        <w:t>]</w:t>
      </w:r>
      <w:r w:rsidR="00986168" w:rsidRPr="003125D5">
        <w:rPr>
          <w:rFonts w:ascii="Times New Roman" w:hAnsi="Times New Roman"/>
          <w:color w:val="000000" w:themeColor="text1"/>
          <w:sz w:val="24"/>
          <w:szCs w:val="24"/>
          <w:lang w:val="en-US"/>
        </w:rPr>
        <w:t>.</w:t>
      </w:r>
      <w:r w:rsidR="00A70972" w:rsidRPr="003125D5">
        <w:rPr>
          <w:rFonts w:ascii="Times New Roman" w:hAnsi="Times New Roman"/>
          <w:color w:val="000000" w:themeColor="text1"/>
          <w:sz w:val="24"/>
          <w:szCs w:val="24"/>
          <w:lang w:val="en-US"/>
        </w:rPr>
        <w:t xml:space="preserve"> The other </w:t>
      </w:r>
      <w:r w:rsidR="00D90195" w:rsidRPr="003125D5">
        <w:rPr>
          <w:rFonts w:ascii="Times New Roman" w:hAnsi="Times New Roman"/>
          <w:i/>
          <w:color w:val="000000" w:themeColor="text1"/>
          <w:sz w:val="24"/>
          <w:szCs w:val="24"/>
          <w:lang w:val="en-US"/>
        </w:rPr>
        <w:t>FADS1</w:t>
      </w:r>
      <w:r w:rsidR="00D90195" w:rsidRPr="003125D5">
        <w:rPr>
          <w:rFonts w:ascii="Times New Roman" w:hAnsi="Times New Roman"/>
          <w:color w:val="000000" w:themeColor="text1"/>
          <w:sz w:val="24"/>
          <w:szCs w:val="24"/>
          <w:lang w:val="en-US"/>
        </w:rPr>
        <w:t xml:space="preserve"> variants and the </w:t>
      </w:r>
      <w:r w:rsidR="00A70972" w:rsidRPr="003125D5">
        <w:rPr>
          <w:rFonts w:ascii="Times New Roman" w:hAnsi="Times New Roman"/>
          <w:i/>
          <w:color w:val="000000" w:themeColor="text1"/>
          <w:sz w:val="24"/>
          <w:szCs w:val="24"/>
          <w:lang w:val="en-US"/>
        </w:rPr>
        <w:t>FADS2</w:t>
      </w:r>
      <w:r w:rsidR="00A70972" w:rsidRPr="003125D5">
        <w:rPr>
          <w:rFonts w:ascii="Times New Roman" w:hAnsi="Times New Roman"/>
          <w:color w:val="000000" w:themeColor="text1"/>
          <w:sz w:val="24"/>
          <w:szCs w:val="24"/>
          <w:lang w:val="en-US"/>
        </w:rPr>
        <w:t xml:space="preserve"> variants </w:t>
      </w:r>
      <w:r w:rsidR="00D90195" w:rsidRPr="003125D5">
        <w:rPr>
          <w:rFonts w:ascii="Times New Roman" w:hAnsi="Times New Roman"/>
          <w:color w:val="000000" w:themeColor="text1"/>
          <w:sz w:val="24"/>
          <w:szCs w:val="24"/>
          <w:lang w:val="en-US"/>
        </w:rPr>
        <w:t xml:space="preserve">(maternal and fetal) </w:t>
      </w:r>
      <w:r w:rsidR="00A70972" w:rsidRPr="003125D5">
        <w:rPr>
          <w:rFonts w:ascii="Times New Roman" w:hAnsi="Times New Roman"/>
          <w:color w:val="000000" w:themeColor="text1"/>
          <w:sz w:val="24"/>
          <w:szCs w:val="24"/>
          <w:lang w:val="en-US"/>
        </w:rPr>
        <w:t xml:space="preserve">were not associated with </w:t>
      </w:r>
      <w:r w:rsidR="004F3F00" w:rsidRPr="003125D5">
        <w:rPr>
          <w:rFonts w:ascii="Times New Roman" w:hAnsi="Times New Roman"/>
          <w:color w:val="000000" w:themeColor="text1"/>
          <w:sz w:val="24"/>
          <w:szCs w:val="24"/>
          <w:lang w:val="en-US"/>
        </w:rPr>
        <w:t>gestation</w:t>
      </w:r>
      <w:r w:rsidR="00A70972" w:rsidRPr="003125D5">
        <w:rPr>
          <w:rFonts w:ascii="Times New Roman" w:hAnsi="Times New Roman"/>
          <w:color w:val="000000" w:themeColor="text1"/>
          <w:sz w:val="24"/>
          <w:szCs w:val="24"/>
          <w:lang w:val="en-US"/>
        </w:rPr>
        <w:t xml:space="preserve"> duration.</w:t>
      </w:r>
    </w:p>
    <w:p w14:paraId="17B43789" w14:textId="387304F4" w:rsidR="00F454C4" w:rsidRPr="003125D5" w:rsidRDefault="00BD6B42" w:rsidP="004E6DED">
      <w:pPr>
        <w:spacing w:after="0" w:line="480" w:lineRule="auto"/>
        <w:ind w:firstLine="720"/>
        <w:jc w:val="both"/>
        <w:rPr>
          <w:rFonts w:ascii="Times New Roman" w:hAnsi="Times New Roman"/>
          <w:color w:val="000000" w:themeColor="text1"/>
          <w:sz w:val="24"/>
          <w:szCs w:val="24"/>
          <w:highlight w:val="yellow"/>
          <w:lang w:val="en-US"/>
        </w:rPr>
      </w:pPr>
      <w:r w:rsidRPr="003125D5">
        <w:rPr>
          <w:rFonts w:ascii="Times New Roman" w:hAnsi="Times New Roman"/>
          <w:color w:val="000000" w:themeColor="text1"/>
          <w:sz w:val="24"/>
          <w:szCs w:val="24"/>
          <w:lang w:val="en-US"/>
        </w:rPr>
        <w:t>In the</w:t>
      </w:r>
      <w:r w:rsidR="00161350" w:rsidRPr="003125D5">
        <w:rPr>
          <w:rFonts w:ascii="Times New Roman" w:hAnsi="Times New Roman"/>
          <w:color w:val="000000" w:themeColor="text1"/>
          <w:sz w:val="24"/>
          <w:szCs w:val="24"/>
          <w:lang w:val="en-US"/>
        </w:rPr>
        <w:t xml:space="preserve"> </w:t>
      </w:r>
      <w:r w:rsidR="00AA26AC" w:rsidRPr="003125D5">
        <w:rPr>
          <w:rFonts w:ascii="Times New Roman" w:hAnsi="Times New Roman"/>
          <w:color w:val="000000" w:themeColor="text1"/>
          <w:sz w:val="24"/>
          <w:szCs w:val="24"/>
          <w:lang w:val="en-US"/>
        </w:rPr>
        <w:t xml:space="preserve">cause-specific hazard </w:t>
      </w:r>
      <w:r w:rsidR="00A63434" w:rsidRPr="003125D5">
        <w:rPr>
          <w:rFonts w:ascii="Times New Roman" w:hAnsi="Times New Roman"/>
          <w:color w:val="000000" w:themeColor="text1"/>
          <w:sz w:val="24"/>
          <w:szCs w:val="24"/>
          <w:lang w:val="en-US"/>
        </w:rPr>
        <w:t xml:space="preserve">model </w:t>
      </w:r>
      <w:r w:rsidR="00B02AB3" w:rsidRPr="003125D5">
        <w:rPr>
          <w:rFonts w:ascii="Times New Roman" w:hAnsi="Times New Roman"/>
          <w:color w:val="000000" w:themeColor="text1"/>
          <w:sz w:val="24"/>
          <w:szCs w:val="24"/>
          <w:lang w:val="en-US"/>
        </w:rPr>
        <w:t>considering</w:t>
      </w:r>
      <w:r w:rsidR="00A63434" w:rsidRPr="003125D5">
        <w:rPr>
          <w:rFonts w:ascii="Times New Roman" w:hAnsi="Times New Roman"/>
          <w:color w:val="000000" w:themeColor="text1"/>
          <w:sz w:val="24"/>
          <w:szCs w:val="24"/>
          <w:lang w:val="en-US"/>
        </w:rPr>
        <w:t xml:space="preserve"> </w:t>
      </w:r>
      <w:r w:rsidR="001E5425" w:rsidRPr="003125D5">
        <w:rPr>
          <w:rFonts w:ascii="Times New Roman" w:hAnsi="Times New Roman"/>
          <w:color w:val="000000" w:themeColor="text1"/>
          <w:sz w:val="24"/>
          <w:szCs w:val="24"/>
          <w:lang w:val="en-US"/>
        </w:rPr>
        <w:t xml:space="preserve">induced labor and pre-labor caesarean section </w:t>
      </w:r>
      <w:r w:rsidR="00A63434" w:rsidRPr="003125D5">
        <w:rPr>
          <w:rFonts w:ascii="Times New Roman" w:hAnsi="Times New Roman"/>
          <w:color w:val="000000" w:themeColor="text1"/>
          <w:sz w:val="24"/>
          <w:szCs w:val="24"/>
          <w:lang w:val="en-US"/>
        </w:rPr>
        <w:t>as competing event</w:t>
      </w:r>
      <w:r w:rsidR="001E5425" w:rsidRPr="003125D5">
        <w:rPr>
          <w:rFonts w:ascii="Times New Roman" w:hAnsi="Times New Roman"/>
          <w:color w:val="000000" w:themeColor="text1"/>
          <w:sz w:val="24"/>
          <w:szCs w:val="24"/>
          <w:lang w:val="en-US"/>
        </w:rPr>
        <w:t>s</w:t>
      </w:r>
      <w:r w:rsidR="00161350" w:rsidRPr="003125D5">
        <w:rPr>
          <w:rFonts w:ascii="Times New Roman" w:hAnsi="Times New Roman"/>
          <w:color w:val="000000" w:themeColor="text1"/>
          <w:sz w:val="24"/>
          <w:szCs w:val="24"/>
          <w:lang w:val="en-US"/>
        </w:rPr>
        <w:t xml:space="preserve"> </w:t>
      </w:r>
      <w:r w:rsidR="001E5425" w:rsidRPr="003125D5">
        <w:rPr>
          <w:rFonts w:ascii="Times New Roman" w:hAnsi="Times New Roman"/>
          <w:color w:val="000000" w:themeColor="text1"/>
          <w:sz w:val="24"/>
          <w:szCs w:val="24"/>
          <w:lang w:val="en-US"/>
        </w:rPr>
        <w:t xml:space="preserve">of </w:t>
      </w:r>
      <w:r w:rsidR="00161350" w:rsidRPr="003125D5">
        <w:rPr>
          <w:rFonts w:ascii="Times New Roman" w:hAnsi="Times New Roman"/>
          <w:color w:val="000000" w:themeColor="text1"/>
          <w:sz w:val="24"/>
          <w:szCs w:val="24"/>
          <w:lang w:val="en-US"/>
        </w:rPr>
        <w:t xml:space="preserve">spontaneous </w:t>
      </w:r>
      <w:r w:rsidR="001E5425" w:rsidRPr="003125D5">
        <w:rPr>
          <w:rFonts w:ascii="Times New Roman" w:hAnsi="Times New Roman"/>
          <w:color w:val="000000" w:themeColor="text1"/>
          <w:sz w:val="24"/>
          <w:szCs w:val="24"/>
          <w:lang w:val="en-US"/>
        </w:rPr>
        <w:t>labor</w:t>
      </w:r>
      <w:r w:rsidR="00161350" w:rsidRPr="003125D5">
        <w:rPr>
          <w:rFonts w:ascii="Times New Roman" w:hAnsi="Times New Roman"/>
          <w:color w:val="000000" w:themeColor="text1"/>
          <w:sz w:val="24"/>
          <w:szCs w:val="24"/>
          <w:lang w:val="en-US"/>
        </w:rPr>
        <w:t xml:space="preserve">, </w:t>
      </w:r>
      <w:r w:rsidR="00B02AB3" w:rsidRPr="003125D5">
        <w:rPr>
          <w:rFonts w:ascii="Times New Roman" w:hAnsi="Times New Roman"/>
          <w:color w:val="000000" w:themeColor="text1"/>
          <w:sz w:val="24"/>
          <w:szCs w:val="24"/>
          <w:lang w:val="en-US"/>
        </w:rPr>
        <w:t xml:space="preserve">mothers homozygous for the </w:t>
      </w:r>
      <w:r w:rsidR="00161350" w:rsidRPr="003125D5">
        <w:rPr>
          <w:rFonts w:ascii="Times New Roman" w:hAnsi="Times New Roman"/>
          <w:color w:val="000000" w:themeColor="text1"/>
          <w:sz w:val="24"/>
          <w:szCs w:val="24"/>
          <w:lang w:val="en-US"/>
        </w:rPr>
        <w:t xml:space="preserve">minor allele </w:t>
      </w:r>
      <w:r w:rsidR="00B02AB3" w:rsidRPr="003125D5">
        <w:rPr>
          <w:rFonts w:ascii="Times New Roman" w:hAnsi="Times New Roman"/>
          <w:color w:val="000000" w:themeColor="text1"/>
          <w:sz w:val="24"/>
          <w:szCs w:val="24"/>
          <w:lang w:val="en-US"/>
        </w:rPr>
        <w:t xml:space="preserve">C of rs174450 </w:t>
      </w:r>
      <w:r w:rsidR="0048738C" w:rsidRPr="003125D5">
        <w:rPr>
          <w:rFonts w:ascii="Times New Roman" w:hAnsi="Times New Roman"/>
          <w:color w:val="000000" w:themeColor="text1"/>
          <w:sz w:val="24"/>
          <w:szCs w:val="24"/>
          <w:lang w:val="en-US"/>
        </w:rPr>
        <w:t xml:space="preserve">(decreasing </w:t>
      </w:r>
      <w:r w:rsidR="004215C4" w:rsidRPr="003125D5">
        <w:rPr>
          <w:rFonts w:ascii="Times New Roman" w:hAnsi="Times New Roman"/>
          <w:color w:val="000000" w:themeColor="text1"/>
          <w:sz w:val="24"/>
          <w:szCs w:val="24"/>
          <w:lang w:val="en-US"/>
        </w:rPr>
        <w:t>LC-PUFA</w:t>
      </w:r>
      <w:r w:rsidR="0048738C" w:rsidRPr="003125D5">
        <w:rPr>
          <w:rFonts w:ascii="Times New Roman" w:hAnsi="Times New Roman"/>
          <w:color w:val="000000" w:themeColor="text1"/>
          <w:sz w:val="24"/>
          <w:szCs w:val="24"/>
          <w:lang w:val="en-US"/>
        </w:rPr>
        <w:t xml:space="preserve"> levels) </w:t>
      </w:r>
      <w:r w:rsidR="00161350" w:rsidRPr="003125D5">
        <w:rPr>
          <w:rFonts w:ascii="Times New Roman" w:hAnsi="Times New Roman"/>
          <w:color w:val="000000" w:themeColor="text1"/>
          <w:sz w:val="24"/>
          <w:szCs w:val="24"/>
          <w:lang w:val="en-US"/>
        </w:rPr>
        <w:t xml:space="preserve">had </w:t>
      </w:r>
      <w:r w:rsidR="00FB2315" w:rsidRPr="003125D5">
        <w:rPr>
          <w:rFonts w:ascii="Times New Roman" w:hAnsi="Times New Roman"/>
          <w:color w:val="000000" w:themeColor="text1"/>
          <w:sz w:val="24"/>
          <w:szCs w:val="24"/>
          <w:lang w:val="en-US"/>
        </w:rPr>
        <w:t xml:space="preserve">an </w:t>
      </w:r>
      <w:r w:rsidR="00B02AB3" w:rsidRPr="003125D5">
        <w:rPr>
          <w:rFonts w:ascii="Times New Roman" w:hAnsi="Times New Roman"/>
          <w:color w:val="000000" w:themeColor="text1"/>
          <w:sz w:val="24"/>
          <w:szCs w:val="24"/>
          <w:lang w:val="en-US"/>
        </w:rPr>
        <w:t xml:space="preserve">increased </w:t>
      </w:r>
      <w:r w:rsidR="00161350" w:rsidRPr="003125D5">
        <w:rPr>
          <w:rFonts w:ascii="Times New Roman" w:hAnsi="Times New Roman"/>
          <w:color w:val="000000" w:themeColor="text1"/>
          <w:sz w:val="24"/>
          <w:szCs w:val="24"/>
          <w:lang w:val="en-US"/>
        </w:rPr>
        <w:t xml:space="preserve">cause-specific </w:t>
      </w:r>
      <w:r w:rsidR="00B02AB3" w:rsidRPr="003125D5">
        <w:rPr>
          <w:rFonts w:ascii="Times New Roman" w:hAnsi="Times New Roman"/>
          <w:color w:val="000000" w:themeColor="text1"/>
          <w:sz w:val="24"/>
          <w:szCs w:val="24"/>
          <w:lang w:val="en-US"/>
        </w:rPr>
        <w:t>hazard</w:t>
      </w:r>
      <w:r w:rsidR="00035A0E" w:rsidRPr="003125D5">
        <w:rPr>
          <w:rFonts w:ascii="Times New Roman" w:hAnsi="Times New Roman"/>
          <w:color w:val="000000" w:themeColor="text1"/>
          <w:sz w:val="24"/>
          <w:szCs w:val="24"/>
          <w:lang w:val="en-US"/>
        </w:rPr>
        <w:t xml:space="preserve"> ratio</w:t>
      </w:r>
      <w:r w:rsidR="00B02AB3" w:rsidRPr="003125D5">
        <w:rPr>
          <w:rFonts w:ascii="Times New Roman" w:hAnsi="Times New Roman"/>
          <w:color w:val="000000" w:themeColor="text1"/>
          <w:sz w:val="24"/>
          <w:szCs w:val="24"/>
          <w:lang w:val="en-US"/>
        </w:rPr>
        <w:t xml:space="preserve"> (</w:t>
      </w:r>
      <w:r w:rsidR="001E5425" w:rsidRPr="003125D5">
        <w:rPr>
          <w:rFonts w:ascii="Times New Roman" w:hAnsi="Times New Roman"/>
          <w:color w:val="000000" w:themeColor="text1"/>
          <w:sz w:val="24"/>
          <w:szCs w:val="24"/>
          <w:vertAlign w:val="subscript"/>
          <w:lang w:val="en-US"/>
        </w:rPr>
        <w:t>cs</w:t>
      </w:r>
      <w:r w:rsidR="00B02AB3" w:rsidRPr="003125D5">
        <w:rPr>
          <w:rFonts w:ascii="Times New Roman" w:hAnsi="Times New Roman"/>
          <w:color w:val="000000" w:themeColor="text1"/>
          <w:sz w:val="24"/>
          <w:szCs w:val="24"/>
          <w:lang w:val="en-US"/>
        </w:rPr>
        <w:t>HR (95% CI)</w:t>
      </w:r>
      <w:r w:rsidR="007A6ED8" w:rsidRPr="003125D5">
        <w:rPr>
          <w:rFonts w:ascii="Times New Roman" w:hAnsi="Times New Roman"/>
          <w:color w:val="000000" w:themeColor="text1"/>
          <w:sz w:val="24"/>
          <w:szCs w:val="24"/>
          <w:lang w:val="en-US"/>
        </w:rPr>
        <w:t xml:space="preserve">: </w:t>
      </w:r>
      <w:r w:rsidR="00B02AB3" w:rsidRPr="003125D5">
        <w:rPr>
          <w:rFonts w:ascii="Times New Roman" w:hAnsi="Times New Roman"/>
          <w:color w:val="000000" w:themeColor="text1"/>
          <w:sz w:val="24"/>
          <w:szCs w:val="24"/>
          <w:lang w:val="en-US"/>
        </w:rPr>
        <w:t>1.5</w:t>
      </w:r>
      <w:r w:rsidR="003E5073" w:rsidRPr="003125D5">
        <w:rPr>
          <w:rFonts w:ascii="Times New Roman" w:hAnsi="Times New Roman"/>
          <w:color w:val="000000" w:themeColor="text1"/>
          <w:sz w:val="24"/>
          <w:szCs w:val="24"/>
          <w:lang w:val="en-US"/>
        </w:rPr>
        <w:t>1</w:t>
      </w:r>
      <w:r w:rsidR="00B02AB3" w:rsidRPr="003125D5">
        <w:rPr>
          <w:rFonts w:ascii="Times New Roman" w:hAnsi="Times New Roman"/>
          <w:color w:val="000000" w:themeColor="text1"/>
          <w:sz w:val="24"/>
          <w:szCs w:val="24"/>
          <w:lang w:val="en-US"/>
        </w:rPr>
        <w:t xml:space="preserve"> (1.</w:t>
      </w:r>
      <w:r w:rsidR="001E5425" w:rsidRPr="003125D5">
        <w:rPr>
          <w:rFonts w:ascii="Times New Roman" w:hAnsi="Times New Roman"/>
          <w:color w:val="000000" w:themeColor="text1"/>
          <w:sz w:val="24"/>
          <w:szCs w:val="24"/>
          <w:lang w:val="en-US"/>
        </w:rPr>
        <w:t>1</w:t>
      </w:r>
      <w:r w:rsidR="003E5073" w:rsidRPr="003125D5">
        <w:rPr>
          <w:rFonts w:ascii="Times New Roman" w:hAnsi="Times New Roman"/>
          <w:color w:val="000000" w:themeColor="text1"/>
          <w:sz w:val="24"/>
          <w:szCs w:val="24"/>
          <w:lang w:val="en-US"/>
        </w:rPr>
        <w:t>8</w:t>
      </w:r>
      <w:r w:rsidR="00275F10" w:rsidRPr="003125D5">
        <w:rPr>
          <w:rFonts w:ascii="Times New Roman" w:hAnsi="Times New Roman"/>
          <w:color w:val="000000" w:themeColor="text1"/>
          <w:sz w:val="24"/>
          <w:szCs w:val="24"/>
          <w:lang w:val="en-US"/>
        </w:rPr>
        <w:t>,</w:t>
      </w:r>
      <w:r w:rsidR="00B02AB3" w:rsidRPr="003125D5">
        <w:rPr>
          <w:rFonts w:ascii="Times New Roman" w:hAnsi="Times New Roman"/>
          <w:color w:val="000000" w:themeColor="text1"/>
          <w:sz w:val="24"/>
          <w:szCs w:val="24"/>
          <w:lang w:val="en-US"/>
        </w:rPr>
        <w:t xml:space="preserve"> 1.</w:t>
      </w:r>
      <w:r w:rsidR="003E5073" w:rsidRPr="003125D5">
        <w:rPr>
          <w:rFonts w:ascii="Times New Roman" w:hAnsi="Times New Roman"/>
          <w:color w:val="000000" w:themeColor="text1"/>
          <w:sz w:val="24"/>
          <w:szCs w:val="24"/>
          <w:lang w:val="en-US"/>
        </w:rPr>
        <w:t>95</w:t>
      </w:r>
      <w:r w:rsidR="00B02AB3" w:rsidRPr="003125D5">
        <w:rPr>
          <w:rFonts w:ascii="Times New Roman" w:hAnsi="Times New Roman"/>
          <w:color w:val="000000" w:themeColor="text1"/>
          <w:sz w:val="24"/>
          <w:szCs w:val="24"/>
          <w:lang w:val="en-US"/>
        </w:rPr>
        <w:t xml:space="preserve">)) of </w:t>
      </w:r>
      <w:r w:rsidR="00B02AB3" w:rsidRPr="003125D5">
        <w:rPr>
          <w:rFonts w:ascii="Times New Roman" w:hAnsi="Times New Roman"/>
          <w:color w:val="000000" w:themeColor="text1"/>
          <w:sz w:val="24"/>
          <w:szCs w:val="24"/>
          <w:lang w:val="en-US"/>
        </w:rPr>
        <w:lastRenderedPageBreak/>
        <w:t>deliver</w:t>
      </w:r>
      <w:r w:rsidR="00FB2315" w:rsidRPr="003125D5">
        <w:rPr>
          <w:rFonts w:ascii="Times New Roman" w:hAnsi="Times New Roman"/>
          <w:color w:val="000000" w:themeColor="text1"/>
          <w:sz w:val="24"/>
          <w:szCs w:val="24"/>
          <w:lang w:val="en-US"/>
        </w:rPr>
        <w:t>y</w:t>
      </w:r>
      <w:r w:rsidR="00B02AB3" w:rsidRPr="003125D5">
        <w:rPr>
          <w:rFonts w:ascii="Times New Roman" w:hAnsi="Times New Roman"/>
          <w:color w:val="000000" w:themeColor="text1"/>
          <w:sz w:val="24"/>
          <w:szCs w:val="24"/>
          <w:lang w:val="en-US"/>
        </w:rPr>
        <w:t xml:space="preserve"> compared to mothers homozygous for the major allele A</w:t>
      </w:r>
      <w:r w:rsidR="001D342A" w:rsidRPr="003125D5">
        <w:rPr>
          <w:rFonts w:ascii="Times New Roman" w:hAnsi="Times New Roman"/>
          <w:color w:val="000000" w:themeColor="text1"/>
          <w:sz w:val="24"/>
          <w:szCs w:val="24"/>
          <w:lang w:val="en-US"/>
        </w:rPr>
        <w:t xml:space="preserve"> (</w:t>
      </w:r>
      <w:r w:rsidR="001D342A" w:rsidRPr="003125D5">
        <w:rPr>
          <w:rFonts w:ascii="Times New Roman" w:hAnsi="Times New Roman"/>
          <w:b/>
          <w:color w:val="000000" w:themeColor="text1"/>
          <w:sz w:val="24"/>
          <w:szCs w:val="24"/>
          <w:lang w:val="en-US"/>
        </w:rPr>
        <w:t>Table 3</w:t>
      </w:r>
      <w:r w:rsidR="001D342A" w:rsidRPr="003125D5">
        <w:rPr>
          <w:rFonts w:ascii="Times New Roman" w:hAnsi="Times New Roman"/>
          <w:color w:val="000000" w:themeColor="text1"/>
          <w:sz w:val="24"/>
          <w:szCs w:val="24"/>
          <w:lang w:val="en-US"/>
        </w:rPr>
        <w:t>)</w:t>
      </w:r>
      <w:r w:rsidR="00B02AB3" w:rsidRPr="003125D5">
        <w:rPr>
          <w:rFonts w:ascii="Times New Roman" w:hAnsi="Times New Roman"/>
          <w:color w:val="000000" w:themeColor="text1"/>
          <w:sz w:val="24"/>
          <w:szCs w:val="24"/>
          <w:lang w:val="en-US"/>
        </w:rPr>
        <w:t>.</w:t>
      </w:r>
      <w:r w:rsidR="00AE0E93" w:rsidRPr="003125D5">
        <w:rPr>
          <w:rFonts w:ascii="Times New Roman" w:hAnsi="Times New Roman"/>
          <w:color w:val="000000" w:themeColor="text1"/>
          <w:sz w:val="24"/>
          <w:szCs w:val="24"/>
          <w:lang w:val="en-US"/>
        </w:rPr>
        <w:t xml:space="preserve"> </w:t>
      </w:r>
      <w:r w:rsidR="00275F10" w:rsidRPr="003125D5">
        <w:rPr>
          <w:rFonts w:ascii="Times New Roman" w:hAnsi="Times New Roman"/>
          <w:color w:val="000000" w:themeColor="text1"/>
          <w:sz w:val="24"/>
          <w:szCs w:val="24"/>
          <w:lang w:val="en-US"/>
        </w:rPr>
        <w:t xml:space="preserve">This was </w:t>
      </w:r>
      <w:r w:rsidR="003E5073" w:rsidRPr="003125D5">
        <w:rPr>
          <w:rFonts w:ascii="Times New Roman" w:hAnsi="Times New Roman"/>
          <w:color w:val="000000" w:themeColor="text1"/>
          <w:sz w:val="24"/>
          <w:szCs w:val="24"/>
          <w:lang w:val="en-US"/>
        </w:rPr>
        <w:t xml:space="preserve">consistent across ethnic groups: 1.44 (1.03, 2.03), 1.46 (0.90, 2.39) and 1.48 (1.08, 2.02) in </w:t>
      </w:r>
      <w:r w:rsidR="001E5425" w:rsidRPr="003125D5">
        <w:rPr>
          <w:rFonts w:ascii="Times New Roman" w:hAnsi="Times New Roman"/>
          <w:color w:val="000000" w:themeColor="text1"/>
          <w:sz w:val="24"/>
          <w:szCs w:val="24"/>
          <w:lang w:val="en-US"/>
        </w:rPr>
        <w:t>Chinese</w:t>
      </w:r>
      <w:r w:rsidR="003E5073" w:rsidRPr="003125D5">
        <w:rPr>
          <w:rFonts w:ascii="Times New Roman" w:hAnsi="Times New Roman"/>
          <w:color w:val="000000" w:themeColor="text1"/>
          <w:sz w:val="24"/>
          <w:szCs w:val="24"/>
          <w:lang w:val="en-US"/>
        </w:rPr>
        <w:t>,</w:t>
      </w:r>
      <w:r w:rsidR="00275F10" w:rsidRPr="003125D5">
        <w:rPr>
          <w:rFonts w:ascii="Times New Roman" w:hAnsi="Times New Roman"/>
          <w:color w:val="000000" w:themeColor="text1"/>
          <w:sz w:val="24"/>
          <w:szCs w:val="24"/>
          <w:lang w:val="en-US"/>
        </w:rPr>
        <w:t xml:space="preserve"> </w:t>
      </w:r>
      <w:r w:rsidR="001E5425" w:rsidRPr="003125D5">
        <w:rPr>
          <w:rFonts w:ascii="Times New Roman" w:hAnsi="Times New Roman"/>
          <w:color w:val="000000" w:themeColor="text1"/>
          <w:sz w:val="24"/>
          <w:szCs w:val="24"/>
          <w:lang w:val="en-US"/>
        </w:rPr>
        <w:t xml:space="preserve">Malay </w:t>
      </w:r>
      <w:r w:rsidR="003E5073" w:rsidRPr="003125D5">
        <w:rPr>
          <w:rFonts w:ascii="Times New Roman" w:hAnsi="Times New Roman"/>
          <w:color w:val="000000" w:themeColor="text1"/>
          <w:sz w:val="24"/>
          <w:szCs w:val="24"/>
          <w:lang w:val="en-US"/>
        </w:rPr>
        <w:t xml:space="preserve">and </w:t>
      </w:r>
      <w:r w:rsidR="001E5425" w:rsidRPr="003125D5">
        <w:rPr>
          <w:rFonts w:ascii="Times New Roman" w:hAnsi="Times New Roman"/>
          <w:color w:val="000000" w:themeColor="text1"/>
          <w:sz w:val="24"/>
          <w:szCs w:val="24"/>
          <w:lang w:val="en-US"/>
        </w:rPr>
        <w:t>Indian</w:t>
      </w:r>
      <w:r w:rsidR="003E5073" w:rsidRPr="003125D5">
        <w:rPr>
          <w:rFonts w:ascii="Times New Roman" w:hAnsi="Times New Roman"/>
          <w:color w:val="000000" w:themeColor="text1"/>
          <w:sz w:val="24"/>
          <w:szCs w:val="24"/>
          <w:lang w:val="en-US"/>
        </w:rPr>
        <w:t>, respectively</w:t>
      </w:r>
      <w:r w:rsidR="00275F10" w:rsidRPr="003125D5">
        <w:rPr>
          <w:rFonts w:ascii="Times New Roman" w:hAnsi="Times New Roman"/>
          <w:color w:val="000000" w:themeColor="text1"/>
          <w:sz w:val="24"/>
          <w:szCs w:val="24"/>
          <w:lang w:val="en-US"/>
        </w:rPr>
        <w:t xml:space="preserve">. When considering the offspring variants, comparable results </w:t>
      </w:r>
      <w:r w:rsidR="00AE0E93" w:rsidRPr="003125D5">
        <w:rPr>
          <w:rFonts w:ascii="Times New Roman" w:hAnsi="Times New Roman"/>
          <w:color w:val="000000" w:themeColor="text1"/>
          <w:sz w:val="24"/>
          <w:szCs w:val="24"/>
          <w:lang w:val="en-US"/>
        </w:rPr>
        <w:t xml:space="preserve">were found </w:t>
      </w:r>
      <w:r w:rsidR="004667B3" w:rsidRPr="003125D5">
        <w:rPr>
          <w:rFonts w:ascii="Times New Roman" w:hAnsi="Times New Roman"/>
          <w:color w:val="000000" w:themeColor="text1"/>
          <w:sz w:val="24"/>
          <w:szCs w:val="24"/>
          <w:lang w:val="en-US"/>
        </w:rPr>
        <w:t xml:space="preserve">with </w:t>
      </w:r>
      <w:r w:rsidR="00E8002C" w:rsidRPr="003125D5">
        <w:rPr>
          <w:rFonts w:ascii="Times New Roman" w:hAnsi="Times New Roman"/>
          <w:i/>
          <w:color w:val="000000" w:themeColor="text1"/>
          <w:sz w:val="24"/>
          <w:szCs w:val="24"/>
          <w:lang w:val="en-US"/>
        </w:rPr>
        <w:t>FADS3</w:t>
      </w:r>
      <w:r w:rsidR="004667B3" w:rsidRPr="003125D5">
        <w:rPr>
          <w:rFonts w:ascii="Times New Roman" w:hAnsi="Times New Roman"/>
          <w:color w:val="000000" w:themeColor="text1"/>
          <w:sz w:val="24"/>
          <w:szCs w:val="24"/>
          <w:lang w:val="en-US"/>
        </w:rPr>
        <w:t xml:space="preserve"> variants in the</w:t>
      </w:r>
      <w:r w:rsidR="00FB2315" w:rsidRPr="003125D5">
        <w:rPr>
          <w:rFonts w:ascii="Times New Roman" w:hAnsi="Times New Roman"/>
          <w:color w:val="000000" w:themeColor="text1"/>
          <w:sz w:val="24"/>
          <w:szCs w:val="24"/>
          <w:lang w:val="en-US"/>
        </w:rPr>
        <w:t xml:space="preserve"> overall</w:t>
      </w:r>
      <w:r w:rsidR="004667B3" w:rsidRPr="003125D5">
        <w:rPr>
          <w:rFonts w:ascii="Times New Roman" w:hAnsi="Times New Roman"/>
          <w:color w:val="000000" w:themeColor="text1"/>
          <w:sz w:val="24"/>
          <w:szCs w:val="24"/>
          <w:lang w:val="en-US"/>
        </w:rPr>
        <w:t xml:space="preserve"> population </w:t>
      </w:r>
      <w:r w:rsidR="006014FB" w:rsidRPr="003125D5">
        <w:rPr>
          <w:rFonts w:ascii="Times New Roman" w:hAnsi="Times New Roman"/>
          <w:color w:val="000000" w:themeColor="text1"/>
          <w:sz w:val="24"/>
          <w:szCs w:val="24"/>
          <w:lang w:val="en-US"/>
        </w:rPr>
        <w:t>(</w:t>
      </w:r>
      <w:r w:rsidR="00AE0E93" w:rsidRPr="003125D5">
        <w:rPr>
          <w:rFonts w:ascii="Times New Roman" w:hAnsi="Times New Roman"/>
          <w:color w:val="000000" w:themeColor="text1"/>
          <w:sz w:val="24"/>
          <w:szCs w:val="24"/>
          <w:lang w:val="en-US"/>
        </w:rPr>
        <w:t>1.</w:t>
      </w:r>
      <w:r w:rsidR="001E5425" w:rsidRPr="003125D5">
        <w:rPr>
          <w:rFonts w:ascii="Times New Roman" w:hAnsi="Times New Roman"/>
          <w:color w:val="000000" w:themeColor="text1"/>
          <w:sz w:val="24"/>
          <w:szCs w:val="24"/>
          <w:lang w:val="en-US"/>
        </w:rPr>
        <w:t>5</w:t>
      </w:r>
      <w:r w:rsidR="003E5073" w:rsidRPr="003125D5">
        <w:rPr>
          <w:rFonts w:ascii="Times New Roman" w:hAnsi="Times New Roman"/>
          <w:color w:val="000000" w:themeColor="text1"/>
          <w:sz w:val="24"/>
          <w:szCs w:val="24"/>
          <w:lang w:val="en-US"/>
        </w:rPr>
        <w:t>1</w:t>
      </w:r>
      <w:r w:rsidR="004667B3" w:rsidRPr="003125D5">
        <w:rPr>
          <w:rFonts w:ascii="Times New Roman" w:hAnsi="Times New Roman"/>
          <w:color w:val="000000" w:themeColor="text1"/>
          <w:sz w:val="24"/>
          <w:szCs w:val="24"/>
          <w:lang w:val="en-US"/>
        </w:rPr>
        <w:t xml:space="preserve"> (1.</w:t>
      </w:r>
      <w:r w:rsidR="003E5073" w:rsidRPr="003125D5">
        <w:rPr>
          <w:rFonts w:ascii="Times New Roman" w:hAnsi="Times New Roman"/>
          <w:color w:val="000000" w:themeColor="text1"/>
          <w:sz w:val="24"/>
          <w:szCs w:val="24"/>
          <w:lang w:val="en-US"/>
        </w:rPr>
        <w:t>20</w:t>
      </w:r>
      <w:r w:rsidR="004667B3" w:rsidRPr="003125D5">
        <w:rPr>
          <w:rFonts w:ascii="Times New Roman" w:hAnsi="Times New Roman"/>
          <w:color w:val="000000" w:themeColor="text1"/>
          <w:sz w:val="24"/>
          <w:szCs w:val="24"/>
          <w:lang w:val="en-US"/>
        </w:rPr>
        <w:t>,</w:t>
      </w:r>
      <w:r w:rsidR="00AE0E93" w:rsidRPr="003125D5">
        <w:rPr>
          <w:rFonts w:ascii="Times New Roman" w:hAnsi="Times New Roman"/>
          <w:color w:val="000000" w:themeColor="text1"/>
          <w:sz w:val="24"/>
          <w:szCs w:val="24"/>
          <w:lang w:val="en-US"/>
        </w:rPr>
        <w:t xml:space="preserve"> 1.</w:t>
      </w:r>
      <w:r w:rsidR="003E5073" w:rsidRPr="003125D5">
        <w:rPr>
          <w:rFonts w:ascii="Times New Roman" w:hAnsi="Times New Roman"/>
          <w:color w:val="000000" w:themeColor="text1"/>
          <w:sz w:val="24"/>
          <w:szCs w:val="24"/>
          <w:lang w:val="en-US"/>
        </w:rPr>
        <w:t>89</w:t>
      </w:r>
      <w:r w:rsidR="00AE0E93" w:rsidRPr="003125D5">
        <w:rPr>
          <w:rFonts w:ascii="Times New Roman" w:hAnsi="Times New Roman"/>
          <w:color w:val="000000" w:themeColor="text1"/>
          <w:sz w:val="24"/>
          <w:szCs w:val="24"/>
          <w:lang w:val="en-US"/>
        </w:rPr>
        <w:t>)</w:t>
      </w:r>
      <w:r w:rsidR="004667B3" w:rsidRPr="003125D5">
        <w:rPr>
          <w:rFonts w:ascii="Times New Roman" w:hAnsi="Times New Roman"/>
          <w:color w:val="000000" w:themeColor="text1"/>
          <w:sz w:val="24"/>
          <w:szCs w:val="24"/>
          <w:lang w:val="en-US"/>
        </w:rPr>
        <w:t xml:space="preserve"> in minor allele homozygotes for rs174450</w:t>
      </w:r>
      <w:r w:rsidR="007104E6" w:rsidRPr="003125D5">
        <w:rPr>
          <w:rFonts w:ascii="Times New Roman" w:hAnsi="Times New Roman"/>
          <w:color w:val="000000" w:themeColor="text1"/>
          <w:sz w:val="24"/>
          <w:szCs w:val="24"/>
          <w:lang w:val="en-US"/>
        </w:rPr>
        <w:t xml:space="preserve">; </w:t>
      </w:r>
      <w:r w:rsidR="007104E6" w:rsidRPr="003125D5">
        <w:rPr>
          <w:rFonts w:ascii="Times New Roman" w:hAnsi="Times New Roman"/>
          <w:b/>
          <w:color w:val="000000" w:themeColor="text1"/>
          <w:sz w:val="24"/>
          <w:szCs w:val="24"/>
          <w:lang w:val="en-US"/>
        </w:rPr>
        <w:t xml:space="preserve">Figure </w:t>
      </w:r>
      <w:r w:rsidR="00967C77" w:rsidRPr="003125D5">
        <w:rPr>
          <w:rFonts w:ascii="Times New Roman" w:hAnsi="Times New Roman"/>
          <w:b/>
          <w:color w:val="000000" w:themeColor="text1"/>
          <w:sz w:val="24"/>
          <w:szCs w:val="24"/>
          <w:lang w:val="en-US"/>
        </w:rPr>
        <w:t>2</w:t>
      </w:r>
      <w:r w:rsidR="006014FB" w:rsidRPr="003125D5">
        <w:rPr>
          <w:rFonts w:ascii="Times New Roman" w:hAnsi="Times New Roman"/>
          <w:color w:val="000000" w:themeColor="text1"/>
          <w:sz w:val="24"/>
          <w:szCs w:val="24"/>
          <w:lang w:val="en-US"/>
        </w:rPr>
        <w:t>)</w:t>
      </w:r>
      <w:r w:rsidR="004667B3" w:rsidRPr="003125D5">
        <w:rPr>
          <w:rFonts w:ascii="Times New Roman" w:hAnsi="Times New Roman"/>
          <w:color w:val="000000" w:themeColor="text1"/>
          <w:sz w:val="24"/>
          <w:szCs w:val="24"/>
          <w:lang w:val="en-US"/>
        </w:rPr>
        <w:t xml:space="preserve">; this </w:t>
      </w:r>
      <w:r w:rsidR="00FB2315" w:rsidRPr="003125D5">
        <w:rPr>
          <w:rFonts w:ascii="Times New Roman" w:hAnsi="Times New Roman"/>
          <w:color w:val="000000" w:themeColor="text1"/>
          <w:sz w:val="24"/>
          <w:szCs w:val="24"/>
          <w:lang w:val="en-US"/>
        </w:rPr>
        <w:t xml:space="preserve">association </w:t>
      </w:r>
      <w:r w:rsidR="004667B3" w:rsidRPr="003125D5">
        <w:rPr>
          <w:rFonts w:ascii="Times New Roman" w:hAnsi="Times New Roman"/>
          <w:color w:val="000000" w:themeColor="text1"/>
          <w:sz w:val="24"/>
          <w:szCs w:val="24"/>
          <w:lang w:val="en-US"/>
        </w:rPr>
        <w:t>was</w:t>
      </w:r>
      <w:r w:rsidR="003E5073" w:rsidRPr="003125D5">
        <w:rPr>
          <w:rFonts w:ascii="Times New Roman" w:hAnsi="Times New Roman"/>
          <w:color w:val="000000" w:themeColor="text1"/>
          <w:sz w:val="24"/>
          <w:szCs w:val="24"/>
          <w:lang w:val="en-US"/>
        </w:rPr>
        <w:t>, however,</w:t>
      </w:r>
      <w:r w:rsidR="004667B3" w:rsidRPr="003125D5">
        <w:rPr>
          <w:rFonts w:ascii="Times New Roman" w:hAnsi="Times New Roman"/>
          <w:color w:val="000000" w:themeColor="text1"/>
          <w:sz w:val="24"/>
          <w:szCs w:val="24"/>
          <w:lang w:val="en-US"/>
        </w:rPr>
        <w:t xml:space="preserve"> driven by the Chinese subgroup </w:t>
      </w:r>
      <w:r w:rsidR="00FB2315" w:rsidRPr="003125D5">
        <w:rPr>
          <w:rFonts w:ascii="Times New Roman" w:hAnsi="Times New Roman"/>
          <w:color w:val="000000" w:themeColor="text1"/>
          <w:sz w:val="24"/>
          <w:szCs w:val="24"/>
          <w:lang w:val="en-US"/>
        </w:rPr>
        <w:t>[</w:t>
      </w:r>
      <w:r w:rsidR="004667B3" w:rsidRPr="003125D5">
        <w:rPr>
          <w:rFonts w:ascii="Times New Roman" w:hAnsi="Times New Roman"/>
          <w:color w:val="000000" w:themeColor="text1"/>
          <w:sz w:val="24"/>
          <w:szCs w:val="24"/>
          <w:lang w:val="en-US"/>
        </w:rPr>
        <w:t>1.</w:t>
      </w:r>
      <w:r w:rsidR="003E5073" w:rsidRPr="003125D5">
        <w:rPr>
          <w:rFonts w:ascii="Times New Roman" w:hAnsi="Times New Roman"/>
          <w:color w:val="000000" w:themeColor="text1"/>
          <w:sz w:val="24"/>
          <w:szCs w:val="24"/>
          <w:lang w:val="en-US"/>
        </w:rPr>
        <w:t>80</w:t>
      </w:r>
      <w:r w:rsidR="004667B3" w:rsidRPr="003125D5">
        <w:rPr>
          <w:rFonts w:ascii="Times New Roman" w:hAnsi="Times New Roman"/>
          <w:color w:val="000000" w:themeColor="text1"/>
          <w:sz w:val="24"/>
          <w:szCs w:val="24"/>
          <w:lang w:val="en-US"/>
        </w:rPr>
        <w:t xml:space="preserve"> (1.</w:t>
      </w:r>
      <w:r w:rsidR="001E5425" w:rsidRPr="003125D5">
        <w:rPr>
          <w:rFonts w:ascii="Times New Roman" w:hAnsi="Times New Roman"/>
          <w:color w:val="000000" w:themeColor="text1"/>
          <w:sz w:val="24"/>
          <w:szCs w:val="24"/>
          <w:lang w:val="en-US"/>
        </w:rPr>
        <w:t>3</w:t>
      </w:r>
      <w:r w:rsidR="003E5073" w:rsidRPr="003125D5">
        <w:rPr>
          <w:rFonts w:ascii="Times New Roman" w:hAnsi="Times New Roman"/>
          <w:color w:val="000000" w:themeColor="text1"/>
          <w:sz w:val="24"/>
          <w:szCs w:val="24"/>
          <w:lang w:val="en-US"/>
        </w:rPr>
        <w:t>1</w:t>
      </w:r>
      <w:r w:rsidR="004667B3" w:rsidRPr="003125D5">
        <w:rPr>
          <w:rFonts w:ascii="Times New Roman" w:hAnsi="Times New Roman"/>
          <w:color w:val="000000" w:themeColor="text1"/>
          <w:sz w:val="24"/>
          <w:szCs w:val="24"/>
          <w:lang w:val="en-US"/>
        </w:rPr>
        <w:t>, 2.</w:t>
      </w:r>
      <w:r w:rsidR="003E5073" w:rsidRPr="003125D5">
        <w:rPr>
          <w:rFonts w:ascii="Times New Roman" w:hAnsi="Times New Roman"/>
          <w:color w:val="000000" w:themeColor="text1"/>
          <w:sz w:val="24"/>
          <w:szCs w:val="24"/>
          <w:lang w:val="en-US"/>
        </w:rPr>
        <w:t>48</w:t>
      </w:r>
      <w:r w:rsidR="004667B3" w:rsidRPr="003125D5">
        <w:rPr>
          <w:rFonts w:ascii="Times New Roman" w:hAnsi="Times New Roman"/>
          <w:color w:val="000000" w:themeColor="text1"/>
          <w:sz w:val="24"/>
          <w:szCs w:val="24"/>
          <w:lang w:val="en-US"/>
        </w:rPr>
        <w:t>)</w:t>
      </w:r>
      <w:r w:rsidR="00FB2315" w:rsidRPr="003125D5">
        <w:rPr>
          <w:rFonts w:ascii="Times New Roman" w:hAnsi="Times New Roman"/>
          <w:color w:val="000000" w:themeColor="text1"/>
          <w:sz w:val="24"/>
          <w:szCs w:val="24"/>
          <w:lang w:val="en-US"/>
        </w:rPr>
        <w:t>]</w:t>
      </w:r>
      <w:r w:rsidR="004667B3" w:rsidRPr="003125D5">
        <w:rPr>
          <w:rFonts w:ascii="Times New Roman" w:hAnsi="Times New Roman"/>
          <w:color w:val="000000" w:themeColor="text1"/>
          <w:sz w:val="24"/>
          <w:szCs w:val="24"/>
          <w:lang w:val="en-US"/>
        </w:rPr>
        <w:t>. N</w:t>
      </w:r>
      <w:r w:rsidRPr="003125D5">
        <w:rPr>
          <w:rFonts w:ascii="Times New Roman" w:hAnsi="Times New Roman"/>
          <w:color w:val="000000" w:themeColor="text1"/>
          <w:sz w:val="24"/>
          <w:szCs w:val="24"/>
          <w:lang w:val="en-US"/>
        </w:rPr>
        <w:t xml:space="preserve">o associations were observed with </w:t>
      </w:r>
      <w:r w:rsidR="00E8002C" w:rsidRPr="003125D5">
        <w:rPr>
          <w:rFonts w:ascii="Times New Roman" w:hAnsi="Times New Roman"/>
          <w:i/>
          <w:color w:val="000000" w:themeColor="text1"/>
          <w:sz w:val="24"/>
          <w:szCs w:val="24"/>
          <w:lang w:val="en-US"/>
        </w:rPr>
        <w:t>FADS1</w:t>
      </w:r>
      <w:r w:rsidRPr="003125D5">
        <w:rPr>
          <w:rFonts w:ascii="Times New Roman" w:hAnsi="Times New Roman"/>
          <w:color w:val="000000" w:themeColor="text1"/>
          <w:sz w:val="24"/>
          <w:szCs w:val="24"/>
          <w:lang w:val="en-US"/>
        </w:rPr>
        <w:t xml:space="preserve"> and </w:t>
      </w:r>
      <w:r w:rsidR="00E8002C" w:rsidRPr="003125D5">
        <w:rPr>
          <w:rFonts w:ascii="Times New Roman" w:hAnsi="Times New Roman"/>
          <w:i/>
          <w:color w:val="000000" w:themeColor="text1"/>
          <w:sz w:val="24"/>
          <w:szCs w:val="24"/>
          <w:lang w:val="en-US"/>
        </w:rPr>
        <w:t>FADS2</w:t>
      </w:r>
      <w:r w:rsidRPr="003125D5">
        <w:rPr>
          <w:rFonts w:ascii="Times New Roman" w:hAnsi="Times New Roman"/>
          <w:color w:val="000000" w:themeColor="text1"/>
          <w:sz w:val="24"/>
          <w:szCs w:val="24"/>
          <w:lang w:val="en-US"/>
        </w:rPr>
        <w:t xml:space="preserve"> variants</w:t>
      </w:r>
      <w:r w:rsidR="00213C75" w:rsidRPr="003125D5">
        <w:rPr>
          <w:rFonts w:ascii="Times New Roman" w:hAnsi="Times New Roman"/>
          <w:color w:val="000000" w:themeColor="text1"/>
          <w:sz w:val="24"/>
          <w:szCs w:val="24"/>
          <w:lang w:val="en-US"/>
        </w:rPr>
        <w:t xml:space="preserve"> in </w:t>
      </w:r>
      <w:r w:rsidR="006D1BB4" w:rsidRPr="003125D5">
        <w:rPr>
          <w:rFonts w:ascii="Times New Roman" w:hAnsi="Times New Roman"/>
          <w:color w:val="000000" w:themeColor="text1"/>
          <w:sz w:val="24"/>
          <w:szCs w:val="24"/>
          <w:lang w:val="en-US"/>
        </w:rPr>
        <w:t>non</w:t>
      </w:r>
      <w:r w:rsidR="00D80249" w:rsidRPr="003125D5">
        <w:rPr>
          <w:rFonts w:ascii="Times New Roman" w:hAnsi="Times New Roman"/>
          <w:color w:val="000000" w:themeColor="text1"/>
          <w:sz w:val="24"/>
          <w:szCs w:val="24"/>
          <w:lang w:val="en-US"/>
        </w:rPr>
        <w:t>-</w:t>
      </w:r>
      <w:r w:rsidR="001E5425" w:rsidRPr="003125D5">
        <w:rPr>
          <w:rFonts w:ascii="Times New Roman" w:hAnsi="Times New Roman"/>
          <w:color w:val="000000" w:themeColor="text1"/>
          <w:sz w:val="24"/>
          <w:szCs w:val="24"/>
          <w:lang w:val="en-US"/>
        </w:rPr>
        <w:t>ethnic</w:t>
      </w:r>
      <w:r w:rsidR="006D1BB4" w:rsidRPr="003125D5">
        <w:rPr>
          <w:rFonts w:ascii="Times New Roman" w:hAnsi="Times New Roman"/>
          <w:color w:val="000000" w:themeColor="text1"/>
          <w:sz w:val="24"/>
          <w:szCs w:val="24"/>
          <w:lang w:val="en-US"/>
        </w:rPr>
        <w:t>-stratified analyses</w:t>
      </w:r>
      <w:r w:rsidR="00035A0E" w:rsidRPr="003125D5">
        <w:rPr>
          <w:rFonts w:ascii="Times New Roman" w:hAnsi="Times New Roman"/>
          <w:color w:val="000000" w:themeColor="text1"/>
          <w:sz w:val="24"/>
          <w:szCs w:val="24"/>
          <w:lang w:val="en-US"/>
        </w:rPr>
        <w:t>.</w:t>
      </w:r>
      <w:r w:rsidR="001E5425" w:rsidRPr="003125D5">
        <w:rPr>
          <w:rFonts w:ascii="Times New Roman" w:hAnsi="Times New Roman"/>
          <w:color w:val="000000" w:themeColor="text1"/>
          <w:sz w:val="24"/>
          <w:szCs w:val="24"/>
          <w:lang w:val="en-US"/>
        </w:rPr>
        <w:t xml:space="preserve"> The Fine–Gray sub</w:t>
      </w:r>
      <w:r w:rsidR="00D80249" w:rsidRPr="003125D5">
        <w:rPr>
          <w:rFonts w:ascii="Times New Roman" w:hAnsi="Times New Roman"/>
          <w:color w:val="000000" w:themeColor="text1"/>
          <w:sz w:val="24"/>
          <w:szCs w:val="24"/>
          <w:lang w:val="en-US"/>
        </w:rPr>
        <w:t>distribution hazard model</w:t>
      </w:r>
      <w:r w:rsidR="00FA6F29" w:rsidRPr="003125D5">
        <w:rPr>
          <w:rFonts w:ascii="Times New Roman" w:hAnsi="Times New Roman"/>
          <w:color w:val="000000" w:themeColor="text1"/>
          <w:sz w:val="24"/>
          <w:szCs w:val="24"/>
          <w:lang w:val="en-US"/>
        </w:rPr>
        <w:t>s</w:t>
      </w:r>
      <w:r w:rsidR="00D80249" w:rsidRPr="003125D5">
        <w:rPr>
          <w:rFonts w:ascii="Times New Roman" w:hAnsi="Times New Roman"/>
          <w:color w:val="000000" w:themeColor="text1"/>
          <w:sz w:val="24"/>
          <w:szCs w:val="24"/>
          <w:lang w:val="en-US"/>
        </w:rPr>
        <w:t xml:space="preserve"> yielded comparable results (</w:t>
      </w:r>
      <w:r w:rsidR="00D80249" w:rsidRPr="003125D5">
        <w:rPr>
          <w:rFonts w:ascii="Times New Roman" w:hAnsi="Times New Roman"/>
          <w:b/>
          <w:color w:val="000000" w:themeColor="text1"/>
          <w:sz w:val="24"/>
          <w:szCs w:val="24"/>
          <w:lang w:val="en-US"/>
        </w:rPr>
        <w:t>S</w:t>
      </w:r>
      <w:r w:rsidR="00BE1EF0" w:rsidRPr="003125D5">
        <w:rPr>
          <w:rFonts w:ascii="Times New Roman" w:hAnsi="Times New Roman"/>
          <w:b/>
          <w:color w:val="000000" w:themeColor="text1"/>
          <w:sz w:val="24"/>
          <w:szCs w:val="24"/>
          <w:lang w:val="en-US"/>
        </w:rPr>
        <w:t xml:space="preserve">upplemental Table </w:t>
      </w:r>
      <w:r w:rsidR="00C70061" w:rsidRPr="003125D5">
        <w:rPr>
          <w:rFonts w:ascii="Times New Roman" w:hAnsi="Times New Roman"/>
          <w:b/>
          <w:color w:val="000000" w:themeColor="text1"/>
          <w:sz w:val="24"/>
          <w:szCs w:val="24"/>
          <w:lang w:val="en-US"/>
        </w:rPr>
        <w:t>6</w:t>
      </w:r>
      <w:r w:rsidR="00D80249" w:rsidRPr="003125D5">
        <w:rPr>
          <w:rFonts w:ascii="Times New Roman" w:hAnsi="Times New Roman"/>
          <w:color w:val="000000" w:themeColor="text1"/>
          <w:sz w:val="24"/>
          <w:szCs w:val="24"/>
          <w:lang w:val="en-US"/>
        </w:rPr>
        <w:t>)</w:t>
      </w:r>
      <w:r w:rsidR="00FA6F29" w:rsidRPr="003125D5">
        <w:rPr>
          <w:rFonts w:ascii="Times New Roman" w:hAnsi="Times New Roman"/>
          <w:color w:val="000000" w:themeColor="text1"/>
          <w:sz w:val="24"/>
          <w:szCs w:val="24"/>
          <w:lang w:val="en-US"/>
        </w:rPr>
        <w:t>, although with this model, the assumption of proportional hazards was mildly violated; in sensitivity analyses</w:t>
      </w:r>
      <w:r w:rsidR="00D90195" w:rsidRPr="003125D5">
        <w:rPr>
          <w:rFonts w:ascii="Times New Roman" w:hAnsi="Times New Roman"/>
          <w:color w:val="000000" w:themeColor="text1"/>
          <w:sz w:val="24"/>
          <w:szCs w:val="24"/>
          <w:lang w:val="en-US"/>
        </w:rPr>
        <w:t xml:space="preserve"> allowing for</w:t>
      </w:r>
      <w:r w:rsidR="00FA6F29" w:rsidRPr="003125D5">
        <w:rPr>
          <w:rFonts w:ascii="Times New Roman" w:hAnsi="Times New Roman"/>
          <w:color w:val="000000" w:themeColor="text1"/>
          <w:sz w:val="24"/>
          <w:szCs w:val="24"/>
          <w:lang w:val="en-US"/>
        </w:rPr>
        <w:t xml:space="preserve"> time-varying </w:t>
      </w:r>
      <w:r w:rsidR="00D90195" w:rsidRPr="003125D5">
        <w:rPr>
          <w:rFonts w:ascii="Times New Roman" w:hAnsi="Times New Roman"/>
          <w:color w:val="000000" w:themeColor="text1"/>
          <w:sz w:val="24"/>
          <w:szCs w:val="24"/>
          <w:lang w:val="en-US"/>
        </w:rPr>
        <w:t xml:space="preserve">effects </w:t>
      </w:r>
      <w:r w:rsidR="00FA6F29" w:rsidRPr="003125D5">
        <w:rPr>
          <w:rFonts w:ascii="Times New Roman" w:hAnsi="Times New Roman"/>
          <w:color w:val="000000" w:themeColor="text1"/>
          <w:sz w:val="24"/>
          <w:szCs w:val="24"/>
          <w:lang w:val="en-US"/>
        </w:rPr>
        <w:t>resulted in similar associations (not shown)</w:t>
      </w:r>
      <w:r w:rsidR="00D80249" w:rsidRPr="003125D5">
        <w:rPr>
          <w:rFonts w:ascii="Times New Roman" w:hAnsi="Times New Roman"/>
          <w:color w:val="000000" w:themeColor="text1"/>
          <w:sz w:val="24"/>
          <w:szCs w:val="24"/>
          <w:lang w:val="en-US"/>
        </w:rPr>
        <w:t xml:space="preserve">. Overall, there was no evidence of associations between </w:t>
      </w:r>
      <w:r w:rsidR="00D80249" w:rsidRPr="003125D5">
        <w:rPr>
          <w:rFonts w:ascii="Times New Roman" w:hAnsi="Times New Roman"/>
          <w:i/>
          <w:color w:val="000000" w:themeColor="text1"/>
          <w:sz w:val="24"/>
          <w:szCs w:val="24"/>
          <w:lang w:val="en-US"/>
        </w:rPr>
        <w:t>FADS</w:t>
      </w:r>
      <w:r w:rsidR="00D80249" w:rsidRPr="003125D5">
        <w:rPr>
          <w:rFonts w:ascii="Times New Roman" w:hAnsi="Times New Roman"/>
          <w:color w:val="000000" w:themeColor="text1"/>
          <w:sz w:val="24"/>
          <w:szCs w:val="24"/>
          <w:lang w:val="en-US"/>
        </w:rPr>
        <w:t xml:space="preserve"> variants and the competing events, </w:t>
      </w:r>
      <w:r w:rsidR="004C6888" w:rsidRPr="003125D5">
        <w:rPr>
          <w:rFonts w:ascii="Times New Roman" w:hAnsi="Times New Roman"/>
          <w:color w:val="000000" w:themeColor="text1"/>
          <w:sz w:val="24"/>
          <w:szCs w:val="24"/>
          <w:lang w:val="en-US"/>
        </w:rPr>
        <w:t>with</w:t>
      </w:r>
      <w:r w:rsidR="00165474" w:rsidRPr="003125D5">
        <w:rPr>
          <w:rFonts w:ascii="Times New Roman" w:hAnsi="Times New Roman"/>
          <w:color w:val="000000" w:themeColor="text1"/>
          <w:sz w:val="24"/>
          <w:szCs w:val="24"/>
          <w:lang w:val="en-US"/>
        </w:rPr>
        <w:t xml:space="preserve"> the exception of </w:t>
      </w:r>
      <w:r w:rsidR="001C1D03" w:rsidRPr="003125D5">
        <w:rPr>
          <w:rFonts w:ascii="Times New Roman" w:hAnsi="Times New Roman"/>
          <w:color w:val="000000" w:themeColor="text1"/>
          <w:sz w:val="24"/>
          <w:szCs w:val="24"/>
          <w:lang w:val="en-US"/>
        </w:rPr>
        <w:t xml:space="preserve">induced labor which was associated with </w:t>
      </w:r>
      <w:r w:rsidR="00703447" w:rsidRPr="003125D5">
        <w:rPr>
          <w:rFonts w:ascii="Times New Roman" w:hAnsi="Times New Roman"/>
          <w:color w:val="000000" w:themeColor="text1"/>
          <w:sz w:val="24"/>
          <w:szCs w:val="24"/>
          <w:lang w:val="en-US"/>
        </w:rPr>
        <w:t xml:space="preserve">maternal </w:t>
      </w:r>
      <w:r w:rsidR="00D80249" w:rsidRPr="003125D5">
        <w:rPr>
          <w:rFonts w:ascii="Times New Roman" w:hAnsi="Times New Roman"/>
          <w:i/>
          <w:color w:val="000000" w:themeColor="text1"/>
          <w:sz w:val="24"/>
          <w:szCs w:val="24"/>
          <w:lang w:val="en-US"/>
        </w:rPr>
        <w:t>FADS2</w:t>
      </w:r>
      <w:r w:rsidR="00D80249" w:rsidRPr="003125D5">
        <w:rPr>
          <w:rFonts w:ascii="Times New Roman" w:hAnsi="Times New Roman"/>
          <w:color w:val="000000" w:themeColor="text1"/>
          <w:sz w:val="24"/>
          <w:szCs w:val="24"/>
          <w:lang w:val="en-US"/>
        </w:rPr>
        <w:t xml:space="preserve"> rs17156506 [</w:t>
      </w:r>
      <w:r w:rsidR="00D80249" w:rsidRPr="003125D5">
        <w:rPr>
          <w:rFonts w:ascii="Times New Roman" w:hAnsi="Times New Roman"/>
          <w:color w:val="000000" w:themeColor="text1"/>
          <w:sz w:val="24"/>
          <w:szCs w:val="24"/>
          <w:vertAlign w:val="subscript"/>
          <w:lang w:val="en-US"/>
        </w:rPr>
        <w:t>cs</w:t>
      </w:r>
      <w:r w:rsidR="00D80249" w:rsidRPr="003125D5">
        <w:rPr>
          <w:rFonts w:ascii="Times New Roman" w:hAnsi="Times New Roman"/>
          <w:color w:val="000000" w:themeColor="text1"/>
          <w:sz w:val="24"/>
          <w:szCs w:val="24"/>
          <w:lang w:val="en-US"/>
        </w:rPr>
        <w:t>HR (95%): 2.90 (1.19, 7.0</w:t>
      </w:r>
      <w:r w:rsidR="003E5073" w:rsidRPr="003125D5">
        <w:rPr>
          <w:rFonts w:ascii="Times New Roman" w:hAnsi="Times New Roman"/>
          <w:color w:val="000000" w:themeColor="text1"/>
          <w:sz w:val="24"/>
          <w:szCs w:val="24"/>
          <w:lang w:val="en-US"/>
        </w:rPr>
        <w:t>8</w:t>
      </w:r>
      <w:r w:rsidR="00D80249" w:rsidRPr="003125D5">
        <w:rPr>
          <w:rFonts w:ascii="Times New Roman" w:hAnsi="Times New Roman"/>
          <w:color w:val="000000" w:themeColor="text1"/>
          <w:sz w:val="24"/>
          <w:szCs w:val="24"/>
          <w:lang w:val="en-US"/>
        </w:rPr>
        <w:t>)] (</w:t>
      </w:r>
      <w:r w:rsidR="00D80249" w:rsidRPr="003125D5">
        <w:rPr>
          <w:rFonts w:ascii="Times New Roman" w:hAnsi="Times New Roman"/>
          <w:b/>
          <w:color w:val="000000" w:themeColor="text1"/>
          <w:sz w:val="24"/>
          <w:szCs w:val="24"/>
          <w:lang w:val="en-US"/>
        </w:rPr>
        <w:t>S</w:t>
      </w:r>
      <w:r w:rsidR="00BE1EF0" w:rsidRPr="003125D5">
        <w:rPr>
          <w:rFonts w:ascii="Times New Roman" w:hAnsi="Times New Roman"/>
          <w:b/>
          <w:color w:val="000000" w:themeColor="text1"/>
          <w:sz w:val="24"/>
          <w:szCs w:val="24"/>
          <w:lang w:val="en-US"/>
        </w:rPr>
        <w:t xml:space="preserve">upplemental Table </w:t>
      </w:r>
      <w:r w:rsidR="00C70061" w:rsidRPr="003125D5">
        <w:rPr>
          <w:rFonts w:ascii="Times New Roman" w:hAnsi="Times New Roman"/>
          <w:b/>
          <w:color w:val="000000" w:themeColor="text1"/>
          <w:sz w:val="24"/>
          <w:szCs w:val="24"/>
          <w:lang w:val="en-US"/>
        </w:rPr>
        <w:t>7</w:t>
      </w:r>
      <w:r w:rsidR="00D80249" w:rsidRPr="003125D5">
        <w:rPr>
          <w:rFonts w:ascii="Times New Roman" w:hAnsi="Times New Roman"/>
          <w:color w:val="000000" w:themeColor="text1"/>
          <w:sz w:val="24"/>
          <w:szCs w:val="24"/>
          <w:lang w:val="en-US"/>
        </w:rPr>
        <w:t>).</w:t>
      </w:r>
    </w:p>
    <w:p w14:paraId="3DCC52F3" w14:textId="2C4D0468" w:rsidR="00F921F4" w:rsidRPr="003125D5" w:rsidRDefault="009465C6" w:rsidP="00E97B78">
      <w:pPr>
        <w:spacing w:after="0"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lastRenderedPageBreak/>
        <w:t xml:space="preserve">Finally, </w:t>
      </w:r>
      <w:r w:rsidR="00E8002C" w:rsidRPr="003125D5">
        <w:rPr>
          <w:rFonts w:ascii="Times New Roman" w:hAnsi="Times New Roman"/>
          <w:i/>
          <w:color w:val="000000" w:themeColor="text1"/>
          <w:sz w:val="24"/>
          <w:szCs w:val="24"/>
          <w:lang w:val="en-US"/>
        </w:rPr>
        <w:t>FADS1</w:t>
      </w:r>
      <w:r w:rsidR="00A23716" w:rsidRPr="003125D5">
        <w:rPr>
          <w:rFonts w:ascii="Times New Roman" w:hAnsi="Times New Roman"/>
          <w:color w:val="000000" w:themeColor="text1"/>
          <w:sz w:val="24"/>
          <w:szCs w:val="24"/>
          <w:lang w:val="en-US"/>
        </w:rPr>
        <w:t xml:space="preserve"> and </w:t>
      </w:r>
      <w:r w:rsidR="00E8002C" w:rsidRPr="003125D5">
        <w:rPr>
          <w:rFonts w:ascii="Times New Roman" w:hAnsi="Times New Roman"/>
          <w:i/>
          <w:color w:val="000000" w:themeColor="text1"/>
          <w:sz w:val="24"/>
          <w:szCs w:val="24"/>
          <w:lang w:val="en-US"/>
        </w:rPr>
        <w:t>FADS3</w:t>
      </w:r>
      <w:r w:rsidR="00D73E0D" w:rsidRPr="003125D5">
        <w:rPr>
          <w:rFonts w:ascii="Times New Roman" w:hAnsi="Times New Roman"/>
          <w:color w:val="000000" w:themeColor="text1"/>
          <w:sz w:val="24"/>
          <w:szCs w:val="24"/>
          <w:lang w:val="en-US"/>
        </w:rPr>
        <w:t xml:space="preserve"> </w:t>
      </w:r>
      <w:r w:rsidR="00F921F4" w:rsidRPr="003125D5">
        <w:rPr>
          <w:rFonts w:ascii="Times New Roman" w:hAnsi="Times New Roman"/>
          <w:color w:val="000000" w:themeColor="text1"/>
          <w:sz w:val="24"/>
          <w:szCs w:val="24"/>
          <w:lang w:val="en-US"/>
        </w:rPr>
        <w:t xml:space="preserve">genes variants were associated with </w:t>
      </w:r>
      <w:r w:rsidR="00EB16E9" w:rsidRPr="003125D5">
        <w:rPr>
          <w:rFonts w:ascii="Times New Roman" w:hAnsi="Times New Roman"/>
          <w:color w:val="000000" w:themeColor="text1"/>
          <w:sz w:val="24"/>
          <w:szCs w:val="24"/>
          <w:lang w:val="en-US"/>
        </w:rPr>
        <w:t xml:space="preserve">crude </w:t>
      </w:r>
      <w:r w:rsidR="00F921F4" w:rsidRPr="003125D5">
        <w:rPr>
          <w:rFonts w:ascii="Times New Roman" w:hAnsi="Times New Roman"/>
          <w:color w:val="000000" w:themeColor="text1"/>
          <w:sz w:val="24"/>
          <w:szCs w:val="24"/>
          <w:lang w:val="en-US"/>
        </w:rPr>
        <w:t>birth length</w:t>
      </w:r>
      <w:r w:rsidR="00A23716" w:rsidRPr="003125D5">
        <w:rPr>
          <w:rFonts w:ascii="Times New Roman" w:hAnsi="Times New Roman"/>
          <w:color w:val="000000" w:themeColor="text1"/>
          <w:sz w:val="24"/>
          <w:szCs w:val="24"/>
          <w:lang w:val="en-US"/>
        </w:rPr>
        <w:t xml:space="preserve"> and weight</w:t>
      </w:r>
      <w:r w:rsidR="00B51121" w:rsidRPr="003125D5">
        <w:rPr>
          <w:rFonts w:ascii="Times New Roman" w:hAnsi="Times New Roman"/>
          <w:color w:val="000000" w:themeColor="text1"/>
          <w:sz w:val="24"/>
          <w:szCs w:val="24"/>
          <w:lang w:val="en-US"/>
        </w:rPr>
        <w:t xml:space="preserve"> among participants who experienced spontaneous labor. H</w:t>
      </w:r>
      <w:r w:rsidR="00F921F4" w:rsidRPr="003125D5">
        <w:rPr>
          <w:rFonts w:ascii="Times New Roman" w:hAnsi="Times New Roman"/>
          <w:color w:val="000000" w:themeColor="text1"/>
          <w:sz w:val="24"/>
          <w:szCs w:val="24"/>
          <w:lang w:val="en-US"/>
        </w:rPr>
        <w:t>owever</w:t>
      </w:r>
      <w:r w:rsidR="00EB16E9" w:rsidRPr="003125D5">
        <w:rPr>
          <w:rFonts w:ascii="Times New Roman" w:hAnsi="Times New Roman"/>
          <w:color w:val="000000" w:themeColor="text1"/>
          <w:sz w:val="24"/>
          <w:szCs w:val="24"/>
          <w:lang w:val="en-US"/>
        </w:rPr>
        <w:t>,</w:t>
      </w:r>
      <w:r w:rsidR="00F921F4" w:rsidRPr="003125D5">
        <w:rPr>
          <w:rFonts w:ascii="Times New Roman" w:hAnsi="Times New Roman"/>
          <w:color w:val="000000" w:themeColor="text1"/>
          <w:sz w:val="24"/>
          <w:szCs w:val="24"/>
          <w:lang w:val="en-US"/>
        </w:rPr>
        <w:t xml:space="preserve"> </w:t>
      </w:r>
      <w:r w:rsidR="00A23716" w:rsidRPr="003125D5">
        <w:rPr>
          <w:rFonts w:ascii="Times New Roman" w:hAnsi="Times New Roman"/>
          <w:color w:val="000000" w:themeColor="text1"/>
          <w:sz w:val="24"/>
          <w:szCs w:val="24"/>
          <w:lang w:val="en-US"/>
        </w:rPr>
        <w:t xml:space="preserve">this </w:t>
      </w:r>
      <w:r w:rsidR="00EB16E9" w:rsidRPr="003125D5">
        <w:rPr>
          <w:rFonts w:ascii="Times New Roman" w:hAnsi="Times New Roman"/>
          <w:color w:val="000000" w:themeColor="text1"/>
          <w:sz w:val="24"/>
          <w:szCs w:val="24"/>
          <w:lang w:val="en-US"/>
        </w:rPr>
        <w:t xml:space="preserve">association </w:t>
      </w:r>
      <w:r w:rsidR="00A23716" w:rsidRPr="003125D5">
        <w:rPr>
          <w:rFonts w:ascii="Times New Roman" w:hAnsi="Times New Roman"/>
          <w:color w:val="000000" w:themeColor="text1"/>
          <w:sz w:val="24"/>
          <w:szCs w:val="24"/>
          <w:lang w:val="en-US"/>
        </w:rPr>
        <w:t xml:space="preserve">was </w:t>
      </w:r>
      <w:r w:rsidRPr="003125D5">
        <w:rPr>
          <w:rFonts w:ascii="Times New Roman" w:hAnsi="Times New Roman"/>
          <w:color w:val="000000" w:themeColor="text1"/>
          <w:sz w:val="24"/>
          <w:szCs w:val="24"/>
          <w:lang w:val="en-US"/>
        </w:rPr>
        <w:t xml:space="preserve">almost </w:t>
      </w:r>
      <w:r w:rsidR="00EB16E9" w:rsidRPr="003125D5">
        <w:rPr>
          <w:rFonts w:ascii="Times New Roman" w:hAnsi="Times New Roman"/>
          <w:color w:val="000000" w:themeColor="text1"/>
          <w:sz w:val="24"/>
          <w:szCs w:val="24"/>
          <w:lang w:val="en-US"/>
        </w:rPr>
        <w:t xml:space="preserve">entirely </w:t>
      </w:r>
      <w:r w:rsidR="00267FA8" w:rsidRPr="003125D5">
        <w:rPr>
          <w:rFonts w:ascii="Times New Roman" w:hAnsi="Times New Roman"/>
          <w:color w:val="000000" w:themeColor="text1"/>
          <w:sz w:val="24"/>
          <w:szCs w:val="24"/>
          <w:lang w:val="en-US"/>
        </w:rPr>
        <w:t xml:space="preserve">removed </w:t>
      </w:r>
      <w:r w:rsidR="00EB16E9" w:rsidRPr="003125D5">
        <w:rPr>
          <w:rFonts w:ascii="Times New Roman" w:hAnsi="Times New Roman"/>
          <w:color w:val="000000" w:themeColor="text1"/>
          <w:sz w:val="24"/>
          <w:szCs w:val="24"/>
          <w:lang w:val="en-US"/>
        </w:rPr>
        <w:t>after</w:t>
      </w:r>
      <w:r w:rsidR="00A23716" w:rsidRPr="003125D5">
        <w:rPr>
          <w:rFonts w:ascii="Times New Roman" w:hAnsi="Times New Roman"/>
          <w:color w:val="000000" w:themeColor="text1"/>
          <w:sz w:val="24"/>
          <w:szCs w:val="24"/>
          <w:lang w:val="en-US"/>
        </w:rPr>
        <w:t xml:space="preserve"> </w:t>
      </w:r>
      <w:r w:rsidR="00F921F4" w:rsidRPr="003125D5">
        <w:rPr>
          <w:rFonts w:ascii="Times New Roman" w:hAnsi="Times New Roman"/>
          <w:color w:val="000000" w:themeColor="text1"/>
          <w:sz w:val="24"/>
          <w:szCs w:val="24"/>
          <w:lang w:val="en-US"/>
        </w:rPr>
        <w:t xml:space="preserve">accounting for </w:t>
      </w:r>
      <w:r w:rsidR="004F3F00" w:rsidRPr="003125D5">
        <w:rPr>
          <w:rFonts w:ascii="Times New Roman" w:hAnsi="Times New Roman"/>
          <w:color w:val="000000" w:themeColor="text1"/>
          <w:sz w:val="24"/>
          <w:szCs w:val="24"/>
          <w:lang w:val="en-US"/>
        </w:rPr>
        <w:t>gestation</w:t>
      </w:r>
      <w:r w:rsidR="00EB16E9" w:rsidRPr="003125D5">
        <w:rPr>
          <w:rFonts w:ascii="Times New Roman" w:hAnsi="Times New Roman"/>
          <w:color w:val="000000" w:themeColor="text1"/>
          <w:sz w:val="24"/>
          <w:szCs w:val="24"/>
          <w:lang w:val="en-US"/>
        </w:rPr>
        <w:t xml:space="preserve"> duration</w:t>
      </w:r>
      <w:r w:rsidR="00B51121" w:rsidRPr="003125D5">
        <w:rPr>
          <w:rFonts w:ascii="Times New Roman" w:hAnsi="Times New Roman"/>
          <w:color w:val="000000" w:themeColor="text1"/>
          <w:sz w:val="24"/>
          <w:szCs w:val="24"/>
          <w:lang w:val="en-US"/>
        </w:rPr>
        <w:t xml:space="preserve"> </w:t>
      </w:r>
      <w:r w:rsidR="00F921F4" w:rsidRPr="003125D5">
        <w:rPr>
          <w:rFonts w:ascii="Times New Roman" w:hAnsi="Times New Roman"/>
          <w:color w:val="000000" w:themeColor="text1"/>
          <w:sz w:val="24"/>
          <w:szCs w:val="24"/>
          <w:lang w:val="en-US"/>
        </w:rPr>
        <w:t>(</w:t>
      </w:r>
      <w:r w:rsidR="00F921F4" w:rsidRPr="003125D5">
        <w:rPr>
          <w:rFonts w:ascii="Times New Roman" w:hAnsi="Times New Roman"/>
          <w:b/>
          <w:color w:val="000000" w:themeColor="text1"/>
          <w:sz w:val="24"/>
          <w:szCs w:val="24"/>
          <w:lang w:val="en-US"/>
        </w:rPr>
        <w:t>Table 4</w:t>
      </w:r>
      <w:r w:rsidR="00F921F4" w:rsidRPr="003125D5">
        <w:rPr>
          <w:rFonts w:ascii="Times New Roman" w:hAnsi="Times New Roman"/>
          <w:color w:val="000000" w:themeColor="text1"/>
          <w:sz w:val="24"/>
          <w:szCs w:val="24"/>
          <w:lang w:val="en-US"/>
        </w:rPr>
        <w:t>)</w:t>
      </w:r>
      <w:r w:rsidR="00A23716" w:rsidRPr="003125D5">
        <w:rPr>
          <w:rFonts w:ascii="Times New Roman" w:hAnsi="Times New Roman"/>
          <w:color w:val="000000" w:themeColor="text1"/>
          <w:sz w:val="24"/>
          <w:szCs w:val="24"/>
          <w:lang w:val="en-US"/>
        </w:rPr>
        <w:t>.</w:t>
      </w:r>
    </w:p>
    <w:p w14:paraId="5BC2BBD8" w14:textId="77777777" w:rsidR="00DC67C8" w:rsidRPr="003125D5" w:rsidRDefault="00DC67C8" w:rsidP="008F1614">
      <w:pPr>
        <w:keepNext/>
        <w:pageBreakBefore/>
        <w:spacing w:after="0"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lastRenderedPageBreak/>
        <w:t>Discussion</w:t>
      </w:r>
    </w:p>
    <w:p w14:paraId="064DBF03" w14:textId="22F2986E" w:rsidR="00C40DAB" w:rsidRPr="003125D5" w:rsidRDefault="0044740C" w:rsidP="00292EEF">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In our </w:t>
      </w:r>
      <w:r w:rsidR="00557EB7" w:rsidRPr="003125D5">
        <w:rPr>
          <w:rFonts w:ascii="Times New Roman" w:hAnsi="Times New Roman"/>
          <w:color w:val="000000" w:themeColor="text1"/>
          <w:sz w:val="24"/>
          <w:szCs w:val="24"/>
          <w:lang w:val="en-US"/>
        </w:rPr>
        <w:t xml:space="preserve">tri-ethnic </w:t>
      </w:r>
      <w:r w:rsidR="00A70AD2" w:rsidRPr="003125D5">
        <w:rPr>
          <w:rFonts w:ascii="Times New Roman" w:hAnsi="Times New Roman"/>
          <w:color w:val="000000" w:themeColor="text1"/>
          <w:sz w:val="24"/>
          <w:szCs w:val="24"/>
          <w:lang w:val="en-US"/>
        </w:rPr>
        <w:t xml:space="preserve">mother-offspring </w:t>
      </w:r>
      <w:r w:rsidR="00557EB7" w:rsidRPr="003125D5">
        <w:rPr>
          <w:rFonts w:ascii="Times New Roman" w:hAnsi="Times New Roman"/>
          <w:color w:val="000000" w:themeColor="text1"/>
          <w:sz w:val="24"/>
          <w:szCs w:val="24"/>
          <w:lang w:val="en-US"/>
        </w:rPr>
        <w:t>cohort</w:t>
      </w:r>
      <w:r w:rsidR="000E6521" w:rsidRPr="003125D5">
        <w:rPr>
          <w:rFonts w:ascii="Times New Roman" w:hAnsi="Times New Roman"/>
          <w:color w:val="000000" w:themeColor="text1"/>
          <w:sz w:val="24"/>
          <w:szCs w:val="24"/>
          <w:lang w:val="en-US"/>
        </w:rPr>
        <w:t>,</w:t>
      </w:r>
      <w:r w:rsidR="00A70AD2" w:rsidRPr="003125D5">
        <w:rPr>
          <w:rFonts w:ascii="Times New Roman" w:hAnsi="Times New Roman"/>
          <w:color w:val="000000" w:themeColor="text1"/>
          <w:sz w:val="24"/>
          <w:szCs w:val="24"/>
          <w:lang w:val="en-US"/>
        </w:rPr>
        <w:t xml:space="preserve"> </w:t>
      </w:r>
      <w:r w:rsidR="000E6521" w:rsidRPr="003125D5">
        <w:rPr>
          <w:rFonts w:ascii="Times New Roman" w:hAnsi="Times New Roman"/>
          <w:color w:val="000000" w:themeColor="text1"/>
          <w:sz w:val="24"/>
          <w:szCs w:val="24"/>
          <w:lang w:val="en-US"/>
        </w:rPr>
        <w:t>m</w:t>
      </w:r>
      <w:r w:rsidRPr="003125D5">
        <w:rPr>
          <w:rFonts w:ascii="Times New Roman" w:hAnsi="Times New Roman"/>
          <w:color w:val="000000" w:themeColor="text1"/>
          <w:sz w:val="24"/>
          <w:szCs w:val="24"/>
          <w:lang w:val="en-US"/>
        </w:rPr>
        <w:t xml:space="preserve">aternal </w:t>
      </w:r>
      <w:r w:rsidR="00DC3217" w:rsidRPr="003125D5">
        <w:rPr>
          <w:rFonts w:ascii="Times New Roman" w:hAnsi="Times New Roman"/>
          <w:i/>
          <w:color w:val="000000" w:themeColor="text1"/>
          <w:sz w:val="24"/>
          <w:szCs w:val="24"/>
          <w:lang w:val="en-US"/>
        </w:rPr>
        <w:t>FADS</w:t>
      </w:r>
      <w:r w:rsidRPr="003125D5">
        <w:rPr>
          <w:rFonts w:ascii="Times New Roman" w:hAnsi="Times New Roman"/>
          <w:color w:val="000000" w:themeColor="text1"/>
          <w:sz w:val="24"/>
          <w:szCs w:val="24"/>
          <w:lang w:val="en-US"/>
        </w:rPr>
        <w:t xml:space="preserve"> variants were </w:t>
      </w:r>
      <w:r w:rsidR="00E2625E" w:rsidRPr="003125D5">
        <w:rPr>
          <w:rFonts w:ascii="Times New Roman" w:hAnsi="Times New Roman"/>
          <w:color w:val="000000" w:themeColor="text1"/>
          <w:sz w:val="24"/>
          <w:szCs w:val="24"/>
          <w:lang w:val="en-US"/>
        </w:rPr>
        <w:t>associated</w:t>
      </w:r>
      <w:r w:rsidR="00A6654B"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 xml:space="preserve">with maternal </w:t>
      </w:r>
      <w:r w:rsidR="008E6D52" w:rsidRPr="003125D5">
        <w:rPr>
          <w:rFonts w:ascii="Times New Roman" w:hAnsi="Times New Roman"/>
          <w:color w:val="000000" w:themeColor="text1"/>
          <w:sz w:val="24"/>
          <w:szCs w:val="24"/>
          <w:lang w:val="en-US"/>
        </w:rPr>
        <w:t>ω6</w:t>
      </w:r>
      <w:r w:rsidRPr="003125D5">
        <w:rPr>
          <w:rFonts w:ascii="Times New Roman" w:hAnsi="Times New Roman"/>
          <w:color w:val="000000" w:themeColor="text1"/>
          <w:sz w:val="24"/>
          <w:szCs w:val="24"/>
          <w:lang w:val="en-US"/>
        </w:rPr>
        <w:t xml:space="preserve"> but not </w:t>
      </w:r>
      <w:r w:rsidR="008E6D52" w:rsidRPr="003125D5">
        <w:rPr>
          <w:rFonts w:ascii="Times New Roman" w:hAnsi="Times New Roman"/>
          <w:color w:val="000000" w:themeColor="text1"/>
          <w:sz w:val="24"/>
          <w:szCs w:val="24"/>
          <w:lang w:val="en-US"/>
        </w:rPr>
        <w:t>ω3</w:t>
      </w:r>
      <w:r w:rsidRPr="003125D5">
        <w:rPr>
          <w:rFonts w:ascii="Times New Roman" w:hAnsi="Times New Roman"/>
          <w:color w:val="000000" w:themeColor="text1"/>
          <w:sz w:val="24"/>
          <w:szCs w:val="24"/>
          <w:lang w:val="en-US"/>
        </w:rPr>
        <w:t xml:space="preserve"> PUFA </w:t>
      </w:r>
      <w:r w:rsidR="00474B5C" w:rsidRPr="003125D5">
        <w:rPr>
          <w:rFonts w:ascii="Times New Roman" w:hAnsi="Times New Roman"/>
          <w:color w:val="000000" w:themeColor="text1"/>
          <w:sz w:val="24"/>
          <w:szCs w:val="24"/>
          <w:lang w:val="en-US"/>
        </w:rPr>
        <w:t>levels</w:t>
      </w:r>
      <w:r w:rsidRPr="003125D5">
        <w:rPr>
          <w:rFonts w:ascii="Times New Roman" w:hAnsi="Times New Roman"/>
          <w:color w:val="000000" w:themeColor="text1"/>
          <w:sz w:val="24"/>
          <w:szCs w:val="24"/>
          <w:lang w:val="en-US"/>
        </w:rPr>
        <w:t>.</w:t>
      </w:r>
      <w:r w:rsidR="00A70AD2" w:rsidRPr="003125D5">
        <w:rPr>
          <w:rFonts w:ascii="Times New Roman" w:hAnsi="Times New Roman"/>
          <w:color w:val="000000" w:themeColor="text1"/>
          <w:sz w:val="24"/>
          <w:szCs w:val="24"/>
          <w:lang w:val="en-US"/>
        </w:rPr>
        <w:t xml:space="preserve"> </w:t>
      </w:r>
      <w:r w:rsidR="00C40DAB" w:rsidRPr="003125D5">
        <w:rPr>
          <w:rFonts w:ascii="Times New Roman" w:hAnsi="Times New Roman"/>
          <w:color w:val="000000" w:themeColor="text1"/>
          <w:sz w:val="24"/>
          <w:szCs w:val="24"/>
          <w:lang w:val="en-US"/>
        </w:rPr>
        <w:t xml:space="preserve">Among </w:t>
      </w:r>
      <w:r w:rsidR="00090ABF" w:rsidRPr="003125D5">
        <w:rPr>
          <w:rFonts w:ascii="Times New Roman" w:hAnsi="Times New Roman"/>
          <w:color w:val="000000" w:themeColor="text1"/>
          <w:sz w:val="24"/>
          <w:szCs w:val="24"/>
          <w:lang w:val="en-US"/>
        </w:rPr>
        <w:t xml:space="preserve">the </w:t>
      </w:r>
      <w:r w:rsidR="002A6A7F" w:rsidRPr="003125D5">
        <w:rPr>
          <w:rFonts w:ascii="Times New Roman" w:hAnsi="Times New Roman"/>
          <w:color w:val="000000" w:themeColor="text1"/>
          <w:sz w:val="24"/>
          <w:szCs w:val="24"/>
          <w:lang w:val="en-US"/>
        </w:rPr>
        <w:t>mothers who experienced</w:t>
      </w:r>
      <w:r w:rsidR="00C40DAB" w:rsidRPr="003125D5">
        <w:rPr>
          <w:rFonts w:ascii="Times New Roman" w:hAnsi="Times New Roman"/>
          <w:color w:val="000000" w:themeColor="text1"/>
          <w:sz w:val="24"/>
          <w:szCs w:val="24"/>
          <w:lang w:val="en-US"/>
        </w:rPr>
        <w:t xml:space="preserve"> spontaneous labor, </w:t>
      </w:r>
      <w:r w:rsidR="00E8002C" w:rsidRPr="003125D5">
        <w:rPr>
          <w:rFonts w:ascii="Times New Roman" w:hAnsi="Times New Roman"/>
          <w:i/>
          <w:color w:val="000000" w:themeColor="text1"/>
          <w:sz w:val="24"/>
          <w:szCs w:val="24"/>
          <w:lang w:val="en-US"/>
        </w:rPr>
        <w:t>FADS3</w:t>
      </w:r>
      <w:r w:rsidR="00FC34F9" w:rsidRPr="003125D5">
        <w:rPr>
          <w:rFonts w:ascii="Times New Roman" w:hAnsi="Times New Roman"/>
          <w:color w:val="000000" w:themeColor="text1"/>
          <w:sz w:val="24"/>
          <w:szCs w:val="24"/>
          <w:lang w:val="en-US"/>
        </w:rPr>
        <w:t xml:space="preserve"> variants </w:t>
      </w:r>
      <w:r w:rsidR="00C40DAB" w:rsidRPr="003125D5">
        <w:rPr>
          <w:rFonts w:ascii="Times New Roman" w:hAnsi="Times New Roman"/>
          <w:color w:val="000000" w:themeColor="text1"/>
          <w:sz w:val="24"/>
          <w:szCs w:val="24"/>
          <w:lang w:val="en-US"/>
        </w:rPr>
        <w:t xml:space="preserve">rs174450, rs1000778 and rs174455 </w:t>
      </w:r>
      <w:r w:rsidR="00FC34F9" w:rsidRPr="003125D5">
        <w:rPr>
          <w:rFonts w:ascii="Times New Roman" w:hAnsi="Times New Roman"/>
          <w:color w:val="000000" w:themeColor="text1"/>
          <w:sz w:val="24"/>
          <w:szCs w:val="24"/>
          <w:lang w:val="en-US"/>
        </w:rPr>
        <w:t xml:space="preserve">were associated with </w:t>
      </w:r>
      <w:r w:rsidR="004F3F00" w:rsidRPr="003125D5">
        <w:rPr>
          <w:rFonts w:ascii="Times New Roman" w:hAnsi="Times New Roman"/>
          <w:color w:val="000000" w:themeColor="text1"/>
          <w:sz w:val="24"/>
          <w:szCs w:val="24"/>
          <w:lang w:val="en-US"/>
        </w:rPr>
        <w:t>gestation</w:t>
      </w:r>
      <w:r w:rsidR="00E2625E" w:rsidRPr="003125D5">
        <w:rPr>
          <w:rFonts w:ascii="Times New Roman" w:hAnsi="Times New Roman"/>
          <w:color w:val="000000" w:themeColor="text1"/>
          <w:sz w:val="24"/>
          <w:szCs w:val="24"/>
          <w:lang w:val="en-US"/>
        </w:rPr>
        <w:t xml:space="preserve"> duration,</w:t>
      </w:r>
      <w:r w:rsidR="00FC34F9" w:rsidRPr="003125D5">
        <w:rPr>
          <w:rFonts w:ascii="Times New Roman" w:hAnsi="Times New Roman"/>
          <w:color w:val="000000" w:themeColor="text1"/>
          <w:sz w:val="24"/>
          <w:szCs w:val="24"/>
          <w:lang w:val="en-US"/>
        </w:rPr>
        <w:t xml:space="preserve"> with similar </w:t>
      </w:r>
      <w:r w:rsidR="00E2625E" w:rsidRPr="003125D5">
        <w:rPr>
          <w:rFonts w:ascii="Times New Roman" w:hAnsi="Times New Roman"/>
          <w:color w:val="000000" w:themeColor="text1"/>
          <w:sz w:val="24"/>
          <w:szCs w:val="24"/>
          <w:lang w:val="en-US"/>
        </w:rPr>
        <w:t>magnitudes</w:t>
      </w:r>
      <w:r w:rsidR="00FC34F9" w:rsidRPr="003125D5">
        <w:rPr>
          <w:rFonts w:ascii="Times New Roman" w:hAnsi="Times New Roman"/>
          <w:color w:val="000000" w:themeColor="text1"/>
          <w:sz w:val="24"/>
          <w:szCs w:val="24"/>
          <w:lang w:val="en-US"/>
        </w:rPr>
        <w:t xml:space="preserve"> across ethnicities. </w:t>
      </w:r>
      <w:r w:rsidR="00090ABF" w:rsidRPr="003125D5">
        <w:rPr>
          <w:rFonts w:ascii="Times New Roman" w:hAnsi="Times New Roman"/>
          <w:color w:val="000000" w:themeColor="text1"/>
          <w:sz w:val="24"/>
          <w:szCs w:val="24"/>
          <w:lang w:val="en-US"/>
        </w:rPr>
        <w:t>Among</w:t>
      </w:r>
      <w:r w:rsidR="00C40DAB" w:rsidRPr="003125D5">
        <w:rPr>
          <w:rFonts w:ascii="Times New Roman" w:hAnsi="Times New Roman"/>
          <w:color w:val="000000" w:themeColor="text1"/>
          <w:sz w:val="24"/>
          <w:szCs w:val="24"/>
          <w:lang w:val="en-US"/>
        </w:rPr>
        <w:t xml:space="preserve"> </w:t>
      </w:r>
      <w:r w:rsidR="00F106D5" w:rsidRPr="003125D5">
        <w:rPr>
          <w:rFonts w:ascii="Times New Roman" w:hAnsi="Times New Roman"/>
          <w:color w:val="000000" w:themeColor="text1"/>
          <w:sz w:val="24"/>
          <w:szCs w:val="24"/>
          <w:lang w:val="en-US"/>
        </w:rPr>
        <w:t xml:space="preserve">offspring </w:t>
      </w:r>
      <w:r w:rsidR="00C40DAB" w:rsidRPr="003125D5">
        <w:rPr>
          <w:rFonts w:ascii="Times New Roman" w:hAnsi="Times New Roman"/>
          <w:color w:val="000000" w:themeColor="text1"/>
          <w:sz w:val="24"/>
          <w:szCs w:val="24"/>
          <w:lang w:val="en-US"/>
        </w:rPr>
        <w:t>born after spontaneous labor</w:t>
      </w:r>
      <w:r w:rsidR="00521546" w:rsidRPr="003125D5">
        <w:rPr>
          <w:rFonts w:ascii="Times New Roman" w:hAnsi="Times New Roman"/>
          <w:color w:val="000000" w:themeColor="text1"/>
          <w:sz w:val="24"/>
          <w:szCs w:val="24"/>
          <w:lang w:val="en-US"/>
        </w:rPr>
        <w:t xml:space="preserve">, </w:t>
      </w:r>
      <w:r w:rsidR="00E8002C" w:rsidRPr="003125D5">
        <w:rPr>
          <w:rFonts w:ascii="Times New Roman" w:hAnsi="Times New Roman"/>
          <w:i/>
          <w:color w:val="000000" w:themeColor="text1"/>
          <w:sz w:val="24"/>
          <w:szCs w:val="24"/>
          <w:lang w:val="en-US"/>
        </w:rPr>
        <w:t>FADS1</w:t>
      </w:r>
      <w:r w:rsidR="00521546" w:rsidRPr="003125D5">
        <w:rPr>
          <w:rFonts w:ascii="Times New Roman" w:hAnsi="Times New Roman"/>
          <w:color w:val="000000" w:themeColor="text1"/>
          <w:sz w:val="24"/>
          <w:szCs w:val="24"/>
          <w:lang w:val="en-US"/>
        </w:rPr>
        <w:t xml:space="preserve"> variant rs174546 </w:t>
      </w:r>
      <w:r w:rsidR="00C40DAB" w:rsidRPr="003125D5">
        <w:rPr>
          <w:rFonts w:ascii="Times New Roman" w:hAnsi="Times New Roman"/>
          <w:color w:val="000000" w:themeColor="text1"/>
          <w:sz w:val="24"/>
          <w:szCs w:val="24"/>
          <w:lang w:val="en-US"/>
        </w:rPr>
        <w:t xml:space="preserve">and </w:t>
      </w:r>
      <w:r w:rsidR="00F567C8" w:rsidRPr="003125D5">
        <w:rPr>
          <w:rFonts w:ascii="Times New Roman" w:hAnsi="Times New Roman"/>
          <w:color w:val="000000" w:themeColor="text1"/>
          <w:sz w:val="24"/>
          <w:szCs w:val="24"/>
          <w:lang w:val="en-US"/>
        </w:rPr>
        <w:t xml:space="preserve">all </w:t>
      </w:r>
      <w:r w:rsidR="00E8002C" w:rsidRPr="003125D5">
        <w:rPr>
          <w:rFonts w:ascii="Times New Roman" w:hAnsi="Times New Roman"/>
          <w:i/>
          <w:color w:val="000000" w:themeColor="text1"/>
          <w:sz w:val="24"/>
          <w:szCs w:val="24"/>
          <w:lang w:val="en-US"/>
        </w:rPr>
        <w:t>FADS3</w:t>
      </w:r>
      <w:r w:rsidR="00C40DAB" w:rsidRPr="003125D5">
        <w:rPr>
          <w:rFonts w:ascii="Times New Roman" w:hAnsi="Times New Roman"/>
          <w:color w:val="000000" w:themeColor="text1"/>
          <w:sz w:val="24"/>
          <w:szCs w:val="24"/>
          <w:lang w:val="en-US"/>
        </w:rPr>
        <w:t xml:space="preserve"> variants were also </w:t>
      </w:r>
      <w:r w:rsidR="00F567C8" w:rsidRPr="003125D5">
        <w:rPr>
          <w:rFonts w:ascii="Times New Roman" w:hAnsi="Times New Roman"/>
          <w:color w:val="000000" w:themeColor="text1"/>
          <w:sz w:val="24"/>
          <w:szCs w:val="24"/>
          <w:lang w:val="en-US"/>
        </w:rPr>
        <w:t>associated</w:t>
      </w:r>
      <w:r w:rsidR="00C40DAB" w:rsidRPr="003125D5">
        <w:rPr>
          <w:rFonts w:ascii="Times New Roman" w:hAnsi="Times New Roman"/>
          <w:color w:val="000000" w:themeColor="text1"/>
          <w:sz w:val="24"/>
          <w:szCs w:val="24"/>
          <w:lang w:val="en-US"/>
        </w:rPr>
        <w:t xml:space="preserve"> with </w:t>
      </w:r>
      <w:r w:rsidR="004F3F00" w:rsidRPr="003125D5">
        <w:rPr>
          <w:rFonts w:ascii="Times New Roman" w:hAnsi="Times New Roman"/>
          <w:color w:val="000000" w:themeColor="text1"/>
          <w:sz w:val="24"/>
          <w:szCs w:val="24"/>
          <w:lang w:val="en-US"/>
        </w:rPr>
        <w:t>gestation</w:t>
      </w:r>
      <w:r w:rsidR="00F567C8" w:rsidRPr="003125D5">
        <w:rPr>
          <w:rFonts w:ascii="Times New Roman" w:hAnsi="Times New Roman"/>
          <w:color w:val="000000" w:themeColor="text1"/>
          <w:sz w:val="24"/>
          <w:szCs w:val="24"/>
          <w:lang w:val="en-US"/>
        </w:rPr>
        <w:t xml:space="preserve"> duration</w:t>
      </w:r>
      <w:r w:rsidR="00C40DAB" w:rsidRPr="003125D5">
        <w:rPr>
          <w:rFonts w:ascii="Times New Roman" w:hAnsi="Times New Roman"/>
          <w:color w:val="000000" w:themeColor="text1"/>
          <w:sz w:val="24"/>
          <w:szCs w:val="24"/>
          <w:lang w:val="en-US"/>
        </w:rPr>
        <w:t>, but less consistent</w:t>
      </w:r>
      <w:r w:rsidR="00F567C8" w:rsidRPr="003125D5">
        <w:rPr>
          <w:rFonts w:ascii="Times New Roman" w:hAnsi="Times New Roman"/>
          <w:color w:val="000000" w:themeColor="text1"/>
          <w:sz w:val="24"/>
          <w:szCs w:val="24"/>
          <w:lang w:val="en-US"/>
        </w:rPr>
        <w:t>ly so</w:t>
      </w:r>
      <w:r w:rsidR="00C40DAB" w:rsidRPr="003125D5">
        <w:rPr>
          <w:rFonts w:ascii="Times New Roman" w:hAnsi="Times New Roman"/>
          <w:color w:val="000000" w:themeColor="text1"/>
          <w:sz w:val="24"/>
          <w:szCs w:val="24"/>
          <w:lang w:val="en-US"/>
        </w:rPr>
        <w:t xml:space="preserve"> across ethnicities. </w:t>
      </w:r>
      <w:r w:rsidR="00C65553" w:rsidRPr="003125D5">
        <w:rPr>
          <w:rFonts w:ascii="Times New Roman" w:hAnsi="Times New Roman"/>
          <w:color w:val="000000" w:themeColor="text1"/>
          <w:sz w:val="24"/>
          <w:szCs w:val="24"/>
          <w:lang w:val="en-US"/>
        </w:rPr>
        <w:t xml:space="preserve">In survival models </w:t>
      </w:r>
      <w:r w:rsidR="00C40DAB" w:rsidRPr="003125D5">
        <w:rPr>
          <w:rFonts w:ascii="Times New Roman" w:hAnsi="Times New Roman"/>
          <w:color w:val="000000" w:themeColor="text1"/>
          <w:sz w:val="24"/>
          <w:szCs w:val="24"/>
          <w:lang w:val="en-US"/>
        </w:rPr>
        <w:t>considering induced labor and p</w:t>
      </w:r>
      <w:r w:rsidR="00F567C8" w:rsidRPr="003125D5">
        <w:rPr>
          <w:rFonts w:ascii="Times New Roman" w:hAnsi="Times New Roman"/>
          <w:color w:val="000000" w:themeColor="text1"/>
          <w:sz w:val="24"/>
          <w:szCs w:val="24"/>
          <w:lang w:val="en-US"/>
        </w:rPr>
        <w:t>re-labor</w:t>
      </w:r>
      <w:r w:rsidR="00C40DAB" w:rsidRPr="003125D5">
        <w:rPr>
          <w:rFonts w:ascii="Times New Roman" w:hAnsi="Times New Roman"/>
          <w:color w:val="000000" w:themeColor="text1"/>
          <w:sz w:val="24"/>
          <w:szCs w:val="24"/>
          <w:lang w:val="en-US"/>
        </w:rPr>
        <w:t xml:space="preserve"> caesarean </w:t>
      </w:r>
      <w:r w:rsidR="00C65553" w:rsidRPr="003125D5">
        <w:rPr>
          <w:rFonts w:ascii="Times New Roman" w:hAnsi="Times New Roman"/>
          <w:color w:val="000000" w:themeColor="text1"/>
          <w:sz w:val="24"/>
          <w:szCs w:val="24"/>
          <w:lang w:val="en-US"/>
        </w:rPr>
        <w:t>section</w:t>
      </w:r>
      <w:r w:rsidR="00C40DAB" w:rsidRPr="003125D5">
        <w:rPr>
          <w:rFonts w:ascii="Times New Roman" w:hAnsi="Times New Roman"/>
          <w:color w:val="000000" w:themeColor="text1"/>
          <w:sz w:val="24"/>
          <w:szCs w:val="24"/>
          <w:lang w:val="en-US"/>
        </w:rPr>
        <w:t xml:space="preserve"> as competing </w:t>
      </w:r>
      <w:r w:rsidR="00C65553" w:rsidRPr="003125D5">
        <w:rPr>
          <w:rFonts w:ascii="Times New Roman" w:hAnsi="Times New Roman"/>
          <w:color w:val="000000" w:themeColor="text1"/>
          <w:sz w:val="24"/>
          <w:szCs w:val="24"/>
          <w:lang w:val="en-US"/>
        </w:rPr>
        <w:t>events</w:t>
      </w:r>
      <w:r w:rsidR="00C40DAB" w:rsidRPr="003125D5">
        <w:rPr>
          <w:rFonts w:ascii="Times New Roman" w:hAnsi="Times New Roman"/>
          <w:color w:val="000000" w:themeColor="text1"/>
          <w:sz w:val="24"/>
          <w:szCs w:val="24"/>
          <w:lang w:val="en-US"/>
        </w:rPr>
        <w:t xml:space="preserve">, </w:t>
      </w:r>
      <w:r w:rsidR="00C65553" w:rsidRPr="003125D5">
        <w:rPr>
          <w:rFonts w:ascii="Times New Roman" w:hAnsi="Times New Roman"/>
          <w:i/>
          <w:color w:val="000000" w:themeColor="text1"/>
          <w:sz w:val="24"/>
          <w:szCs w:val="24"/>
          <w:lang w:val="en-US"/>
        </w:rPr>
        <w:t>FADS3</w:t>
      </w:r>
      <w:r w:rsidR="00C65553" w:rsidRPr="003125D5">
        <w:rPr>
          <w:rFonts w:ascii="Times New Roman" w:hAnsi="Times New Roman"/>
          <w:color w:val="000000" w:themeColor="text1"/>
          <w:sz w:val="24"/>
          <w:szCs w:val="24"/>
          <w:lang w:val="en-US"/>
        </w:rPr>
        <w:t xml:space="preserve"> variants were similarly related</w:t>
      </w:r>
      <w:r w:rsidR="00292EEF" w:rsidRPr="003125D5">
        <w:rPr>
          <w:rFonts w:ascii="Times New Roman" w:hAnsi="Times New Roman"/>
          <w:color w:val="000000" w:themeColor="text1"/>
          <w:sz w:val="24"/>
          <w:szCs w:val="24"/>
          <w:lang w:val="en-US"/>
        </w:rPr>
        <w:t xml:space="preserve"> to</w:t>
      </w:r>
      <w:r w:rsidR="00C65553" w:rsidRPr="003125D5">
        <w:rPr>
          <w:rFonts w:ascii="Times New Roman" w:hAnsi="Times New Roman"/>
          <w:color w:val="000000" w:themeColor="text1"/>
          <w:sz w:val="24"/>
          <w:szCs w:val="24"/>
          <w:lang w:val="en-US"/>
        </w:rPr>
        <w:t xml:space="preserve"> </w:t>
      </w:r>
      <w:r w:rsidR="00D90195" w:rsidRPr="003125D5">
        <w:rPr>
          <w:rFonts w:ascii="Times New Roman" w:hAnsi="Times New Roman"/>
          <w:color w:val="000000" w:themeColor="text1"/>
          <w:sz w:val="24"/>
          <w:szCs w:val="24"/>
          <w:lang w:val="en-US"/>
        </w:rPr>
        <w:t xml:space="preserve">time to </w:t>
      </w:r>
      <w:r w:rsidR="001269B0" w:rsidRPr="003125D5">
        <w:rPr>
          <w:rFonts w:ascii="Times New Roman" w:hAnsi="Times New Roman"/>
          <w:color w:val="000000" w:themeColor="text1"/>
          <w:sz w:val="24"/>
          <w:szCs w:val="24"/>
          <w:lang w:val="en-US"/>
        </w:rPr>
        <w:t xml:space="preserve">delivery after </w:t>
      </w:r>
      <w:r w:rsidR="00C65553" w:rsidRPr="003125D5">
        <w:rPr>
          <w:rFonts w:ascii="Times New Roman" w:hAnsi="Times New Roman"/>
          <w:color w:val="000000" w:themeColor="text1"/>
          <w:sz w:val="24"/>
          <w:szCs w:val="24"/>
          <w:lang w:val="en-US"/>
        </w:rPr>
        <w:t>spontaneous labor</w:t>
      </w:r>
      <w:r w:rsidR="00C40DAB" w:rsidRPr="003125D5">
        <w:rPr>
          <w:rFonts w:ascii="Times New Roman" w:hAnsi="Times New Roman"/>
          <w:color w:val="000000" w:themeColor="text1"/>
          <w:sz w:val="24"/>
          <w:szCs w:val="24"/>
          <w:lang w:val="en-US"/>
        </w:rPr>
        <w:t xml:space="preserve">. </w:t>
      </w:r>
      <w:r w:rsidR="005B1328" w:rsidRPr="003125D5">
        <w:rPr>
          <w:rFonts w:ascii="Times New Roman" w:hAnsi="Times New Roman"/>
          <w:color w:val="000000" w:themeColor="text1"/>
          <w:sz w:val="24"/>
          <w:szCs w:val="24"/>
          <w:lang w:val="en-US"/>
        </w:rPr>
        <w:t xml:space="preserve">Finally, </w:t>
      </w:r>
      <w:r w:rsidR="00104F46" w:rsidRPr="003125D5">
        <w:rPr>
          <w:rFonts w:ascii="Times New Roman" w:hAnsi="Times New Roman"/>
          <w:color w:val="000000" w:themeColor="text1"/>
          <w:sz w:val="24"/>
          <w:szCs w:val="24"/>
          <w:lang w:val="en-US"/>
        </w:rPr>
        <w:t xml:space="preserve">maternal and offspring </w:t>
      </w:r>
      <w:r w:rsidR="00E8002C" w:rsidRPr="003125D5">
        <w:rPr>
          <w:rFonts w:ascii="Times New Roman" w:hAnsi="Times New Roman"/>
          <w:i/>
          <w:color w:val="000000" w:themeColor="text1"/>
          <w:sz w:val="24"/>
          <w:szCs w:val="24"/>
          <w:lang w:val="en-US"/>
        </w:rPr>
        <w:t>FADS1</w:t>
      </w:r>
      <w:r w:rsidR="005B1328" w:rsidRPr="003125D5">
        <w:rPr>
          <w:rFonts w:ascii="Times New Roman" w:hAnsi="Times New Roman"/>
          <w:color w:val="000000" w:themeColor="text1"/>
          <w:sz w:val="24"/>
          <w:szCs w:val="24"/>
          <w:lang w:val="en-US"/>
        </w:rPr>
        <w:t xml:space="preserve"> variant rs174546 and </w:t>
      </w:r>
      <w:r w:rsidR="00E8002C" w:rsidRPr="003125D5">
        <w:rPr>
          <w:rFonts w:ascii="Times New Roman" w:hAnsi="Times New Roman"/>
          <w:i/>
          <w:color w:val="000000" w:themeColor="text1"/>
          <w:sz w:val="24"/>
          <w:szCs w:val="24"/>
          <w:lang w:val="en-US"/>
        </w:rPr>
        <w:t>FADS3</w:t>
      </w:r>
      <w:r w:rsidR="005B1328" w:rsidRPr="003125D5">
        <w:rPr>
          <w:rFonts w:ascii="Times New Roman" w:hAnsi="Times New Roman"/>
          <w:color w:val="000000" w:themeColor="text1"/>
          <w:sz w:val="24"/>
          <w:szCs w:val="24"/>
          <w:lang w:val="en-US"/>
        </w:rPr>
        <w:t xml:space="preserve"> variants were associated with length and weight at birth, but th</w:t>
      </w:r>
      <w:r w:rsidR="00F567C8" w:rsidRPr="003125D5">
        <w:rPr>
          <w:rFonts w:ascii="Times New Roman" w:hAnsi="Times New Roman"/>
          <w:color w:val="000000" w:themeColor="text1"/>
          <w:sz w:val="24"/>
          <w:szCs w:val="24"/>
          <w:lang w:val="en-US"/>
        </w:rPr>
        <w:t xml:space="preserve">ese associations were almost entirely </w:t>
      </w:r>
      <w:r w:rsidR="00267FA8" w:rsidRPr="003125D5">
        <w:rPr>
          <w:rFonts w:ascii="Times New Roman" w:hAnsi="Times New Roman"/>
          <w:color w:val="000000" w:themeColor="text1"/>
          <w:sz w:val="24"/>
          <w:szCs w:val="24"/>
          <w:lang w:val="en-US"/>
        </w:rPr>
        <w:t xml:space="preserve">removed </w:t>
      </w:r>
      <w:r w:rsidR="00F567C8" w:rsidRPr="003125D5">
        <w:rPr>
          <w:rFonts w:ascii="Times New Roman" w:hAnsi="Times New Roman"/>
          <w:color w:val="000000" w:themeColor="text1"/>
          <w:sz w:val="24"/>
          <w:szCs w:val="24"/>
          <w:lang w:val="en-US"/>
        </w:rPr>
        <w:t>after</w:t>
      </w:r>
      <w:r w:rsidR="00104F46" w:rsidRPr="003125D5">
        <w:rPr>
          <w:rFonts w:ascii="Times New Roman" w:hAnsi="Times New Roman"/>
          <w:color w:val="000000" w:themeColor="text1"/>
          <w:sz w:val="24"/>
          <w:szCs w:val="24"/>
          <w:lang w:val="en-US"/>
        </w:rPr>
        <w:t xml:space="preserve"> accounting for </w:t>
      </w:r>
      <w:r w:rsidR="004F3F00" w:rsidRPr="003125D5">
        <w:rPr>
          <w:rFonts w:ascii="Times New Roman" w:hAnsi="Times New Roman"/>
          <w:color w:val="000000" w:themeColor="text1"/>
          <w:sz w:val="24"/>
          <w:szCs w:val="24"/>
          <w:lang w:val="en-US"/>
        </w:rPr>
        <w:t>gestation</w:t>
      </w:r>
      <w:r w:rsidR="005B1328" w:rsidRPr="003125D5">
        <w:rPr>
          <w:rFonts w:ascii="Times New Roman" w:hAnsi="Times New Roman"/>
          <w:color w:val="000000" w:themeColor="text1"/>
          <w:sz w:val="24"/>
          <w:szCs w:val="24"/>
          <w:lang w:val="en-US"/>
        </w:rPr>
        <w:t xml:space="preserve"> </w:t>
      </w:r>
      <w:r w:rsidR="008744FB" w:rsidRPr="003125D5">
        <w:rPr>
          <w:rFonts w:ascii="Times New Roman" w:hAnsi="Times New Roman"/>
          <w:color w:val="000000" w:themeColor="text1"/>
          <w:sz w:val="24"/>
          <w:szCs w:val="24"/>
          <w:lang w:val="en-US"/>
        </w:rPr>
        <w:t>duration</w:t>
      </w:r>
      <w:r w:rsidR="005B1328" w:rsidRPr="003125D5">
        <w:rPr>
          <w:rFonts w:ascii="Times New Roman" w:hAnsi="Times New Roman"/>
          <w:color w:val="000000" w:themeColor="text1"/>
          <w:sz w:val="24"/>
          <w:szCs w:val="24"/>
          <w:lang w:val="en-US"/>
        </w:rPr>
        <w:t>.</w:t>
      </w:r>
    </w:p>
    <w:p w14:paraId="4850E1AE" w14:textId="4157979E" w:rsidR="00DF02A8" w:rsidRPr="003125D5" w:rsidRDefault="008E0794" w:rsidP="00DF02A8">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Our study </w:t>
      </w:r>
      <w:r w:rsidR="00420F9D" w:rsidRPr="003125D5">
        <w:rPr>
          <w:rFonts w:ascii="Times New Roman" w:hAnsi="Times New Roman"/>
          <w:color w:val="000000" w:themeColor="text1"/>
          <w:sz w:val="24"/>
          <w:szCs w:val="24"/>
          <w:lang w:val="en-US"/>
        </w:rPr>
        <w:t>includes several</w:t>
      </w:r>
      <w:r w:rsidR="008055EE" w:rsidRPr="003125D5">
        <w:rPr>
          <w:rFonts w:ascii="Times New Roman" w:hAnsi="Times New Roman"/>
          <w:color w:val="000000" w:themeColor="text1"/>
          <w:sz w:val="24"/>
          <w:szCs w:val="24"/>
          <w:lang w:val="en-US"/>
        </w:rPr>
        <w:t xml:space="preserve"> novel</w:t>
      </w:r>
      <w:r w:rsidR="00420F9D" w:rsidRPr="003125D5">
        <w:rPr>
          <w:rFonts w:ascii="Times New Roman" w:hAnsi="Times New Roman"/>
          <w:color w:val="000000" w:themeColor="text1"/>
          <w:sz w:val="24"/>
          <w:szCs w:val="24"/>
          <w:lang w:val="en-US"/>
        </w:rPr>
        <w:t xml:space="preserve"> features</w:t>
      </w:r>
      <w:r w:rsidR="008055EE" w:rsidRPr="003125D5">
        <w:rPr>
          <w:rFonts w:ascii="Times New Roman" w:hAnsi="Times New Roman"/>
          <w:color w:val="000000" w:themeColor="text1"/>
          <w:sz w:val="24"/>
          <w:szCs w:val="24"/>
          <w:lang w:val="en-US"/>
        </w:rPr>
        <w:t xml:space="preserve">. </w:t>
      </w:r>
      <w:r w:rsidR="00DF02A8" w:rsidRPr="003125D5">
        <w:rPr>
          <w:rFonts w:ascii="Times New Roman" w:hAnsi="Times New Roman"/>
          <w:color w:val="000000" w:themeColor="text1"/>
          <w:sz w:val="24"/>
          <w:szCs w:val="24"/>
          <w:lang w:val="en-US"/>
        </w:rPr>
        <w:t xml:space="preserve">First, ours is the first MR study of associations between genetic variants involved in </w:t>
      </w:r>
      <w:r w:rsidR="00DF02A8" w:rsidRPr="003125D5">
        <w:rPr>
          <w:rFonts w:ascii="Times New Roman" w:hAnsi="Times New Roman"/>
          <w:color w:val="000000" w:themeColor="text1"/>
          <w:sz w:val="24"/>
          <w:szCs w:val="24"/>
          <w:lang w:val="en-US"/>
        </w:rPr>
        <w:lastRenderedPageBreak/>
        <w:t xml:space="preserve">PUFA metabolism and </w:t>
      </w:r>
      <w:r w:rsidR="004F3F00" w:rsidRPr="003125D5">
        <w:rPr>
          <w:rFonts w:ascii="Times New Roman" w:hAnsi="Times New Roman"/>
          <w:color w:val="000000" w:themeColor="text1"/>
          <w:sz w:val="24"/>
          <w:szCs w:val="24"/>
          <w:lang w:val="en-US"/>
        </w:rPr>
        <w:t>gestation</w:t>
      </w:r>
      <w:r w:rsidR="00DF02A8" w:rsidRPr="003125D5">
        <w:rPr>
          <w:rFonts w:ascii="Times New Roman" w:hAnsi="Times New Roman"/>
          <w:color w:val="000000" w:themeColor="text1"/>
          <w:sz w:val="24"/>
          <w:szCs w:val="24"/>
          <w:lang w:val="en-US"/>
        </w:rPr>
        <w:t xml:space="preserve"> duration and birth size. </w:t>
      </w:r>
      <w:r w:rsidR="0067261F" w:rsidRPr="003125D5">
        <w:rPr>
          <w:rFonts w:ascii="Times New Roman" w:hAnsi="Times New Roman"/>
          <w:color w:val="000000" w:themeColor="text1"/>
          <w:sz w:val="24"/>
          <w:szCs w:val="24"/>
          <w:lang w:val="en-US"/>
        </w:rPr>
        <w:t>In o</w:t>
      </w:r>
      <w:r w:rsidR="00DF02A8" w:rsidRPr="003125D5">
        <w:rPr>
          <w:rFonts w:ascii="Times New Roman" w:hAnsi="Times New Roman"/>
          <w:color w:val="000000" w:themeColor="text1"/>
          <w:sz w:val="24"/>
          <w:szCs w:val="24"/>
          <w:lang w:val="en-US"/>
        </w:rPr>
        <w:t>ffspring</w:t>
      </w:r>
      <w:r w:rsidR="0067261F" w:rsidRPr="003125D5">
        <w:rPr>
          <w:rFonts w:ascii="Times New Roman" w:hAnsi="Times New Roman"/>
          <w:color w:val="000000" w:themeColor="text1"/>
          <w:sz w:val="24"/>
          <w:szCs w:val="24"/>
          <w:lang w:val="en-US"/>
        </w:rPr>
        <w:t>, minor allele of</w:t>
      </w:r>
      <w:r w:rsidR="00DF02A8" w:rsidRPr="003125D5">
        <w:rPr>
          <w:rFonts w:ascii="Times New Roman" w:hAnsi="Times New Roman"/>
          <w:color w:val="000000" w:themeColor="text1"/>
          <w:sz w:val="24"/>
          <w:szCs w:val="24"/>
          <w:lang w:val="en-US"/>
        </w:rPr>
        <w:t xml:space="preserve"> </w:t>
      </w:r>
      <w:r w:rsidR="00DF02A8" w:rsidRPr="003125D5">
        <w:rPr>
          <w:rFonts w:ascii="Times New Roman" w:hAnsi="Times New Roman"/>
          <w:i/>
          <w:color w:val="000000" w:themeColor="text1"/>
          <w:sz w:val="24"/>
          <w:szCs w:val="24"/>
          <w:lang w:val="en-US"/>
        </w:rPr>
        <w:t>FADS1</w:t>
      </w:r>
      <w:r w:rsidR="00DF02A8" w:rsidRPr="003125D5">
        <w:rPr>
          <w:rFonts w:ascii="Times New Roman" w:hAnsi="Times New Roman"/>
          <w:color w:val="000000" w:themeColor="text1"/>
          <w:sz w:val="24"/>
          <w:szCs w:val="24"/>
          <w:lang w:val="en-US"/>
        </w:rPr>
        <w:t xml:space="preserve"> variant rs174546, which is in high linkage disequilibrium with eight other variants located on </w:t>
      </w:r>
      <w:r w:rsidR="00DF02A8" w:rsidRPr="003125D5">
        <w:rPr>
          <w:rFonts w:ascii="Times New Roman" w:hAnsi="Times New Roman"/>
          <w:i/>
          <w:color w:val="000000" w:themeColor="text1"/>
          <w:sz w:val="24"/>
          <w:szCs w:val="24"/>
          <w:lang w:val="en-US"/>
        </w:rPr>
        <w:t>FADS1</w:t>
      </w:r>
      <w:r w:rsidR="00DF02A8" w:rsidRPr="003125D5">
        <w:rPr>
          <w:rFonts w:ascii="Times New Roman" w:hAnsi="Times New Roman"/>
          <w:color w:val="000000" w:themeColor="text1"/>
          <w:sz w:val="24"/>
          <w:szCs w:val="24"/>
          <w:lang w:val="en-US"/>
        </w:rPr>
        <w:t xml:space="preserve"> and </w:t>
      </w:r>
      <w:r w:rsidR="00DF02A8" w:rsidRPr="003125D5">
        <w:rPr>
          <w:rFonts w:ascii="Times New Roman" w:hAnsi="Times New Roman"/>
          <w:i/>
          <w:color w:val="000000" w:themeColor="text1"/>
          <w:sz w:val="24"/>
          <w:szCs w:val="24"/>
          <w:lang w:val="en-US"/>
        </w:rPr>
        <w:t>FADS2</w:t>
      </w:r>
      <w:r w:rsidR="004025DB" w:rsidRPr="003125D5">
        <w:rPr>
          <w:rFonts w:ascii="Times New Roman" w:hAnsi="Times New Roman"/>
          <w:color w:val="000000" w:themeColor="text1"/>
          <w:sz w:val="24"/>
          <w:szCs w:val="24"/>
          <w:lang w:val="en-US"/>
        </w:rPr>
        <w:t xml:space="preserve"> (Supplemental Table 1)</w:t>
      </w:r>
      <w:r w:rsidR="00DF02A8" w:rsidRPr="003125D5">
        <w:rPr>
          <w:rFonts w:ascii="Times New Roman" w:hAnsi="Times New Roman"/>
          <w:color w:val="000000" w:themeColor="text1"/>
          <w:sz w:val="24"/>
          <w:szCs w:val="24"/>
          <w:lang w:val="en-US"/>
        </w:rPr>
        <w:t xml:space="preserve">, was associated with </w:t>
      </w:r>
      <w:r w:rsidR="0067261F" w:rsidRPr="003125D5">
        <w:rPr>
          <w:rFonts w:ascii="Times New Roman" w:hAnsi="Times New Roman"/>
          <w:color w:val="000000" w:themeColor="text1"/>
          <w:sz w:val="24"/>
          <w:szCs w:val="24"/>
          <w:lang w:val="en-US"/>
        </w:rPr>
        <w:t xml:space="preserve">longer </w:t>
      </w:r>
      <w:r w:rsidR="004F3F00" w:rsidRPr="003125D5">
        <w:rPr>
          <w:rFonts w:ascii="Times New Roman" w:hAnsi="Times New Roman"/>
          <w:color w:val="000000" w:themeColor="text1"/>
          <w:sz w:val="24"/>
          <w:szCs w:val="24"/>
          <w:lang w:val="en-US"/>
        </w:rPr>
        <w:t>gestation</w:t>
      </w:r>
      <w:r w:rsidR="00DF02A8" w:rsidRPr="003125D5">
        <w:rPr>
          <w:rFonts w:ascii="Times New Roman" w:hAnsi="Times New Roman"/>
          <w:color w:val="000000" w:themeColor="text1"/>
          <w:sz w:val="24"/>
          <w:szCs w:val="24"/>
          <w:lang w:val="en-US"/>
        </w:rPr>
        <w:t xml:space="preserve"> duration. This finding </w:t>
      </w:r>
      <w:r w:rsidR="00E158EC" w:rsidRPr="003125D5">
        <w:rPr>
          <w:rFonts w:ascii="Times New Roman" w:hAnsi="Times New Roman"/>
          <w:color w:val="000000" w:themeColor="text1"/>
          <w:sz w:val="24"/>
          <w:szCs w:val="24"/>
          <w:lang w:val="en-US"/>
        </w:rPr>
        <w:t>support</w:t>
      </w:r>
      <w:r w:rsidR="00D15C34" w:rsidRPr="003125D5">
        <w:rPr>
          <w:rFonts w:ascii="Times New Roman" w:hAnsi="Times New Roman"/>
          <w:color w:val="000000" w:themeColor="text1"/>
          <w:sz w:val="24"/>
          <w:szCs w:val="24"/>
          <w:lang w:val="en-US"/>
        </w:rPr>
        <w:t xml:space="preserve">s our </w:t>
      </w:r>
      <w:r w:rsidR="00D97922" w:rsidRPr="003125D5">
        <w:rPr>
          <w:rFonts w:ascii="Times New Roman" w:hAnsi="Times New Roman"/>
          <w:color w:val="000000" w:themeColor="text1"/>
          <w:sz w:val="24"/>
          <w:szCs w:val="24"/>
          <w:lang w:val="en-US"/>
        </w:rPr>
        <w:t xml:space="preserve">initial </w:t>
      </w:r>
      <w:r w:rsidR="00D15C34" w:rsidRPr="003125D5">
        <w:rPr>
          <w:rFonts w:ascii="Times New Roman" w:hAnsi="Times New Roman"/>
          <w:color w:val="000000" w:themeColor="text1"/>
          <w:sz w:val="24"/>
          <w:szCs w:val="24"/>
          <w:lang w:val="en-US"/>
        </w:rPr>
        <w:t xml:space="preserve">hypothesis and </w:t>
      </w:r>
      <w:r w:rsidR="00DF02A8" w:rsidRPr="003125D5">
        <w:rPr>
          <w:rFonts w:ascii="Times New Roman" w:hAnsi="Times New Roman"/>
          <w:color w:val="000000" w:themeColor="text1"/>
          <w:sz w:val="24"/>
          <w:szCs w:val="24"/>
          <w:lang w:val="en-US"/>
        </w:rPr>
        <w:t>adds</w:t>
      </w:r>
      <w:r w:rsidR="00D97922" w:rsidRPr="003125D5">
        <w:rPr>
          <w:rFonts w:ascii="Times New Roman" w:hAnsi="Times New Roman"/>
          <w:color w:val="000000" w:themeColor="text1"/>
          <w:sz w:val="24"/>
          <w:szCs w:val="24"/>
          <w:lang w:val="en-US"/>
        </w:rPr>
        <w:t xml:space="preserve"> new</w:t>
      </w:r>
      <w:r w:rsidR="00DF02A8" w:rsidRPr="003125D5">
        <w:rPr>
          <w:rFonts w:ascii="Times New Roman" w:hAnsi="Times New Roman"/>
          <w:color w:val="000000" w:themeColor="text1"/>
          <w:sz w:val="24"/>
          <w:szCs w:val="24"/>
          <w:lang w:val="en-US"/>
        </w:rPr>
        <w:t xml:space="preserve"> evidence </w:t>
      </w:r>
      <w:r w:rsidR="00D97922" w:rsidRPr="003125D5">
        <w:rPr>
          <w:rFonts w:ascii="Times New Roman" w:hAnsi="Times New Roman"/>
          <w:color w:val="000000" w:themeColor="text1"/>
          <w:sz w:val="24"/>
          <w:szCs w:val="24"/>
          <w:lang w:val="en-US"/>
        </w:rPr>
        <w:t xml:space="preserve">to published </w:t>
      </w:r>
      <w:r w:rsidR="00DF02A8" w:rsidRPr="003125D5">
        <w:rPr>
          <w:rFonts w:ascii="Times New Roman" w:hAnsi="Times New Roman"/>
          <w:color w:val="000000" w:themeColor="text1"/>
          <w:sz w:val="24"/>
          <w:szCs w:val="24"/>
          <w:lang w:val="en-US"/>
        </w:rPr>
        <w:t>meta-analyses of RCTs and observationa</w:t>
      </w:r>
      <w:r w:rsidR="00813362" w:rsidRPr="003125D5">
        <w:rPr>
          <w:rFonts w:ascii="Times New Roman" w:hAnsi="Times New Roman"/>
          <w:color w:val="000000" w:themeColor="text1"/>
          <w:sz w:val="24"/>
          <w:szCs w:val="24"/>
          <w:lang w:val="en-US"/>
        </w:rPr>
        <w:t>l studies</w:t>
      </w:r>
      <w:r w:rsidR="00D97922" w:rsidRPr="003125D5">
        <w:rPr>
          <w:rFonts w:ascii="Times New Roman" w:hAnsi="Times New Roman"/>
          <w:color w:val="000000" w:themeColor="text1"/>
          <w:sz w:val="24"/>
          <w:szCs w:val="24"/>
          <w:lang w:val="en-US"/>
        </w:rPr>
        <w:t xml:space="preserve"> </w:t>
      </w:r>
      <w:r w:rsidR="004025DB" w:rsidRPr="003125D5">
        <w:rPr>
          <w:rFonts w:ascii="Times New Roman" w:hAnsi="Times New Roman"/>
          <w:color w:val="000000" w:themeColor="text1"/>
          <w:sz w:val="24"/>
          <w:szCs w:val="24"/>
          <w:lang w:val="en-US"/>
        </w:rPr>
        <w:t>report</w:t>
      </w:r>
      <w:r w:rsidR="00D97922" w:rsidRPr="003125D5">
        <w:rPr>
          <w:rFonts w:ascii="Times New Roman" w:hAnsi="Times New Roman"/>
          <w:color w:val="000000" w:themeColor="text1"/>
          <w:sz w:val="24"/>
          <w:szCs w:val="24"/>
          <w:lang w:val="en-US"/>
        </w:rPr>
        <w:t xml:space="preserve">ing that exposure to LC-PUFAs during pregnancy </w:t>
      </w:r>
      <w:r w:rsidR="004025DB" w:rsidRPr="003125D5">
        <w:rPr>
          <w:rFonts w:ascii="Times New Roman" w:hAnsi="Times New Roman"/>
          <w:color w:val="000000" w:themeColor="text1"/>
          <w:sz w:val="24"/>
          <w:szCs w:val="24"/>
          <w:lang w:val="en-US"/>
        </w:rPr>
        <w:t xml:space="preserve">is associated with </w:t>
      </w:r>
      <w:r w:rsidR="00D97922" w:rsidRPr="003125D5">
        <w:rPr>
          <w:rFonts w:ascii="Times New Roman" w:hAnsi="Times New Roman"/>
          <w:color w:val="000000" w:themeColor="text1"/>
          <w:sz w:val="24"/>
          <w:szCs w:val="24"/>
          <w:lang w:val="en-US"/>
        </w:rPr>
        <w:t>duration of gestation</w:t>
      </w:r>
      <w:r w:rsidR="00661D4E" w:rsidRPr="003125D5">
        <w:rPr>
          <w:rFonts w:ascii="Times New Roman" w:hAnsi="Times New Roman"/>
          <w:color w:val="000000" w:themeColor="text1"/>
          <w:sz w:val="24"/>
          <w:szCs w:val="24"/>
          <w:lang w:val="en-US"/>
        </w:rPr>
        <w:t xml:space="preserve"> </w:t>
      </w:r>
      <w:r w:rsidR="00661D4E" w:rsidRPr="003125D5">
        <w:rPr>
          <w:rFonts w:ascii="Times New Roman" w:hAnsi="Times New Roman"/>
          <w:color w:val="000000" w:themeColor="text1"/>
          <w:sz w:val="24"/>
          <w:szCs w:val="24"/>
          <w:lang w:val="en-US"/>
        </w:rPr>
        <w:fldChar w:fldCharType="begin">
          <w:fldData xml:space="preserve">PEVuZE5vdGU+PENpdGU+PEF1dGhvcj5TemFqZXdza2E8L0F1dGhvcj48WWVhcj4yMDA2PC9ZZWFy
PjxSZWNOdW0+MTAzMjM8L1JlY051bT48RGlzcGxheVRleHQ+KDE3LTE5KTwvRGlzcGxheVRleHQ+
PHJlY29yZD48cmVjLW51bWJlcj4xMDMyMzwvcmVjLW51bWJlcj48Zm9yZWlnbi1rZXlzPjxrZXkg
YXBwPSJFTiIgZGItaWQ9InZwcjVwYWQ5ZzU1eGVnZWZzcm81ZTUyaXRmNXhmcGQ1YXJ6cyIgdGlt
ZXN0YW1wPSIxNDI2NjY0NzAwIj4xMDMyMzwva2V5PjxrZXkgYXBwPSJFTldlYiIgZGItaWQ9IiI+
MDwva2V5PjwvZm9yZWlnbi1rZXlzPjxyZWYtdHlwZSBuYW1lPSJKb3VybmFsIEFydGljbGUiPjE3
PC9yZWYtdHlwZT48Y29udHJpYnV0b3JzPjxhdXRob3JzPjxhdXRob3I+U3phamV3c2thLCBILjwv
YXV0aG9yPjxhdXRob3I+SG9ydmF0aCwgQS48L2F1dGhvcj48YXV0aG9yPktvbGV0emtvLCBCLjwv
YXV0aG9yPjwvYXV0aG9ycz48L2NvbnRyaWJ1dG9ycz48YXV0aC1hZGRyZXNzPkRlcGFydG1lbnQg
b2YgUGFlZGlhdHJpYyBHYXN0cm9lbnRlcm9sb2d5IGFuZCBOdXRyaXRpb24sIFRoZSBNZWRpY2Fs
IFVuaXZlcnNpdHkgb2YgV2Fyc2F3LCBXYXJzYXcsIFBvbGFuZC4gaGFuaWFAaXBnYXRlLnBsPC9h
dXRoLWFkZHJlc3M+PHRpdGxlcz48dGl0bGU+RWZmZWN0IG9mIG4tMyBsb25nLWNoYWluIHBvbHl1
bnNhdHVyYXRlZCBmYXR0eSBhY2lkIHN1cHBsZW1lbnRhdGlvbiBvZiB3b21lbiB3aXRoIGxvdy1y
aXNrIHByZWduYW5jaWVzIG9uIHByZWduYW5jeSBvdXRjb21lcyBhbmQgZ3Jvd3RoIG1lYXN1cmVz
IGF0IGJpcnRoOiBhIG1ldGEtYW5hbHlzaXMgb2YgcmFuZG9taXplZCBjb250cm9sbGVkIHRyaWFs
cz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MzNy00NDwvcGFnZXM+PHZvbHVtZT44Mzwvdm9sdW1lPjxudW1i
ZXI+NjwvbnVtYmVyPjxrZXl3b3Jkcz48a2V5d29yZD5EaWV0YXJ5IFN1cHBsZW1lbnRzPC9rZXl3
b3JkPjxrZXl3b3JkPkZhdHR5IEFjaWRzLCBPbWVnYS0zL2FkbWluaXN0cmF0aW9uICZhbXA7IGRv
c2FnZS8qcGhhcm1hY29sb2d5PC9rZXl3b3JkPjxrZXl3b3JkPkZlbWFsZTwva2V5d29yZD48a2V5
d29yZD5GZXRhbCBEZXZlbG9wbWVudC8qZHJ1ZyBlZmZlY3RzPC9rZXl3b3JkPjxrZXl3b3JkPkh1
bWFuczwva2V5d29yZD48a2V5d29yZD5JbmZhbnQsIE5ld2Jvcm48L2tleXdvcmQ+PGtleXdvcmQ+
UHJlZ25hbmN5PC9rZXl3b3JkPjxrZXl3b3JkPipQcmVnbmFuY3kgT3V0Y29tZTwva2V5d29yZD48
a2V5d29yZD5SYW5kb21pemVkIENvbnRyb2xsZWQgVHJpYWxzIGFzIFRvcGljPC9rZXl3b3JkPjwv
a2V5d29yZHM+PGRhdGVzPjx5ZWFyPjIwMDY8L3llYXI+PHB1Yi1kYXRlcz48ZGF0ZT5KdW48L2Rh
dGU+PC9wdWItZGF0ZXM+PC9kYXRlcz48aXNibj4wMDAyLTkxNjUgKFByaW50KSYjeEQ7MDAwMi05
MTY1IChMaW5raW5nKTwvaXNibj48YWNjZXNzaW9uLW51bT4xNjc2Mjk0NTwvYWNjZXNzaW9uLW51
bT48dXJscz48cmVsYXRlZC11cmxzPjx1cmw+aHR0cDovL3d3dy5uY2JpLm5sbS5uaWguZ292L3B1
Ym1lZC8xNjc2Mjk0NTwvdXJsPjwvcmVsYXRlZC11cmxzPjwvdXJscz48L3JlY29yZD48L0NpdGU+
PENpdGU+PEF1dGhvcj5NYWtyaWRlczwvQXV0aG9yPjxZZWFyPjIwMDY8L1llYXI+PFJlY051bT4x
MDYxNTwvUmVjTnVtPjxyZWNvcmQ+PHJlYy1udW1iZXI+MTA2MTU8L3JlYy1udW1iZXI+PGZvcmVp
Z24ta2V5cz48a2V5IGFwcD0iRU4iIGRiLWlkPSJ2cHI1cGFkOWc1NXhlZ2Vmc3JvNWU1Mml0ZjV4
ZnBkNWFyenMiIHRpbWVzdGFtcD0iMTQ0NTUwODQ3NSI+MTA2MTU8L2tleT48a2V5IGFwcD0iRU5X
ZWIiIGRiLWlkPSIiPjA8L2tleT48L2ZvcmVpZ24ta2V5cz48cmVmLXR5cGUgbmFtZT0iSm91cm5h
bCBBcnRpY2xlIj4xNzwvcmVmLXR5cGU+PGNvbnRyaWJ1dG9ycz48YXV0aG9ycz48YXV0aG9yPk1h
a3JpZGVzLCBNLjwvYXV0aG9yPjxhdXRob3I+RHVsZXksIEwuPC9hdXRob3I+PGF1dGhvcj5PbHNl
biwgUy4gRi48L2F1dGhvcj48L2F1dGhvcnM+PC9jb250cmlidXRvcnM+PGF1dGgtYWRkcmVzcz5D
aGlsZCBIZWFsdGggUmVzZWFyY2ggSW5zdGl0dXRlLCBXb21lbiZhcG9zO3MgJmFtcDsgQ2hpbGRy
ZW4mYXBvcztzIEhvc3BpdGFsLCA3MiBLaW5nIFdpbGxpYW0gUm9hZCwgTm9ydGggQWRlbGFpZGUs
IFNBLCBBdXN0cmFsaWEgNTAwNi4gbWFyaWEubWFrcmlkZXNAY3l3aHMuc2EuZ292LmF1PC9hdXRo
LWFkZHJlc3M+PHRpdGxlcz48dGl0bGU+TWFyaW5lIG9pbCwgYW5kIG90aGVyIHByb3N0YWdsYW5k
aW4gcHJlY3Vyc29yLCBzdXBwbGVtZW50YXRpb24gZm9yIHByZWduYW5jeSB1bmNvbXBsaWNhdGVk
IGJ5IHByZS1lY2xhbXBzaWEgb3IgaW50cmF1dGVyaW5lIGdyb3d0aCByZXN0cmlj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M0
MDI8L3BhZ2VzPjxudW1iZXI+MzwvbnVtYmVyPjxrZXl3b3Jkcz48a2V5d29yZD5EaWV0YXJ5IFN1
cHBsZW1lbnRzPC9rZXl3b3JkPjxrZXl3b3JkPkZlbWFsZTwva2V5d29yZD48a2V5d29yZD5GZXRh
bCBEZWF0aC9wcmV2ZW50aW9uICZhbXA7IGNvbnRyb2w8L2tleXdvcmQ+PGtleXdvcmQ+RmV0YWwg
R3Jvd3RoIFJldGFyZGF0aW9uLypwcmV2ZW50aW9uICZhbXA7IGNvbnRyb2w8L2tleXdvcmQ+PGtl
eXdvcmQ+RmlzaCBPaWxzLyp0aGVyYXBldXRpYyB1c2U8L2tleXdvcmQ+PGtleXdvcmQ+R2VzdGF0
aW9uYWwgQWdlPC9rZXl3b3JkPjxrZXl3b3JkPkh1bWFuczwva2V5d29yZD48a2V5d29yZD5JbmZh
bnQsIExvdyBCaXJ0aCBXZWlnaHQ8L2tleXdvcmQ+PGtleXdvcmQ+SW5mYW50LCBOZXdib3JuPC9r
ZXl3b3JkPjxrZXl3b3JkPipJbmZhbnQsIFNtYWxsIGZvciBHZXN0YXRpb25hbCBBZ2U8L2tleXdv
cmQ+PGtleXdvcmQ+UHJlLUVjbGFtcHNpYS8qcHJldmVudGlvbiAmYW1wOyBjb250cm9sPC9rZXl3
b3JkPjxrZXl3b3JkPlByZWduYW5jeTwva2V5d29yZD48a2V5d29yZD5QcmVnbmFuY3ksIEhpZ2gt
Umlzazwva2V5d29yZD48a2V5d29yZD5QcmVtYXR1cmUgQmlydGgvKnByZXZlbnRpb24gJmFtcDsg
Y29udHJvbDwva2V5d29yZD48a2V5d29yZD5SYW5kb21pemVkIENvbnRyb2xsZWQgVHJpYWxzIGFz
IFRvcGljPC9rZXl3b3JkPjxrZXl3b3JkPlNlYWZvb2Q8L2tleXdvcmQ+PC9rZXl3b3Jkcz48ZGF0
ZXM+PHllYXI+MjAwNjwveWVhcj48L2RhdGVzPjxpc2JuPjE0NjktNDkzWCAoRWxlY3Ryb25pYykm
I3hEOzEzNjEtNjEzNyAoTGlua2luZyk8L2lzYm4+PGFjY2Vzc2lvbi1udW0+MTY4NTYwMDY8L2Fj
Y2Vzc2lvbi1udW0+PHVybHM+PHJlbGF0ZWQtdXJscz48dXJsPmh0dHA6Ly93d3cubmNiaS5ubG0u
bmloLmdvdi9wdWJtZWQvMTY4NTYwMDY8L3VybD48L3JlbGF0ZWQtdXJscz48L3VybHM+PGVsZWN0
cm9uaWMtcmVzb3VyY2UtbnVtPjEwLjEwMDIvMTQ2NTE4NTguQ0QwMDM0MDIucHViMjwvZWxlY3Ry
b25pYy1yZXNvdXJjZS1udW0+PC9yZWNvcmQ+PC9DaXRlPjxDaXRlPjxBdXRob3I+SG9ydmF0aDwv
QXV0aG9yPjxZZWFyPjIwMDc8L1llYXI+PFJlY051bT4xMDc0MzwvUmVjTnVtPjxyZWNvcmQ+PHJl
Yy1udW1iZXI+MTA3NDM8L3JlYy1udW1iZXI+PGZvcmVpZ24ta2V5cz48a2V5IGFwcD0iRU4iIGRi
LWlkPSJ2cHI1cGFkOWc1NXhlZ2Vmc3JvNWU1Mml0ZjV4ZnBkNWFyenMiIHRpbWVzdGFtcD0iMTQ1
NjgyNTk4MCI+MTA3NDM8L2tleT48L2ZvcmVpZ24ta2V5cz48cmVmLXR5cGUgbmFtZT0iSm91cm5h
bCBBcnRpY2xlIj4xNzwvcmVmLXR5cGU+PGNvbnRyaWJ1dG9ycz48YXV0aG9ycz48YXV0aG9yPkhv
cnZhdGgsIEEuPC9hdXRob3I+PGF1dGhvcj5Lb2xldHprbywgQi48L2F1dGhvcj48YXV0aG9yPlN6
YWpld3NrYSwgSC48L2F1dGhvcj48L2F1dGhvcnM+PC9jb250cmlidXRvcnM+PGF1dGgtYWRkcmVz
cz5UaGUgU2Vjb25kIERlcGFydG1lbnQgb2YgUGFlZGlhdHJpY3MgKElJIEthdGVkcmEgUGVkaWF0
cmlpKSwgVGhlIE1lZGljYWwgVW5pdmVyc2l0eSBvZiBXYXJzYXcsIDAxLTE4NCBXYXJzYXcsIER6
aWFsZG93c2thIDEsIFBvbGFuZC48L2F1dGgtYWRkcmVzcz48dGl0bGVzPjx0aXRsZT5FZmZlY3Qg
b2Ygc3VwcGxlbWVudGF0aW9uIG9mIHdvbWVuIGluIGhpZ2gtcmlzayBwcmVnbmFuY2llcyB3aXRo
IGxvbmctY2hhaW4gcG9seXVuc2F0dXJhdGVkIGZhdHR5IGFjaWRzIG9uIHByZWduYW5jeSBvdXRj
b21lcyBhbmQgZ3Jvd3RoIG1lYXN1cmVzIGF0IGJpcnRoOiBhIG1ldGEtYW5hbHlzaXMgb2YgcmFu
ZG9taXplZCBjb250cm9sbGVkIHRyaWFsczwvdGl0bGU+PHNlY29uZGFyeS10aXRsZT5CciBKIE51
dHI8L3NlY29uZGFyeS10aXRsZT48YWx0LXRpdGxlPlRoZSBCcml0aXNoIGpvdXJuYWwgb2YgbnV0
cml0aW9uPC9hbHQtdGl0bGU+PC90aXRsZXM+PHBlcmlvZGljYWw+PGZ1bGwtdGl0bGU+QnIgSiBO
dXRyPC9mdWxsLXRpdGxlPjwvcGVyaW9kaWNhbD48YWx0LXBlcmlvZGljYWw+PGZ1bGwtdGl0bGU+
VGhlIEJyaXRpc2ggam91cm5hbCBvZiBudXRyaXRpb248L2Z1bGwtdGl0bGU+PC9hbHQtcGVyaW9k
aWNhbD48cGFnZXM+MjUzLTk8L3BhZ2VzPjx2b2x1bWU+OTg8L3ZvbHVtZT48bnVtYmVyPjI8L251
bWJlcj48a2V5d29yZHM+PGtleXdvcmQ+QmlydGggV2VpZ2h0PC9rZXl3b3JkPjxrZXl3b3JkPipE
aWV0YXJ5IFN1cHBsZW1lbnRzPC9rZXl3b3JkPjxrZXl3b3JkPkZhdHR5IEFjaWRzLCBVbnNhdHVy
YXRlZC8qYWRtaW5pc3RyYXRpb24gJmFtcDsgZG9zYWdlPC9rZXl3b3JkPjxrZXl3b3JkPkZlbWFs
ZTwva2V5d29yZD48a2V5d29yZD5GZXRhbCBHcm93dGggUmV0YXJkYXRpb24vcHJldmVudGlvbiAm
YW1wOyBjb250cm9sPC9rZXl3b3JkPjxrZXl3b3JkPkh1bWFuczwva2V5d29yZD48a2V5d29yZD5J
bmZhbnQsIE5ld2Jvcm48L2tleXdvcmQ+PGtleXdvcmQ+SW5mYW50LCBQcmVtYXR1cmU8L2tleXdv
cmQ+PGtleXdvcmQ+UHJlZ25hbmN5PC9rZXl3b3JkPjxrZXl3b3JkPlByZWduYW5jeSBDb21wbGlj
YXRpb25zL3ByZXZlbnRpb24gJmFtcDsgY29udHJvbDwva2V5d29yZD48a2V5d29yZD4qUHJlZ25h
bmN5IE91dGNvbWU8L2tleXdvcmQ+PGtleXdvcmQ+KlByZWduYW5jeSwgSGlnaC1SaXNrPC9rZXl3
b3JkPjxrZXl3b3JkPlJhbmRvbWl6ZWQgQ29udHJvbGxlZCBUcmlhbHMgYXMgVG9waWM8L2tleXdv
cmQ+PGtleXdvcmQ+VGltZSBGYWN0b3JzPC9rZXl3b3JkPjwva2V5d29yZHM+PGRhdGVzPjx5ZWFy
PjIwMDc8L3llYXI+PHB1Yi1kYXRlcz48ZGF0ZT5BdWc8L2RhdGU+PC9wdWItZGF0ZXM+PC9kYXRl
cz48aXNibj4wMDA3LTExNDUgKFByaW50KSYjeEQ7MDAwNy0xMTQ1IChMaW5raW5nKTwvaXNibj48
YWNjZXNzaW9uLW51bT4xNzQxOTg4OTwvYWNjZXNzaW9uLW51bT48dXJscz48cmVsYXRlZC11cmxz
Pjx1cmw+aHR0cDovL3d3dy5uY2JpLm5sbS5uaWguZ292L3B1Ym1lZC8xNzQxOTg4OTwvdXJsPjwv
cmVsYXRlZC11cmxzPjwvdXJscz48ZWxlY3Ryb25pYy1yZXNvdXJjZS1udW0+MTAuMTAxNy9TMDAw
NzExNDUwNzcwOTA3ODwvZWxlY3Ryb25pYy1yZXNvdXJjZS1udW0+PC9yZWNvcmQ+PC9DaXRlPjwv
RW5kTm90ZT5=
</w:fldData>
        </w:fldChar>
      </w:r>
      <w:r w:rsidR="00692123" w:rsidRPr="003125D5">
        <w:rPr>
          <w:rFonts w:ascii="Times New Roman" w:hAnsi="Times New Roman"/>
          <w:color w:val="000000" w:themeColor="text1"/>
          <w:sz w:val="24"/>
          <w:szCs w:val="24"/>
          <w:lang w:val="en-US"/>
        </w:rPr>
        <w:instrText xml:space="preserve"> ADDIN EN.CITE </w:instrText>
      </w:r>
      <w:r w:rsidR="00692123" w:rsidRPr="003125D5">
        <w:rPr>
          <w:rFonts w:ascii="Times New Roman" w:hAnsi="Times New Roman"/>
          <w:color w:val="000000" w:themeColor="text1"/>
          <w:sz w:val="24"/>
          <w:szCs w:val="24"/>
          <w:lang w:val="en-US"/>
        </w:rPr>
        <w:fldChar w:fldCharType="begin">
          <w:fldData xml:space="preserve">PEVuZE5vdGU+PENpdGU+PEF1dGhvcj5TemFqZXdza2E8L0F1dGhvcj48WWVhcj4yMDA2PC9ZZWFy
PjxSZWNOdW0+MTAzMjM8L1JlY051bT48RGlzcGxheVRleHQ+KDE3LTE5KTwvRGlzcGxheVRleHQ+
PHJlY29yZD48cmVjLW51bWJlcj4xMDMyMzwvcmVjLW51bWJlcj48Zm9yZWlnbi1rZXlzPjxrZXkg
YXBwPSJFTiIgZGItaWQ9InZwcjVwYWQ5ZzU1eGVnZWZzcm81ZTUyaXRmNXhmcGQ1YXJ6cyIgdGlt
ZXN0YW1wPSIxNDI2NjY0NzAwIj4xMDMyMzwva2V5PjxrZXkgYXBwPSJFTldlYiIgZGItaWQ9IiI+
MDwva2V5PjwvZm9yZWlnbi1rZXlzPjxyZWYtdHlwZSBuYW1lPSJKb3VybmFsIEFydGljbGUiPjE3
PC9yZWYtdHlwZT48Y29udHJpYnV0b3JzPjxhdXRob3JzPjxhdXRob3I+U3phamV3c2thLCBILjwv
YXV0aG9yPjxhdXRob3I+SG9ydmF0aCwgQS48L2F1dGhvcj48YXV0aG9yPktvbGV0emtvLCBCLjwv
YXV0aG9yPjwvYXV0aG9ycz48L2NvbnRyaWJ1dG9ycz48YXV0aC1hZGRyZXNzPkRlcGFydG1lbnQg
b2YgUGFlZGlhdHJpYyBHYXN0cm9lbnRlcm9sb2d5IGFuZCBOdXRyaXRpb24sIFRoZSBNZWRpY2Fs
IFVuaXZlcnNpdHkgb2YgV2Fyc2F3LCBXYXJzYXcsIFBvbGFuZC4gaGFuaWFAaXBnYXRlLnBsPC9h
dXRoLWFkZHJlc3M+PHRpdGxlcz48dGl0bGU+RWZmZWN0IG9mIG4tMyBsb25nLWNoYWluIHBvbHl1
bnNhdHVyYXRlZCBmYXR0eSBhY2lkIHN1cHBsZW1lbnRhdGlvbiBvZiB3b21lbiB3aXRoIGxvdy1y
aXNrIHByZWduYW5jaWVzIG9uIHByZWduYW5jeSBvdXRjb21lcyBhbmQgZ3Jvd3RoIG1lYXN1cmVz
IGF0IGJpcnRoOiBhIG1ldGEtYW5hbHlzaXMgb2YgcmFuZG9taXplZCBjb250cm9sbGVkIHRyaWFs
czwvdGl0bGU+PHNlY29uZGFyeS10aXRsZT5BbSBKIENsaW4gTnV0cjwvc2Vjb25kYXJ5LXRpdGxl
PjxhbHQtdGl0bGU+VGhlIEFtZXJpY2FuIGpvdXJuYWwgb2YgY2xpbmljYWwgbnV0cml0aW9uPC9h
bHQtdGl0bGU+PC90aXRsZXM+PHBlcmlvZGljYWw+PGZ1bGwtdGl0bGU+QW0gSiBDbGluIE51dHI8
L2Z1bGwtdGl0bGU+PC9wZXJpb2RpY2FsPjxhbHQtcGVyaW9kaWNhbD48ZnVsbC10aXRsZT5UaGUg
QW1lcmljYW4gSm91cm5hbCBvZiBDbGluaWNhbCBOdXRyaXRpb248L2Z1bGwtdGl0bGU+PC9hbHQt
cGVyaW9kaWNhbD48cGFnZXM+MTMzNy00NDwvcGFnZXM+PHZvbHVtZT44Mzwvdm9sdW1lPjxudW1i
ZXI+NjwvbnVtYmVyPjxrZXl3b3Jkcz48a2V5d29yZD5EaWV0YXJ5IFN1cHBsZW1lbnRzPC9rZXl3
b3JkPjxrZXl3b3JkPkZhdHR5IEFjaWRzLCBPbWVnYS0zL2FkbWluaXN0cmF0aW9uICZhbXA7IGRv
c2FnZS8qcGhhcm1hY29sb2d5PC9rZXl3b3JkPjxrZXl3b3JkPkZlbWFsZTwva2V5d29yZD48a2V5
d29yZD5GZXRhbCBEZXZlbG9wbWVudC8qZHJ1ZyBlZmZlY3RzPC9rZXl3b3JkPjxrZXl3b3JkPkh1
bWFuczwva2V5d29yZD48a2V5d29yZD5JbmZhbnQsIE5ld2Jvcm48L2tleXdvcmQ+PGtleXdvcmQ+
UHJlZ25hbmN5PC9rZXl3b3JkPjxrZXl3b3JkPipQcmVnbmFuY3kgT3V0Y29tZTwva2V5d29yZD48
a2V5d29yZD5SYW5kb21pemVkIENvbnRyb2xsZWQgVHJpYWxzIGFzIFRvcGljPC9rZXl3b3JkPjwv
a2V5d29yZHM+PGRhdGVzPjx5ZWFyPjIwMDY8L3llYXI+PHB1Yi1kYXRlcz48ZGF0ZT5KdW48L2Rh
dGU+PC9wdWItZGF0ZXM+PC9kYXRlcz48aXNibj4wMDAyLTkxNjUgKFByaW50KSYjeEQ7MDAwMi05
MTY1IChMaW5raW5nKTwvaXNibj48YWNjZXNzaW9uLW51bT4xNjc2Mjk0NTwvYWNjZXNzaW9uLW51
bT48dXJscz48cmVsYXRlZC11cmxzPjx1cmw+aHR0cDovL3d3dy5uY2JpLm5sbS5uaWguZ292L3B1
Ym1lZC8xNjc2Mjk0NTwvdXJsPjwvcmVsYXRlZC11cmxzPjwvdXJscz48L3JlY29yZD48L0NpdGU+
PENpdGU+PEF1dGhvcj5NYWtyaWRlczwvQXV0aG9yPjxZZWFyPjIwMDY8L1llYXI+PFJlY051bT4x
MDYxNTwvUmVjTnVtPjxyZWNvcmQ+PHJlYy1udW1iZXI+MTA2MTU8L3JlYy1udW1iZXI+PGZvcmVp
Z24ta2V5cz48a2V5IGFwcD0iRU4iIGRiLWlkPSJ2cHI1cGFkOWc1NXhlZ2Vmc3JvNWU1Mml0ZjV4
ZnBkNWFyenMiIHRpbWVzdGFtcD0iMTQ0NTUwODQ3NSI+MTA2MTU8L2tleT48a2V5IGFwcD0iRU5X
ZWIiIGRiLWlkPSIiPjA8L2tleT48L2ZvcmVpZ24ta2V5cz48cmVmLXR5cGUgbmFtZT0iSm91cm5h
bCBBcnRpY2xlIj4xNzwvcmVmLXR5cGU+PGNvbnRyaWJ1dG9ycz48YXV0aG9ycz48YXV0aG9yPk1h
a3JpZGVzLCBNLjwvYXV0aG9yPjxhdXRob3I+RHVsZXksIEwuPC9hdXRob3I+PGF1dGhvcj5PbHNl
biwgUy4gRi48L2F1dGhvcj48L2F1dGhvcnM+PC9jb250cmlidXRvcnM+PGF1dGgtYWRkcmVzcz5D
aGlsZCBIZWFsdGggUmVzZWFyY2ggSW5zdGl0dXRlLCBXb21lbiZhcG9zO3MgJmFtcDsgQ2hpbGRy
ZW4mYXBvcztzIEhvc3BpdGFsLCA3MiBLaW5nIFdpbGxpYW0gUm9hZCwgTm9ydGggQWRlbGFpZGUs
IFNBLCBBdXN0cmFsaWEgNTAwNi4gbWFyaWEubWFrcmlkZXNAY3l3aHMuc2EuZ292LmF1PC9hdXRo
LWFkZHJlc3M+PHRpdGxlcz48dGl0bGU+TWFyaW5lIG9pbCwgYW5kIG90aGVyIHByb3N0YWdsYW5k
aW4gcHJlY3Vyc29yLCBzdXBwbGVtZW50YXRpb24gZm9yIHByZWduYW5jeSB1bmNvbXBsaWNhdGVk
IGJ5IHByZS1lY2xhbXBzaWEgb3IgaW50cmF1dGVyaW5lIGdyb3d0aCByZXN0cmlj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M0
MDI8L3BhZ2VzPjxudW1iZXI+MzwvbnVtYmVyPjxrZXl3b3Jkcz48a2V5d29yZD5EaWV0YXJ5IFN1
cHBsZW1lbnRzPC9rZXl3b3JkPjxrZXl3b3JkPkZlbWFsZTwva2V5d29yZD48a2V5d29yZD5GZXRh
bCBEZWF0aC9wcmV2ZW50aW9uICZhbXA7IGNvbnRyb2w8L2tleXdvcmQ+PGtleXdvcmQ+RmV0YWwg
R3Jvd3RoIFJldGFyZGF0aW9uLypwcmV2ZW50aW9uICZhbXA7IGNvbnRyb2w8L2tleXdvcmQ+PGtl
eXdvcmQ+RmlzaCBPaWxzLyp0aGVyYXBldXRpYyB1c2U8L2tleXdvcmQ+PGtleXdvcmQ+R2VzdGF0
aW9uYWwgQWdlPC9rZXl3b3JkPjxrZXl3b3JkPkh1bWFuczwva2V5d29yZD48a2V5d29yZD5JbmZh
bnQsIExvdyBCaXJ0aCBXZWlnaHQ8L2tleXdvcmQ+PGtleXdvcmQ+SW5mYW50LCBOZXdib3JuPC9r
ZXl3b3JkPjxrZXl3b3JkPipJbmZhbnQsIFNtYWxsIGZvciBHZXN0YXRpb25hbCBBZ2U8L2tleXdv
cmQ+PGtleXdvcmQ+UHJlLUVjbGFtcHNpYS8qcHJldmVudGlvbiAmYW1wOyBjb250cm9sPC9rZXl3
b3JkPjxrZXl3b3JkPlByZWduYW5jeTwva2V5d29yZD48a2V5d29yZD5QcmVnbmFuY3ksIEhpZ2gt
Umlzazwva2V5d29yZD48a2V5d29yZD5QcmVtYXR1cmUgQmlydGgvKnByZXZlbnRpb24gJmFtcDsg
Y29udHJvbDwva2V5d29yZD48a2V5d29yZD5SYW5kb21pemVkIENvbnRyb2xsZWQgVHJpYWxzIGFz
IFRvcGljPC9rZXl3b3JkPjxrZXl3b3JkPlNlYWZvb2Q8L2tleXdvcmQ+PC9rZXl3b3Jkcz48ZGF0
ZXM+PHllYXI+MjAwNjwveWVhcj48L2RhdGVzPjxpc2JuPjE0NjktNDkzWCAoRWxlY3Ryb25pYykm
I3hEOzEzNjEtNjEzNyAoTGlua2luZyk8L2lzYm4+PGFjY2Vzc2lvbi1udW0+MTY4NTYwMDY8L2Fj
Y2Vzc2lvbi1udW0+PHVybHM+PHJlbGF0ZWQtdXJscz48dXJsPmh0dHA6Ly93d3cubmNiaS5ubG0u
bmloLmdvdi9wdWJtZWQvMTY4NTYwMDY8L3VybD48L3JlbGF0ZWQtdXJscz48L3VybHM+PGVsZWN0
cm9uaWMtcmVzb3VyY2UtbnVtPjEwLjEwMDIvMTQ2NTE4NTguQ0QwMDM0MDIucHViMjwvZWxlY3Ry
b25pYy1yZXNvdXJjZS1udW0+PC9yZWNvcmQ+PC9DaXRlPjxDaXRlPjxBdXRob3I+SG9ydmF0aDwv
QXV0aG9yPjxZZWFyPjIwMDc8L1llYXI+PFJlY051bT4xMDc0MzwvUmVjTnVtPjxyZWNvcmQ+PHJl
Yy1udW1iZXI+MTA3NDM8L3JlYy1udW1iZXI+PGZvcmVpZ24ta2V5cz48a2V5IGFwcD0iRU4iIGRi
LWlkPSJ2cHI1cGFkOWc1NXhlZ2Vmc3JvNWU1Mml0ZjV4ZnBkNWFyenMiIHRpbWVzdGFtcD0iMTQ1
NjgyNTk4MCI+MTA3NDM8L2tleT48L2ZvcmVpZ24ta2V5cz48cmVmLXR5cGUgbmFtZT0iSm91cm5h
bCBBcnRpY2xlIj4xNzwvcmVmLXR5cGU+PGNvbnRyaWJ1dG9ycz48YXV0aG9ycz48YXV0aG9yPkhv
cnZhdGgsIEEuPC9hdXRob3I+PGF1dGhvcj5Lb2xldHprbywgQi48L2F1dGhvcj48YXV0aG9yPlN6
YWpld3NrYSwgSC48L2F1dGhvcj48L2F1dGhvcnM+PC9jb250cmlidXRvcnM+PGF1dGgtYWRkcmVz
cz5UaGUgU2Vjb25kIERlcGFydG1lbnQgb2YgUGFlZGlhdHJpY3MgKElJIEthdGVkcmEgUGVkaWF0
cmlpKSwgVGhlIE1lZGljYWwgVW5pdmVyc2l0eSBvZiBXYXJzYXcsIDAxLTE4NCBXYXJzYXcsIER6
aWFsZG93c2thIDEsIFBvbGFuZC48L2F1dGgtYWRkcmVzcz48dGl0bGVzPjx0aXRsZT5FZmZlY3Qg
b2Ygc3VwcGxlbWVudGF0aW9uIG9mIHdvbWVuIGluIGhpZ2gtcmlzayBwcmVnbmFuY2llcyB3aXRo
IGxvbmctY2hhaW4gcG9seXVuc2F0dXJhdGVkIGZhdHR5IGFjaWRzIG9uIHByZWduYW5jeSBvdXRj
b21lcyBhbmQgZ3Jvd3RoIG1lYXN1cmVzIGF0IGJpcnRoOiBhIG1ldGEtYW5hbHlzaXMgb2YgcmFu
ZG9taXplZCBjb250cm9sbGVkIHRyaWFsczwvdGl0bGU+PHNlY29uZGFyeS10aXRsZT5CciBKIE51
dHI8L3NlY29uZGFyeS10aXRsZT48YWx0LXRpdGxlPlRoZSBCcml0aXNoIGpvdXJuYWwgb2YgbnV0
cml0aW9uPC9hbHQtdGl0bGU+PC90aXRsZXM+PHBlcmlvZGljYWw+PGZ1bGwtdGl0bGU+QnIgSiBO
dXRyPC9mdWxsLXRpdGxlPjwvcGVyaW9kaWNhbD48YWx0LXBlcmlvZGljYWw+PGZ1bGwtdGl0bGU+
VGhlIEJyaXRpc2ggam91cm5hbCBvZiBudXRyaXRpb248L2Z1bGwtdGl0bGU+PC9hbHQtcGVyaW9k
aWNhbD48cGFnZXM+MjUzLTk8L3BhZ2VzPjx2b2x1bWU+OTg8L3ZvbHVtZT48bnVtYmVyPjI8L251
bWJlcj48a2V5d29yZHM+PGtleXdvcmQ+QmlydGggV2VpZ2h0PC9rZXl3b3JkPjxrZXl3b3JkPipE
aWV0YXJ5IFN1cHBsZW1lbnRzPC9rZXl3b3JkPjxrZXl3b3JkPkZhdHR5IEFjaWRzLCBVbnNhdHVy
YXRlZC8qYWRtaW5pc3RyYXRpb24gJmFtcDsgZG9zYWdlPC9rZXl3b3JkPjxrZXl3b3JkPkZlbWFs
ZTwva2V5d29yZD48a2V5d29yZD5GZXRhbCBHcm93dGggUmV0YXJkYXRpb24vcHJldmVudGlvbiAm
YW1wOyBjb250cm9sPC9rZXl3b3JkPjxrZXl3b3JkPkh1bWFuczwva2V5d29yZD48a2V5d29yZD5J
bmZhbnQsIE5ld2Jvcm48L2tleXdvcmQ+PGtleXdvcmQ+SW5mYW50LCBQcmVtYXR1cmU8L2tleXdv
cmQ+PGtleXdvcmQ+UHJlZ25hbmN5PC9rZXl3b3JkPjxrZXl3b3JkPlByZWduYW5jeSBDb21wbGlj
YXRpb25zL3ByZXZlbnRpb24gJmFtcDsgY29udHJvbDwva2V5d29yZD48a2V5d29yZD4qUHJlZ25h
bmN5IE91dGNvbWU8L2tleXdvcmQ+PGtleXdvcmQ+KlByZWduYW5jeSwgSGlnaC1SaXNrPC9rZXl3
b3JkPjxrZXl3b3JkPlJhbmRvbWl6ZWQgQ29udHJvbGxlZCBUcmlhbHMgYXMgVG9waWM8L2tleXdv
cmQ+PGtleXdvcmQ+VGltZSBGYWN0b3JzPC9rZXl3b3JkPjwva2V5d29yZHM+PGRhdGVzPjx5ZWFy
PjIwMDc8L3llYXI+PHB1Yi1kYXRlcz48ZGF0ZT5BdWc8L2RhdGU+PC9wdWItZGF0ZXM+PC9kYXRl
cz48aXNibj4wMDA3LTExNDUgKFByaW50KSYjeEQ7MDAwNy0xMTQ1IChMaW5raW5nKTwvaXNibj48
YWNjZXNzaW9uLW51bT4xNzQxOTg4OTwvYWNjZXNzaW9uLW51bT48dXJscz48cmVsYXRlZC11cmxz
Pjx1cmw+aHR0cDovL3d3dy5uY2JpLm5sbS5uaWguZ292L3B1Ym1lZC8xNzQxOTg4OTwvdXJsPjwv
cmVsYXRlZC11cmxzPjwvdXJscz48ZWxlY3Ryb25pYy1yZXNvdXJjZS1udW0+MTAuMTAxNy9TMDAw
NzExNDUwNzcwOTA3ODwvZWxlY3Ryb25pYy1yZXNvdXJjZS1udW0+PC9yZWNvcmQ+PC9DaXRlPjwv
RW5kTm90ZT5=
</w:fldData>
        </w:fldChar>
      </w:r>
      <w:r w:rsidR="00692123" w:rsidRPr="003125D5">
        <w:rPr>
          <w:rFonts w:ascii="Times New Roman" w:hAnsi="Times New Roman"/>
          <w:color w:val="000000" w:themeColor="text1"/>
          <w:sz w:val="24"/>
          <w:szCs w:val="24"/>
          <w:lang w:val="en-US"/>
        </w:rPr>
        <w:instrText xml:space="preserve"> ADDIN EN.CITE.DATA </w:instrText>
      </w:r>
      <w:r w:rsidR="00692123" w:rsidRPr="003125D5">
        <w:rPr>
          <w:rFonts w:ascii="Times New Roman" w:hAnsi="Times New Roman"/>
          <w:color w:val="000000" w:themeColor="text1"/>
          <w:sz w:val="24"/>
          <w:szCs w:val="24"/>
          <w:lang w:val="en-US"/>
        </w:rPr>
      </w:r>
      <w:r w:rsidR="00692123"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r>
      <w:r w:rsidR="00661D4E" w:rsidRPr="003125D5">
        <w:rPr>
          <w:rFonts w:ascii="Times New Roman" w:hAnsi="Times New Roman"/>
          <w:color w:val="000000" w:themeColor="text1"/>
          <w:sz w:val="24"/>
          <w:szCs w:val="24"/>
          <w:lang w:val="en-US"/>
        </w:rPr>
        <w:fldChar w:fldCharType="separate"/>
      </w:r>
      <w:r w:rsidR="00692123" w:rsidRPr="003125D5">
        <w:rPr>
          <w:rFonts w:ascii="Times New Roman" w:hAnsi="Times New Roman"/>
          <w:noProof/>
          <w:color w:val="000000" w:themeColor="text1"/>
          <w:sz w:val="24"/>
          <w:szCs w:val="24"/>
          <w:lang w:val="en-US"/>
        </w:rPr>
        <w:t>(17-19)</w:t>
      </w:r>
      <w:r w:rsidR="00661D4E"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F02A8" w:rsidRPr="003125D5">
        <w:rPr>
          <w:rFonts w:ascii="Times New Roman" w:hAnsi="Times New Roman"/>
          <w:color w:val="000000" w:themeColor="text1"/>
          <w:sz w:val="24"/>
          <w:szCs w:val="24"/>
          <w:lang w:val="en-US"/>
        </w:rPr>
        <w:t xml:space="preserve"> Our findings also suggest that most of the effect observed on birth size is mediated by </w:t>
      </w:r>
      <w:r w:rsidR="004F3F00" w:rsidRPr="003125D5">
        <w:rPr>
          <w:rFonts w:ascii="Times New Roman" w:hAnsi="Times New Roman"/>
          <w:color w:val="000000" w:themeColor="text1"/>
          <w:sz w:val="24"/>
          <w:szCs w:val="24"/>
          <w:lang w:val="en-US"/>
        </w:rPr>
        <w:t>gestation</w:t>
      </w:r>
      <w:r w:rsidR="00DF02A8" w:rsidRPr="003125D5">
        <w:rPr>
          <w:rFonts w:ascii="Times New Roman" w:hAnsi="Times New Roman"/>
          <w:color w:val="000000" w:themeColor="text1"/>
          <w:sz w:val="24"/>
          <w:szCs w:val="24"/>
          <w:lang w:val="en-US"/>
        </w:rPr>
        <w:t xml:space="preserve"> duration. </w:t>
      </w:r>
      <w:r w:rsidR="00795512" w:rsidRPr="003125D5">
        <w:rPr>
          <w:rFonts w:ascii="Times New Roman" w:hAnsi="Times New Roman"/>
          <w:color w:val="000000" w:themeColor="text1"/>
          <w:sz w:val="24"/>
          <w:szCs w:val="24"/>
          <w:lang w:val="en-US"/>
        </w:rPr>
        <w:t xml:space="preserve">However, our study falls short in demonstrating a causal role of DHA on gestation duration because </w:t>
      </w:r>
      <w:r w:rsidR="00795512" w:rsidRPr="003125D5">
        <w:rPr>
          <w:rFonts w:ascii="Times New Roman" w:hAnsi="Times New Roman"/>
          <w:i/>
          <w:color w:val="000000" w:themeColor="text1"/>
          <w:sz w:val="24"/>
          <w:szCs w:val="24"/>
          <w:lang w:val="en-US"/>
        </w:rPr>
        <w:t>FADS1</w:t>
      </w:r>
      <w:r w:rsidR="00795512" w:rsidRPr="003125D5">
        <w:rPr>
          <w:rFonts w:ascii="Times New Roman" w:hAnsi="Times New Roman"/>
          <w:color w:val="000000" w:themeColor="text1"/>
          <w:sz w:val="24"/>
          <w:szCs w:val="24"/>
          <w:lang w:val="en-US"/>
        </w:rPr>
        <w:t xml:space="preserve"> variants were not associated with plasma DHA levels in our cohort, which is in line with </w:t>
      </w:r>
      <w:r w:rsidR="000E6521" w:rsidRPr="003125D5">
        <w:rPr>
          <w:rFonts w:ascii="Times New Roman" w:hAnsi="Times New Roman"/>
          <w:color w:val="000000" w:themeColor="text1"/>
          <w:sz w:val="24"/>
          <w:szCs w:val="24"/>
          <w:lang w:val="en-US"/>
        </w:rPr>
        <w:t xml:space="preserve">recently </w:t>
      </w:r>
      <w:r w:rsidR="00795512" w:rsidRPr="003125D5">
        <w:rPr>
          <w:rFonts w:ascii="Times New Roman" w:hAnsi="Times New Roman"/>
          <w:color w:val="000000" w:themeColor="text1"/>
          <w:sz w:val="24"/>
          <w:szCs w:val="24"/>
          <w:lang w:val="en-US"/>
        </w:rPr>
        <w:t xml:space="preserve">published genome-wide association studies in Chinese populations </w:t>
      </w:r>
      <w:r w:rsidR="00795512" w:rsidRPr="003125D5">
        <w:rPr>
          <w:rFonts w:ascii="Times New Roman" w:hAnsi="Times New Roman"/>
          <w:color w:val="000000" w:themeColor="text1"/>
          <w:sz w:val="24"/>
          <w:szCs w:val="24"/>
          <w:lang w:val="en-US"/>
        </w:rPr>
        <w:fldChar w:fldCharType="begin">
          <w:fldData xml:space="preserve">PEVuZE5vdGU+PENpdGU+PEF1dGhvcj5Eb3Jham9vPC9BdXRob3I+PFllYXI+MjAxNTwvWWVhcj48
UmVjTnVtPjEwODc3PC9SZWNOdW0+PERpc3BsYXlUZXh0PigyOSwgMzApPC9EaXNwbGF5VGV4dD48
cmVjb3JkPjxyZWMtbnVtYmVyPjEwODc3PC9yZWMtbnVtYmVyPjxmb3JlaWduLWtleXM+PGtleSBh
cHA9IkVOIiBkYi1pZD0idnByNXBhZDlnNTV4ZWdlZnNybzVlNTJpdGY1eGZwZDVhcnpzIiB0aW1l
c3RhbXA9IjE0NjI3ODA2NDYiPjEwODc3PC9rZXk+PGtleSBhcHA9IkVOV2ViIiBkYi1pZD0iIj4w
PC9rZXk+PC9mb3JlaWduLWtleXM+PHJlZi10eXBlIG5hbWU9IkpvdXJuYWwgQXJ0aWNsZSI+MTc8
L3JlZi10eXBlPjxjb250cmlidXRvcnM+PGF1dGhvcnM+PGF1dGhvcj5Eb3Jham9vLCBSLjwvYXV0
aG9yPjxhdXRob3I+U3VuLCBZLjwvYXV0aG9yPjxhdXRob3I+SGFuLCBZLjwvYXV0aG9yPjxhdXRo
b3I+S2UsIFQuPC9hdXRob3I+PGF1dGhvcj5CdXJnZXIsIEEuPC9hdXRob3I+PGF1dGhvcj5DaGFu
ZywgWC48L2F1dGhvcj48YXV0aG9yPkxvdywgSC4gUS48L2F1dGhvcj48YXV0aG9yPkd1YW4sIFcu
PC9hdXRob3I+PGF1dGhvcj5MZW1haXRyZSwgUi4gTi48L2F1dGhvcj48YXV0aG9yPktob3IsIEMu
IEMuPC9hdXRob3I+PGF1dGhvcj5ZdWFuLCBKLiBNLjwvYXV0aG9yPjxhdXRob3I+S29oLCBXLiBQ
LjwvYXV0aG9yPjxhdXRob3I+T25nLCBDLiBOLjwvYXV0aG9yPjxhdXRob3I+VGFpLCBFLiBTLjwv
YXV0aG9yPjxhdXRob3I+TGl1LCBKLjwvYXV0aG9yPjxhdXRob3I+dmFuIERhbSwgUi4gTS48L2F1
dGhvcj48YXV0aG9yPkhlbmcsIEMuIEsuPC9hdXRob3I+PGF1dGhvcj5GcmllZGxhbmRlciwgWS48
L2F1dGhvcj48L2F1dGhvcnM+PC9jb250cmlidXRvcnM+PGF1dGgtYWRkcmVzcz5HZW5vbWUgSW5z
dGl0dXRlIG9mIFNpbmdhcG9yZSwgQWdlbmN5IGZvciBTY2llbmNlIFRlY2hub2xvZ3kgYW5kIFJl
c2VhcmNoLCBTaW5nYXBvcmUsIFNpbmdhcG9yZS4mI3hEO1NhdyBTd2VlIEhvY2sgU2Nob29sIG9m
IFB1YmxpYyBIZWFsdGgsIE5hdGlvbmFsIFVuaXZlcnNpdHkgSGVhbHRoIFN5c3RlbSwgTmF0aW9u
YWwgVW5pdmVyc2l0eSBvZiBTaW5nYXBvcmUsIFNpbmdhcG9yZSwgU2luZ2Fwb3JlLiYjeEQ7RGVw
YXJ0bWVudCBvZiBQYWVkaWF0cmljcywgWW9uZyBMb28gTGluIFNjaG9vbCBvZiBNZWRpY2luZSwg
TmF0aW9uYWwgVW5pdmVyc2l0eSBvZiBTaW5nYXBvcmUsIE5VSFMgVG93ZXIgQmxvY2ssIExldmVs
IDEyLCAxRSBLZW50IFJpZGdlIFJvYWQsIFNpbmdhcG9yZSwgMTE5MjI4LCBTaW5nYXBvcmUuJiN4
RDtLaG9vIFRlY2sgUHVhdC1OYXRpb25hbCBVbml2ZXJzaXR5IENoaWxkcmVuJmFwb3M7cyBNZWRp
Y2FsIEluc3RpdHV0ZSwgTmF0aW9uYWwgVW5pdmVyc2l0eSBIZWFsdGggU3lzdGVtLCBTaW5nYXBv
cmUsIFNpbmdhcG9yZS4mI3hEO1VuaXQgb2YgRXBpZGVtaW9sb2d5LCBIZWJyZXcgVW5pdmVyc2l0
eS1IYWRhc3NhaCBCcmF1biBTY2hvb2wgb2YgUHVibGljIEhlYWx0aCwgUE9CIDEyMjcyLCA5MTEy
MCwgSmVydXNhbGVtLCBJc3JhZWwuJiN4RDtEaXZpc2lvbiBvZiBCaW9zdGF0aXN0aWNzLCBTY2hv
b2wgb2YgUHVibGljIEhlYWx0aCwgVW5pdmVyc2l0eSBvZiBNaW5uZXNvdGEsIE1pbm5lYXBvbGlz
LCBNTiwgVVNBLiYjeEQ7Q2FyZGlvdmFzY3VsYXIgSGVhbHRoIFJlc2VhcmNoIFVuaXQsIERlcGFy
dG1lbnQgb2YgTWVkaWNpbmUsIFVuaXZlcnNpdHkgb2YgV2FzaGluZ3RvbiwgU2VhdHRsZSwgV0Es
IFVTQS4mI3hEO0RlcGFydG1lbnQgb2YgRXBpZGVtaW9sb2d5LCBHcmFkdWF0ZSBTY2hvb2wgb2Yg
UHVibGljIEhlYWx0aCwgVW5pdmVyc2l0eSBvZiBQaXR0c2J1cmdoLCBQaXR0c2J1cmdoLCBQQSwg
VVNBLiYjeEQ7RGl2aXNpb24gb2YgQ2FuY2VyIENvbnRyb2wgYW5kIFBvcHVsYXRpb24gU2NpZW5j
ZXMsIFVuaXZlcnNpdHkgb2YgUGl0dHNidXJnaCBDYW5jZXIgSW5zdGl0dXRlLCBQaXR0c2J1cmdo
LCBQQSwgVVNBLiYjeEQ7RHVrZS1OVVMgR3JhZHVhdGUgTWVkaWNhbCBTY2hvb2wgU2luZ2Fwb3Jl
LCBTaW5nYXBvcmUsIFNpbmdhcG9yZS4mI3hEO0RlcGFydG1lbnQgb2YgTWVkaWNpbmUsIFlvbmcg
TG9vIExpbiBTY2hvb2wgb2YgTWVkaWNpbmUsIE5hdGlvbmFsIFVuaXZlcnNpdHkgb2YgU2luZ2Fw
b3JlLCBTaW5nYXBvcmUsIFNpbmdhcG9yZS4mI3hEO0RlcGFydG1lbnQgb2YgUGFlZGlhdHJpY3Ms
IFlvbmcgTG9vIExpbiBTY2hvb2wgb2YgTWVkaWNpbmUsIE5hdGlvbmFsIFVuaXZlcnNpdHkgb2Yg
U2luZ2Fwb3JlLCBOVUhTIFRvd2VyIEJsb2NrLCBMZXZlbCAxMiwgMUUgS2VudCBSaWRnZSBSb2Fk
LCBTaW5nYXBvcmUsIDExOTIyOCwgU2luZ2Fwb3JlLiBwYWVoY2tAbnVzLmVkdS5zZy4mI3hEO0to
b28gVGVjayBQdWF0LU5hdGlvbmFsIFVuaXZlcnNpdHkgQ2hpbGRyZW4mYXBvcztzIE1lZGljYWwg
SW5zdGl0dXRlLCBOYXRpb25hbCBVbml2ZXJzaXR5IEhlYWx0aCBTeXN0ZW0sIFNpbmdhcG9yZSwg
U2luZ2Fwb3JlLiBwYWVoY2tAbnVzLmVkdS5zZy4mI3hEO1VuaXQgb2YgRXBpZGVtaW9sb2d5LCBI
ZWJyZXcgVW5pdmVyc2l0eS1IYWRhc3NhaCBCcmF1biBTY2hvb2wgb2YgUHVibGljIEhlYWx0aCwg
UE9CIDEyMjcyLCA5MTEyMCwgSmVydXNhbGVtLCBJc3JhZWwuIHllY2hpZWxmQGVrbWQuaHVqaS5h
Yy5pbC48L2F1dGgtYWRkcmVzcz48dGl0bGVzPjx0aXRsZT5BIGdlbm9tZS13aWRlIGFzc29jaWF0
aW9uIHN0dWR5IG9mIG4tMyBhbmQgbi02IHBsYXNtYSBmYXR0eSBhY2lkcyBpbiBhIFNpbmdhcG9y
ZWFuIENoaW5lc2UgcG9wdWxhdGlvbjwvdGl0bGU+PHNlY29uZGFyeS10aXRsZT5HZW5lcyBOdXRy
PC9zZWNvbmRhcnktdGl0bGU+PGFsdC10aXRsZT5HZW5lcyAmYW1wOyBudXRyaXRpb248L2FsdC10
aXRsZT48L3RpdGxlcz48cGVyaW9kaWNhbD48ZnVsbC10aXRsZT5HZW5lcyBOdXRyPC9mdWxsLXRp
dGxlPjwvcGVyaW9kaWNhbD48cGFnZXM+NTM8L3BhZ2VzPjx2b2x1bWU+MTA8L3ZvbHVtZT48bnVt
YmVyPjY8L251bWJlcj48ZGF0ZXM+PHllYXI+MjAxNTwveWVhcj48cHViLWRhdGVzPjxkYXRlPk5v
djwvZGF0ZT48L3B1Yi1kYXRlcz48L2RhdGVzPjxpc2JuPjE1NTUtODkzMiAoUHJpbnQpJiN4RDsx
NTU1LTg5MzIgKExpbmtpbmcpPC9pc2JuPjxhY2Nlc3Npb24tbnVtPjI2NTg0ODA1PC9hY2Nlc3Np
b24tbnVtPjx1cmxzPjxyZWxhdGVkLXVybHM+PHVybD5odHRwOi8vd3d3Lm5jYmkubmxtLm5paC5n
b3YvcHVibWVkLzI2NTg0ODA1PC91cmw+PC9yZWxhdGVkLXVybHM+PC91cmxzPjxjdXN0b20yPjQ2
NTMxMTg8L2N1c3RvbTI+PGVsZWN0cm9uaWMtcmVzb3VyY2UtbnVtPjEwLjEwMDcvczEyMjYzLTAx
NS0wNTAyLTI8L2VsZWN0cm9uaWMtcmVzb3VyY2UtbnVtPjwvcmVjb3JkPjwvQ2l0ZT48Q2l0ZT48
QXV0aG9yPkh1PC9BdXRob3I+PFllYXI+MjAxNjwvWWVhcj48UmVjTnVtPjExNDMyPC9SZWNOdW0+
PHJlY29yZD48cmVjLW51bWJlcj4xMTQzMjwvcmVjLW51bWJlcj48Zm9yZWlnbi1rZXlzPjxrZXkg
YXBwPSJFTiIgZGItaWQ9InZwcjVwYWQ5ZzU1eGVnZWZzcm81ZTUyaXRmNXhmcGQ1YXJ6cyIgdGlt
ZXN0YW1wPSIxNTE3OTQwNDkyIj4xMTQzMjwva2V5PjxrZXkgYXBwPSJFTldlYiIgZGItaWQ9IiI+
MDwva2V5PjwvZm9yZWlnbi1rZXlzPjxyZWYtdHlwZSBuYW1lPSJKb3VybmFsIEFydGljbGUiPjE3
PC9yZWYtdHlwZT48Y29udHJpYnV0b3JzPjxhdXRob3JzPjxhdXRob3I+SHUsIFkuPC9hdXRob3I+
PGF1dGhvcj5MaSwgSC48L2F1dGhvcj48YXV0aG9yPkx1LCBMLjwvYXV0aG9yPjxhdXRob3I+TWFu
aWNoYWlrdWwsIEEuPC9hdXRob3I+PGF1dGhvcj5aaHUsIEouPC9hdXRob3I+PGF1dGhvcj5DaGVu
LCBZLiBELjwvYXV0aG9yPjxhdXRob3I+U3VuLCBMLjwvYXV0aG9yPjxhdXRob3I+TGlhbmcsIFMu
PC9hdXRob3I+PGF1dGhvcj5TaXNjb3ZpY2ssIEQuIFMuPC9hdXRob3I+PGF1dGhvcj5TdGVmZmVu
LCBMLiBNLjwvYXV0aG9yPjxhdXRob3I+VHNhaSwgTS4gWS48L2F1dGhvcj48YXV0aG9yPlJpY2gs
IFMuIFMuPC9hdXRob3I+PGF1dGhvcj5MZW1haXRyZSwgUi4gTi48L2F1dGhvcj48YXV0aG9yPkxp
biwgWC48L2F1dGhvcj48L2F1dGhvcnM+PC9jb250cmlidXRvcnM+PGF1dGgtYWRkcmVzcz5LZXkg
TGFib3JhdG9yeSBvZiBOdXRyaXRpb24gYW5kIE1ldGFib2xpc20sIEluc3RpdHV0ZSBmb3IgTnV0
cml0aW9uYWwgU2NpZW5jZXMsIFNoYW5naGFpIEluc3RpdHV0ZXMgZm9yIEJpb2xvZ2ljYWwgU2Np
ZW5jZXMsIENoaW5lc2UgQWNhZGVteSBvZiBTY2llbmNlcywgVW5pdmVyc2l0eSBvZiB0aGUgQ2hp
bmVzZSBBY2FkZW15IG9mIFNjaWVuY2VzLCBTaGFuZ2hhaSwgUGVvcGxlJmFwb3M7cyBSZXB1Ymxp
YyBvZiBDaGluYS4mI3hEO0NlbnRlciBmb3IgUHVibGljIEhlYWx0aCBHZW5vbWljcyBhbmQgRGVw
YXJ0bWVudCBvZiBQdWJsaWMgSGVhbHRoIFNjaWVuY2VzLCBCaW9zdGF0aXN0aWNzIFNlY3Rpb24s
IFVuaXZlcnNpdHkgb2YgVmlyZ2luaWEsIENoYXJsb3R0ZXN2aWxsZSwgVkEsIFVTQS4mI3hEO0lu
c3RpdHV0ZSBmb3IgVHJhbnNsYXRpb25hbCBHZW5vbWljcyBhbmQgUG9wdWxhdGlvbiBTY2llbmNl
cywgTG9zIEFuZ2VsZXMgQmlvTWVkaWNhbCBSZXNlYXJjaCBJbnN0aXR1dGUgYXQgSGFyYm9yLVVD
TEEgTWVkaWNhbCBDZW50ZXIsIFRvcnJhbmNlLCBDQSwgVVNBLiYjeEQ7RGVwYXJ0bWVudCBvZiBM
YWJvcmF0b3J5IE1lZGljaW5lICZhbXA7IFBhdGhvbG9neSwgVW5pdmVyc2l0eSBvZiBNaW5uZXNv
dGEsIE1pbm5lYXBvbGlzLCBNTiwgVVNBLiYjeEQ7Q2FyZGlvdmFzY3VsYXIgSGVhbHRoIFJlc2Vh
cmNoIFVuaXQsIERlcGFydG1lbnQgb2YgTWVkaWNpbmUgYW5kIERlcGFydG1lbnQgb2YgRXBpZGVt
aW9sb2d5LCBTY2hvb2wgb2YgUHVibGljIEhlYWx0aCwgVW5pdmVyc2l0eSBvZiBXYXNoaW5ndG9u
LCBTZWF0dGxlLCBXQSwgVVNBLCBOZXcgWW9yayBBY2FkZW15IG9mIE1lZGljaW5lLCBOZXcgWW9y
aywgTlksIFVTQSBhbmQuJiN4RDtEaXZpc2lvbiBvZiBFcGlkZW1pb2xvZ3kgYW5kIENvbW11bml0
eSBIZWFsdGgsIFVuaXZlcnNpdHkgb2YgTWlubmVzb3RhIFNjaG9vbCBvZiBQdWJsaWMgSGVhbHRo
LCBNaW5uZWFwb2xpcywgTU4sIFVTQS4mI3hEO0NlbnRlciBmb3IgUHVibGljIEhlYWx0aCBHZW5v
bWljcyBhbmQuJiN4RDtDYXJkaW92YXNjdWxhciBIZWFsdGggUmVzZWFyY2ggVW5pdCwgRGVwYXJ0
bWVudCBvZiBNZWRpY2luZSBhbmQuJiN4RDtLZXkgTGFib3JhdG9yeSBvZiBOdXRyaXRpb24gYW5k
IE1ldGFib2xpc20sIEluc3RpdHV0ZSBmb3IgTnV0cml0aW9uYWwgU2NpZW5jZXMsIFNoYW5naGFp
IEluc3RpdHV0ZXMgZm9yIEJpb2xvZ2ljYWwgU2NpZW5jZXMsIENoaW5lc2UgQWNhZGVteSBvZiBT
Y2llbmNlcywgVW5pdmVyc2l0eSBvZiB0aGUgQ2hpbmVzZSBBY2FkZW15IG9mIFNjaWVuY2VzLCBT
aGFuZ2hhaSwgUGVvcGxlJmFwb3M7cyBSZXB1YmxpYyBvZiBDaGluYSwgeGxpbkBzaWJzLmFjLmNu
LjwvYXV0aC1hZGRyZXNzPjx0aXRsZXM+PHRpdGxlPkdlbm9tZS13aWRlIG1ldGEtYW5hbHlzZXMg
aWRlbnRpZnkgbm92ZWwgbG9jaSBhc3NvY2lhdGVkIHdpdGggbi0zIGFuZCBuLTYgcG9seXVuc2F0
dXJhdGVkIGZhdHR5IGFjaWQgbGV2ZWxzIGluIENoaW5lc2UgYW5kIEV1cm9wZWFuLWFuY2VzdHJ5
IHBvcHVsYXRpb25zPC90aXRsZT48c2Vjb25kYXJ5LXRpdGxlPkh1bSBNb2wgR2VuZXQ8L3NlY29u
ZGFyeS10aXRsZT48YWx0LXRpdGxlPkh1bWFuIG1vbGVjdWxhciBnZW5ldGljczwvYWx0LXRpdGxl
PjwvdGl0bGVzPjxwZXJpb2RpY2FsPjxmdWxsLXRpdGxlPkh1bSBNb2wgR2VuZXQ8L2Z1bGwtdGl0
bGU+PC9wZXJpb2RpY2FsPjxwYWdlcz4xMjE1LTI0PC9wYWdlcz48dm9sdW1lPjI1PC92b2x1bWU+
PG51bWJlcj42PC9udW1iZXI+PGtleXdvcmRzPjxrZXl3b3JkPkFzaWFuIENvbnRpbmVudGFsIEFu
Y2VzdHJ5IEdyb3VwL2dlbmV0aWNzPC9rZXl3b3JkPjxrZXl3b3JkPkJheWVzIFRoZW9yZW08L2tl
eXdvcmQ+PGtleXdvcmQ+RXVyb3BlYW4gQ29udGluZW50YWwgQW5jZXN0cnkgR3JvdXAvKmdlbmV0
aWNzPC9rZXl3b3JkPjxrZXl3b3JkPkZhdHR5IEFjaWRzLCBVbnNhdHVyYXRlZC9ibG9vZC8qZ2Vu
ZXRpY3M8L2tleXdvcmQ+PGtleXdvcmQ+RmVtYWxlPC9rZXl3b3JkPjxrZXl3b3JkPkdlbmV0aWMg
TG9jaTwva2V5d29yZD48a2V5d29yZD5HZW5vbWUtV2lkZSBBc3NvY2lhdGlvbiBTdHVkeTwva2V5
d29yZD48a2V5d29yZD5IdW1hbnM8L2tleXdvcmQ+PGtleXdvcmQ+TWFsZTwva2V5d29yZD48a2V5
d29yZD5Qb2x5bW9ycGhpc20sIFNpbmdsZSBOdWNsZW90aWRlPC9rZXl3b3JkPjxrZXl3b3JkPlJp
c2sgRmFjdG9yczwva2V5d29yZD48L2tleXdvcmRzPjxkYXRlcz48eWVhcj4yMDE2PC95ZWFyPjxw
dWItZGF0ZXM+PGRhdGU+TWFyIDE1PC9kYXRlPjwvcHViLWRhdGVzPjwvZGF0ZXM+PGlzYm4+MTQ2
MC0yMDgzIChFbGVjdHJvbmljKSYjeEQ7MDk2NC02OTA2IChMaW5raW5nKTwvaXNibj48YWNjZXNz
aW9uLW51bT4yNjc0NDMyNTwvYWNjZXNzaW9uLW51bT48dXJscz48cmVsYXRlZC11cmxzPjx1cmw+
aHR0cDovL3d3dy5uY2JpLm5sbS5uaWguZ292L3B1Ym1lZC8yNjc0NDMyNTwvdXJsPjwvcmVsYXRl
ZC11cmxzPjwvdXJscz48Y3VzdG9tMj40NzY0MTk3PC9jdXN0b20yPjxlbGVjdHJvbmljLXJlc291
cmNlLW51bT4xMC4xMDkzL2htZy9kZHcwMDI8L2VsZWN0cm9uaWMtcmVzb3VyY2UtbnVtPjwvcmVj
b3JkPjwvQ2l0ZT48L0VuZE5vdGU+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Eb3Jham9vPC9BdXRob3I+PFllYXI+MjAxNTwvWWVhcj48
UmVjTnVtPjEwODc3PC9SZWNOdW0+PERpc3BsYXlUZXh0PigyOSwgMzApPC9EaXNwbGF5VGV4dD48
cmVjb3JkPjxyZWMtbnVtYmVyPjEwODc3PC9yZWMtbnVtYmVyPjxmb3JlaWduLWtleXM+PGtleSBh
cHA9IkVOIiBkYi1pZD0idnByNXBhZDlnNTV4ZWdlZnNybzVlNTJpdGY1eGZwZDVhcnpzIiB0aW1l
c3RhbXA9IjE0NjI3ODA2NDYiPjEwODc3PC9rZXk+PGtleSBhcHA9IkVOV2ViIiBkYi1pZD0iIj4w
PC9rZXk+PC9mb3JlaWduLWtleXM+PHJlZi10eXBlIG5hbWU9IkpvdXJuYWwgQXJ0aWNsZSI+MTc8
L3JlZi10eXBlPjxjb250cmlidXRvcnM+PGF1dGhvcnM+PGF1dGhvcj5Eb3Jham9vLCBSLjwvYXV0
aG9yPjxhdXRob3I+U3VuLCBZLjwvYXV0aG9yPjxhdXRob3I+SGFuLCBZLjwvYXV0aG9yPjxhdXRo
b3I+S2UsIFQuPC9hdXRob3I+PGF1dGhvcj5CdXJnZXIsIEEuPC9hdXRob3I+PGF1dGhvcj5DaGFu
ZywgWC48L2F1dGhvcj48YXV0aG9yPkxvdywgSC4gUS48L2F1dGhvcj48YXV0aG9yPkd1YW4sIFcu
PC9hdXRob3I+PGF1dGhvcj5MZW1haXRyZSwgUi4gTi48L2F1dGhvcj48YXV0aG9yPktob3IsIEMu
IEMuPC9hdXRob3I+PGF1dGhvcj5ZdWFuLCBKLiBNLjwvYXV0aG9yPjxhdXRob3I+S29oLCBXLiBQ
LjwvYXV0aG9yPjxhdXRob3I+T25nLCBDLiBOLjwvYXV0aG9yPjxhdXRob3I+VGFpLCBFLiBTLjwv
YXV0aG9yPjxhdXRob3I+TGl1LCBKLjwvYXV0aG9yPjxhdXRob3I+dmFuIERhbSwgUi4gTS48L2F1
dGhvcj48YXV0aG9yPkhlbmcsIEMuIEsuPC9hdXRob3I+PGF1dGhvcj5GcmllZGxhbmRlciwgWS48
L2F1dGhvcj48L2F1dGhvcnM+PC9jb250cmlidXRvcnM+PGF1dGgtYWRkcmVzcz5HZW5vbWUgSW5z
dGl0dXRlIG9mIFNpbmdhcG9yZSwgQWdlbmN5IGZvciBTY2llbmNlIFRlY2hub2xvZ3kgYW5kIFJl
c2VhcmNoLCBTaW5nYXBvcmUsIFNpbmdhcG9yZS4mI3hEO1NhdyBTd2VlIEhvY2sgU2Nob29sIG9m
IFB1YmxpYyBIZWFsdGgsIE5hdGlvbmFsIFVuaXZlcnNpdHkgSGVhbHRoIFN5c3RlbSwgTmF0aW9u
YWwgVW5pdmVyc2l0eSBvZiBTaW5nYXBvcmUsIFNpbmdhcG9yZSwgU2luZ2Fwb3JlLiYjeEQ7RGVw
YXJ0bWVudCBvZiBQYWVkaWF0cmljcywgWW9uZyBMb28gTGluIFNjaG9vbCBvZiBNZWRpY2luZSwg
TmF0aW9uYWwgVW5pdmVyc2l0eSBvZiBTaW5nYXBvcmUsIE5VSFMgVG93ZXIgQmxvY2ssIExldmVs
IDEyLCAxRSBLZW50IFJpZGdlIFJvYWQsIFNpbmdhcG9yZSwgMTE5MjI4LCBTaW5nYXBvcmUuJiN4
RDtLaG9vIFRlY2sgUHVhdC1OYXRpb25hbCBVbml2ZXJzaXR5IENoaWxkcmVuJmFwb3M7cyBNZWRp
Y2FsIEluc3RpdHV0ZSwgTmF0aW9uYWwgVW5pdmVyc2l0eSBIZWFsdGggU3lzdGVtLCBTaW5nYXBv
cmUsIFNpbmdhcG9yZS4mI3hEO1VuaXQgb2YgRXBpZGVtaW9sb2d5LCBIZWJyZXcgVW5pdmVyc2l0
eS1IYWRhc3NhaCBCcmF1biBTY2hvb2wgb2YgUHVibGljIEhlYWx0aCwgUE9CIDEyMjcyLCA5MTEy
MCwgSmVydXNhbGVtLCBJc3JhZWwuJiN4RDtEaXZpc2lvbiBvZiBCaW9zdGF0aXN0aWNzLCBTY2hv
b2wgb2YgUHVibGljIEhlYWx0aCwgVW5pdmVyc2l0eSBvZiBNaW5uZXNvdGEsIE1pbm5lYXBvbGlz
LCBNTiwgVVNBLiYjeEQ7Q2FyZGlvdmFzY3VsYXIgSGVhbHRoIFJlc2VhcmNoIFVuaXQsIERlcGFy
dG1lbnQgb2YgTWVkaWNpbmUsIFVuaXZlcnNpdHkgb2YgV2FzaGluZ3RvbiwgU2VhdHRsZSwgV0Es
IFVTQS4mI3hEO0RlcGFydG1lbnQgb2YgRXBpZGVtaW9sb2d5LCBHcmFkdWF0ZSBTY2hvb2wgb2Yg
UHVibGljIEhlYWx0aCwgVW5pdmVyc2l0eSBvZiBQaXR0c2J1cmdoLCBQaXR0c2J1cmdoLCBQQSwg
VVNBLiYjeEQ7RGl2aXNpb24gb2YgQ2FuY2VyIENvbnRyb2wgYW5kIFBvcHVsYXRpb24gU2NpZW5j
ZXMsIFVuaXZlcnNpdHkgb2YgUGl0dHNidXJnaCBDYW5jZXIgSW5zdGl0dXRlLCBQaXR0c2J1cmdo
LCBQQSwgVVNBLiYjeEQ7RHVrZS1OVVMgR3JhZHVhdGUgTWVkaWNhbCBTY2hvb2wgU2luZ2Fwb3Jl
LCBTaW5nYXBvcmUsIFNpbmdhcG9yZS4mI3hEO0RlcGFydG1lbnQgb2YgTWVkaWNpbmUsIFlvbmcg
TG9vIExpbiBTY2hvb2wgb2YgTWVkaWNpbmUsIE5hdGlvbmFsIFVuaXZlcnNpdHkgb2YgU2luZ2Fw
b3JlLCBTaW5nYXBvcmUsIFNpbmdhcG9yZS4mI3hEO0RlcGFydG1lbnQgb2YgUGFlZGlhdHJpY3Ms
IFlvbmcgTG9vIExpbiBTY2hvb2wgb2YgTWVkaWNpbmUsIE5hdGlvbmFsIFVuaXZlcnNpdHkgb2Yg
U2luZ2Fwb3JlLCBOVUhTIFRvd2VyIEJsb2NrLCBMZXZlbCAxMiwgMUUgS2VudCBSaWRnZSBSb2Fk
LCBTaW5nYXBvcmUsIDExOTIyOCwgU2luZ2Fwb3JlLiBwYWVoY2tAbnVzLmVkdS5zZy4mI3hEO0to
b28gVGVjayBQdWF0LU5hdGlvbmFsIFVuaXZlcnNpdHkgQ2hpbGRyZW4mYXBvcztzIE1lZGljYWwg
SW5zdGl0dXRlLCBOYXRpb25hbCBVbml2ZXJzaXR5IEhlYWx0aCBTeXN0ZW0sIFNpbmdhcG9yZSwg
U2luZ2Fwb3JlLiBwYWVoY2tAbnVzLmVkdS5zZy4mI3hEO1VuaXQgb2YgRXBpZGVtaW9sb2d5LCBI
ZWJyZXcgVW5pdmVyc2l0eS1IYWRhc3NhaCBCcmF1biBTY2hvb2wgb2YgUHVibGljIEhlYWx0aCwg
UE9CIDEyMjcyLCA5MTEyMCwgSmVydXNhbGVtLCBJc3JhZWwuIHllY2hpZWxmQGVrbWQuaHVqaS5h
Yy5pbC48L2F1dGgtYWRkcmVzcz48dGl0bGVzPjx0aXRsZT5BIGdlbm9tZS13aWRlIGFzc29jaWF0
aW9uIHN0dWR5IG9mIG4tMyBhbmQgbi02IHBsYXNtYSBmYXR0eSBhY2lkcyBpbiBhIFNpbmdhcG9y
ZWFuIENoaW5lc2UgcG9wdWxhdGlvbjwvdGl0bGU+PHNlY29uZGFyeS10aXRsZT5HZW5lcyBOdXRy
PC9zZWNvbmRhcnktdGl0bGU+PGFsdC10aXRsZT5HZW5lcyAmYW1wOyBudXRyaXRpb248L2FsdC10
aXRsZT48L3RpdGxlcz48cGVyaW9kaWNhbD48ZnVsbC10aXRsZT5HZW5lcyBOdXRyPC9mdWxsLXRp
dGxlPjwvcGVyaW9kaWNhbD48cGFnZXM+NTM8L3BhZ2VzPjx2b2x1bWU+MTA8L3ZvbHVtZT48bnVt
YmVyPjY8L251bWJlcj48ZGF0ZXM+PHllYXI+MjAxNTwveWVhcj48cHViLWRhdGVzPjxkYXRlPk5v
djwvZGF0ZT48L3B1Yi1kYXRlcz48L2RhdGVzPjxpc2JuPjE1NTUtODkzMiAoUHJpbnQpJiN4RDsx
NTU1LTg5MzIgKExpbmtpbmcpPC9pc2JuPjxhY2Nlc3Npb24tbnVtPjI2NTg0ODA1PC9hY2Nlc3Np
b24tbnVtPjx1cmxzPjxyZWxhdGVkLXVybHM+PHVybD5odHRwOi8vd3d3Lm5jYmkubmxtLm5paC5n
b3YvcHVibWVkLzI2NTg0ODA1PC91cmw+PC9yZWxhdGVkLXVybHM+PC91cmxzPjxjdXN0b20yPjQ2
NTMxMTg8L2N1c3RvbTI+PGVsZWN0cm9uaWMtcmVzb3VyY2UtbnVtPjEwLjEwMDcvczEyMjYzLTAx
NS0wNTAyLTI8L2VsZWN0cm9uaWMtcmVzb3VyY2UtbnVtPjwvcmVjb3JkPjwvQ2l0ZT48Q2l0ZT48
QXV0aG9yPkh1PC9BdXRob3I+PFllYXI+MjAxNjwvWWVhcj48UmVjTnVtPjExNDMyPC9SZWNOdW0+
PHJlY29yZD48cmVjLW51bWJlcj4xMTQzMjwvcmVjLW51bWJlcj48Zm9yZWlnbi1rZXlzPjxrZXkg
YXBwPSJFTiIgZGItaWQ9InZwcjVwYWQ5ZzU1eGVnZWZzcm81ZTUyaXRmNXhmcGQ1YXJ6cyIgdGlt
ZXN0YW1wPSIxNTE3OTQwNDkyIj4xMTQzMjwva2V5PjxrZXkgYXBwPSJFTldlYiIgZGItaWQ9IiI+
MDwva2V5PjwvZm9yZWlnbi1rZXlzPjxyZWYtdHlwZSBuYW1lPSJKb3VybmFsIEFydGljbGUiPjE3
PC9yZWYtdHlwZT48Y29udHJpYnV0b3JzPjxhdXRob3JzPjxhdXRob3I+SHUsIFkuPC9hdXRob3I+
PGF1dGhvcj5MaSwgSC48L2F1dGhvcj48YXV0aG9yPkx1LCBMLjwvYXV0aG9yPjxhdXRob3I+TWFu
aWNoYWlrdWwsIEEuPC9hdXRob3I+PGF1dGhvcj5aaHUsIEouPC9hdXRob3I+PGF1dGhvcj5DaGVu
LCBZLiBELjwvYXV0aG9yPjxhdXRob3I+U3VuLCBMLjwvYXV0aG9yPjxhdXRob3I+TGlhbmcsIFMu
PC9hdXRob3I+PGF1dGhvcj5TaXNjb3ZpY2ssIEQuIFMuPC9hdXRob3I+PGF1dGhvcj5TdGVmZmVu
LCBMLiBNLjwvYXV0aG9yPjxhdXRob3I+VHNhaSwgTS4gWS48L2F1dGhvcj48YXV0aG9yPlJpY2gs
IFMuIFMuPC9hdXRob3I+PGF1dGhvcj5MZW1haXRyZSwgUi4gTi48L2F1dGhvcj48YXV0aG9yPkxp
biwgWC48L2F1dGhvcj48L2F1dGhvcnM+PC9jb250cmlidXRvcnM+PGF1dGgtYWRkcmVzcz5LZXkg
TGFib3JhdG9yeSBvZiBOdXRyaXRpb24gYW5kIE1ldGFib2xpc20sIEluc3RpdHV0ZSBmb3IgTnV0
cml0aW9uYWwgU2NpZW5jZXMsIFNoYW5naGFpIEluc3RpdHV0ZXMgZm9yIEJpb2xvZ2ljYWwgU2Np
ZW5jZXMsIENoaW5lc2UgQWNhZGVteSBvZiBTY2llbmNlcywgVW5pdmVyc2l0eSBvZiB0aGUgQ2hp
bmVzZSBBY2FkZW15IG9mIFNjaWVuY2VzLCBTaGFuZ2hhaSwgUGVvcGxlJmFwb3M7cyBSZXB1Ymxp
YyBvZiBDaGluYS4mI3hEO0NlbnRlciBmb3IgUHVibGljIEhlYWx0aCBHZW5vbWljcyBhbmQgRGVw
YXJ0bWVudCBvZiBQdWJsaWMgSGVhbHRoIFNjaWVuY2VzLCBCaW9zdGF0aXN0aWNzIFNlY3Rpb24s
IFVuaXZlcnNpdHkgb2YgVmlyZ2luaWEsIENoYXJsb3R0ZXN2aWxsZSwgVkEsIFVTQS4mI3hEO0lu
c3RpdHV0ZSBmb3IgVHJhbnNsYXRpb25hbCBHZW5vbWljcyBhbmQgUG9wdWxhdGlvbiBTY2llbmNl
cywgTG9zIEFuZ2VsZXMgQmlvTWVkaWNhbCBSZXNlYXJjaCBJbnN0aXR1dGUgYXQgSGFyYm9yLVVD
TEEgTWVkaWNhbCBDZW50ZXIsIFRvcnJhbmNlLCBDQSwgVVNBLiYjeEQ7RGVwYXJ0bWVudCBvZiBM
YWJvcmF0b3J5IE1lZGljaW5lICZhbXA7IFBhdGhvbG9neSwgVW5pdmVyc2l0eSBvZiBNaW5uZXNv
dGEsIE1pbm5lYXBvbGlzLCBNTiwgVVNBLiYjeEQ7Q2FyZGlvdmFzY3VsYXIgSGVhbHRoIFJlc2Vh
cmNoIFVuaXQsIERlcGFydG1lbnQgb2YgTWVkaWNpbmUgYW5kIERlcGFydG1lbnQgb2YgRXBpZGVt
aW9sb2d5LCBTY2hvb2wgb2YgUHVibGljIEhlYWx0aCwgVW5pdmVyc2l0eSBvZiBXYXNoaW5ndG9u
LCBTZWF0dGxlLCBXQSwgVVNBLCBOZXcgWW9yayBBY2FkZW15IG9mIE1lZGljaW5lLCBOZXcgWW9y
aywgTlksIFVTQSBhbmQuJiN4RDtEaXZpc2lvbiBvZiBFcGlkZW1pb2xvZ3kgYW5kIENvbW11bml0
eSBIZWFsdGgsIFVuaXZlcnNpdHkgb2YgTWlubmVzb3RhIFNjaG9vbCBvZiBQdWJsaWMgSGVhbHRo
LCBNaW5uZWFwb2xpcywgTU4sIFVTQS4mI3hEO0NlbnRlciBmb3IgUHVibGljIEhlYWx0aCBHZW5v
bWljcyBhbmQuJiN4RDtDYXJkaW92YXNjdWxhciBIZWFsdGggUmVzZWFyY2ggVW5pdCwgRGVwYXJ0
bWVudCBvZiBNZWRpY2luZSBhbmQuJiN4RDtLZXkgTGFib3JhdG9yeSBvZiBOdXRyaXRpb24gYW5k
IE1ldGFib2xpc20sIEluc3RpdHV0ZSBmb3IgTnV0cml0aW9uYWwgU2NpZW5jZXMsIFNoYW5naGFp
IEluc3RpdHV0ZXMgZm9yIEJpb2xvZ2ljYWwgU2NpZW5jZXMsIENoaW5lc2UgQWNhZGVteSBvZiBT
Y2llbmNlcywgVW5pdmVyc2l0eSBvZiB0aGUgQ2hpbmVzZSBBY2FkZW15IG9mIFNjaWVuY2VzLCBT
aGFuZ2hhaSwgUGVvcGxlJmFwb3M7cyBSZXB1YmxpYyBvZiBDaGluYSwgeGxpbkBzaWJzLmFjLmNu
LjwvYXV0aC1hZGRyZXNzPjx0aXRsZXM+PHRpdGxlPkdlbm9tZS13aWRlIG1ldGEtYW5hbHlzZXMg
aWRlbnRpZnkgbm92ZWwgbG9jaSBhc3NvY2lhdGVkIHdpdGggbi0zIGFuZCBuLTYgcG9seXVuc2F0
dXJhdGVkIGZhdHR5IGFjaWQgbGV2ZWxzIGluIENoaW5lc2UgYW5kIEV1cm9wZWFuLWFuY2VzdHJ5
IHBvcHVsYXRpb25zPC90aXRsZT48c2Vjb25kYXJ5LXRpdGxlPkh1bSBNb2wgR2VuZXQ8L3NlY29u
ZGFyeS10aXRsZT48YWx0LXRpdGxlPkh1bWFuIG1vbGVjdWxhciBnZW5ldGljczwvYWx0LXRpdGxl
PjwvdGl0bGVzPjxwZXJpb2RpY2FsPjxmdWxsLXRpdGxlPkh1bSBNb2wgR2VuZXQ8L2Z1bGwtdGl0
bGU+PC9wZXJpb2RpY2FsPjxwYWdlcz4xMjE1LTI0PC9wYWdlcz48dm9sdW1lPjI1PC92b2x1bWU+
PG51bWJlcj42PC9udW1iZXI+PGtleXdvcmRzPjxrZXl3b3JkPkFzaWFuIENvbnRpbmVudGFsIEFu
Y2VzdHJ5IEdyb3VwL2dlbmV0aWNzPC9rZXl3b3JkPjxrZXl3b3JkPkJheWVzIFRoZW9yZW08L2tl
eXdvcmQ+PGtleXdvcmQ+RXVyb3BlYW4gQ29udGluZW50YWwgQW5jZXN0cnkgR3JvdXAvKmdlbmV0
aWNzPC9rZXl3b3JkPjxrZXl3b3JkPkZhdHR5IEFjaWRzLCBVbnNhdHVyYXRlZC9ibG9vZC8qZ2Vu
ZXRpY3M8L2tleXdvcmQ+PGtleXdvcmQ+RmVtYWxlPC9rZXl3b3JkPjxrZXl3b3JkPkdlbmV0aWMg
TG9jaTwva2V5d29yZD48a2V5d29yZD5HZW5vbWUtV2lkZSBBc3NvY2lhdGlvbiBTdHVkeTwva2V5
d29yZD48a2V5d29yZD5IdW1hbnM8L2tleXdvcmQ+PGtleXdvcmQ+TWFsZTwva2V5d29yZD48a2V5
d29yZD5Qb2x5bW9ycGhpc20sIFNpbmdsZSBOdWNsZW90aWRlPC9rZXl3b3JkPjxrZXl3b3JkPlJp
c2sgRmFjdG9yczwva2V5d29yZD48L2tleXdvcmRzPjxkYXRlcz48eWVhcj4yMDE2PC95ZWFyPjxw
dWItZGF0ZXM+PGRhdGU+TWFyIDE1PC9kYXRlPjwvcHViLWRhdGVzPjwvZGF0ZXM+PGlzYm4+MTQ2
MC0yMDgzIChFbGVjdHJvbmljKSYjeEQ7MDk2NC02OTA2IChMaW5raW5nKTwvaXNibj48YWNjZXNz
aW9uLW51bT4yNjc0NDMyNTwvYWNjZXNzaW9uLW51bT48dXJscz48cmVsYXRlZC11cmxzPjx1cmw+
aHR0cDovL3d3dy5uY2JpLm5sbS5uaWguZ292L3B1Ym1lZC8yNjc0NDMyNTwvdXJsPjwvcmVsYXRl
ZC11cmxzPjwvdXJscz48Y3VzdG9tMj40NzY0MTk3PC9jdXN0b20yPjxlbGVjdHJvbmljLXJlc291
cmNlLW51bT4xMC4xMDkzL2htZy9kZHcwMDI8L2VsZWN0cm9uaWMtcmVzb3VyY2UtbnVtPjwvcmVj
b3JkPjwvQ2l0ZT48L0VuZE5vdGU+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795512" w:rsidRPr="003125D5">
        <w:rPr>
          <w:rFonts w:ascii="Times New Roman" w:hAnsi="Times New Roman"/>
          <w:color w:val="000000" w:themeColor="text1"/>
          <w:sz w:val="24"/>
          <w:szCs w:val="24"/>
          <w:lang w:val="en-US"/>
        </w:rPr>
      </w:r>
      <w:r w:rsidR="00795512"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29, 30)</w:t>
      </w:r>
      <w:r w:rsidR="00795512" w:rsidRPr="003125D5">
        <w:rPr>
          <w:rFonts w:ascii="Times New Roman" w:hAnsi="Times New Roman"/>
          <w:color w:val="000000" w:themeColor="text1"/>
          <w:sz w:val="24"/>
          <w:szCs w:val="24"/>
          <w:lang w:val="en-US"/>
        </w:rPr>
        <w:fldChar w:fldCharType="end"/>
      </w:r>
      <w:r w:rsidR="00795512" w:rsidRPr="003125D5">
        <w:rPr>
          <w:rFonts w:ascii="Times New Roman" w:hAnsi="Times New Roman"/>
          <w:color w:val="000000" w:themeColor="text1"/>
          <w:sz w:val="24"/>
          <w:szCs w:val="24"/>
          <w:lang w:val="en-US"/>
        </w:rPr>
        <w:t>.</w:t>
      </w:r>
      <w:r w:rsidR="006F58BC" w:rsidRPr="003125D5">
        <w:rPr>
          <w:rFonts w:ascii="Times New Roman" w:hAnsi="Times New Roman"/>
          <w:color w:val="000000" w:themeColor="text1"/>
          <w:sz w:val="24"/>
          <w:szCs w:val="24"/>
          <w:lang w:val="en-US"/>
        </w:rPr>
        <w:t xml:space="preserve"> </w:t>
      </w:r>
      <w:r w:rsidR="00DF02A8" w:rsidRPr="003125D5">
        <w:rPr>
          <w:rFonts w:ascii="Times New Roman" w:hAnsi="Times New Roman"/>
          <w:color w:val="000000" w:themeColor="text1"/>
          <w:sz w:val="24"/>
          <w:szCs w:val="24"/>
          <w:lang w:val="en-US"/>
        </w:rPr>
        <w:t xml:space="preserve">A strength of </w:t>
      </w:r>
      <w:r w:rsidR="00287BC0" w:rsidRPr="003125D5">
        <w:rPr>
          <w:rFonts w:ascii="Times New Roman" w:hAnsi="Times New Roman"/>
          <w:color w:val="000000" w:themeColor="text1"/>
          <w:sz w:val="24"/>
          <w:szCs w:val="24"/>
          <w:lang w:val="en-US"/>
        </w:rPr>
        <w:t xml:space="preserve">the </w:t>
      </w:r>
      <w:r w:rsidR="00DF02A8" w:rsidRPr="003125D5">
        <w:rPr>
          <w:rFonts w:ascii="Times New Roman" w:hAnsi="Times New Roman"/>
          <w:color w:val="000000" w:themeColor="text1"/>
          <w:sz w:val="24"/>
          <w:szCs w:val="24"/>
          <w:lang w:val="en-US"/>
        </w:rPr>
        <w:t xml:space="preserve">MR </w:t>
      </w:r>
      <w:r w:rsidR="000E6521" w:rsidRPr="003125D5">
        <w:rPr>
          <w:rFonts w:ascii="Times New Roman" w:hAnsi="Times New Roman"/>
          <w:color w:val="000000" w:themeColor="text1"/>
          <w:sz w:val="24"/>
          <w:szCs w:val="24"/>
          <w:lang w:val="en-US"/>
        </w:rPr>
        <w:t xml:space="preserve">design </w:t>
      </w:r>
      <w:r w:rsidR="00DF02A8" w:rsidRPr="003125D5">
        <w:rPr>
          <w:rFonts w:ascii="Times New Roman" w:hAnsi="Times New Roman"/>
          <w:color w:val="000000" w:themeColor="text1"/>
          <w:sz w:val="24"/>
          <w:szCs w:val="24"/>
          <w:lang w:val="en-US"/>
        </w:rPr>
        <w:t>is to limit potential residual confounding t</w:t>
      </w:r>
      <w:r w:rsidR="00744EB9" w:rsidRPr="003125D5">
        <w:rPr>
          <w:rFonts w:ascii="Times New Roman" w:hAnsi="Times New Roman"/>
          <w:color w:val="000000" w:themeColor="text1"/>
          <w:sz w:val="24"/>
          <w:szCs w:val="24"/>
          <w:lang w:val="en-US"/>
        </w:rPr>
        <w:t>hat could arise from the different genetic background and dietary pattern between the three ethnic groups</w:t>
      </w:r>
      <w:r w:rsidR="00DF02A8" w:rsidRPr="003125D5">
        <w:rPr>
          <w:rFonts w:ascii="Times New Roman" w:hAnsi="Times New Roman"/>
          <w:color w:val="000000" w:themeColor="text1"/>
          <w:sz w:val="24"/>
          <w:szCs w:val="24"/>
          <w:lang w:val="en-US"/>
        </w:rPr>
        <w:t xml:space="preserve">. A second strength of </w:t>
      </w:r>
      <w:r w:rsidR="000E6521" w:rsidRPr="003125D5">
        <w:rPr>
          <w:rFonts w:ascii="Times New Roman" w:hAnsi="Times New Roman"/>
          <w:color w:val="000000" w:themeColor="text1"/>
          <w:sz w:val="24"/>
          <w:szCs w:val="24"/>
          <w:lang w:val="en-US"/>
        </w:rPr>
        <w:t xml:space="preserve">MR </w:t>
      </w:r>
      <w:r w:rsidR="00DF02A8" w:rsidRPr="003125D5">
        <w:rPr>
          <w:rFonts w:ascii="Times New Roman" w:hAnsi="Times New Roman"/>
          <w:color w:val="000000" w:themeColor="text1"/>
          <w:sz w:val="24"/>
          <w:szCs w:val="24"/>
          <w:lang w:val="en-US"/>
        </w:rPr>
        <w:t xml:space="preserve">is </w:t>
      </w:r>
      <w:r w:rsidR="000E6521" w:rsidRPr="003125D5">
        <w:rPr>
          <w:rFonts w:ascii="Times New Roman" w:hAnsi="Times New Roman"/>
          <w:color w:val="000000" w:themeColor="text1"/>
          <w:sz w:val="24"/>
          <w:szCs w:val="24"/>
          <w:lang w:val="en-US"/>
        </w:rPr>
        <w:t xml:space="preserve">to </w:t>
      </w:r>
      <w:r w:rsidR="00DF02A8" w:rsidRPr="003125D5">
        <w:rPr>
          <w:rFonts w:ascii="Times New Roman" w:hAnsi="Times New Roman"/>
          <w:color w:val="000000" w:themeColor="text1"/>
          <w:sz w:val="24"/>
          <w:szCs w:val="24"/>
          <w:lang w:val="en-US"/>
        </w:rPr>
        <w:t xml:space="preserve">avoid </w:t>
      </w:r>
      <w:r w:rsidR="005C64B8" w:rsidRPr="003125D5">
        <w:rPr>
          <w:rFonts w:ascii="Times New Roman" w:hAnsi="Times New Roman"/>
          <w:color w:val="000000" w:themeColor="text1"/>
          <w:sz w:val="24"/>
          <w:szCs w:val="24"/>
          <w:lang w:val="en-US"/>
        </w:rPr>
        <w:t xml:space="preserve">potential </w:t>
      </w:r>
      <w:r w:rsidR="00DF02A8" w:rsidRPr="003125D5">
        <w:rPr>
          <w:rFonts w:ascii="Times New Roman" w:hAnsi="Times New Roman"/>
          <w:color w:val="000000" w:themeColor="text1"/>
          <w:sz w:val="24"/>
          <w:szCs w:val="24"/>
          <w:lang w:val="en-US"/>
        </w:rPr>
        <w:lastRenderedPageBreak/>
        <w:t>reverse causality</w:t>
      </w:r>
      <w:r w:rsidR="005C64B8" w:rsidRPr="003125D5">
        <w:rPr>
          <w:rFonts w:ascii="Times New Roman" w:hAnsi="Times New Roman"/>
          <w:color w:val="000000" w:themeColor="text1"/>
          <w:sz w:val="24"/>
          <w:szCs w:val="24"/>
          <w:lang w:val="en-US"/>
        </w:rPr>
        <w:t xml:space="preserve"> issues</w:t>
      </w:r>
      <w:r w:rsidR="00DF02A8" w:rsidRPr="003125D5">
        <w:rPr>
          <w:rFonts w:ascii="Times New Roman" w:hAnsi="Times New Roman"/>
          <w:color w:val="000000" w:themeColor="text1"/>
          <w:sz w:val="24"/>
          <w:szCs w:val="24"/>
          <w:lang w:val="en-US"/>
        </w:rPr>
        <w:t xml:space="preserve">, although we cannot exclude the possibility that </w:t>
      </w:r>
      <w:r w:rsidR="00DF02A8" w:rsidRPr="003125D5">
        <w:rPr>
          <w:rFonts w:ascii="Times New Roman" w:hAnsi="Times New Roman"/>
          <w:i/>
          <w:color w:val="000000" w:themeColor="text1"/>
          <w:sz w:val="24"/>
          <w:szCs w:val="24"/>
          <w:lang w:val="en-US"/>
        </w:rPr>
        <w:t>FADS</w:t>
      </w:r>
      <w:r w:rsidR="00DF02A8" w:rsidRPr="003125D5">
        <w:rPr>
          <w:rFonts w:ascii="Times New Roman" w:hAnsi="Times New Roman"/>
          <w:color w:val="000000" w:themeColor="text1"/>
          <w:sz w:val="24"/>
          <w:szCs w:val="24"/>
          <w:lang w:val="en-US"/>
        </w:rPr>
        <w:t xml:space="preserve"> variants lead to differences in growth very early in gestation and thus to </w:t>
      </w:r>
      <w:r w:rsidR="00D15C34" w:rsidRPr="003125D5">
        <w:rPr>
          <w:rFonts w:ascii="Times New Roman" w:hAnsi="Times New Roman"/>
          <w:color w:val="000000" w:themeColor="text1"/>
          <w:sz w:val="24"/>
          <w:szCs w:val="24"/>
          <w:lang w:val="en-US"/>
        </w:rPr>
        <w:t xml:space="preserve">a </w:t>
      </w:r>
      <w:r w:rsidR="00DF02A8" w:rsidRPr="003125D5">
        <w:rPr>
          <w:rFonts w:ascii="Times New Roman" w:hAnsi="Times New Roman"/>
          <w:color w:val="000000" w:themeColor="text1"/>
          <w:sz w:val="24"/>
          <w:szCs w:val="24"/>
          <w:lang w:val="en-US"/>
        </w:rPr>
        <w:t>differential estimate of ges</w:t>
      </w:r>
      <w:r w:rsidR="00661D4E" w:rsidRPr="003125D5">
        <w:rPr>
          <w:rFonts w:ascii="Times New Roman" w:hAnsi="Times New Roman"/>
          <w:color w:val="000000" w:themeColor="text1"/>
          <w:sz w:val="24"/>
          <w:szCs w:val="24"/>
          <w:lang w:val="en-US"/>
        </w:rPr>
        <w:t xml:space="preserve">tational age on the dating scan </w:t>
      </w:r>
      <w:r w:rsidR="00DF02A8"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Slama&lt;/Author&gt;&lt;Year&gt;2008&lt;/Year&gt;&lt;RecNum&gt;11126&lt;/RecNum&gt;&lt;DisplayText&gt;(35)&lt;/DisplayText&gt;&lt;record&gt;&lt;rec-number&gt;11126&lt;/rec-number&gt;&lt;foreign-keys&gt;&lt;key app="EN" db-id="vpr5pad9g55xegefsro5e52itf5xfpd5arzs" timestamp="1485329457"&gt;11126&lt;/key&gt;&lt;key app="ENWeb" db-id=""&gt;0&lt;/key&gt;&lt;/foreign-keys&gt;&lt;ref-type name="Journal Article"&gt;17&lt;/ref-type&gt;&lt;contributors&gt;&lt;authors&gt;&lt;author&gt;Slama, R.&lt;/author&gt;&lt;author&gt;Khoshnood, B.&lt;/author&gt;&lt;author&gt;Kaminski, M.&lt;/author&gt;&lt;/authors&gt;&lt;/contributors&gt;&lt;titles&gt;&lt;title&gt;How to control for gestational age in studies involving environmental effects on fetal growth&lt;/title&gt;&lt;secondary-title&gt;Environ Health Perspect&lt;/secondary-title&gt;&lt;alt-title&gt;Environmental health perspectives&lt;/alt-title&gt;&lt;/titles&gt;&lt;periodical&gt;&lt;full-title&gt;Environ Health Perspect&lt;/full-title&gt;&lt;/periodical&gt;&lt;alt-periodical&gt;&lt;full-title&gt;Environmental Health Perspectives&lt;/full-title&gt;&lt;/alt-periodical&gt;&lt;pages&gt;A284; author reply A284-A285&lt;/pages&gt;&lt;volume&gt;116&lt;/volume&gt;&lt;number&gt;7&lt;/number&gt;&lt;keywords&gt;&lt;keyword&gt;Alkanesulfonic Acids/*adverse effects&lt;/keyword&gt;&lt;keyword&gt;Birth Weight/drug effects&lt;/keyword&gt;&lt;keyword&gt;Cohort Studies&lt;/keyword&gt;&lt;keyword&gt;*Environmental Exposure&lt;/keyword&gt;&lt;keyword&gt;Female&lt;/keyword&gt;&lt;keyword&gt;Fetal Development/*drug effects&lt;/keyword&gt;&lt;keyword&gt;Fluorocarbons/*adverse effects&lt;/keyword&gt;&lt;keyword&gt;*Gestational Age&lt;/keyword&gt;&lt;keyword&gt;Humans&lt;/keyword&gt;&lt;keyword&gt;Maternal Exposure&lt;/keyword&gt;&lt;keyword&gt;Pregnancy&lt;/keyword&gt;&lt;/keywords&gt;&lt;dates&gt;&lt;year&gt;2008&lt;/year&gt;&lt;pub-dates&gt;&lt;date&gt;Jul&lt;/date&gt;&lt;/pub-dates&gt;&lt;/dates&gt;&lt;isbn&gt;0091-6765 (Print)&amp;#xD;0091-6765 (Linking)&lt;/isbn&gt;&lt;accession-num&gt;18629333&lt;/accession-num&gt;&lt;urls&gt;&lt;related-urls&gt;&lt;url&gt;http://www.ncbi.nlm.nih.gov/pubmed/18629333&lt;/url&gt;&lt;/related-urls&gt;&lt;/urls&gt;&lt;custom2&gt;2453179&lt;/custom2&gt;&lt;electronic-resource-num&gt;10.1289/ehp.11105&lt;/electronic-resource-num&gt;&lt;/record&gt;&lt;/Cite&gt;&lt;/EndNote&gt;</w:instrText>
      </w:r>
      <w:r w:rsidR="00DF02A8"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5)</w:t>
      </w:r>
      <w:r w:rsidR="00DF02A8"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p>
    <w:p w14:paraId="65D15BD4" w14:textId="2E57A646" w:rsidR="00DF02A8" w:rsidRPr="003125D5" w:rsidRDefault="00292EEF" w:rsidP="00E43219">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A s</w:t>
      </w:r>
      <w:r w:rsidR="00DF02A8" w:rsidRPr="003125D5">
        <w:rPr>
          <w:rFonts w:ascii="Times New Roman" w:hAnsi="Times New Roman"/>
          <w:color w:val="000000" w:themeColor="text1"/>
          <w:sz w:val="24"/>
          <w:szCs w:val="24"/>
          <w:lang w:val="en-US"/>
        </w:rPr>
        <w:t>econd</w:t>
      </w:r>
      <w:r w:rsidR="00FA6F29" w:rsidRPr="003125D5">
        <w:rPr>
          <w:rFonts w:ascii="Times New Roman" w:hAnsi="Times New Roman"/>
          <w:color w:val="000000" w:themeColor="text1"/>
          <w:sz w:val="24"/>
          <w:szCs w:val="24"/>
          <w:lang w:val="en-US"/>
        </w:rPr>
        <w:t xml:space="preserve"> novel</w:t>
      </w:r>
      <w:r w:rsidR="00561F09" w:rsidRPr="003125D5">
        <w:rPr>
          <w:rFonts w:ascii="Times New Roman" w:hAnsi="Times New Roman"/>
          <w:color w:val="000000" w:themeColor="text1"/>
          <w:sz w:val="24"/>
          <w:szCs w:val="24"/>
          <w:lang w:val="en-US"/>
        </w:rPr>
        <w:t xml:space="preserve"> aspect of</w:t>
      </w:r>
      <w:r w:rsidR="00DF02A8" w:rsidRPr="003125D5">
        <w:rPr>
          <w:rFonts w:ascii="Times New Roman" w:hAnsi="Times New Roman"/>
          <w:color w:val="000000" w:themeColor="text1"/>
          <w:sz w:val="24"/>
          <w:szCs w:val="24"/>
          <w:lang w:val="en-US"/>
        </w:rPr>
        <w:t xml:space="preserve"> our study is the consistent association of </w:t>
      </w:r>
      <w:r w:rsidR="00DF02A8" w:rsidRPr="003125D5">
        <w:rPr>
          <w:rFonts w:ascii="Times New Roman" w:hAnsi="Times New Roman"/>
          <w:i/>
          <w:color w:val="000000" w:themeColor="text1"/>
          <w:sz w:val="24"/>
          <w:szCs w:val="24"/>
          <w:lang w:val="en-US"/>
        </w:rPr>
        <w:t>FADS3</w:t>
      </w:r>
      <w:r w:rsidR="00DF02A8" w:rsidRPr="003125D5">
        <w:rPr>
          <w:rFonts w:ascii="Times New Roman" w:hAnsi="Times New Roman"/>
          <w:color w:val="000000" w:themeColor="text1"/>
          <w:sz w:val="24"/>
          <w:szCs w:val="24"/>
          <w:lang w:val="en-US"/>
        </w:rPr>
        <w:t xml:space="preserve"> variants with pregnancy outcomes. The function of </w:t>
      </w:r>
      <w:r w:rsidR="00DF02A8" w:rsidRPr="003125D5">
        <w:rPr>
          <w:rFonts w:ascii="Times New Roman" w:hAnsi="Times New Roman"/>
          <w:i/>
          <w:color w:val="000000" w:themeColor="text1"/>
          <w:sz w:val="24"/>
          <w:szCs w:val="24"/>
          <w:lang w:val="en-US"/>
        </w:rPr>
        <w:t>FADS3</w:t>
      </w:r>
      <w:r w:rsidR="00DF02A8" w:rsidRPr="003125D5">
        <w:rPr>
          <w:rFonts w:ascii="Times New Roman" w:hAnsi="Times New Roman"/>
          <w:color w:val="000000" w:themeColor="text1"/>
          <w:sz w:val="24"/>
          <w:szCs w:val="24"/>
          <w:lang w:val="en-US"/>
        </w:rPr>
        <w:t xml:space="preserve"> remains </w:t>
      </w:r>
      <w:r w:rsidR="004272E9" w:rsidRPr="003125D5">
        <w:rPr>
          <w:rFonts w:ascii="Times New Roman" w:hAnsi="Times New Roman"/>
          <w:color w:val="000000" w:themeColor="text1"/>
          <w:sz w:val="24"/>
          <w:szCs w:val="24"/>
          <w:lang w:val="en-US"/>
        </w:rPr>
        <w:t xml:space="preserve">largely </w:t>
      </w:r>
      <w:r w:rsidR="00DF02A8" w:rsidRPr="003125D5">
        <w:rPr>
          <w:rFonts w:ascii="Times New Roman" w:hAnsi="Times New Roman"/>
          <w:color w:val="000000" w:themeColor="text1"/>
          <w:sz w:val="24"/>
          <w:szCs w:val="24"/>
          <w:lang w:val="en-US"/>
        </w:rPr>
        <w:t>unknown but is presumed to be involved in PUFA metabolism</w:t>
      </w:r>
      <w:r w:rsidR="004272E9" w:rsidRPr="003125D5">
        <w:rPr>
          <w:rFonts w:ascii="Times New Roman" w:hAnsi="Times New Roman"/>
          <w:color w:val="000000" w:themeColor="text1"/>
          <w:sz w:val="24"/>
          <w:szCs w:val="24"/>
          <w:lang w:val="en-US"/>
        </w:rPr>
        <w:t xml:space="preserve"> </w:t>
      </w:r>
      <w:r w:rsidR="00121B28" w:rsidRPr="003125D5">
        <w:rPr>
          <w:rFonts w:ascii="Times New Roman" w:hAnsi="Times New Roman"/>
          <w:color w:val="000000" w:themeColor="text1"/>
          <w:sz w:val="24"/>
          <w:szCs w:val="24"/>
          <w:lang w:val="en-US"/>
        </w:rPr>
        <w:fldChar w:fldCharType="begin">
          <w:fldData xml:space="preserve">PEVuZE5vdGU+PENpdGU+PEF1dGhvcj5Ub3NpPC9BdXRob3I+PFllYXI+MjAxNDwvWWVhcj48UmVj
TnVtPjEwMTY1PC9SZWNOdW0+PERpc3BsYXlUZXh0PigxMSwgMTIpPC9EaXNwbGF5VGV4dD48cmVj
b3JkPjxyZWMtbnVtYmVyPjEwMTY1PC9yZWMtbnVtYmVyPjxmb3JlaWduLWtleXM+PGtleSBhcHA9
IkVOIiBkYi1pZD0idnByNXBhZDlnNTV4ZWdlZnNybzVlNTJpdGY1eGZwZDVhcnpzIiB0aW1lc3Rh
bXA9IjE0MDYwNDMyMTYiPjEwMTY1PC9rZXk+PGtleSBhcHA9IkVOV2ViIiBkYi1pZD0iIj4wPC9r
ZXk+PC9mb3JlaWduLWtleXM+PHJlZi10eXBlIG5hbWU9IkpvdXJuYWwgQXJ0aWNsZSI+MTc8L3Jl
Zi10eXBlPjxjb250cmlidXRvcnM+PGF1dGhvcnM+PGF1dGhvcj5Ub3NpLCBGLjwvYXV0aG9yPjxh
dXRob3I+U2FydG9yaSwgRi48L2F1dGhvcj48YXV0aG9yPkd1YXJpbmksIFAuPC9hdXRob3I+PGF1
dGhvcj5PbGl2aWVyaSwgTy48L2F1dGhvcj48YXV0aG9yPk1hcnRpbmVsbGksIE4uPC9hdXRob3I+
PC9hdXRob3JzPjwvY29udHJpYnV0b3JzPjxhdXRoLWFkZHJlc3M+RGVwYXJ0bWVudCBvZiBNZWRp
Y2luZSwgVW5pdmVyc2l0eSBvZiBWZXJvbmEsIFBpYXp6YWxlIEx1ZHV2aWNvIEFudG9uaW8gU2N1
cm8sIDEwLCAzNzEzNCwgVmVyb25hLCBJdGFseSwgZmVkZXRvc2k4NEBnbWFpbC5jb20uPC9hdXRo
LWFkZHJlc3M+PHRpdGxlcz48dGl0bGU+RGVsdGEtNSBhbmQgZGVsdGEtNiBkZXNhdHVyYXNlczog
Y3J1Y2lhbCBlbnp5bWVzIGluIHBvbHl1bnNhdHVyYXRlZCBmYXR0eSBhY2lkLXJlbGF0ZWQgcGF0
aHdheXMgd2l0aCBwbGVpb3Ryb3BpYyBpbmZsdWVuY2VzIGluIGhlYWx0aCBhbmQgZGlzZWFzZTwv
dGl0bGU+PHNlY29uZGFyeS10aXRsZT5BZHYgRXhwIE1lZCBCaW9sPC9zZWNvbmRhcnktdGl0bGU+
PGFsdC10aXRsZT5BZHZhbmNlcyBpbiBleHBlcmltZW50YWwgbWVkaWNpbmUgYW5kIGJpb2xvZ3k8
L2FsdC10aXRsZT48L3RpdGxlcz48cGVyaW9kaWNhbD48ZnVsbC10aXRsZT5BZHYgRXhwIE1lZCBC
aW9sPC9mdWxsLXRpdGxlPjwvcGVyaW9kaWNhbD48cGFnZXM+NjEtODE8L3BhZ2VzPjx2b2x1bWU+
ODI0PC92b2x1bWU+PGtleXdvcmRzPjxrZXl3b3JkPkFuaW1hbHM8L2tleXdvcmQ+PGtleXdvcmQ+
RGlhYmV0ZXMgTWVsbGl0dXMsIFR5cGUgMi8qZW56eW1vbG9neS9nZW5ldGljcy9wYXRob2xvZ3k8
L2tleXdvcmQ+PGtleXdvcmQ+RGlzZWFzZSBNb2RlbHMsIEFuaW1hbDwva2V5d29yZD48a2V5d29y
ZD5GYXR0eSBBY2lkIERlc2F0dXJhc2VzL2dlbmV0aWNzLyptZXRhYm9saXNtPC9rZXl3b3JkPjxr
ZXl3b3JkPkZhdHR5IEFjaWRzLCBVbnNhdHVyYXRlZC9nZW5ldGljcy8qbWV0YWJvbGlzbTwva2V5
d29yZD48a2V5d29yZD5IdW1hbnM8L2tleXdvcmQ+PGtleXdvcmQ+SW5mbGFtbWF0aW9uL2Vuenlt
b2xvZ3kvZ2VuZXRpY3MvcGF0aG9sb2d5PC9rZXl3b3JkPjxrZXl3b3JkPk1lbnRhbCBEaXNvcmRl
cnMvKmVuenltb2xvZ3kvZ2VuZXRpY3MvcGF0aG9sb2d5PC9rZXl3b3JkPjxrZXl3b3JkPk1pY2U8
L2tleXdvcmQ+PGtleXdvcmQ+TmVvcGxhc21zLyplbnp5bW9sb2d5L2dlbmV0aWNzL3BhdGhvbG9n
eTwva2V5d29yZD48a2V5d29yZD5OZXJ2b3VzIFN5c3RlbSBEaXNlYXNlcy8qZW56eW1vbG9neS9n
ZW5ldGljcy9wYXRob2xvZ3k8L2tleXdvcmQ+PGtleXdvcmQ+UG9seW1vcnBoaXNtLCBHZW5ldGlj
PC9rZXl3b3JkPjwva2V5d29yZHM+PGRhdGVzPjx5ZWFyPjIwMTQ8L3llYXI+PC9kYXRlcz48aXNi
bj4wMDY1LTI1OTggKFByaW50KSYjeEQ7MDA2NS0yNTk4IChMaW5raW5nKTwvaXNibj48YWNjZXNz
aW9uLW51bT4yNTAzODk5NDwvYWNjZXNzaW9uLW51bT48dXJscz48cmVsYXRlZC11cmxzPjx1cmw+
aHR0cDovL3d3dy5uY2JpLm5sbS5uaWguZ292L3B1Ym1lZC8yNTAzODk5NDwvdXJsPjwvcmVsYXRl
ZC11cmxzPjwvdXJscz48ZWxlY3Ryb25pYy1yZXNvdXJjZS1udW0+MTAuMTAwNy85NzgtMy0zMTkt
MDczMjAtMF83PC9lbGVjdHJvbmljLXJlc291cmNlLW51bT48L3JlY29yZD48L0NpdGU+PENpdGU+
PEF1dGhvcj5CbGFuY2hhcmQ8L0F1dGhvcj48WWVhcj4yMDExPC9ZZWFyPjxSZWNOdW0+Mjk2Njwv
UmVjTnVtPjxyZWNvcmQ+PHJlYy1udW1iZXI+Mjk2NjwvcmVjLW51bWJlcj48Zm9yZWlnbi1rZXlz
PjxrZXkgYXBwPSJFTiIgZGItaWQ9InZwcjVwYWQ5ZzU1eGVnZWZzcm81ZTUyaXRmNXhmcGQ1YXJ6
cyIgdGltZXN0YW1wPSIxMjk1MzY0OTQ1Ij4yOTY2PC9rZXk+PC9mb3JlaWduLWtleXM+PHJlZi10
eXBlIG5hbWU9IkpvdXJuYWwgQXJ0aWNsZSI+MTc8L3JlZi10eXBlPjxjb250cmlidXRvcnM+PGF1
dGhvcnM+PGF1dGhvcj5CbGFuY2hhcmQsIEguPC9hdXRob3I+PGF1dGhvcj5MZWdyYW5kLCBQLjwv
YXV0aG9yPjxhdXRob3I+UGVkcm9ubywgRi48L2F1dGhvcj48L2F1dGhvcnM+PC9jb250cmlidXRv
cnM+PGF1dGgtYWRkcmVzcz5MYWJvcmF0b2lyZSBkZSBCaW9jaGltaWUgZXQgTnV0cml0aW9uIEh1
bWFpbmUsIElOUkEgVVNDIDIwMTIsIEFncm9jYW1wdXMgT3Vlc3QsIFJlbm5lcywgRnJhbmNlLiBo
ZWxlbmUuYmxhbmNoYXJkQGFncm9jYW1wdXMtb3Vlc3QuZnI8L2F1dGgtYWRkcmVzcz48dGl0bGVz
Pjx0aXRsZT5GYXR0eSBBY2lkIERlc2F0dXJhc2UgMyAoRmFkczMpIGlzIGEgc2luZ3VsYXIgbWVt
YmVyIG9mIHRoZSBGYWRzIGNsdXN0ZXI8L3RpdGxlPjxzZWNvbmRhcnktdGl0bGU+QmlvY2hpbWll
PC9zZWNvbmRhcnktdGl0bGU+PGFsdC10aXRsZT5CaW9jaGltaWU8L2FsdC10aXRsZT48L3RpdGxl
cz48cGVyaW9kaWNhbD48ZnVsbC10aXRsZT5CaW9jaGltaWU8L2Z1bGwtdGl0bGU+PC9wZXJpb2Rp
Y2FsPjxhbHQtcGVyaW9kaWNhbD48ZnVsbC10aXRsZT5CaW9jaGltaWU8L2Z1bGwtdGl0bGU+PC9h
bHQtcGVyaW9kaWNhbD48cGFnZXM+ODctOTA8L3BhZ2VzPjx2b2x1bWU+OTM8L3ZvbHVtZT48bnVt
YmVyPjE8L251bWJlcj48ZWRpdGlvbj4yMDEwLzAzLzE3PC9lZGl0aW9uPjxrZXl3b3Jkcz48a2V5
d29yZD5BbHRlcm5hdGl2ZSBTcGxpY2luZzwva2V5d29yZD48a2V5d29yZD5BbWlubyBBY2lkIFNl
cXVlbmNlPC9rZXl3b3JkPjxrZXl3b3JkPkFuaW1hbHM8L2tleXdvcmQ+PGtleXdvcmQ+KkZhdHR5
IEFjaWQgRGVzYXR1cmFzZXMvZ2VuZXRpY3MvbWV0YWJvbGlzbTwva2V5d29yZD48a2V5d29yZD5G
YXR0eSBBY2lkcywgVW5zYXR1cmF0ZWQvKm1ldGFib2xpc208L2tleXdvcmQ+PGtleXdvcmQ+R2Vu
ZSBFeHByZXNzaW9uPC9rZXl3b3JkPjxrZXl3b3JkPipHZW5lIEV4cHJlc3Npb24gUmVndWxhdGlv
biwgRW56eW1vbG9naWM8L2tleXdvcmQ+PGtleXdvcmQ+SHVtYW5zPC9rZXl3b3JkPjxrZXl3b3Jk
PkxpcGlkIE1ldGFib2xpc20vZ2VuZXRpY3M8L2tleXdvcmQ+PGtleXdvcmQ+TWljZTwva2V5d29y
ZD48a2V5d29yZD5Nb2xlY3VsYXIgU2VxdWVuY2UgRGF0YTwva2V5d29yZD48a2V5d29yZD5Pcmdh
biBTcGVjaWZpY2l0eTwva2V5d29yZD48a2V5d29yZD5Qb2x5bW9ycGhpc20sIEdlbmV0aWM8L2tl
eXdvcmQ+PGtleXdvcmQ+Uk5BLCBNZXNzZW5nZXIvbWV0YWJvbGlzbTwva2V5d29yZD48a2V5d29y
ZD5SYXRzPC9rZXl3b3JkPjxrZXl3b3JkPlNwZWNpZXMgU3BlY2lmaWNpdHk8L2tleXdvcmQ+PGtl
eXdvcmQ+U3Vic3RyYXRlIFNwZWNpZmljaXR5PC9rZXl3b3JkPjwva2V5d29yZHM+PGRhdGVzPjx5
ZWFyPjIwMTE8L3llYXI+PHB1Yi1kYXRlcz48ZGF0ZT5KYW48L2RhdGU+PC9wdWItZGF0ZXM+PC9k
YXRlcz48aXNibj4xNjM4LTYxODMgKEVsZWN0cm9uaWMpJiN4RDswMzAwLTkwODQgKExpbmtpbmcp
PC9pc2JuPjxhY2Nlc3Npb24tbnVtPjIwMjI2ODMzPC9hY2Nlc3Npb24tbnVtPjx1cmxzPjxyZWxh
dGVkLXVybHM+PHVybD5odHRwOi8vd3d3Lm5jYmkubmxtLm5paC5nb3YvcHVibWVkLzIwMjI2ODMz
PC91cmw+PC9yZWxhdGVkLXVybHM+PC91cmxzPjxlbGVjdHJvbmljLXJlc291cmNlLW51bT4xMC4x
MDE2L2ouYmlvY2hpLjIwMTAuMDMuMDAyPC9lbGVjdHJvbmljLXJlc291cmNlLW51bT48bGFuZ3Vh
Z2U+ZW5nPC9sYW5ndWFnZT48L3JlY29yZD48L0NpdGU+PC9FbmROb3RlPn==
</w:fldData>
        </w:fldChar>
      </w:r>
      <w:r w:rsidR="00121B28" w:rsidRPr="003125D5">
        <w:rPr>
          <w:rFonts w:ascii="Times New Roman" w:hAnsi="Times New Roman"/>
          <w:color w:val="000000" w:themeColor="text1"/>
          <w:sz w:val="24"/>
          <w:szCs w:val="24"/>
          <w:lang w:val="en-US"/>
        </w:rPr>
        <w:instrText xml:space="preserve"> ADDIN EN.CITE </w:instrText>
      </w:r>
      <w:r w:rsidR="00121B28" w:rsidRPr="003125D5">
        <w:rPr>
          <w:rFonts w:ascii="Times New Roman" w:hAnsi="Times New Roman"/>
          <w:color w:val="000000" w:themeColor="text1"/>
          <w:sz w:val="24"/>
          <w:szCs w:val="24"/>
          <w:lang w:val="en-US"/>
        </w:rPr>
        <w:fldChar w:fldCharType="begin">
          <w:fldData xml:space="preserve">PEVuZE5vdGU+PENpdGU+PEF1dGhvcj5Ub3NpPC9BdXRob3I+PFllYXI+MjAxNDwvWWVhcj48UmVj
TnVtPjEwMTY1PC9SZWNOdW0+PERpc3BsYXlUZXh0PigxMSwgMTIpPC9EaXNwbGF5VGV4dD48cmVj
b3JkPjxyZWMtbnVtYmVyPjEwMTY1PC9yZWMtbnVtYmVyPjxmb3JlaWduLWtleXM+PGtleSBhcHA9
IkVOIiBkYi1pZD0idnByNXBhZDlnNTV4ZWdlZnNybzVlNTJpdGY1eGZwZDVhcnpzIiB0aW1lc3Rh
bXA9IjE0MDYwNDMyMTYiPjEwMTY1PC9rZXk+PGtleSBhcHA9IkVOV2ViIiBkYi1pZD0iIj4wPC9r
ZXk+PC9mb3JlaWduLWtleXM+PHJlZi10eXBlIG5hbWU9IkpvdXJuYWwgQXJ0aWNsZSI+MTc8L3Jl
Zi10eXBlPjxjb250cmlidXRvcnM+PGF1dGhvcnM+PGF1dGhvcj5Ub3NpLCBGLjwvYXV0aG9yPjxh
dXRob3I+U2FydG9yaSwgRi48L2F1dGhvcj48YXV0aG9yPkd1YXJpbmksIFAuPC9hdXRob3I+PGF1
dGhvcj5PbGl2aWVyaSwgTy48L2F1dGhvcj48YXV0aG9yPk1hcnRpbmVsbGksIE4uPC9hdXRob3I+
PC9hdXRob3JzPjwvY29udHJpYnV0b3JzPjxhdXRoLWFkZHJlc3M+RGVwYXJ0bWVudCBvZiBNZWRp
Y2luZSwgVW5pdmVyc2l0eSBvZiBWZXJvbmEsIFBpYXp6YWxlIEx1ZHV2aWNvIEFudG9uaW8gU2N1
cm8sIDEwLCAzNzEzNCwgVmVyb25hLCBJdGFseSwgZmVkZXRvc2k4NEBnbWFpbC5jb20uPC9hdXRo
LWFkZHJlc3M+PHRpdGxlcz48dGl0bGU+RGVsdGEtNSBhbmQgZGVsdGEtNiBkZXNhdHVyYXNlczog
Y3J1Y2lhbCBlbnp5bWVzIGluIHBvbHl1bnNhdHVyYXRlZCBmYXR0eSBhY2lkLXJlbGF0ZWQgcGF0
aHdheXMgd2l0aCBwbGVpb3Ryb3BpYyBpbmZsdWVuY2VzIGluIGhlYWx0aCBhbmQgZGlzZWFzZTwv
dGl0bGU+PHNlY29uZGFyeS10aXRsZT5BZHYgRXhwIE1lZCBCaW9sPC9zZWNvbmRhcnktdGl0bGU+
PGFsdC10aXRsZT5BZHZhbmNlcyBpbiBleHBlcmltZW50YWwgbWVkaWNpbmUgYW5kIGJpb2xvZ3k8
L2FsdC10aXRsZT48L3RpdGxlcz48cGVyaW9kaWNhbD48ZnVsbC10aXRsZT5BZHYgRXhwIE1lZCBC
aW9sPC9mdWxsLXRpdGxlPjwvcGVyaW9kaWNhbD48cGFnZXM+NjEtODE8L3BhZ2VzPjx2b2x1bWU+
ODI0PC92b2x1bWU+PGtleXdvcmRzPjxrZXl3b3JkPkFuaW1hbHM8L2tleXdvcmQ+PGtleXdvcmQ+
RGlhYmV0ZXMgTWVsbGl0dXMsIFR5cGUgMi8qZW56eW1vbG9neS9nZW5ldGljcy9wYXRob2xvZ3k8
L2tleXdvcmQ+PGtleXdvcmQ+RGlzZWFzZSBNb2RlbHMsIEFuaW1hbDwva2V5d29yZD48a2V5d29y
ZD5GYXR0eSBBY2lkIERlc2F0dXJhc2VzL2dlbmV0aWNzLyptZXRhYm9saXNtPC9rZXl3b3JkPjxr
ZXl3b3JkPkZhdHR5IEFjaWRzLCBVbnNhdHVyYXRlZC9nZW5ldGljcy8qbWV0YWJvbGlzbTwva2V5
d29yZD48a2V5d29yZD5IdW1hbnM8L2tleXdvcmQ+PGtleXdvcmQ+SW5mbGFtbWF0aW9uL2Vuenlt
b2xvZ3kvZ2VuZXRpY3MvcGF0aG9sb2d5PC9rZXl3b3JkPjxrZXl3b3JkPk1lbnRhbCBEaXNvcmRl
cnMvKmVuenltb2xvZ3kvZ2VuZXRpY3MvcGF0aG9sb2d5PC9rZXl3b3JkPjxrZXl3b3JkPk1pY2U8
L2tleXdvcmQ+PGtleXdvcmQ+TmVvcGxhc21zLyplbnp5bW9sb2d5L2dlbmV0aWNzL3BhdGhvbG9n
eTwva2V5d29yZD48a2V5d29yZD5OZXJ2b3VzIFN5c3RlbSBEaXNlYXNlcy8qZW56eW1vbG9neS9n
ZW5ldGljcy9wYXRob2xvZ3k8L2tleXdvcmQ+PGtleXdvcmQ+UG9seW1vcnBoaXNtLCBHZW5ldGlj
PC9rZXl3b3JkPjwva2V5d29yZHM+PGRhdGVzPjx5ZWFyPjIwMTQ8L3llYXI+PC9kYXRlcz48aXNi
bj4wMDY1LTI1OTggKFByaW50KSYjeEQ7MDA2NS0yNTk4IChMaW5raW5nKTwvaXNibj48YWNjZXNz
aW9uLW51bT4yNTAzODk5NDwvYWNjZXNzaW9uLW51bT48dXJscz48cmVsYXRlZC11cmxzPjx1cmw+
aHR0cDovL3d3dy5uY2JpLm5sbS5uaWguZ292L3B1Ym1lZC8yNTAzODk5NDwvdXJsPjwvcmVsYXRl
ZC11cmxzPjwvdXJscz48ZWxlY3Ryb25pYy1yZXNvdXJjZS1udW0+MTAuMTAwNy85NzgtMy0zMTkt
MDczMjAtMF83PC9lbGVjdHJvbmljLXJlc291cmNlLW51bT48L3JlY29yZD48L0NpdGU+PENpdGU+
PEF1dGhvcj5CbGFuY2hhcmQ8L0F1dGhvcj48WWVhcj4yMDExPC9ZZWFyPjxSZWNOdW0+Mjk2Njwv
UmVjTnVtPjxyZWNvcmQ+PHJlYy1udW1iZXI+Mjk2NjwvcmVjLW51bWJlcj48Zm9yZWlnbi1rZXlz
PjxrZXkgYXBwPSJFTiIgZGItaWQ9InZwcjVwYWQ5ZzU1eGVnZWZzcm81ZTUyaXRmNXhmcGQ1YXJ6
cyIgdGltZXN0YW1wPSIxMjk1MzY0OTQ1Ij4yOTY2PC9rZXk+PC9mb3JlaWduLWtleXM+PHJlZi10
eXBlIG5hbWU9IkpvdXJuYWwgQXJ0aWNsZSI+MTc8L3JlZi10eXBlPjxjb250cmlidXRvcnM+PGF1
dGhvcnM+PGF1dGhvcj5CbGFuY2hhcmQsIEguPC9hdXRob3I+PGF1dGhvcj5MZWdyYW5kLCBQLjwv
YXV0aG9yPjxhdXRob3I+UGVkcm9ubywgRi48L2F1dGhvcj48L2F1dGhvcnM+PC9jb250cmlidXRv
cnM+PGF1dGgtYWRkcmVzcz5MYWJvcmF0b2lyZSBkZSBCaW9jaGltaWUgZXQgTnV0cml0aW9uIEh1
bWFpbmUsIElOUkEgVVNDIDIwMTIsIEFncm9jYW1wdXMgT3Vlc3QsIFJlbm5lcywgRnJhbmNlLiBo
ZWxlbmUuYmxhbmNoYXJkQGFncm9jYW1wdXMtb3Vlc3QuZnI8L2F1dGgtYWRkcmVzcz48dGl0bGVz
Pjx0aXRsZT5GYXR0eSBBY2lkIERlc2F0dXJhc2UgMyAoRmFkczMpIGlzIGEgc2luZ3VsYXIgbWVt
YmVyIG9mIHRoZSBGYWRzIGNsdXN0ZXI8L3RpdGxlPjxzZWNvbmRhcnktdGl0bGU+QmlvY2hpbWll
PC9zZWNvbmRhcnktdGl0bGU+PGFsdC10aXRsZT5CaW9jaGltaWU8L2FsdC10aXRsZT48L3RpdGxl
cz48cGVyaW9kaWNhbD48ZnVsbC10aXRsZT5CaW9jaGltaWU8L2Z1bGwtdGl0bGU+PC9wZXJpb2Rp
Y2FsPjxhbHQtcGVyaW9kaWNhbD48ZnVsbC10aXRsZT5CaW9jaGltaWU8L2Z1bGwtdGl0bGU+PC9h
bHQtcGVyaW9kaWNhbD48cGFnZXM+ODctOTA8L3BhZ2VzPjx2b2x1bWU+OTM8L3ZvbHVtZT48bnVt
YmVyPjE8L251bWJlcj48ZWRpdGlvbj4yMDEwLzAzLzE3PC9lZGl0aW9uPjxrZXl3b3Jkcz48a2V5
d29yZD5BbHRlcm5hdGl2ZSBTcGxpY2luZzwva2V5d29yZD48a2V5d29yZD5BbWlubyBBY2lkIFNl
cXVlbmNlPC9rZXl3b3JkPjxrZXl3b3JkPkFuaW1hbHM8L2tleXdvcmQ+PGtleXdvcmQ+KkZhdHR5
IEFjaWQgRGVzYXR1cmFzZXMvZ2VuZXRpY3MvbWV0YWJvbGlzbTwva2V5d29yZD48a2V5d29yZD5G
YXR0eSBBY2lkcywgVW5zYXR1cmF0ZWQvKm1ldGFib2xpc208L2tleXdvcmQ+PGtleXdvcmQ+R2Vu
ZSBFeHByZXNzaW9uPC9rZXl3b3JkPjxrZXl3b3JkPipHZW5lIEV4cHJlc3Npb24gUmVndWxhdGlv
biwgRW56eW1vbG9naWM8L2tleXdvcmQ+PGtleXdvcmQ+SHVtYW5zPC9rZXl3b3JkPjxrZXl3b3Jk
PkxpcGlkIE1ldGFib2xpc20vZ2VuZXRpY3M8L2tleXdvcmQ+PGtleXdvcmQ+TWljZTwva2V5d29y
ZD48a2V5d29yZD5Nb2xlY3VsYXIgU2VxdWVuY2UgRGF0YTwva2V5d29yZD48a2V5d29yZD5Pcmdh
biBTcGVjaWZpY2l0eTwva2V5d29yZD48a2V5d29yZD5Qb2x5bW9ycGhpc20sIEdlbmV0aWM8L2tl
eXdvcmQ+PGtleXdvcmQ+Uk5BLCBNZXNzZW5nZXIvbWV0YWJvbGlzbTwva2V5d29yZD48a2V5d29y
ZD5SYXRzPC9rZXl3b3JkPjxrZXl3b3JkPlNwZWNpZXMgU3BlY2lmaWNpdHk8L2tleXdvcmQ+PGtl
eXdvcmQ+U3Vic3RyYXRlIFNwZWNpZmljaXR5PC9rZXl3b3JkPjwva2V5d29yZHM+PGRhdGVzPjx5
ZWFyPjIwMTE8L3llYXI+PHB1Yi1kYXRlcz48ZGF0ZT5KYW48L2RhdGU+PC9wdWItZGF0ZXM+PC9k
YXRlcz48aXNibj4xNjM4LTYxODMgKEVsZWN0cm9uaWMpJiN4RDswMzAwLTkwODQgKExpbmtpbmcp
PC9pc2JuPjxhY2Nlc3Npb24tbnVtPjIwMjI2ODMzPC9hY2Nlc3Npb24tbnVtPjx1cmxzPjxyZWxh
dGVkLXVybHM+PHVybD5odHRwOi8vd3d3Lm5jYmkubmxtLm5paC5nb3YvcHVibWVkLzIwMjI2ODMz
PC91cmw+PC9yZWxhdGVkLXVybHM+PC91cmxzPjxlbGVjdHJvbmljLXJlc291cmNlLW51bT4xMC4x
MDE2L2ouYmlvY2hpLjIwMTAuMDMuMDAyPC9lbGVjdHJvbmljLXJlc291cmNlLW51bT48bGFuZ3Vh
Z2U+ZW5nPC9sYW5ndWFnZT48L3JlY29yZD48L0NpdGU+PC9FbmROb3RlPn==
</w:fldData>
        </w:fldChar>
      </w:r>
      <w:r w:rsidR="00121B28" w:rsidRPr="003125D5">
        <w:rPr>
          <w:rFonts w:ascii="Times New Roman" w:hAnsi="Times New Roman"/>
          <w:color w:val="000000" w:themeColor="text1"/>
          <w:sz w:val="24"/>
          <w:szCs w:val="24"/>
          <w:lang w:val="en-US"/>
        </w:rPr>
        <w:instrText xml:space="preserve"> ADDIN EN.CITE.DATA </w:instrText>
      </w:r>
      <w:r w:rsidR="00121B28" w:rsidRPr="003125D5">
        <w:rPr>
          <w:rFonts w:ascii="Times New Roman" w:hAnsi="Times New Roman"/>
          <w:color w:val="000000" w:themeColor="text1"/>
          <w:sz w:val="24"/>
          <w:szCs w:val="24"/>
          <w:lang w:val="en-US"/>
        </w:rPr>
      </w:r>
      <w:r w:rsidR="00121B28" w:rsidRPr="003125D5">
        <w:rPr>
          <w:rFonts w:ascii="Times New Roman" w:hAnsi="Times New Roman"/>
          <w:color w:val="000000" w:themeColor="text1"/>
          <w:sz w:val="24"/>
          <w:szCs w:val="24"/>
          <w:lang w:val="en-US"/>
        </w:rPr>
        <w:fldChar w:fldCharType="end"/>
      </w:r>
      <w:r w:rsidR="00121B28" w:rsidRPr="003125D5">
        <w:rPr>
          <w:rFonts w:ascii="Times New Roman" w:hAnsi="Times New Roman"/>
          <w:color w:val="000000" w:themeColor="text1"/>
          <w:sz w:val="24"/>
          <w:szCs w:val="24"/>
          <w:lang w:val="en-US"/>
        </w:rPr>
      </w:r>
      <w:r w:rsidR="00121B28" w:rsidRPr="003125D5">
        <w:rPr>
          <w:rFonts w:ascii="Times New Roman" w:hAnsi="Times New Roman"/>
          <w:color w:val="000000" w:themeColor="text1"/>
          <w:sz w:val="24"/>
          <w:szCs w:val="24"/>
          <w:lang w:val="en-US"/>
        </w:rPr>
        <w:fldChar w:fldCharType="separate"/>
      </w:r>
      <w:r w:rsidR="00121B28" w:rsidRPr="003125D5">
        <w:rPr>
          <w:rFonts w:ascii="Times New Roman" w:hAnsi="Times New Roman"/>
          <w:noProof/>
          <w:color w:val="000000" w:themeColor="text1"/>
          <w:sz w:val="24"/>
          <w:szCs w:val="24"/>
          <w:lang w:val="en-US"/>
        </w:rPr>
        <w:t>(11, 12)</w:t>
      </w:r>
      <w:r w:rsidR="00121B28" w:rsidRPr="003125D5">
        <w:rPr>
          <w:rFonts w:ascii="Times New Roman" w:hAnsi="Times New Roman"/>
          <w:color w:val="000000" w:themeColor="text1"/>
          <w:sz w:val="24"/>
          <w:szCs w:val="24"/>
          <w:lang w:val="en-US"/>
        </w:rPr>
        <w:fldChar w:fldCharType="end"/>
      </w:r>
      <w:r w:rsidR="00121B28" w:rsidRPr="003125D5">
        <w:rPr>
          <w:rFonts w:ascii="Times New Roman" w:hAnsi="Times New Roman"/>
          <w:color w:val="000000" w:themeColor="text1"/>
          <w:sz w:val="24"/>
          <w:szCs w:val="24"/>
          <w:lang w:val="en-US"/>
        </w:rPr>
        <w:t>.</w:t>
      </w:r>
      <w:r w:rsidR="004272E9" w:rsidRPr="003125D5">
        <w:rPr>
          <w:rFonts w:ascii="Times New Roman" w:hAnsi="Times New Roman"/>
          <w:color w:val="000000" w:themeColor="text1"/>
          <w:sz w:val="24"/>
          <w:szCs w:val="24"/>
          <w:lang w:val="en-US"/>
        </w:rPr>
        <w:t xml:space="preserve"> </w:t>
      </w:r>
      <w:r w:rsidR="00121B28" w:rsidRPr="003125D5">
        <w:rPr>
          <w:rFonts w:ascii="Times New Roman" w:hAnsi="Times New Roman"/>
          <w:color w:val="000000" w:themeColor="text1"/>
          <w:sz w:val="24"/>
          <w:szCs w:val="24"/>
          <w:lang w:val="en-US"/>
        </w:rPr>
        <w:t xml:space="preserve">It is expressed in many brain </w:t>
      </w:r>
      <w:r w:rsidR="00DD247A" w:rsidRPr="003125D5">
        <w:rPr>
          <w:rFonts w:ascii="Times New Roman" w:hAnsi="Times New Roman"/>
          <w:color w:val="000000" w:themeColor="text1"/>
          <w:sz w:val="24"/>
          <w:szCs w:val="24"/>
          <w:lang w:val="en-US"/>
        </w:rPr>
        <w:t>areas in</w:t>
      </w:r>
      <w:r w:rsidR="00121B28" w:rsidRPr="003125D5">
        <w:rPr>
          <w:rFonts w:ascii="Times New Roman" w:hAnsi="Times New Roman"/>
          <w:color w:val="000000" w:themeColor="text1"/>
          <w:sz w:val="24"/>
          <w:szCs w:val="24"/>
          <w:lang w:val="en-US"/>
        </w:rPr>
        <w:t xml:space="preserve"> baboons and </w:t>
      </w:r>
      <w:r w:rsidR="00F312D8" w:rsidRPr="003125D5">
        <w:rPr>
          <w:rFonts w:ascii="Times New Roman" w:hAnsi="Times New Roman"/>
          <w:color w:val="000000" w:themeColor="text1"/>
          <w:sz w:val="24"/>
          <w:szCs w:val="24"/>
          <w:lang w:val="en-US"/>
        </w:rPr>
        <w:t xml:space="preserve">may be </w:t>
      </w:r>
      <w:r w:rsidR="004272E9" w:rsidRPr="003125D5">
        <w:rPr>
          <w:rFonts w:ascii="Times New Roman" w:hAnsi="Times New Roman"/>
          <w:color w:val="000000" w:themeColor="text1"/>
          <w:sz w:val="24"/>
          <w:szCs w:val="24"/>
          <w:lang w:val="en-US"/>
        </w:rPr>
        <w:t>expressed in the human placenta</w:t>
      </w:r>
      <w:r w:rsidR="00661D4E" w:rsidRPr="003125D5">
        <w:rPr>
          <w:rFonts w:ascii="Times New Roman" w:hAnsi="Times New Roman"/>
          <w:color w:val="000000" w:themeColor="text1"/>
          <w:sz w:val="24"/>
          <w:szCs w:val="24"/>
          <w:lang w:val="en-US"/>
        </w:rPr>
        <w:t xml:space="preserve"> </w:t>
      </w:r>
      <w:r w:rsidR="00121B28" w:rsidRPr="003125D5">
        <w:rPr>
          <w:rFonts w:ascii="Times New Roman" w:hAnsi="Times New Roman"/>
          <w:color w:val="000000" w:themeColor="text1"/>
          <w:sz w:val="24"/>
          <w:szCs w:val="24"/>
          <w:lang w:val="en-US"/>
        </w:rPr>
        <w:fldChar w:fldCharType="begin">
          <w:fldData xml:space="preserve">PEVuZE5vdGU+PENpdGU+PEF1dGhvcj5GYWdlcmJlcmc8L0F1dGhvcj48WWVhcj4yMDE0PC9ZZWFy
PjxSZWNOdW0+MTEyMTI8L1JlY051bT48RGlzcGxheVRleHQ+KDM2LCAzNyk8L0Rpc3BsYXlUZXh0
PjxyZWNvcmQ+PHJlYy1udW1iZXI+MTEyMTI8L3JlYy1udW1iZXI+PGZvcmVpZ24ta2V5cz48a2V5
IGFwcD0iRU4iIGRiLWlkPSJ2cHI1cGFkOWc1NXhlZ2Vmc3JvNWU1Mml0ZjV4ZnBkNWFyenMiIHRp
bWVzdGFtcD0iMTQ5MzAwNDYyOSI+MTEyMTI8L2tleT48L2ZvcmVpZ24ta2V5cz48cmVmLXR5cGUg
bmFtZT0iSm91cm5hbCBBcnRpY2xlIj4xNzwvcmVmLXR5cGU+PGNvbnRyaWJ1dG9ycz48YXV0aG9y
cz48YXV0aG9yPkZhZ2VyYmVyZywgTC48L2F1dGhvcj48YXV0aG9yPkhhbGxzdHJvbSwgQi4gTS48
L2F1dGhvcj48YXV0aG9yPk9rc3ZvbGQsIFAuPC9hdXRob3I+PGF1dGhvcj5LYW1wZiwgQy48L2F1
dGhvcj48YXV0aG9yPkRqdXJlaW5vdmljLCBELjwvYXV0aG9yPjxhdXRob3I+T2RlYmVyZywgSi48
L2F1dGhvcj48YXV0aG9yPkhhYnVrYSwgTS48L2F1dGhvcj48YXV0aG9yPlRhaG1hc2VicG9vciwg
Uy48L2F1dGhvcj48YXV0aG9yPkRhbmllbHNzb24sIEEuPC9hdXRob3I+PGF1dGhvcj5FZGx1bmQs
IEsuPC9hdXRob3I+PGF1dGhvcj5Bc3BsdW5kLCBBLjwvYXV0aG9yPjxhdXRob3I+U2pvc3RlZHQs
IEUuPC9hdXRob3I+PGF1dGhvcj5MdW5kYmVyZywgRS48L2F1dGhvcj48YXV0aG9yPlN6aWd5YXJ0
bywgQy4gQS48L2F1dGhvcj48YXV0aG9yPlNrb2dzLCBNLjwvYXV0aG9yPjxhdXRob3I+VGFrYW5l
biwgSi4gTy48L2F1dGhvcj48YXV0aG9yPkJlcmxpbmcsIEguPC9hdXRob3I+PGF1dGhvcj5UZWdl
bCwgSC48L2F1dGhvcj48YXV0aG9yPk11bGRlciwgSi48L2F1dGhvcj48YXV0aG9yPk5pbHNzb24s
IFAuPC9hdXRob3I+PGF1dGhvcj5TY2h3ZW5rLCBKLiBNLjwvYXV0aG9yPjxhdXRob3I+TGluZHNr
b2csIEMuPC9hdXRob3I+PGF1dGhvcj5EYW5pZWxzc29uLCBGLjwvYXV0aG9yPjxhdXRob3I+TWFy
ZGlub2dsdSwgQS48L2F1dGhvcj48YXV0aG9yPlNpdmVydHNzb24sIEEuPC9hdXRob3I+PGF1dGhv
cj52b24gRmVpbGl0emVuLCBLLjwvYXV0aG9yPjxhdXRob3I+Rm9yc2JlcmcsIE0uPC9hdXRob3I+
PGF1dGhvcj5ad2FobGVuLCBNLjwvYXV0aG9yPjxhdXRob3I+T2xzc29uLCBJLjwvYXV0aG9yPjxh
dXRob3I+TmF2YW5pLCBTLjwvYXV0aG9yPjxhdXRob3I+SHVzcywgTS48L2F1dGhvcj48YXV0aG9y
Pk5pZWxzZW4sIEouPC9hdXRob3I+PGF1dGhvcj5Qb250ZW4sIEYuPC9hdXRob3I+PGF1dGhvcj5V
aGxlbiwgTS48L2F1dGhvcj48L2F1dGhvcnM+PC9jb250cmlidXRvcnM+PGF1dGgtYWRkcmVzcz5T
Y2llbmNlIGZvciBMaWZlIExhYm9yYXRvcnksIEtUSCAtIFJveWFsIEluc3RpdHV0ZSBvZiBUZWNo
bm9sb2d5LCBTRS0xNzEgMjEgU3RvY2tob2xtLCBTd2VkZW47PC9hdXRoLWFkZHJlc3M+PHRpdGxl
cz48dGl0bGU+QW5hbHlzaXMgb2YgdGhlIGh1bWFuIHRpc3N1ZS1zcGVjaWZpYyBleHByZXNzaW9u
IGJ5IGdlbm9tZS13aWRlIGludGVncmF0aW9uIG9mIHRyYW5zY3JpcHRvbWljcyBhbmQgYW50aWJv
ZHktYmFzZWQgcHJvdGVvbWljczwvdGl0bGU+PHNlY29uZGFyeS10aXRsZT5Nb2wgQ2VsbCBQcm90
ZW9taWNzPC9zZWNvbmRhcnktdGl0bGU+PGFsdC10aXRsZT5Nb2xlY3VsYXIgJmFtcDsgY2VsbHVs
YXIgcHJvdGVvbWljcyA6IE1DUDwvYWx0LXRpdGxlPjwvdGl0bGVzPjxwZXJpb2RpY2FsPjxmdWxs
LXRpdGxlPk1vbCBDZWxsIFByb3Rlb21pY3M8L2Z1bGwtdGl0bGU+PC9wZXJpb2RpY2FsPjxwYWdl
cz4zOTctNDA2PC9wYWdlcz48dm9sdW1lPjEzPC92b2x1bWU+PG51bWJlcj4yPC9udW1iZXI+PGtl
eXdvcmRzPjxrZXl3b3JkPkFudGlib2RpZXMvKnBoYXJtYWNvbG9neTwva2V5d29yZD48a2V5d29y
ZD5GZW1hbGU8L2tleXdvcmQ+PGtleXdvcmQ+KkdlbmUgRXhwcmVzc2lvbjwva2V5d29yZD48a2V5
d29yZD5HZW5lIEV4cHJlc3Npb24gUHJvZmlsaW5nPC9rZXl3b3JkPjxrZXl3b3JkPkdlbmUgUmVn
dWxhdG9yeSBOZXR3b3Jrczwva2V5d29yZD48a2V5d29yZD5HZW5vbWljcy8qbWV0aG9kczwva2V5
d29yZD48a2V5d29yZD5IdW1hbnM8L2tleXdvcmQ+PGtleXdvcmQ+TWFsZTwva2V5d29yZD48a2V5
d29yZD5PcmdhbiBTcGVjaWZpY2l0eS8qZ2VuZXRpY3M8L2tleXdvcmQ+PGtleXdvcmQ+UHJvdGVp
bnMvZ2VuZXRpY3MvbWV0YWJvbGlzbTwva2V5d29yZD48a2V5d29yZD5Qcm90ZW9tZS9nZW5ldGlj
cy9tZXRhYm9saXNtPC9rZXl3b3JkPjxrZXl3b3JkPlByb3Rlb21pY3MvKm1ldGhvZHM8L2tleXdv
cmQ+PGtleXdvcmQ+U3lzdGVtcyBJbnRlZ3JhdGlvbjwva2V5d29yZD48a2V5d29yZD5UaXNzdWUg
QXJyYXkgQW5hbHlzaXM8L2tleXdvcmQ+PGtleXdvcmQ+KlRyYW5zY3JpcHRvbWU8L2tleXdvcmQ+
PC9rZXl3b3Jkcz48ZGF0ZXM+PHllYXI+MjAxNDwveWVhcj48cHViLWRhdGVzPjxkYXRlPkZlYjwv
ZGF0ZT48L3B1Yi1kYXRlcz48L2RhdGVzPjxpc2JuPjE1MzUtOTQ4NCAoRWxlY3Ryb25pYykmI3hE
OzE1MzUtOTQ3NiAoTGlua2luZyk8L2lzYm4+PGFjY2Vzc2lvbi1udW0+MjQzMDk4OTg8L2FjY2Vz
c2lvbi1udW0+PHVybHM+PHJlbGF0ZWQtdXJscz48dXJsPmh0dHA6Ly93d3cubmNiaS5ubG0ubmlo
Lmdvdi9wdWJtZWQvMjQzMDk4OTg8L3VybD48dXJsPmh0dHBzOi8vd3d3Lm5jYmkubmxtLm5paC5n
b3YvcG1jL2FydGljbGVzL1BNQzM5MTY2NDIvcGRmL3pqdzM5Ny5wZGY8L3VybD48L3JlbGF0ZWQt
dXJscz48L3VybHM+PGN1c3RvbTI+MzkxNjY0MjwvY3VzdG9tMj48ZWxlY3Ryb25pYy1yZXNvdXJj
ZS1udW0+MTAuMTA3NC9tY3AuTTExMy4wMzU2MDA8L2VsZWN0cm9uaWMtcmVzb3VyY2UtbnVtPjwv
cmVjb3JkPjwvQ2l0ZT48Q2l0ZT48QXV0aG9yPk11cmU8L0F1dGhvcj48WWVhcj4yMDE4PC9ZZWFy
PjxSZWNOdW0+MTE0NDI8L1JlY051bT48cmVjb3JkPjxyZWMtbnVtYmVyPjExNDQyPC9yZWMtbnVt
YmVyPjxmb3JlaWduLWtleXM+PGtleSBhcHA9IkVOIiBkYi1pZD0idnByNXBhZDlnNTV4ZWdlZnNy
bzVlNTJpdGY1eGZwZDVhcnpzIiB0aW1lc3RhbXA9IjE1MTgxODY2OTMiPjExNDQyPC9rZXk+PGtl
eSBhcHA9IkVOV2ViIiBkYi1pZD0iIj4wPC9rZXk+PC9mb3JlaWduLWtleXM+PHJlZi10eXBlIG5h
bWU9IkpvdXJuYWwgQXJ0aWNsZSI+MTc8L3JlZi10eXBlPjxjb250cmlidXRvcnM+PGF1dGhvcnM+
PGF1dGhvcj5NdXJlLCBMdWRvdmljIFMuPC9hdXRob3I+PGF1dGhvcj5MZSwgSGllcCBELjwvYXV0
aG9yPjxhdXRob3I+QmVuZWdpYW1vLCBHaW9yZ2lhPC9hdXRob3I+PGF1dGhvcj5DaGFuZywgTWF4
IFcuPC9hdXRob3I+PGF1dGhvcj5SaW9zLCBMdWlzPC9hdXRob3I+PGF1dGhvcj5KaWxsYW5pLCBO
Z2FsbGE8L2F1dGhvcj48YXV0aG9yPk5nb3RobywgTWFpbmE8L2F1dGhvcj48YXV0aG9yPkthcml1
a2ksIFRob21hczwvYXV0aG9yPjxhdXRob3I+RGtoaXNzaS1CZW55YWh5YSwgT3VyaWE8L2F1dGhv
cj48YXV0aG9yPkNvb3BlciwgSG93YXJkIE0uPC9hdXRob3I+PGF1dGhvcj5QYW5kYSwgU2F0Y2hp
ZGFuYW5kYTwvYXV0aG9yPjwvYXV0aG9ycz48L2NvbnRyaWJ1dG9ycz48dGl0bGVzPjx0aXRsZT5E
aXVybmFsIHRyYW5zY3JpcHRvbWUgYXRsYXMgb2YgYSBwcmltYXRlIGFjcm9zcyBtYWpvciBuZXVy
YWwgYW5kIHBlcmlwaGVyYWwgdGlzc3VlczwvdGl0bGU+PHNlY29uZGFyeS10aXRsZT5TY2llbmNl
PC9zZWNvbmRhcnktdGl0bGU+PC90aXRsZXM+PHBlcmlvZGljYWw+PGZ1bGwtdGl0bGU+U2NpZW5j
ZTwvZnVsbC10aXRsZT48YWJici0xPlNjaWVuY2U8L2FiYnItMT48L3BlcmlvZGljYWw+PHBhZ2Vz
PmVhYW8wMzE4PC9wYWdlcz48ZGF0ZXM+PHllYXI+MjAxODwveWVhcj48L2RhdGVzPjxpc2JuPjAw
MzYtODA3NSYjeEQ7MTA5NS05MjAzPC9pc2JuPjx1cmxzPjwvdXJscz48ZWxlY3Ryb25pYy1yZXNv
dXJjZS1udW0+MTAuMTEyNi9zY2llbmNlLmFhbzAzMTg8L2VsZWN0cm9uaWMtcmVzb3VyY2UtbnVt
PjwvcmVjb3JkPjwvQ2l0ZT48L0VuZE5vdGU+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GYWdlcmJlcmc8L0F1dGhvcj48WWVhcj4yMDE0PC9ZZWFy
PjxSZWNOdW0+MTEyMTI8L1JlY051bT48RGlzcGxheVRleHQ+KDM2LCAzNyk8L0Rpc3BsYXlUZXh0
PjxyZWNvcmQ+PHJlYy1udW1iZXI+MTEyMTI8L3JlYy1udW1iZXI+PGZvcmVpZ24ta2V5cz48a2V5
IGFwcD0iRU4iIGRiLWlkPSJ2cHI1cGFkOWc1NXhlZ2Vmc3JvNWU1Mml0ZjV4ZnBkNWFyenMiIHRp
bWVzdGFtcD0iMTQ5MzAwNDYyOSI+MTEyMTI8L2tleT48L2ZvcmVpZ24ta2V5cz48cmVmLXR5cGUg
bmFtZT0iSm91cm5hbCBBcnRpY2xlIj4xNzwvcmVmLXR5cGU+PGNvbnRyaWJ1dG9ycz48YXV0aG9y
cz48YXV0aG9yPkZhZ2VyYmVyZywgTC48L2F1dGhvcj48YXV0aG9yPkhhbGxzdHJvbSwgQi4gTS48
L2F1dGhvcj48YXV0aG9yPk9rc3ZvbGQsIFAuPC9hdXRob3I+PGF1dGhvcj5LYW1wZiwgQy48L2F1
dGhvcj48YXV0aG9yPkRqdXJlaW5vdmljLCBELjwvYXV0aG9yPjxhdXRob3I+T2RlYmVyZywgSi48
L2F1dGhvcj48YXV0aG9yPkhhYnVrYSwgTS48L2F1dGhvcj48YXV0aG9yPlRhaG1hc2VicG9vciwg
Uy48L2F1dGhvcj48YXV0aG9yPkRhbmllbHNzb24sIEEuPC9hdXRob3I+PGF1dGhvcj5FZGx1bmQs
IEsuPC9hdXRob3I+PGF1dGhvcj5Bc3BsdW5kLCBBLjwvYXV0aG9yPjxhdXRob3I+U2pvc3RlZHQs
IEUuPC9hdXRob3I+PGF1dGhvcj5MdW5kYmVyZywgRS48L2F1dGhvcj48YXV0aG9yPlN6aWd5YXJ0
bywgQy4gQS48L2F1dGhvcj48YXV0aG9yPlNrb2dzLCBNLjwvYXV0aG9yPjxhdXRob3I+VGFrYW5l
biwgSi4gTy48L2F1dGhvcj48YXV0aG9yPkJlcmxpbmcsIEguPC9hdXRob3I+PGF1dGhvcj5UZWdl
bCwgSC48L2F1dGhvcj48YXV0aG9yPk11bGRlciwgSi48L2F1dGhvcj48YXV0aG9yPk5pbHNzb24s
IFAuPC9hdXRob3I+PGF1dGhvcj5TY2h3ZW5rLCBKLiBNLjwvYXV0aG9yPjxhdXRob3I+TGluZHNr
b2csIEMuPC9hdXRob3I+PGF1dGhvcj5EYW5pZWxzc29uLCBGLjwvYXV0aG9yPjxhdXRob3I+TWFy
ZGlub2dsdSwgQS48L2F1dGhvcj48YXV0aG9yPlNpdmVydHNzb24sIEEuPC9hdXRob3I+PGF1dGhv
cj52b24gRmVpbGl0emVuLCBLLjwvYXV0aG9yPjxhdXRob3I+Rm9yc2JlcmcsIE0uPC9hdXRob3I+
PGF1dGhvcj5ad2FobGVuLCBNLjwvYXV0aG9yPjxhdXRob3I+T2xzc29uLCBJLjwvYXV0aG9yPjxh
dXRob3I+TmF2YW5pLCBTLjwvYXV0aG9yPjxhdXRob3I+SHVzcywgTS48L2F1dGhvcj48YXV0aG9y
Pk5pZWxzZW4sIEouPC9hdXRob3I+PGF1dGhvcj5Qb250ZW4sIEYuPC9hdXRob3I+PGF1dGhvcj5V
aGxlbiwgTS48L2F1dGhvcj48L2F1dGhvcnM+PC9jb250cmlidXRvcnM+PGF1dGgtYWRkcmVzcz5T
Y2llbmNlIGZvciBMaWZlIExhYm9yYXRvcnksIEtUSCAtIFJveWFsIEluc3RpdHV0ZSBvZiBUZWNo
bm9sb2d5LCBTRS0xNzEgMjEgU3RvY2tob2xtLCBTd2VkZW47PC9hdXRoLWFkZHJlc3M+PHRpdGxl
cz48dGl0bGU+QW5hbHlzaXMgb2YgdGhlIGh1bWFuIHRpc3N1ZS1zcGVjaWZpYyBleHByZXNzaW9u
IGJ5IGdlbm9tZS13aWRlIGludGVncmF0aW9uIG9mIHRyYW5zY3JpcHRvbWljcyBhbmQgYW50aWJv
ZHktYmFzZWQgcHJvdGVvbWljczwvdGl0bGU+PHNlY29uZGFyeS10aXRsZT5Nb2wgQ2VsbCBQcm90
ZW9taWNzPC9zZWNvbmRhcnktdGl0bGU+PGFsdC10aXRsZT5Nb2xlY3VsYXIgJmFtcDsgY2VsbHVs
YXIgcHJvdGVvbWljcyA6IE1DUDwvYWx0LXRpdGxlPjwvdGl0bGVzPjxwZXJpb2RpY2FsPjxmdWxs
LXRpdGxlPk1vbCBDZWxsIFByb3Rlb21pY3M8L2Z1bGwtdGl0bGU+PC9wZXJpb2RpY2FsPjxwYWdl
cz4zOTctNDA2PC9wYWdlcz48dm9sdW1lPjEzPC92b2x1bWU+PG51bWJlcj4yPC9udW1iZXI+PGtl
eXdvcmRzPjxrZXl3b3JkPkFudGlib2RpZXMvKnBoYXJtYWNvbG9neTwva2V5d29yZD48a2V5d29y
ZD5GZW1hbGU8L2tleXdvcmQ+PGtleXdvcmQ+KkdlbmUgRXhwcmVzc2lvbjwva2V5d29yZD48a2V5
d29yZD5HZW5lIEV4cHJlc3Npb24gUHJvZmlsaW5nPC9rZXl3b3JkPjxrZXl3b3JkPkdlbmUgUmVn
dWxhdG9yeSBOZXR3b3Jrczwva2V5d29yZD48a2V5d29yZD5HZW5vbWljcy8qbWV0aG9kczwva2V5
d29yZD48a2V5d29yZD5IdW1hbnM8L2tleXdvcmQ+PGtleXdvcmQ+TWFsZTwva2V5d29yZD48a2V5
d29yZD5PcmdhbiBTcGVjaWZpY2l0eS8qZ2VuZXRpY3M8L2tleXdvcmQ+PGtleXdvcmQ+UHJvdGVp
bnMvZ2VuZXRpY3MvbWV0YWJvbGlzbTwva2V5d29yZD48a2V5d29yZD5Qcm90ZW9tZS9nZW5ldGlj
cy9tZXRhYm9saXNtPC9rZXl3b3JkPjxrZXl3b3JkPlByb3Rlb21pY3MvKm1ldGhvZHM8L2tleXdv
cmQ+PGtleXdvcmQ+U3lzdGVtcyBJbnRlZ3JhdGlvbjwva2V5d29yZD48a2V5d29yZD5UaXNzdWUg
QXJyYXkgQW5hbHlzaXM8L2tleXdvcmQ+PGtleXdvcmQ+KlRyYW5zY3JpcHRvbWU8L2tleXdvcmQ+
PC9rZXl3b3Jkcz48ZGF0ZXM+PHllYXI+MjAxNDwveWVhcj48cHViLWRhdGVzPjxkYXRlPkZlYjwv
ZGF0ZT48L3B1Yi1kYXRlcz48L2RhdGVzPjxpc2JuPjE1MzUtOTQ4NCAoRWxlY3Ryb25pYykmI3hE
OzE1MzUtOTQ3NiAoTGlua2luZyk8L2lzYm4+PGFjY2Vzc2lvbi1udW0+MjQzMDk4OTg8L2FjY2Vz
c2lvbi1udW0+PHVybHM+PHJlbGF0ZWQtdXJscz48dXJsPmh0dHA6Ly93d3cubmNiaS5ubG0ubmlo
Lmdvdi9wdWJtZWQvMjQzMDk4OTg8L3VybD48dXJsPmh0dHBzOi8vd3d3Lm5jYmkubmxtLm5paC5n
b3YvcG1jL2FydGljbGVzL1BNQzM5MTY2NDIvcGRmL3pqdzM5Ny5wZGY8L3VybD48L3JlbGF0ZWQt
dXJscz48L3VybHM+PGN1c3RvbTI+MzkxNjY0MjwvY3VzdG9tMj48ZWxlY3Ryb25pYy1yZXNvdXJj
ZS1udW0+MTAuMTA3NC9tY3AuTTExMy4wMzU2MDA8L2VsZWN0cm9uaWMtcmVzb3VyY2UtbnVtPjwv
cmVjb3JkPjwvQ2l0ZT48Q2l0ZT48QXV0aG9yPk11cmU8L0F1dGhvcj48WWVhcj4yMDE4PC9ZZWFy
PjxSZWNOdW0+MTE0NDI8L1JlY051bT48cmVjb3JkPjxyZWMtbnVtYmVyPjExNDQyPC9yZWMtbnVt
YmVyPjxmb3JlaWduLWtleXM+PGtleSBhcHA9IkVOIiBkYi1pZD0idnByNXBhZDlnNTV4ZWdlZnNy
bzVlNTJpdGY1eGZwZDVhcnpzIiB0aW1lc3RhbXA9IjE1MTgxODY2OTMiPjExNDQyPC9rZXk+PGtl
eSBhcHA9IkVOV2ViIiBkYi1pZD0iIj4wPC9rZXk+PC9mb3JlaWduLWtleXM+PHJlZi10eXBlIG5h
bWU9IkpvdXJuYWwgQXJ0aWNsZSI+MTc8L3JlZi10eXBlPjxjb250cmlidXRvcnM+PGF1dGhvcnM+
PGF1dGhvcj5NdXJlLCBMdWRvdmljIFMuPC9hdXRob3I+PGF1dGhvcj5MZSwgSGllcCBELjwvYXV0
aG9yPjxhdXRob3I+QmVuZWdpYW1vLCBHaW9yZ2lhPC9hdXRob3I+PGF1dGhvcj5DaGFuZywgTWF4
IFcuPC9hdXRob3I+PGF1dGhvcj5SaW9zLCBMdWlzPC9hdXRob3I+PGF1dGhvcj5KaWxsYW5pLCBO
Z2FsbGE8L2F1dGhvcj48YXV0aG9yPk5nb3RobywgTWFpbmE8L2F1dGhvcj48YXV0aG9yPkthcml1
a2ksIFRob21hczwvYXV0aG9yPjxhdXRob3I+RGtoaXNzaS1CZW55YWh5YSwgT3VyaWE8L2F1dGhv
cj48YXV0aG9yPkNvb3BlciwgSG93YXJkIE0uPC9hdXRob3I+PGF1dGhvcj5QYW5kYSwgU2F0Y2hp
ZGFuYW5kYTwvYXV0aG9yPjwvYXV0aG9ycz48L2NvbnRyaWJ1dG9ycz48dGl0bGVzPjx0aXRsZT5E
aXVybmFsIHRyYW5zY3JpcHRvbWUgYXRsYXMgb2YgYSBwcmltYXRlIGFjcm9zcyBtYWpvciBuZXVy
YWwgYW5kIHBlcmlwaGVyYWwgdGlzc3VlczwvdGl0bGU+PHNlY29uZGFyeS10aXRsZT5TY2llbmNl
PC9zZWNvbmRhcnktdGl0bGU+PC90aXRsZXM+PHBlcmlvZGljYWw+PGZ1bGwtdGl0bGU+U2NpZW5j
ZTwvZnVsbC10aXRsZT48YWJici0xPlNjaWVuY2U8L2FiYnItMT48L3BlcmlvZGljYWw+PHBhZ2Vz
PmVhYW8wMzE4PC9wYWdlcz48ZGF0ZXM+PHllYXI+MjAxODwveWVhcj48L2RhdGVzPjxpc2JuPjAw
MzYtODA3NSYjeEQ7MTA5NS05MjAzPC9pc2JuPjx1cmxzPjwvdXJscz48ZWxlY3Ryb25pYy1yZXNv
dXJjZS1udW0+MTAuMTEyNi9zY2llbmNlLmFhbzAzMTg8L2VsZWN0cm9uaWMtcmVzb3VyY2UtbnVt
PjwvcmVjb3JkPjwvQ2l0ZT48L0VuZE5vdGU+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121B28" w:rsidRPr="003125D5">
        <w:rPr>
          <w:rFonts w:ascii="Times New Roman" w:hAnsi="Times New Roman"/>
          <w:color w:val="000000" w:themeColor="text1"/>
          <w:sz w:val="24"/>
          <w:szCs w:val="24"/>
          <w:lang w:val="en-US"/>
        </w:rPr>
      </w:r>
      <w:r w:rsidR="00121B28"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6, 37)</w:t>
      </w:r>
      <w:r w:rsidR="00121B28"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F02A8" w:rsidRPr="003125D5">
        <w:rPr>
          <w:rFonts w:ascii="Times New Roman" w:hAnsi="Times New Roman"/>
          <w:color w:val="000000" w:themeColor="text1"/>
          <w:sz w:val="24"/>
          <w:szCs w:val="24"/>
          <w:lang w:val="en-US"/>
        </w:rPr>
        <w:t xml:space="preserve"> It is well known that LC-PUFAs are required by the developing brain. During </w:t>
      </w:r>
      <w:r w:rsidR="00DF02A8" w:rsidRPr="003125D5">
        <w:rPr>
          <w:rFonts w:ascii="Times New Roman" w:hAnsi="Times New Roman"/>
          <w:i/>
          <w:color w:val="000000" w:themeColor="text1"/>
          <w:sz w:val="24"/>
          <w:szCs w:val="24"/>
          <w:lang w:val="en-US"/>
        </w:rPr>
        <w:t>Homo sapiens</w:t>
      </w:r>
      <w:r w:rsidR="00DF02A8" w:rsidRPr="003125D5">
        <w:rPr>
          <w:rFonts w:ascii="Times New Roman" w:hAnsi="Times New Roman"/>
          <w:color w:val="000000" w:themeColor="text1"/>
          <w:sz w:val="24"/>
          <w:szCs w:val="24"/>
          <w:lang w:val="en-US"/>
        </w:rPr>
        <w:t>’s speciation process, an evolutionary trade-off may have occurred to balance the constraints imposed by bipedalism (shorter maternal pelvic region) and encephalization (larger newborn head), thereby increasing maternal mortality. One of these trade-offs may have been shortening gestation and hence reducing the physiological maturity of the offspring at birth compared to other primates, thus leading to increased infant mortality</w:t>
      </w:r>
      <w:r w:rsidR="00661D4E" w:rsidRPr="003125D5">
        <w:rPr>
          <w:rFonts w:ascii="Times New Roman" w:hAnsi="Times New Roman"/>
          <w:color w:val="000000" w:themeColor="text1"/>
          <w:sz w:val="24"/>
          <w:szCs w:val="24"/>
          <w:lang w:val="en-US"/>
        </w:rPr>
        <w:t xml:space="preserve"> </w:t>
      </w:r>
      <w:r w:rsidR="00DF02A8"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Diamond&lt;/Author&gt;&lt;Year&gt;2006&lt;/Year&gt;&lt;RecNum&gt;11181&lt;/RecNum&gt;&lt;DisplayText&gt;(38)&lt;/DisplayText&gt;&lt;record&gt;&lt;rec-number&gt;11181&lt;/rec-number&gt;&lt;foreign-keys&gt;&lt;key app="EN" db-id="vpr5pad9g55xegefsro5e52itf5xfpd5arzs" timestamp="1489916598"&gt;11181&lt;/key&gt;&lt;/foreign-keys&gt;&lt;ref-type name="Book"&gt;6&lt;/ref-type&gt;&lt;contributors&gt;&lt;authors&gt;&lt;author&gt;Diamond, J. M.&lt;/author&gt;&lt;/authors&gt;&lt;/contributors&gt;&lt;titles&gt;&lt;title&gt;The Third Chimpanzee: The Evolution and Future of the Human Animal&lt;/title&gt;&lt;/titles&gt;&lt;section&gt;432&lt;/section&gt;&lt;dates&gt;&lt;year&gt;2006&lt;/year&gt;&lt;/dates&gt;&lt;pub-location&gt;New York City, NYC, USA&lt;/pub-location&gt;&lt;publisher&gt;Harper Perennial&lt;/publisher&gt;&lt;isbn&gt;0060845503&lt;/isbn&gt;&lt;urls&gt;&lt;/urls&gt;&lt;/record&gt;&lt;/Cite&gt;&lt;/EndNote&gt;</w:instrText>
      </w:r>
      <w:r w:rsidR="00DF02A8"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8)</w:t>
      </w:r>
      <w:r w:rsidR="00DF02A8"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F02A8" w:rsidRPr="003125D5">
        <w:rPr>
          <w:rFonts w:ascii="Times New Roman" w:hAnsi="Times New Roman"/>
          <w:color w:val="000000" w:themeColor="text1"/>
          <w:sz w:val="24"/>
          <w:szCs w:val="24"/>
          <w:lang w:val="en-US"/>
        </w:rPr>
        <w:t xml:space="preserve"> In this context, it is probable that the </w:t>
      </w:r>
      <w:r w:rsidR="00DF02A8" w:rsidRPr="003125D5">
        <w:rPr>
          <w:rFonts w:ascii="Times New Roman" w:hAnsi="Times New Roman"/>
          <w:i/>
          <w:color w:val="000000" w:themeColor="text1"/>
          <w:sz w:val="24"/>
          <w:szCs w:val="24"/>
          <w:lang w:val="en-US"/>
        </w:rPr>
        <w:t>FADS</w:t>
      </w:r>
      <w:r w:rsidR="00DF02A8" w:rsidRPr="003125D5">
        <w:rPr>
          <w:rFonts w:ascii="Times New Roman" w:hAnsi="Times New Roman"/>
          <w:color w:val="000000" w:themeColor="text1"/>
          <w:sz w:val="24"/>
          <w:szCs w:val="24"/>
          <w:lang w:val="en-US"/>
        </w:rPr>
        <w:t xml:space="preserve"> variants maximizing survival of both the mother </w:t>
      </w:r>
      <w:r w:rsidR="00DF02A8" w:rsidRPr="003125D5">
        <w:rPr>
          <w:rFonts w:ascii="Times New Roman" w:hAnsi="Times New Roman"/>
          <w:color w:val="000000" w:themeColor="text1"/>
          <w:sz w:val="24"/>
          <w:szCs w:val="24"/>
          <w:lang w:val="en-US"/>
        </w:rPr>
        <w:lastRenderedPageBreak/>
        <w:t xml:space="preserve">and the infant have been </w:t>
      </w:r>
      <w:r w:rsidR="00FA6F29" w:rsidRPr="003125D5">
        <w:rPr>
          <w:rFonts w:ascii="Times New Roman" w:hAnsi="Times New Roman"/>
          <w:color w:val="000000" w:themeColor="text1"/>
          <w:sz w:val="24"/>
          <w:szCs w:val="24"/>
          <w:lang w:val="en-US"/>
        </w:rPr>
        <w:t xml:space="preserve">positively </w:t>
      </w:r>
      <w:r w:rsidR="00DF02A8" w:rsidRPr="003125D5">
        <w:rPr>
          <w:rFonts w:ascii="Times New Roman" w:hAnsi="Times New Roman"/>
          <w:color w:val="000000" w:themeColor="text1"/>
          <w:sz w:val="24"/>
          <w:szCs w:val="24"/>
          <w:lang w:val="en-US"/>
        </w:rPr>
        <w:t>selected throughout human evolution. The fact that human breast milk contains high</w:t>
      </w:r>
      <w:r w:rsidR="00E43219" w:rsidRPr="003125D5">
        <w:rPr>
          <w:rFonts w:ascii="Times New Roman" w:hAnsi="Times New Roman"/>
          <w:color w:val="000000" w:themeColor="text1"/>
          <w:sz w:val="24"/>
          <w:szCs w:val="24"/>
          <w:lang w:val="en-US"/>
        </w:rPr>
        <w:t>er</w:t>
      </w:r>
      <w:r w:rsidR="00DF02A8" w:rsidRPr="003125D5">
        <w:rPr>
          <w:rFonts w:ascii="Times New Roman" w:hAnsi="Times New Roman"/>
          <w:color w:val="000000" w:themeColor="text1"/>
          <w:sz w:val="24"/>
          <w:szCs w:val="24"/>
          <w:lang w:val="en-US"/>
        </w:rPr>
        <w:t xml:space="preserve"> levels of </w:t>
      </w:r>
      <w:r w:rsidRPr="003125D5">
        <w:rPr>
          <w:rFonts w:ascii="Times New Roman" w:hAnsi="Times New Roman"/>
          <w:color w:val="000000" w:themeColor="text1"/>
          <w:sz w:val="24"/>
          <w:szCs w:val="24"/>
          <w:lang w:val="en-US"/>
        </w:rPr>
        <w:t>the</w:t>
      </w:r>
      <w:r w:rsidR="00DF02A8" w:rsidRPr="003125D5">
        <w:rPr>
          <w:rFonts w:ascii="Times New Roman" w:hAnsi="Times New Roman"/>
          <w:color w:val="000000" w:themeColor="text1"/>
          <w:sz w:val="24"/>
          <w:szCs w:val="24"/>
          <w:lang w:val="en-US"/>
        </w:rPr>
        <w:t xml:space="preserve"> ω3 LC-PUFA</w:t>
      </w:r>
      <w:r w:rsidRPr="003125D5">
        <w:rPr>
          <w:rFonts w:ascii="Times New Roman" w:hAnsi="Times New Roman"/>
          <w:color w:val="000000" w:themeColor="text1"/>
          <w:sz w:val="24"/>
          <w:szCs w:val="24"/>
          <w:lang w:val="en-US"/>
        </w:rPr>
        <w:t xml:space="preserve"> DHA</w:t>
      </w:r>
      <w:r w:rsidR="00DF02A8" w:rsidRPr="003125D5">
        <w:rPr>
          <w:rFonts w:ascii="Times New Roman" w:hAnsi="Times New Roman"/>
          <w:color w:val="000000" w:themeColor="text1"/>
          <w:sz w:val="24"/>
          <w:szCs w:val="24"/>
          <w:lang w:val="en-US"/>
        </w:rPr>
        <w:t xml:space="preserve"> </w:t>
      </w:r>
      <w:r w:rsidR="00E43219" w:rsidRPr="003125D5">
        <w:rPr>
          <w:rFonts w:ascii="Times New Roman" w:hAnsi="Times New Roman"/>
          <w:color w:val="000000" w:themeColor="text1"/>
          <w:sz w:val="24"/>
          <w:szCs w:val="24"/>
          <w:lang w:val="en-US"/>
        </w:rPr>
        <w:t xml:space="preserve">than that of </w:t>
      </w:r>
      <w:r w:rsidR="00DF02A8" w:rsidRPr="003125D5">
        <w:rPr>
          <w:rFonts w:ascii="Times New Roman" w:hAnsi="Times New Roman"/>
          <w:color w:val="000000" w:themeColor="text1"/>
          <w:sz w:val="24"/>
          <w:szCs w:val="24"/>
          <w:lang w:val="en-US"/>
        </w:rPr>
        <w:t xml:space="preserve">other mammals, including the other primates, corroborates </w:t>
      </w:r>
      <w:r w:rsidR="00813362" w:rsidRPr="003125D5">
        <w:rPr>
          <w:rFonts w:ascii="Times New Roman" w:hAnsi="Times New Roman"/>
          <w:color w:val="000000" w:themeColor="text1"/>
          <w:sz w:val="24"/>
          <w:szCs w:val="24"/>
          <w:lang w:val="en-US"/>
        </w:rPr>
        <w:t>such an evolutionary hypothesis</w:t>
      </w:r>
      <w:r w:rsidR="00661D4E" w:rsidRPr="003125D5">
        <w:rPr>
          <w:rFonts w:ascii="Times New Roman" w:hAnsi="Times New Roman"/>
          <w:color w:val="000000" w:themeColor="text1"/>
          <w:sz w:val="24"/>
          <w:szCs w:val="24"/>
          <w:lang w:val="en-US"/>
        </w:rPr>
        <w:t xml:space="preserve"> </w:t>
      </w:r>
      <w:r w:rsidR="00DF02A8"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Milligan&lt;/Author&gt;&lt;Year&gt;2008&lt;/Year&gt;&lt;RecNum&gt;11010&lt;/RecNum&gt;&lt;DisplayText&gt;(39)&lt;/DisplayText&gt;&lt;record&gt;&lt;rec-number&gt;11010&lt;/rec-number&gt;&lt;foreign-keys&gt;&lt;key app="EN" db-id="vpr5pad9g55xegefsro5e52itf5xfpd5arzs" timestamp="1472878934"&gt;11010&lt;/key&gt;&lt;key app="ENWeb" db-id=""&gt;0&lt;/key&gt;&lt;/foreign-keys&gt;&lt;ref-type name="Journal Article"&gt;17&lt;/ref-type&gt;&lt;contributors&gt;&lt;authors&gt;&lt;author&gt;Milligan, L. A.&lt;/author&gt;&lt;author&gt;Rapoport, S. I.&lt;/author&gt;&lt;author&gt;Cranfield, M. R.&lt;/author&gt;&lt;author&gt;Dittus, W.&lt;/author&gt;&lt;author&gt;Glander, K. E.&lt;/author&gt;&lt;author&gt;Oftedal, O. T.&lt;/author&gt;&lt;author&gt;Power, M. L.&lt;/author&gt;&lt;author&gt;Whittier, C. A.&lt;/author&gt;&lt;author&gt;Bazinet, R. P.&lt;/author&gt;&lt;/authors&gt;&lt;/contributors&gt;&lt;auth-address&gt;Department of Anthropology, University of California, Santa Cruz, CA 95064, USA. lmilliga@ucsc.edu&lt;/auth-address&gt;&lt;titles&gt;&lt;title&gt;Fatty acid composition of wild anthropoid primate milks&lt;/title&gt;&lt;secondary-title&gt;Comp Biochem Physiol B Biochem Mol Biol&lt;/secondary-title&gt;&lt;alt-title&gt;Comparative biochemistry and physiology. Part B, Biochemistry &amp;amp; molecular biology&lt;/alt-title&gt;&lt;/titles&gt;&lt;periodical&gt;&lt;full-title&gt;Comp Biochem Physiol B Biochem Mol Biol&lt;/full-title&gt;&lt;/periodical&gt;&lt;pages&gt;74-82&lt;/pages&gt;&lt;volume&gt;149&lt;/volume&gt;&lt;number&gt;1&lt;/number&gt;&lt;keywords&gt;&lt;keyword&gt;Animals&lt;/keyword&gt;&lt;keyword&gt;Fatty Acids/analysis/*metabolism&lt;/keyword&gt;&lt;keyword&gt;Feeding Behavior/*psychology&lt;/keyword&gt;&lt;keyword&gt;Female&lt;/keyword&gt;&lt;keyword&gt;Hominidae/*metabolism&lt;/keyword&gt;&lt;keyword&gt;Milk/chemistry/*metabolism&lt;/keyword&gt;&lt;keyword&gt;Species Specificity&lt;/keyword&gt;&lt;/keywords&gt;&lt;dates&gt;&lt;year&gt;2008&lt;/year&gt;&lt;pub-dates&gt;&lt;date&gt;Jan&lt;/date&gt;&lt;/pub-dates&gt;&lt;/dates&gt;&lt;isbn&gt;1096-4959 (Print)&amp;#xD;1096-4959 (Linking)&lt;/isbn&gt;&lt;accession-num&gt;17916436&lt;/accession-num&gt;&lt;urls&gt;&lt;related-urls&gt;&lt;url&gt;http://www.ncbi.nlm.nih.gov/pubmed/17916436&lt;/url&gt;&lt;/related-urls&gt;&lt;/urls&gt;&lt;electronic-resource-num&gt;10.1016/j.cbpb.2007.08.006&lt;/electronic-resource-num&gt;&lt;/record&gt;&lt;/Cite&gt;&lt;/EndNote&gt;</w:instrText>
      </w:r>
      <w:r w:rsidR="00DF02A8"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39)</w:t>
      </w:r>
      <w:r w:rsidR="00DF02A8"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DF02A8" w:rsidRPr="003125D5">
        <w:rPr>
          <w:rFonts w:ascii="Times New Roman" w:hAnsi="Times New Roman"/>
          <w:color w:val="000000" w:themeColor="text1"/>
          <w:sz w:val="24"/>
          <w:szCs w:val="24"/>
          <w:lang w:val="en-US"/>
        </w:rPr>
        <w:t xml:space="preserve"> </w:t>
      </w:r>
      <w:r w:rsidR="00E21649" w:rsidRPr="003125D5">
        <w:rPr>
          <w:rFonts w:ascii="Times New Roman" w:hAnsi="Times New Roman"/>
          <w:color w:val="000000" w:themeColor="text1"/>
          <w:sz w:val="24"/>
          <w:szCs w:val="24"/>
          <w:lang w:val="en-US"/>
        </w:rPr>
        <w:t xml:space="preserve">Other population genetics studies have shown the </w:t>
      </w:r>
      <w:r w:rsidR="00E21649" w:rsidRPr="003125D5">
        <w:rPr>
          <w:rFonts w:ascii="Times New Roman" w:hAnsi="Times New Roman"/>
          <w:i/>
          <w:color w:val="000000" w:themeColor="text1"/>
          <w:sz w:val="24"/>
          <w:szCs w:val="24"/>
          <w:lang w:val="en-US"/>
        </w:rPr>
        <w:t>FADS</w:t>
      </w:r>
      <w:r w:rsidR="00E21649" w:rsidRPr="003125D5">
        <w:rPr>
          <w:rFonts w:ascii="Times New Roman" w:hAnsi="Times New Roman"/>
          <w:color w:val="000000" w:themeColor="text1"/>
          <w:sz w:val="24"/>
          <w:szCs w:val="24"/>
          <w:lang w:val="en-US"/>
        </w:rPr>
        <w:t xml:space="preserve"> gene cluster has been under strong selection pressure and may even have played a key role in evolution</w:t>
      </w:r>
      <w:r w:rsidR="00813362" w:rsidRPr="003125D5">
        <w:rPr>
          <w:rFonts w:ascii="Times New Roman" w:hAnsi="Times New Roman"/>
          <w:color w:val="000000" w:themeColor="text1"/>
          <w:sz w:val="24"/>
          <w:szCs w:val="24"/>
          <w:lang w:val="en-US"/>
        </w:rPr>
        <w:t>ary adaptation of modern humans</w:t>
      </w:r>
      <w:r w:rsidR="00661D4E" w:rsidRPr="003125D5">
        <w:rPr>
          <w:rFonts w:ascii="Times New Roman" w:hAnsi="Times New Roman"/>
          <w:color w:val="000000" w:themeColor="text1"/>
          <w:sz w:val="24"/>
          <w:szCs w:val="24"/>
          <w:lang w:val="en-US"/>
        </w:rPr>
        <w:t xml:space="preserve"> </w:t>
      </w:r>
      <w:r w:rsidR="00E21649" w:rsidRPr="003125D5">
        <w:rPr>
          <w:rFonts w:ascii="Times New Roman" w:hAnsi="Times New Roman"/>
          <w:color w:val="000000" w:themeColor="text1"/>
          <w:sz w:val="24"/>
          <w:szCs w:val="24"/>
          <w:lang w:val="en-US"/>
        </w:rPr>
        <w:fldChar w:fldCharType="begin">
          <w:fldData xml:space="preserve">PEVuZE5vdGU+PENpdGU+PEF1dGhvcj5NYXRoaWFzPC9BdXRob3I+PFllYXI+MjAxMjwvWWVhcj48
UmVjTnVtPjEwNjk5PC9SZWNOdW0+PERpc3BsYXlUZXh0Pig0MC00NCk8L0Rpc3BsYXlUZXh0Pjxy
ZWNvcmQ+PHJlYy1udW1iZXI+MTA2OTk8L3JlYy1udW1iZXI+PGZvcmVpZ24ta2V5cz48a2V5IGFw
cD0iRU4iIGRiLWlkPSJ2cHI1cGFkOWc1NXhlZ2Vmc3JvNWU1Mml0ZjV4ZnBkNWFyenMiIHRpbWVz
dGFtcD0iMTQ1MzI1OTAwMyI+MTA2OTk8L2tleT48a2V5IGFwcD0iRU5XZWIiIGRiLWlkPSIiPjA8
L2tleT48L2ZvcmVpZ24ta2V5cz48cmVmLXR5cGUgbmFtZT0iSm91cm5hbCBBcnRpY2xlIj4xNzwv
cmVmLXR5cGU+PGNvbnRyaWJ1dG9ycz48YXV0aG9ycz48YXV0aG9yPk1hdGhpYXMsIFIuIEEuPC9h
dXRob3I+PGF1dGhvcj5GdSwgVy48L2F1dGhvcj48YXV0aG9yPkFrZXksIEouIE0uPC9hdXRob3I+
PGF1dGhvcj5BaW5zd29ydGgsIEguIEMuPC9hdXRob3I+PGF1dGhvcj5Ub3JnZXJzb24sIEQuIEcu
PC9hdXRob3I+PGF1dGhvcj5SdWN6aW5za2ksIEkuPC9hdXRob3I+PGF1dGhvcj5TZXJnZWFudCwg
Uy48L2F1dGhvcj48YXV0aG9yPkJhcm5lcywgSy4gQy48L2F1dGhvcj48YXV0aG9yPkNoaWx0b24s
IEYuIEguPC9hdXRob3I+PC9hdXRob3JzPjwvY29udHJpYnV0b3JzPjxhdXRoLWFkZHJlc3M+RGl2
aXNpb24gb2YgR2VuZXJhbCBJbnRlcm5hbCBNZWRpY2luZSwgRGVwYXJ0bWVudCBvZiBNZWRpY2lu
ZSwgVGhlIEpvaG5zIEhvcGtpbnMgVW5pdmVyc2l0eSwgQmFsdGltb3JlLCBNYXJ5bGFuZCwgVW5p
dGVkIFN0YXRlcyBvZiBBbWVyaWNhLiBybWF0aGlhc0BqaG1pLmVkdTwvYXV0aC1hZGRyZXNzPjx0
aXRsZXM+PHRpdGxlPkFkYXB0aXZlIGV2b2x1dGlvbiBvZiB0aGUgRkFEUyBnZW5lIGNsdXN0ZXIg
d2l0aGluIEFmcmljYT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0NDkyNjwvcGFnZXM+PHZvbHVtZT43PC92b2x1bWU+PG51bWJlcj45PC9udW1iZXI+
PGtleXdvcmRzPjxrZXl3b3JkPkFkYXB0YXRpb24sIFBoeXNpb2xvZ2ljYWwvKmdlbmV0aWNzPC9r
ZXl3b3JkPjxrZXl3b3JkPkFmcmljYTwva2V5d29yZD48a2V5d29yZD5BZnJpY2FuIENvbnRpbmVu
dGFsIEFuY2VzdHJ5IEdyb3VwLypnZW5ldGljczwva2V5d29yZD48a2V5d29yZD5FdXJvcGVhbiBD
b250aW5lbnRhbCBBbmNlc3RyeSBHcm91cC9nZW5ldGljczwva2V5d29yZD48a2V5d29yZD4qRXZv
bHV0aW9uLCBNb2xlY3VsYXI8L2tleXdvcmQ+PGtleXdvcmQ+RmF0dHkgQWNpZCBEZXNhdHVyYXNl
cy8qZ2VuZXRpY3M8L2tleXdvcmQ+PGtleXdvcmQ+RmF0dHkgQWNpZHMsIFVuc2F0dXJhdGVkL2No
ZW1pc3RyeS9tZXRhYm9saXNtPC9rZXl3b3JkPjxrZXl3b3JkPkdlbmUgRnJlcXVlbmN5PC9rZXl3
b3JkPjxrZXl3b3JkPkh1bWFuczwva2V5d29yZD48a2V5d29yZD5NdWx0aWdlbmUgRmFtaWx5Lypn
ZW5ldGljczwva2V5d29yZD48L2tleXdvcmRzPjxkYXRlcz48eWVhcj4yMDEyPC95ZWFyPjwvZGF0
ZXM+PGlzYm4+MTkzMi02MjAzIChFbGVjdHJvbmljKSYjeEQ7MTkzMi02MjAzIChMaW5raW5nKTwv
aXNibj48YWNjZXNzaW9uLW51bT4yMzAyODY4NDwvYWNjZXNzaW9uLW51bT48dXJscz48cmVsYXRl
ZC11cmxzPjx1cmw+aHR0cDovL3d3dy5uY2JpLm5sbS5uaWguZ292L3B1Ym1lZC8yMzAyODY4NDwv
dXJsPjwvcmVsYXRlZC11cmxzPjwvdXJscz48Y3VzdG9tMj4zNDQ2OTkwPC9jdXN0b20yPjxlbGVj
dHJvbmljLXJlc291cmNlLW51bT4xMC4xMzcxL2pvdXJuYWwucG9uZS4wMDQ0OTI2PC9lbGVjdHJv
bmljLXJlc291cmNlLW51bT48L3JlY29yZD48L0NpdGU+PENpdGU+PEF1dGhvcj5HZW5vbWVzIFBy
b2plY3Q8L0F1dGhvcj48WWVhcj4yMDE1PC9ZZWFyPjxSZWNOdW0+MTExNzU8L1JlY051bT48cmVj
b3JkPjxyZWMtbnVtYmVyPjExMTc1PC9yZWMtbnVtYmVyPjxmb3JlaWduLWtleXM+PGtleSBhcHA9
IkVOIiBkYi1pZD0idnByNXBhZDlnNTV4ZWdlZnNybzVlNTJpdGY1eGZwZDVhcnpzIiB0aW1lc3Rh
bXA9IjE0ODk4Mjk0MDEiPjExMTc1PC9rZXk+PGtleSBhcHA9IkVOV2ViIiBkYi1pZD0iIj4wPC9r
ZXk+PC9mb3JlaWduLWtleXM+PHJlZi10eXBlIG5hbWU9IkpvdXJuYWwgQXJ0aWNsZSI+MTc8L3Jl
Zi10eXBlPjxjb250cmlidXRvcnM+PGF1dGhvcnM+PGF1dGhvcj5HZW5vbWVzIFByb2plY3QsIENv
bnNvcnRpdW08L2F1dGhvcj48YXV0aG9yPkF1dG9uLCBBLjwvYXV0aG9yPjxhdXRob3I+QnJvb2tz
LCBMLiBELjwvYXV0aG9yPjxhdXRob3I+RHVyYmluLCBSLiBNLjwvYXV0aG9yPjxhdXRob3I+R2Fy
cmlzb24sIEUuIFAuPC9hdXRob3I+PGF1dGhvcj5LYW5nLCBILiBNLjwvYXV0aG9yPjxhdXRob3I+
S29yYmVsLCBKLiBPLjwvYXV0aG9yPjxhdXRob3I+TWFyY2hpbmksIEouIEwuPC9hdXRob3I+PGF1
dGhvcj5NY0NhcnRoeSwgUy48L2F1dGhvcj48YXV0aG9yPk1jVmVhbiwgRy4gQS48L2F1dGhvcj48
YXV0aG9yPkFiZWNhc2lzLCBHLiBSLjwvYXV0aG9yPjwvYXV0aG9ycz48L2NvbnRyaWJ1dG9ycz48
dGl0bGVzPjx0aXRsZT5BIGdsb2JhbCByZWZlcmVuY2UgZm9yIGh1bWFuIGdlbmV0aWMgdmFyaWF0
aW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OC03NDwvcGFnZXM+PHZvbHVtZT41
MjY8L3ZvbHVtZT48bnVtYmVyPjc1NzE8L251bWJlcj48a2V5d29yZHM+PGtleXdvcmQ+RGF0YXNl
dHMgYXMgVG9waWM8L2tleXdvcmQ+PGtleXdvcmQ+RGVtb2dyYXBoeTwva2V5d29yZD48a2V5d29y
ZD5EaXNlYXNlIFN1c2NlcHRpYmlsaXR5PC9rZXl3b3JkPjxrZXl3b3JkPkV4b21lL2dlbmV0aWNz
PC9rZXl3b3JkPjxrZXl3b3JkPkdlbmV0aWMgVmFyaWF0aW9uLypnZW5ldGljczwva2V5d29yZD48
a2V5d29yZD5HZW5ldGljcywgTWVkaWNhbDwva2V5d29yZD48a2V5d29yZD5HZW5ldGljcywgUG9w
dWxhdGlvbi8qc3RhbmRhcmRzPC9rZXl3b3JkPjxrZXl3b3JkPkdlbm9tZSwgSHVtYW4vKmdlbmV0
aWNzPC9rZXl3b3JkPjxrZXl3b3JkPkdlbm9tZS1XaWRlIEFzc29jaWF0aW9uIFN0dWR5PC9rZXl3
b3JkPjxrZXl3b3JkPkdlbm9taWNzLypzdGFuZGFyZHM8L2tleXdvcmQ+PGtleXdvcmQ+R2Vub3R5
cGU8L2tleXdvcmQ+PGtleXdvcmQ+SGFwbG90eXBlcy9nZW5ldGljczwva2V5d29yZD48a2V5d29y
ZD5IaWdoLVRocm91Z2hwdXQgTnVjbGVvdGlkZSBTZXF1ZW5jaW5nPC9rZXl3b3JkPjxrZXl3b3Jk
Pkh1bWFuczwva2V5d29yZD48a2V5d29yZD5JTkRFTCBNdXRhdGlvbi9nZW5ldGljczwva2V5d29y
ZD48a2V5d29yZD4qSW50ZXJuYXRpb25hbGl0eTwva2V5d29yZD48a2V5d29yZD5QaHlzaWNhbCBD
aHJvbW9zb21lIE1hcHBpbmc8L2tleXdvcmQ+PGtleXdvcmQ+UG9seW1vcnBoaXNtLCBTaW5nbGUg
TnVjbGVvdGlkZS9nZW5ldGljczwva2V5d29yZD48a2V5d29yZD5RdWFudGl0YXRpdmUgVHJhaXQg
TG9jaS9nZW5ldGljczwva2V5d29yZD48a2V5d29yZD5SYXJlIERpc2Vhc2VzL2dlbmV0aWNzPC9r
ZXl3b3JkPjxrZXl3b3JkPlJlZmVyZW5jZSBTdGFuZGFyZHM8L2tleXdvcmQ+PGtleXdvcmQ+U2Vx
dWVuY2UgQW5hbHlzaXMsIEROQTwva2V5d29yZD48L2tleXdvcmRzPjxkYXRlcz48eWVhcj4yMDE1
PC95ZWFyPjxwdWItZGF0ZXM+PGRhdGU+T2N0IDAxPC9kYXRlPjwvcHViLWRhdGVzPjwvZGF0ZXM+
PGlzYm4+MTQ3Ni00Njg3IChFbGVjdHJvbmljKSYjeEQ7MDAyOC0wODM2IChMaW5raW5nKTwvaXNi
bj48YWNjZXNzaW9uLW51bT4yNjQzMjI0NTwvYWNjZXNzaW9uLW51bT48dXJscz48cmVsYXRlZC11
cmxzPjx1cmw+aHR0cDovL3d3dy5uY2JpLm5sbS5uaWguZ292L3B1Ym1lZC8yNjQzMjI0NTwvdXJs
PjwvcmVsYXRlZC11cmxzPjwvdXJscz48Y3VzdG9tMj40NzUwNDc4PC9jdXN0b20yPjxlbGVjdHJv
bmljLXJlc291cmNlLW51bT4xMC4xMDM4L25hdHVyZTE1MzkzPC9lbGVjdHJvbmljLXJlc291cmNl
LW51bT48L3JlY29yZD48L0NpdGU+PENpdGU+PEF1dGhvcj5GdW1hZ2FsbGk8L0F1dGhvcj48WWVh
cj4yMDE1PC9ZZWFyPjxSZWNOdW0+MTA1ODQ8L1JlY051bT48cmVjb3JkPjxyZWMtbnVtYmVyPjEw
NTg0PC9yZWMtbnVtYmVyPjxmb3JlaWduLWtleXM+PGtleSBhcHA9IkVOIiBkYi1pZD0idnByNXBh
ZDlnNTV4ZWdlZnNybzVlNTJpdGY1eGZwZDVhcnpzIiB0aW1lc3RhbXA9IjE0NDI4MTYxMTMiPjEw
NTg0PC9rZXk+PGtleSBhcHA9IkVOV2ViIiBkYi1pZD0iIj4wPC9rZXk+PC9mb3JlaWduLWtleXM+
PHJlZi10eXBlIG5hbWU9IkpvdXJuYWwgQXJ0aWNsZSI+MTc8L3JlZi10eXBlPjxjb250cmlidXRv
cnM+PGF1dGhvcnM+PGF1dGhvcj5GdW1hZ2FsbGksIE0uPC9hdXRob3I+PGF1dGhvcj5Nb2x0a2Us
IEkuPC9hdXRob3I+PGF1dGhvcj5HcmFydXAsIE4uPC9hdXRob3I+PGF1dGhvcj5SYWNpbW8sIEYu
PC9hdXRob3I+PGF1dGhvcj5CamVycmVnYWFyZCwgUC48L2F1dGhvcj48YXV0aG9yPkpvcmdlbnNl
biwgTS4gRS48L2F1dGhvcj48YXV0aG9yPktvcm5lbGl1c3NlbiwgVC4gUy48L2F1dGhvcj48YXV0
aG9yPkdlcmJhdWx0LCBQLjwvYXV0aG9yPjxhdXRob3I+U2tvdHRlLCBMLjwvYXV0aG9yPjxhdXRo
b3I+TGlubmViZXJnLCBBLjwvYXV0aG9yPjxhdXRob3I+Q2hyaXN0ZW5zZW4sIEMuPC9hdXRob3I+
PGF1dGhvcj5CcmFuZHNsdW5kLCBJLjwvYXV0aG9yPjxhdXRob3I+Sm9yZ2Vuc2VuLCBULjwvYXV0
aG9yPjxhdXRob3I+SHVlcnRhLVNhbmNoZXosIEUuPC9hdXRob3I+PGF1dGhvcj5TY2htaWR0LCBF
LiBCLjwvYXV0aG9yPjxhdXRob3I+UGVkZXJzZW4sIE8uPC9hdXRob3I+PGF1dGhvcj5IYW5zZW4s
IFQuPC9hdXRob3I+PGF1dGhvcj5BbGJyZWNodHNlbiwgQS48L2F1dGhvcj48YXV0aG9yPk5pZWxz
ZW4sIFIuPC9hdXRob3I+PC9hdXRob3JzPjwvY29udHJpYnV0b3JzPjxhdXRoLWFkZHJlc3M+RGVw
YXJ0bWVudCBvZiBHZW5ldGljcywgRXZvbHV0aW9uLCBhbmQgRW52aXJvbm1lbnQsIFVuaXZlcnNp
dHkgQ29sbGVnZSBMb25kb24sIExvbmRvbiBXQzFFIDZCVCwgVUsuIERlcGFydG1lbnQgb2YgSW50
ZWdyYXRpdmUgQmlvbG9neSwgVW5pdmVyc2l0eSBvZiBDYWxpZm9ybmlhLUJlcmtlbGV5LCBCZXJr
ZWxleSwgQ0EgOTQ3MjAsIFVTQS4mI3hEO1RoZSBCaW9pbmZvcm1hdGljcyBDZW50cmUsIERlcGFy
dG1lbnQgb2YgQmlvbG9neSwgVW5pdmVyc2l0eSBvZiBDb3BlbmhhZ2VuLCAyMjAwIENvcGVuaGFn
ZW4sIERlbm1hcmsuJiN4RDtUaGUgTm92byBOb3JkaXNrIEZvdW5kYXRpb24gQ2VudGVyIGZvciBC
YXNpYyBNZXRhYm9saWMgUmVzZWFyY2gsIFNlY3Rpb24gb2YgTWV0YWJvbGljIEdlbmV0aWNzLCBG
YWN1bHR5IG9mIEhlYWx0aCBhbmQgTWVkaWNhbCBTY2llbmNlcywgVW5pdmVyc2l0eSBvZiBDb3Bl
bmhhZ2VuLCAyMTAwIENvcGVuaGFnZW4sIERlbm1hcmsuJiN4RDtEZXBhcnRtZW50IG9mIEludGVn
cmF0aXZlIEJpb2xvZ3ksIFVuaXZlcnNpdHkgb2YgQ2FsaWZvcm5pYS1CZXJrZWxleSwgQmVya2Vs
ZXksIENBIDk0NzIwLCBVU0EuJiN4RDtOYXRpb25hbCBJbnN0aXR1dGUgb2YgUHVibGljIEhlYWx0
aCwgVW5pdmVyc2l0eSBvZiBTb3V0aGVybiBEZW5tYXJrLCAxMzUzIENvcGVuaGFnZW4sIERlbm1h
cmsuIEdyZWVubGFuZCBDZW50ZXIgZm9yIEhlYWx0aCBSZXNlYXJjaCwgVW5pdmVyc2l0eSBvZiBH
cmVlbmxhbmQsIE51dWssIEdyZWVubGFuZC4mI3hEO05hdGlvbmFsIEluc3RpdHV0ZSBvZiBQdWJs
aWMgSGVhbHRoLCBVbml2ZXJzaXR5IG9mIFNvdXRoZXJuIERlbm1hcmssIDEzNTMgQ29wZW5oYWdl
biwgRGVubWFyay4gU3Rlbm8gRGlhYmV0ZXMgQ2VudGVyLCAyODIwIEdlbnRvZnRlLCBEZW5tYXJr
LiYjeEQ7Q2VudHJlIGZvciBHZW9HZW5ldGljcywgTmF0dXJhbCBIaXN0b3J5IE11c2V1bSBvZiBE
ZW5tYXJrLCBVbml2ZXJzaXR5IG9mIENvcGVuaGFnZW4sIDEzNTAgQ29wZW5oYWdlbiwgRGVubWFy
ay4mI3hEO0RlcGFydG1lbnQgb2YgR2VuZXRpY3MsIEV2b2x1dGlvbiwgYW5kIEVudmlyb25tZW50
LCBVbml2ZXJzaXR5IENvbGxlZ2UgTG9uZG9uLCBMb25kb24gV0MxRSA2QlQsIFVLLiBEZXBhcnRt
ZW50IG9mIEFudGhyb3BvbG9neSwgVW5pdmVyc2l0eSBDb2xsZWdlIExvbmRvbiwgTG9uZG9uIFdD
MUggMEJXLCBVSy4mI3hEO1Jlc2VhcmNoIENlbnRyZSBmb3IgUHJldmVudGlvbiBhbmQgSGVhbHRo
LCBDYXBpdGFsIFJlZ2lvbiBvZiBEZW5tYXJrLCBDb3BlbmhhZ2VuLCBEZW5tYXJrLiBEZXBhcnRt
ZW50IG9mIENsaW5pY2FsIEV4cGVyaW1lbnRhbCBSZXNlYXJjaCwgUmlnc2hvc3BpdGFsZXQsIEds
b3N0cnVwLCBEZW5tYXJrLiBEZXBhcnRtZW50IG9mIENsaW5pY2FsIE1lZGljaW5lLCBGYWN1bHR5
IG9mIEhlYWx0aCBhbmQgTWVkaWNhbCBTY2llbmNlcywgVW5pdmVyc2l0eSBvZiBDb3BlbmhhZ2Vu
LCBDb3BlbmhhZ2VuLCBEZW5tYXJrLiYjeEQ7RGVwYXJ0bWVudCBvZiBNZWRpY2luZSwgTGlsbGVi
YWVsdCBIb3NwaXRhbCwgVmVqbGUsIERlbm1hcmsuJiN4RDtEZXBhcnRtZW50IG9mIENsaW5pY2Fs
IEJpb2NoZW1pc3RyeSwgTGlsbGViYWVsdCBIb3NwaXRhbCwgVmVqbGUsIERlbm1hcmsuIEluc3Rp
dHV0ZSBvZiBSZWdpb25hbCBIZWFsdGggUmVzZWFyY2gsIFVuaXZlcnNpdHkgb2YgU291dGhlcm4g
RGVubWFyaywgT2RlbnNlLCBEZW5tYXJrLiYjeEQ7UmVzZWFyY2ggQ2VudHJlIGZvciBQcmV2ZW50
aW9uIGFuZCBIZWFsdGgsIENhcGl0YWwgUmVnaW9uIG9mIERlbm1hcmssIENvcGVuaGFnZW4sIERl
bm1hcmsuIEZhY3VsdHkgb2YgSGVhbHRoIGFuZCBNZWRpY2FsIFNjaWVuY2VzLCBVbml2ZXJzaXR5
IG9mIENvcGVuaGFnZW4sIENvcGVuaGFnZW4sIERlbm1hcmsuIEZhY3VsdHkgb2YgTWVkaWNpbmUs
IFVuaXZlcnNpdHkgb2YgQWFsYm9yZywgQWFsYm9yZywgRGVubWFyay4mI3hEO1NjaG9vbCBvZiBO
YXR1cmFsIFNjaWVuY2VzLCBVbml2ZXJzaXR5IG9mIENhbGlmb3JuaWEtTWVyY2VkLCBNZXJjZWQs
IENBIDk1MzQzLCBVU0EuJiN4RDtGYWN1bHR5IG9mIE1lZGljaW5lLCBVbml2ZXJzaXR5IG9mIEFh
bGJvcmcsIEFhbGJvcmcsIERlbm1hcmsuIERlcGFydG1lbnQgb2YgQ2FyZGlvbG9neSwgQWFsYm9y
ZyBVbml2ZXJzaXR5IEhvc3BpdGFsLCA5MTAwIEFhbGJvcmcsIERlbm1hcmsuJiN4RDtUaGUgTm92
byBOb3JkaXNrIEZvdW5kYXRpb24gQ2VudGVyIGZvciBCYXNpYyBNZXRhYm9saWMgUmVzZWFyY2gs
IFNlY3Rpb24gb2YgTWV0YWJvbGljIEdlbmV0aWNzLCBGYWN1bHR5IG9mIEhlYWx0aCBhbmQgTWVk
aWNhbCBTY2llbmNlcywgVW5pdmVyc2l0eSBvZiBDb3BlbmhhZ2VuLCAyMTAwIENvcGVuaGFnZW4s
IERlbm1hcmsuIHRvcmJlbi5oYW5zZW5Ac3VuZC5rdS5kayBhbGJyZWNodEBiaW5mLmt1LmRrIHJh
c211c19uaWVsc2VuQGJlcmtlbGV5LmVkdS4mI3hEO1RoZSBCaW9pbmZvcm1hdGljcyBDZW50cmUs
IERlcGFydG1lbnQgb2YgQmlvbG9neSwgVW5pdmVyc2l0eSBvZiBDb3BlbmhhZ2VuLCAyMjAwIENv
cGVuaGFnZW4sIERlbm1hcmsuIHRvcmJlbi5oYW5zZW5Ac3VuZC5rdS5kayBhbGJyZWNodEBiaW5m
Lmt1LmRrIHJhc211c19uaWVsc2VuQGJlcmtlbGV5LmVkdS4mI3hEO0RlcGFydG1lbnQgb2YgSW50
ZWdyYXRpdmUgQmlvbG9neSwgVW5pdmVyc2l0eSBvZiBDYWxpZm9ybmlhLUJlcmtlbGV5LCBCZXJr
ZWxleSwgQ0EgOTQ3MjAsIFVTQS4gRGVwYXJ0bWVudCBvZiBTdGF0aXN0aWNzLCBVbml2ZXJzaXR5
IG9mIENhbGlmb3JuaWEtQmVya2VsZXksIEJlcmtlbGV5LCBDQSA5NDcyMCwgVVNBLiB0b3JiZW4u
aGFuc2VuQHN1bmQua3UuZGsgYWxicmVjaHRAYmluZi5rdS5kayByYXNtdXNfbmllbHNlbkBiZXJr
ZWxleS5lZHUuPC9hdXRoLWFkZHJlc3M+PHRpdGxlcz48dGl0bGU+R3JlZW5sYW5kaWMgSW51aXQg
c2hvdyBnZW5ldGljIHNpZ25hdHVyZXMgb2YgZGlldCBhbmQgY2xpbWF0ZSBhZGFwdGF0aW9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zQzLTc8L3BhZ2VzPjx2b2x1bWU+
MzQ5PC92b2x1bWU+PG51bWJlcj42MjU0PC9udW1iZXI+PGtleXdvcmRzPjxrZXl3b3JkPkFjY2xp
bWF0aXphdGlvbi8qZ2VuZXRpY3M8L2tleXdvcmQ+PGtleXdvcmQ+QWxsZWxlczwva2V5d29yZD48
a2V5d29yZD5BcmN0aWMgUmVnaW9uczwva2V5d29yZD48a2V5d29yZD5Cb2R5IEhlaWdodC9nZW5l
dGljczwva2V5d29yZD48a2V5d29yZD5Cb2R5IFdlaWdodC9nZW5ldGljczwva2V5d29yZD48a2V5
d29yZD5DaHJvbW9zb21lcywgSHVtYW4sIFBhaXIgMTEvZ2VuZXRpY3M8L2tleXdvcmQ+PGtleXdv
cmQ+Q2xpbWF0ZTwva2V5d29yZD48a2V5d29yZD4qRGlldCwgSGlnaC1GYXQ8L2tleXdvcmQ+PGtl
eXdvcmQ+RmF0dHkgQWNpZHMsIE9tZWdhLTMvKmFkbWluaXN0cmF0aW9uICZhbXA7IGRvc2FnZS9h
bmFseXNpczwva2V5d29yZD48a2V5d29yZD5GZW1hbGU8L2tleXdvcmQ+PGtleXdvcmQ+R2VuZXRp
YyBMb2NpPC9rZXl3b3JkPjxrZXl3b3JkPkdlbm9tZSwgSHVtYW4vZ2VuZXRpY3M8L2tleXdvcmQ+
PGtleXdvcmQ+R2Vub21lLVdpZGUgQXNzb2NpYXRpb24gU3R1ZHk8L2tleXdvcmQ+PGtleXdvcmQ+
R3JlZW5sYW5kPC9rZXl3b3JkPjxrZXl3b3JkPkh1bWFuczwva2V5d29yZD48a2V5d29yZD5JbnVp
dHMvKmdlbmV0aWNzPC9rZXl3b3JkPjxrZXl3b3JkPkxpbmthZ2UgRGlzZXF1aWxpYnJpdW08L2tl
eXdvcmQ+PGtleXdvcmQ+TWFsZTwva2V5d29yZD48a2V5d29yZD5NZW1icmFuZSBMaXBpZHMvYW5h
bHlzaXMvZ2VuZXRpY3M8L2tleXdvcmQ+PGtleXdvcmQ+UG9seW1vcnBoaXNtLCBTaW5nbGUgTnVj
bGVvdGlkZTwva2V5d29yZD48a2V5d29yZD5TZWxlY3Rpb24sIEdlbmV0aWM8L2tleXdvcmQ+PC9r
ZXl3b3Jkcz48ZGF0ZXM+PHllYXI+MjAxNTwveWVhcj48cHViLWRhdGVzPjxkYXRlPlNlcCAxODwv
ZGF0ZT48L3B1Yi1kYXRlcz48L2RhdGVzPjxpc2JuPjEwOTUtOTIwMyAoRWxlY3Ryb25pYykmI3hE
OzAwMzYtODA3NSAoTGlua2luZyk8L2lzYm4+PGFjY2Vzc2lvbi1udW0+MjYzODM5NTM8L2FjY2Vz
c2lvbi1udW0+PHVybHM+PHJlbGF0ZWQtdXJscz48dXJsPmh0dHA6Ly93d3cubmNiaS5ubG0ubmlo
Lmdvdi9wdWJtZWQvMjYzODM5NTM8L3VybD48L3JlbGF0ZWQtdXJscz48L3VybHM+PGVsZWN0cm9u
aWMtcmVzb3VyY2UtbnVtPjEwLjExMjYvc2NpZW5jZS5hYWIyMzE5PC9lbGVjdHJvbmljLXJlc291
cmNlLW51bT48L3JlY29yZD48L0NpdGU+PENpdGU+PEF1dGhvcj5Lb3RoYXBhbGxpPC9BdXRob3I+
PFllYXI+MjAxNjwvWWVhcj48UmVjTnVtPjEwOTIxPC9SZWNOdW0+PHJlY29yZD48cmVjLW51bWJl
cj4xMDkyMTwvcmVjLW51bWJlcj48Zm9yZWlnbi1rZXlzPjxrZXkgYXBwPSJFTiIgZGItaWQ9InZw
cjVwYWQ5ZzU1eGVnZWZzcm81ZTUyaXRmNXhmcGQ1YXJ6cyIgdGltZXN0YW1wPSIxNDY0MjM0NjY4
Ij4xMDkyMTwva2V5PjwvZm9yZWlnbi1rZXlzPjxyZWYtdHlwZSBuYW1lPSJKb3VybmFsIEFydGlj
bGUiPjE3PC9yZWYtdHlwZT48Y29udHJpYnV0b3JzPjxhdXRob3JzPjxhdXRob3I+S290aGFwYWxs
aSwgSy4gUy48L2F1dGhvcj48YXV0aG9yPlllLCBLLjwvYXV0aG9yPjxhdXRob3I+R2FkZ2lsLCBN
LiBTLjwvYXV0aG9yPjxhdXRob3I+Q2FybHNvbiwgUy4gRS48L2F1dGhvcj48YXV0aG9yPk8mYXBv
cztCcmllbiwgSy4gTy48L2F1dGhvcj48YXV0aG9yPlpoYW5nLCBKLiBZLjwvYXV0aG9yPjxhdXRo
b3I+UGFyaywgSC4gRy48L2F1dGhvcj48YXV0aG9yPk9qdWt3dSwgSy48L2F1dGhvcj48YXV0aG9y
PlpvdSwgSi48L2F1dGhvcj48YXV0aG9yPkh5b24sIFMuIFMuPC9hdXRob3I+PGF1dGhvcj5Kb3No
aSwgSy4gUy48L2F1dGhvcj48YXV0aG9yPkd1LCBaLjwvYXV0aG9yPjxhdXRob3I+S2VpbmFuLCBB
LjwvYXV0aG9yPjxhdXRob3I+QnJlbm5hLCBKLiBULjwvYXV0aG9yPjwvYXV0aG9ycz48L2NvbnRy
aWJ1dG9ycz48YXV0aC1hZGRyZXNzPkRpdmlzaW9uIG9mIE51dHJpdGlvbmFsIFNjaWVuY2VzLCBD
b3JuZWxsIFVuaXZlcnNpdHkganRiNEBjb3JuZWxsLmVkdTtrc2syNUBjb3JuZWxsLmVkdTthazcz
NUBjb3JuZWxsLmVkdS4mI3hEO0RlcGFydG1lbnQgb2YgQmlvbG9naWNhbCBTdGF0aXN0aWNzIGFu
ZCBDb21wdXRhdGlvbmFsIEJpb2xvZ3ksIENvcm5lbGwgVW5pdmVyc2l0eS4mI3hEO0RlcGFydG1l
bnQgb2YgQmlvdGVjaG5vbG9neSwgU2luaGdhZCBDb2xsZWdlIG9mIEVuZ2luZWVyaW5nLCBVbml2
ZXJzaXR5IG9mIFB1bmUsIFB1bmUsIEluZGlhLiYjeEQ7RGVwYXJ0bWVudCBvZiBEaWV0ZXRpY3Mg
YW5kIE51dHJpdGlvbiwgVGhlIFVuaXZlcnNpdHkgb2YgS2Fuc2FzLiYjeEQ7RGl2aXNpb24gb2Yg
TnV0cml0aW9uYWwgU2NpZW5jZXMsIENvcm5lbGwgVW5pdmVyc2l0eS4mI3hEO0RlcGFydG1lbnQg
b2YgQmlvbG9naWNhbCBTdGF0aXN0aWNzIGFuZCBDb21wdXRhdGlvbmFsIEJpb2xvZ3ksIENvcm5l
bGwgVW5pdmVyc2l0eSBqdGI0QGNvcm5lbGwuZWR1O2tzazI1QGNvcm5lbGwuZWR1O2FrNzM1QGNv
cm5lbGwuZWR1LjwvYXV0aC1hZGRyZXNzPjx0aXRsZXM+PHRpdGxlPlBvc2l0aXZlIFNlbGVjdGlv
biBvbiBhIFJlZ3VsYXRvcnkgSW5zZXJ0aW9uLURlbGV0aW9uIFBvbHltb3JwaGlzbSBpbiBGQURT
MiBJbmZsdWVuY2VzIEFwcGFyZW50IEVuZG9nZW5vdXMgU3ludGhlc2lzIG9mIEFyYWNoaWRvbmlj
IEFjaWQ8L3RpdGxlPjxzZWNvbmRhcnktdGl0bGU+TW9sIEJpb2wgRXZvbDwvc2Vjb25kYXJ5LXRp
dGxlPjxhbHQtdGl0bGU+TW9sZWN1bGFyIGJpb2xvZ3kgYW5kIGV2b2x1dGlvbjwvYWx0LXRpdGxl
PjwvdGl0bGVzPjxwZXJpb2RpY2FsPjxmdWxsLXRpdGxlPk1vbCBCaW9sIEV2b2w8L2Z1bGwtdGl0
bGU+PC9wZXJpb2RpY2FsPjxkYXRlcz48eWVhcj4yMDE2PC95ZWFyPjxwdWItZGF0ZXM+PGRhdGU+
TWFyIDI5PC9kYXRlPjwvcHViLWRhdGVzPjwvZGF0ZXM+PGlzYm4+MTUzNy0xNzE5IChFbGVjdHJv
bmljKSYjeEQ7MDczNy00MDM4IChMaW5raW5nKTwvaXNibj48YWNjZXNzaW9uLW51bT4yNzE4ODUy
OTwvYWNjZXNzaW9uLW51bT48dXJscz48cmVsYXRlZC11cmxzPjx1cmw+aHR0cDovL3d3dy5uY2Jp
Lm5sbS5uaWguZ292L3B1Ym1lZC8yNzE4ODUyOTwvdXJsPjx1cmw+aHR0cDovL21iZS5veGZvcmRq
b3VybmFscy5vcmcvY29udGVudC9lYXJseS8yMDE2LzA0LzA0L21vbGJldi5tc3cwNDkuZnVsbC5w
ZGY8L3VybD48L3JlbGF0ZWQtdXJscz48L3VybHM+PGVsZWN0cm9uaWMtcmVzb3VyY2UtbnVtPjEw
LjEwOTMvbW9sYmV2L21zdzA0OTwvZWxlY3Ryb25pYy1yZXNvdXJjZS1udW0+PC9yZWNvcmQ+PC9D
aXRlPjxDaXRlPjxBdXRob3I+Ry4gQW1vcmltPC9BdXRob3I+PFllYXI+MjAxNzwvWWVhcj48UmVj
TnVtPjExMTc2PC9SZWNOdW0+PHJlY29yZD48cmVjLW51bWJlcj4xMTE3NjwvcmVjLW51bWJlcj48
Zm9yZWlnbi1rZXlzPjxrZXkgYXBwPSJFTiIgZGItaWQ9InZwcjVwYWQ5ZzU1eGVnZWZzcm81ZTUy
aXRmNXhmcGQ1YXJ6cyIgdGltZXN0YW1wPSIxNDg5ODMxMDY3Ij4xMTE3Njwva2V5PjxrZXkgYXBw
PSJFTldlYiIgZGItaWQ9IiI+MDwva2V5PjwvZm9yZWlnbi1rZXlzPjxyZWYtdHlwZSBuYW1lPSJK
b3VybmFsIEFydGljbGUiPjE3PC9yZWYtdHlwZT48Y29udHJpYnV0b3JzPjxhdXRob3JzPjxhdXRo
b3I+Ry4gQW1vcmltLCBDRTwvYXV0aG9yPjxhdXRob3I+TnVuZXMsIEsuPC9hdXRob3I+PGF1dGhv
cj5NZXllciwgRC48L2F1dGhvcj48YXV0aG9yPkNvbWFzLCBELjwvYXV0aG9yPjxhdXRob3I+Qm9y
dG9saW5pLCBNLiBDLjwvYXV0aG9yPjxhdXRob3I+U2FsemFubywgRi4gTS48L2F1dGhvcj48YXV0
aG9yPkh1bmVtZWllciwgVC48L2F1dGhvcj48L2F1dGhvcnM+PC9jb250cmlidXRvcnM+PGF1dGgt
YWRkcmVzcz5EZXBhcnRtZW50IG9mIEJpb2xvZ2ljYWwgU2NpZW5jZXMsIENvbHVtYmlhIFVuaXZl
cnNpdHksIE5ldyBZb3JrLCBOWSAxMDAyNy4mI3hEO0RlcGFydG1lbnRvIGRlIEdlbmV0aWNhIGUg
QmlvbG9naWEgRXZvbHV0aXZhLCBJbnN0aXR1dG8gZGUgQmlvY2llbmNpYXMsIFVuaXZlcnNpZGFk
ZSBkZSBTYW8gUGF1bG8sIDAzMTc4LTIwMCBTYW8gUGF1bG8sIEJyYXppbC4mI3hEO0luc3RpdHV0
IGRlIEJpb2xvZ2lhIEV2b2x1dGl2YSwgRGVwYXJ0YW1lbnQgZGUgQ2llbmNpZXMgRXhwZXJpbWVu
dGFscyBpIGRlIGxhIFNhbHV0LCBVbml2ZXJzaXRhdCBQb21wZXUgRmFicmEsIDA4MDAzIEJhcmNl
bG9uYSwgU3BhaW4uJiN4RDtEZXBhcnRhbWVudG8gZGUgR2VuZXRpY2EsIEluc3RpdHV0byBkZSBC
aW9jaWVuY2lhcywgVW5pdmVyc2lkYWRlIEZlZGVyYWwgZG8gUmlvIEdyYW5kZSBkbyBTdWwsIDkx
NTAxLTk3MCBQb3J0byBBbGVncmUsIEJyYXppbC4mI3hEO0RlcGFydGFtZW50byBkZSBHZW5ldGlj
YSwgSW5zdGl0dXRvIGRlIEJpb2NpZW5jaWFzLCBVbml2ZXJzaWRhZGUgRmVkZXJhbCBkbyBSaW8g
R3JhbmRlIGRvIFN1bCwgOTE1MDEtOTcwIFBvcnRvIEFsZWdyZSwgQnJhemlsIGZyYW5jaXNjby5z
YWx6YW5vQHVmcmdzLmJyIGh1bmVtZWllckB1c3AuYnIuJiN4RDtEZXBhcnRtZW50byBkZSBHZW5l
dGljYSBlIEJpb2xvZ2lhIEV2b2x1dGl2YSwgSW5zdGl0dXRvIGRlIEJpb2NpZW5jaWFzLCBVbml2
ZXJzaWRhZGUgZGUgU2FvIFBhdWxvLCAwMzE3OC0yMDAgU2FvIFBhdWxvLCBCcmF6aWw7IGZyYW5j
aXNjby5zYWx6YW5vQHVmcmdzLmJyIGh1bmVtZWllckB1c3AuYnIuPC9hdXRoLWFkZHJlc3M+PHRp
dGxlcz48dGl0bGU+R2VuZXRpYyBzaWduYXR1cmUgb2YgbmF0dXJhbCBzZWxlY3Rpb24gaW4gZmly
c3QgQW1lcmlj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HBhZ2VzPjIxOTUtMjE5OTwvcGFn
ZXM+PHZvbHVtZT4xMTQ8L3ZvbHVtZT48bnVtYmVyPjk8L251bWJlcj48ZGF0ZXM+PHllYXI+MjAx
NzwveWVhcj48cHViLWRhdGVzPjxkYXRlPkZlYiAyODwvZGF0ZT48L3B1Yi1kYXRlcz48L2RhdGVz
Pjxpc2JuPjEwOTEtNjQ5MCAoRWxlY3Ryb25pYykmI3hEOzAwMjctODQyNCAoTGlua2luZyk8L2lz
Ym4+PGFjY2Vzc2lvbi1udW0+MjgxOTM4Njc8L2FjY2Vzc2lvbi1udW0+PHVybHM+PHJlbGF0ZWQt
dXJscz48dXJsPmh0dHA6Ly93d3cubmNiaS5ubG0ubmloLmdvdi9wdWJtZWQvMjgxOTM4Njc8L3Vy
bD48L3JlbGF0ZWQtdXJscz48L3VybHM+PGN1c3RvbTI+NTMzODQ4NjwvY3VzdG9tMj48ZWxlY3Ry
b25pYy1yZXNvdXJjZS1udW0+MTAuMTA3My9wbmFzLjE2MjA1NDExMTQ8L2VsZWN0cm9uaWMtcmVz
b3VyY2UtbnVtPjwvcmVjb3JkPjwvQ2l0ZT48L0VuZE5vdGU+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NYXRoaWFzPC9BdXRob3I+PFllYXI+MjAxMjwvWWVhcj48
UmVjTnVtPjEwNjk5PC9SZWNOdW0+PERpc3BsYXlUZXh0Pig0MC00NCk8L0Rpc3BsYXlUZXh0Pjxy
ZWNvcmQ+PHJlYy1udW1iZXI+MTA2OTk8L3JlYy1udW1iZXI+PGZvcmVpZ24ta2V5cz48a2V5IGFw
cD0iRU4iIGRiLWlkPSJ2cHI1cGFkOWc1NXhlZ2Vmc3JvNWU1Mml0ZjV4ZnBkNWFyenMiIHRpbWVz
dGFtcD0iMTQ1MzI1OTAwMyI+MTA2OTk8L2tleT48a2V5IGFwcD0iRU5XZWIiIGRiLWlkPSIiPjA8
L2tleT48L2ZvcmVpZ24ta2V5cz48cmVmLXR5cGUgbmFtZT0iSm91cm5hbCBBcnRpY2xlIj4xNzwv
cmVmLXR5cGU+PGNvbnRyaWJ1dG9ycz48YXV0aG9ycz48YXV0aG9yPk1hdGhpYXMsIFIuIEEuPC9h
dXRob3I+PGF1dGhvcj5GdSwgVy48L2F1dGhvcj48YXV0aG9yPkFrZXksIEouIE0uPC9hdXRob3I+
PGF1dGhvcj5BaW5zd29ydGgsIEguIEMuPC9hdXRob3I+PGF1dGhvcj5Ub3JnZXJzb24sIEQuIEcu
PC9hdXRob3I+PGF1dGhvcj5SdWN6aW5za2ksIEkuPC9hdXRob3I+PGF1dGhvcj5TZXJnZWFudCwg
Uy48L2F1dGhvcj48YXV0aG9yPkJhcm5lcywgSy4gQy48L2F1dGhvcj48YXV0aG9yPkNoaWx0b24s
IEYuIEguPC9hdXRob3I+PC9hdXRob3JzPjwvY29udHJpYnV0b3JzPjxhdXRoLWFkZHJlc3M+RGl2
aXNpb24gb2YgR2VuZXJhbCBJbnRlcm5hbCBNZWRpY2luZSwgRGVwYXJ0bWVudCBvZiBNZWRpY2lu
ZSwgVGhlIEpvaG5zIEhvcGtpbnMgVW5pdmVyc2l0eSwgQmFsdGltb3JlLCBNYXJ5bGFuZCwgVW5p
dGVkIFN0YXRlcyBvZiBBbWVyaWNhLiBybWF0aGlhc0BqaG1pLmVkdTwvYXV0aC1hZGRyZXNzPjx0
aXRsZXM+PHRpdGxlPkFkYXB0aXZlIGV2b2x1dGlvbiBvZiB0aGUgRkFEUyBnZW5lIGNsdXN0ZXIg
d2l0aGluIEFmcmljYT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0NDkyNjwvcGFnZXM+PHZvbHVtZT43PC92b2x1bWU+PG51bWJlcj45PC9udW1iZXI+
PGtleXdvcmRzPjxrZXl3b3JkPkFkYXB0YXRpb24sIFBoeXNpb2xvZ2ljYWwvKmdlbmV0aWNzPC9r
ZXl3b3JkPjxrZXl3b3JkPkFmcmljYTwva2V5d29yZD48a2V5d29yZD5BZnJpY2FuIENvbnRpbmVu
dGFsIEFuY2VzdHJ5IEdyb3VwLypnZW5ldGljczwva2V5d29yZD48a2V5d29yZD5FdXJvcGVhbiBD
b250aW5lbnRhbCBBbmNlc3RyeSBHcm91cC9nZW5ldGljczwva2V5d29yZD48a2V5d29yZD4qRXZv
bHV0aW9uLCBNb2xlY3VsYXI8L2tleXdvcmQ+PGtleXdvcmQ+RmF0dHkgQWNpZCBEZXNhdHVyYXNl
cy8qZ2VuZXRpY3M8L2tleXdvcmQ+PGtleXdvcmQ+RmF0dHkgQWNpZHMsIFVuc2F0dXJhdGVkL2No
ZW1pc3RyeS9tZXRhYm9saXNtPC9rZXl3b3JkPjxrZXl3b3JkPkdlbmUgRnJlcXVlbmN5PC9rZXl3
b3JkPjxrZXl3b3JkPkh1bWFuczwva2V5d29yZD48a2V5d29yZD5NdWx0aWdlbmUgRmFtaWx5Lypn
ZW5ldGljczwva2V5d29yZD48L2tleXdvcmRzPjxkYXRlcz48eWVhcj4yMDEyPC95ZWFyPjwvZGF0
ZXM+PGlzYm4+MTkzMi02MjAzIChFbGVjdHJvbmljKSYjeEQ7MTkzMi02MjAzIChMaW5raW5nKTwv
aXNibj48YWNjZXNzaW9uLW51bT4yMzAyODY4NDwvYWNjZXNzaW9uLW51bT48dXJscz48cmVsYXRl
ZC11cmxzPjx1cmw+aHR0cDovL3d3dy5uY2JpLm5sbS5uaWguZ292L3B1Ym1lZC8yMzAyODY4NDwv
dXJsPjwvcmVsYXRlZC11cmxzPjwvdXJscz48Y3VzdG9tMj4zNDQ2OTkwPC9jdXN0b20yPjxlbGVj
dHJvbmljLXJlc291cmNlLW51bT4xMC4xMzcxL2pvdXJuYWwucG9uZS4wMDQ0OTI2PC9lbGVjdHJv
bmljLXJlc291cmNlLW51bT48L3JlY29yZD48L0NpdGU+PENpdGU+PEF1dGhvcj5HZW5vbWVzIFBy
b2plY3Q8L0F1dGhvcj48WWVhcj4yMDE1PC9ZZWFyPjxSZWNOdW0+MTExNzU8L1JlY051bT48cmVj
b3JkPjxyZWMtbnVtYmVyPjExMTc1PC9yZWMtbnVtYmVyPjxmb3JlaWduLWtleXM+PGtleSBhcHA9
IkVOIiBkYi1pZD0idnByNXBhZDlnNTV4ZWdlZnNybzVlNTJpdGY1eGZwZDVhcnpzIiB0aW1lc3Rh
bXA9IjE0ODk4Mjk0MDEiPjExMTc1PC9rZXk+PGtleSBhcHA9IkVOV2ViIiBkYi1pZD0iIj4wPC9r
ZXk+PC9mb3JlaWduLWtleXM+PHJlZi10eXBlIG5hbWU9IkpvdXJuYWwgQXJ0aWNsZSI+MTc8L3Jl
Zi10eXBlPjxjb250cmlidXRvcnM+PGF1dGhvcnM+PGF1dGhvcj5HZW5vbWVzIFByb2plY3QsIENv
bnNvcnRpdW08L2F1dGhvcj48YXV0aG9yPkF1dG9uLCBBLjwvYXV0aG9yPjxhdXRob3I+QnJvb2tz
LCBMLiBELjwvYXV0aG9yPjxhdXRob3I+RHVyYmluLCBSLiBNLjwvYXV0aG9yPjxhdXRob3I+R2Fy
cmlzb24sIEUuIFAuPC9hdXRob3I+PGF1dGhvcj5LYW5nLCBILiBNLjwvYXV0aG9yPjxhdXRob3I+
S29yYmVsLCBKLiBPLjwvYXV0aG9yPjxhdXRob3I+TWFyY2hpbmksIEouIEwuPC9hdXRob3I+PGF1
dGhvcj5NY0NhcnRoeSwgUy48L2F1dGhvcj48YXV0aG9yPk1jVmVhbiwgRy4gQS48L2F1dGhvcj48
YXV0aG9yPkFiZWNhc2lzLCBHLiBSLjwvYXV0aG9yPjwvYXV0aG9ycz48L2NvbnRyaWJ1dG9ycz48
dGl0bGVzPjx0aXRsZT5BIGdsb2JhbCByZWZlcmVuY2UgZm9yIGh1bWFuIGdlbmV0aWMgdmFyaWF0
aW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OC03NDwvcGFnZXM+PHZvbHVtZT41
MjY8L3ZvbHVtZT48bnVtYmVyPjc1NzE8L251bWJlcj48a2V5d29yZHM+PGtleXdvcmQ+RGF0YXNl
dHMgYXMgVG9waWM8L2tleXdvcmQ+PGtleXdvcmQ+RGVtb2dyYXBoeTwva2V5d29yZD48a2V5d29y
ZD5EaXNlYXNlIFN1c2NlcHRpYmlsaXR5PC9rZXl3b3JkPjxrZXl3b3JkPkV4b21lL2dlbmV0aWNz
PC9rZXl3b3JkPjxrZXl3b3JkPkdlbmV0aWMgVmFyaWF0aW9uLypnZW5ldGljczwva2V5d29yZD48
a2V5d29yZD5HZW5ldGljcywgTWVkaWNhbDwva2V5d29yZD48a2V5d29yZD5HZW5ldGljcywgUG9w
dWxhdGlvbi8qc3RhbmRhcmRzPC9rZXl3b3JkPjxrZXl3b3JkPkdlbm9tZSwgSHVtYW4vKmdlbmV0
aWNzPC9rZXl3b3JkPjxrZXl3b3JkPkdlbm9tZS1XaWRlIEFzc29jaWF0aW9uIFN0dWR5PC9rZXl3
b3JkPjxrZXl3b3JkPkdlbm9taWNzLypzdGFuZGFyZHM8L2tleXdvcmQ+PGtleXdvcmQ+R2Vub3R5
cGU8L2tleXdvcmQ+PGtleXdvcmQ+SGFwbG90eXBlcy9nZW5ldGljczwva2V5d29yZD48a2V5d29y
ZD5IaWdoLVRocm91Z2hwdXQgTnVjbGVvdGlkZSBTZXF1ZW5jaW5nPC9rZXl3b3JkPjxrZXl3b3Jk
Pkh1bWFuczwva2V5d29yZD48a2V5d29yZD5JTkRFTCBNdXRhdGlvbi9nZW5ldGljczwva2V5d29y
ZD48a2V5d29yZD4qSW50ZXJuYXRpb25hbGl0eTwva2V5d29yZD48a2V5d29yZD5QaHlzaWNhbCBD
aHJvbW9zb21lIE1hcHBpbmc8L2tleXdvcmQ+PGtleXdvcmQ+UG9seW1vcnBoaXNtLCBTaW5nbGUg
TnVjbGVvdGlkZS9nZW5ldGljczwva2V5d29yZD48a2V5d29yZD5RdWFudGl0YXRpdmUgVHJhaXQg
TG9jaS9nZW5ldGljczwva2V5d29yZD48a2V5d29yZD5SYXJlIERpc2Vhc2VzL2dlbmV0aWNzPC9r
ZXl3b3JkPjxrZXl3b3JkPlJlZmVyZW5jZSBTdGFuZGFyZHM8L2tleXdvcmQ+PGtleXdvcmQ+U2Vx
dWVuY2UgQW5hbHlzaXMsIEROQTwva2V5d29yZD48L2tleXdvcmRzPjxkYXRlcz48eWVhcj4yMDE1
PC95ZWFyPjxwdWItZGF0ZXM+PGRhdGU+T2N0IDAxPC9kYXRlPjwvcHViLWRhdGVzPjwvZGF0ZXM+
PGlzYm4+MTQ3Ni00Njg3IChFbGVjdHJvbmljKSYjeEQ7MDAyOC0wODM2IChMaW5raW5nKTwvaXNi
bj48YWNjZXNzaW9uLW51bT4yNjQzMjI0NTwvYWNjZXNzaW9uLW51bT48dXJscz48cmVsYXRlZC11
cmxzPjx1cmw+aHR0cDovL3d3dy5uY2JpLm5sbS5uaWguZ292L3B1Ym1lZC8yNjQzMjI0NTwvdXJs
PjwvcmVsYXRlZC11cmxzPjwvdXJscz48Y3VzdG9tMj40NzUwNDc4PC9jdXN0b20yPjxlbGVjdHJv
bmljLXJlc291cmNlLW51bT4xMC4xMDM4L25hdHVyZTE1MzkzPC9lbGVjdHJvbmljLXJlc291cmNl
LW51bT48L3JlY29yZD48L0NpdGU+PENpdGU+PEF1dGhvcj5GdW1hZ2FsbGk8L0F1dGhvcj48WWVh
cj4yMDE1PC9ZZWFyPjxSZWNOdW0+MTA1ODQ8L1JlY051bT48cmVjb3JkPjxyZWMtbnVtYmVyPjEw
NTg0PC9yZWMtbnVtYmVyPjxmb3JlaWduLWtleXM+PGtleSBhcHA9IkVOIiBkYi1pZD0idnByNXBh
ZDlnNTV4ZWdlZnNybzVlNTJpdGY1eGZwZDVhcnpzIiB0aW1lc3RhbXA9IjE0NDI4MTYxMTMiPjEw
NTg0PC9rZXk+PGtleSBhcHA9IkVOV2ViIiBkYi1pZD0iIj4wPC9rZXk+PC9mb3JlaWduLWtleXM+
PHJlZi10eXBlIG5hbWU9IkpvdXJuYWwgQXJ0aWNsZSI+MTc8L3JlZi10eXBlPjxjb250cmlidXRv
cnM+PGF1dGhvcnM+PGF1dGhvcj5GdW1hZ2FsbGksIE0uPC9hdXRob3I+PGF1dGhvcj5Nb2x0a2Us
IEkuPC9hdXRob3I+PGF1dGhvcj5HcmFydXAsIE4uPC9hdXRob3I+PGF1dGhvcj5SYWNpbW8sIEYu
PC9hdXRob3I+PGF1dGhvcj5CamVycmVnYWFyZCwgUC48L2F1dGhvcj48YXV0aG9yPkpvcmdlbnNl
biwgTS4gRS48L2F1dGhvcj48YXV0aG9yPktvcm5lbGl1c3NlbiwgVC4gUy48L2F1dGhvcj48YXV0
aG9yPkdlcmJhdWx0LCBQLjwvYXV0aG9yPjxhdXRob3I+U2tvdHRlLCBMLjwvYXV0aG9yPjxhdXRo
b3I+TGlubmViZXJnLCBBLjwvYXV0aG9yPjxhdXRob3I+Q2hyaXN0ZW5zZW4sIEMuPC9hdXRob3I+
PGF1dGhvcj5CcmFuZHNsdW5kLCBJLjwvYXV0aG9yPjxhdXRob3I+Sm9yZ2Vuc2VuLCBULjwvYXV0
aG9yPjxhdXRob3I+SHVlcnRhLVNhbmNoZXosIEUuPC9hdXRob3I+PGF1dGhvcj5TY2htaWR0LCBF
LiBCLjwvYXV0aG9yPjxhdXRob3I+UGVkZXJzZW4sIE8uPC9hdXRob3I+PGF1dGhvcj5IYW5zZW4s
IFQuPC9hdXRob3I+PGF1dGhvcj5BbGJyZWNodHNlbiwgQS48L2F1dGhvcj48YXV0aG9yPk5pZWxz
ZW4sIFIuPC9hdXRob3I+PC9hdXRob3JzPjwvY29udHJpYnV0b3JzPjxhdXRoLWFkZHJlc3M+RGVw
YXJ0bWVudCBvZiBHZW5ldGljcywgRXZvbHV0aW9uLCBhbmQgRW52aXJvbm1lbnQsIFVuaXZlcnNp
dHkgQ29sbGVnZSBMb25kb24sIExvbmRvbiBXQzFFIDZCVCwgVUsuIERlcGFydG1lbnQgb2YgSW50
ZWdyYXRpdmUgQmlvbG9neSwgVW5pdmVyc2l0eSBvZiBDYWxpZm9ybmlhLUJlcmtlbGV5LCBCZXJr
ZWxleSwgQ0EgOTQ3MjAsIFVTQS4mI3hEO1RoZSBCaW9pbmZvcm1hdGljcyBDZW50cmUsIERlcGFy
dG1lbnQgb2YgQmlvbG9neSwgVW5pdmVyc2l0eSBvZiBDb3BlbmhhZ2VuLCAyMjAwIENvcGVuaGFn
ZW4sIERlbm1hcmsuJiN4RDtUaGUgTm92byBOb3JkaXNrIEZvdW5kYXRpb24gQ2VudGVyIGZvciBC
YXNpYyBNZXRhYm9saWMgUmVzZWFyY2gsIFNlY3Rpb24gb2YgTWV0YWJvbGljIEdlbmV0aWNzLCBG
YWN1bHR5IG9mIEhlYWx0aCBhbmQgTWVkaWNhbCBTY2llbmNlcywgVW5pdmVyc2l0eSBvZiBDb3Bl
bmhhZ2VuLCAyMTAwIENvcGVuaGFnZW4sIERlbm1hcmsuJiN4RDtEZXBhcnRtZW50IG9mIEludGVn
cmF0aXZlIEJpb2xvZ3ksIFVuaXZlcnNpdHkgb2YgQ2FsaWZvcm5pYS1CZXJrZWxleSwgQmVya2Vs
ZXksIENBIDk0NzIwLCBVU0EuJiN4RDtOYXRpb25hbCBJbnN0aXR1dGUgb2YgUHVibGljIEhlYWx0
aCwgVW5pdmVyc2l0eSBvZiBTb3V0aGVybiBEZW5tYXJrLCAxMzUzIENvcGVuaGFnZW4sIERlbm1h
cmsuIEdyZWVubGFuZCBDZW50ZXIgZm9yIEhlYWx0aCBSZXNlYXJjaCwgVW5pdmVyc2l0eSBvZiBH
cmVlbmxhbmQsIE51dWssIEdyZWVubGFuZC4mI3hEO05hdGlvbmFsIEluc3RpdHV0ZSBvZiBQdWJs
aWMgSGVhbHRoLCBVbml2ZXJzaXR5IG9mIFNvdXRoZXJuIERlbm1hcmssIDEzNTMgQ29wZW5oYWdl
biwgRGVubWFyay4gU3Rlbm8gRGlhYmV0ZXMgQ2VudGVyLCAyODIwIEdlbnRvZnRlLCBEZW5tYXJr
LiYjeEQ7Q2VudHJlIGZvciBHZW9HZW5ldGljcywgTmF0dXJhbCBIaXN0b3J5IE11c2V1bSBvZiBE
ZW5tYXJrLCBVbml2ZXJzaXR5IG9mIENvcGVuaGFnZW4sIDEzNTAgQ29wZW5oYWdlbiwgRGVubWFy
ay4mI3hEO0RlcGFydG1lbnQgb2YgR2VuZXRpY3MsIEV2b2x1dGlvbiwgYW5kIEVudmlyb25tZW50
LCBVbml2ZXJzaXR5IENvbGxlZ2UgTG9uZG9uLCBMb25kb24gV0MxRSA2QlQsIFVLLiBEZXBhcnRt
ZW50IG9mIEFudGhyb3BvbG9neSwgVW5pdmVyc2l0eSBDb2xsZWdlIExvbmRvbiwgTG9uZG9uIFdD
MUggMEJXLCBVSy4mI3hEO1Jlc2VhcmNoIENlbnRyZSBmb3IgUHJldmVudGlvbiBhbmQgSGVhbHRo
LCBDYXBpdGFsIFJlZ2lvbiBvZiBEZW5tYXJrLCBDb3BlbmhhZ2VuLCBEZW5tYXJrLiBEZXBhcnRt
ZW50IG9mIENsaW5pY2FsIEV4cGVyaW1lbnRhbCBSZXNlYXJjaCwgUmlnc2hvc3BpdGFsZXQsIEds
b3N0cnVwLCBEZW5tYXJrLiBEZXBhcnRtZW50IG9mIENsaW5pY2FsIE1lZGljaW5lLCBGYWN1bHR5
IG9mIEhlYWx0aCBhbmQgTWVkaWNhbCBTY2llbmNlcywgVW5pdmVyc2l0eSBvZiBDb3BlbmhhZ2Vu
LCBDb3BlbmhhZ2VuLCBEZW5tYXJrLiYjeEQ7RGVwYXJ0bWVudCBvZiBNZWRpY2luZSwgTGlsbGVi
YWVsdCBIb3NwaXRhbCwgVmVqbGUsIERlbm1hcmsuJiN4RDtEZXBhcnRtZW50IG9mIENsaW5pY2Fs
IEJpb2NoZW1pc3RyeSwgTGlsbGViYWVsdCBIb3NwaXRhbCwgVmVqbGUsIERlbm1hcmsuIEluc3Rp
dHV0ZSBvZiBSZWdpb25hbCBIZWFsdGggUmVzZWFyY2gsIFVuaXZlcnNpdHkgb2YgU291dGhlcm4g
RGVubWFyaywgT2RlbnNlLCBEZW5tYXJrLiYjeEQ7UmVzZWFyY2ggQ2VudHJlIGZvciBQcmV2ZW50
aW9uIGFuZCBIZWFsdGgsIENhcGl0YWwgUmVnaW9uIG9mIERlbm1hcmssIENvcGVuaGFnZW4sIERl
bm1hcmsuIEZhY3VsdHkgb2YgSGVhbHRoIGFuZCBNZWRpY2FsIFNjaWVuY2VzLCBVbml2ZXJzaXR5
IG9mIENvcGVuaGFnZW4sIENvcGVuaGFnZW4sIERlbm1hcmsuIEZhY3VsdHkgb2YgTWVkaWNpbmUs
IFVuaXZlcnNpdHkgb2YgQWFsYm9yZywgQWFsYm9yZywgRGVubWFyay4mI3hEO1NjaG9vbCBvZiBO
YXR1cmFsIFNjaWVuY2VzLCBVbml2ZXJzaXR5IG9mIENhbGlmb3JuaWEtTWVyY2VkLCBNZXJjZWQs
IENBIDk1MzQzLCBVU0EuJiN4RDtGYWN1bHR5IG9mIE1lZGljaW5lLCBVbml2ZXJzaXR5IG9mIEFh
bGJvcmcsIEFhbGJvcmcsIERlbm1hcmsuIERlcGFydG1lbnQgb2YgQ2FyZGlvbG9neSwgQWFsYm9y
ZyBVbml2ZXJzaXR5IEhvc3BpdGFsLCA5MTAwIEFhbGJvcmcsIERlbm1hcmsuJiN4RDtUaGUgTm92
byBOb3JkaXNrIEZvdW5kYXRpb24gQ2VudGVyIGZvciBCYXNpYyBNZXRhYm9saWMgUmVzZWFyY2gs
IFNlY3Rpb24gb2YgTWV0YWJvbGljIEdlbmV0aWNzLCBGYWN1bHR5IG9mIEhlYWx0aCBhbmQgTWVk
aWNhbCBTY2llbmNlcywgVW5pdmVyc2l0eSBvZiBDb3BlbmhhZ2VuLCAyMTAwIENvcGVuaGFnZW4s
IERlbm1hcmsuIHRvcmJlbi5oYW5zZW5Ac3VuZC5rdS5kayBhbGJyZWNodEBiaW5mLmt1LmRrIHJh
c211c19uaWVsc2VuQGJlcmtlbGV5LmVkdS4mI3hEO1RoZSBCaW9pbmZvcm1hdGljcyBDZW50cmUs
IERlcGFydG1lbnQgb2YgQmlvbG9neSwgVW5pdmVyc2l0eSBvZiBDb3BlbmhhZ2VuLCAyMjAwIENv
cGVuaGFnZW4sIERlbm1hcmsuIHRvcmJlbi5oYW5zZW5Ac3VuZC5rdS5kayBhbGJyZWNodEBiaW5m
Lmt1LmRrIHJhc211c19uaWVsc2VuQGJlcmtlbGV5LmVkdS4mI3hEO0RlcGFydG1lbnQgb2YgSW50
ZWdyYXRpdmUgQmlvbG9neSwgVW5pdmVyc2l0eSBvZiBDYWxpZm9ybmlhLUJlcmtlbGV5LCBCZXJr
ZWxleSwgQ0EgOTQ3MjAsIFVTQS4gRGVwYXJ0bWVudCBvZiBTdGF0aXN0aWNzLCBVbml2ZXJzaXR5
IG9mIENhbGlmb3JuaWEtQmVya2VsZXksIEJlcmtlbGV5LCBDQSA5NDcyMCwgVVNBLiB0b3JiZW4u
aGFuc2VuQHN1bmQua3UuZGsgYWxicmVjaHRAYmluZi5rdS5kayByYXNtdXNfbmllbHNlbkBiZXJr
ZWxleS5lZHUuPC9hdXRoLWFkZHJlc3M+PHRpdGxlcz48dGl0bGU+R3JlZW5sYW5kaWMgSW51aXQg
c2hvdyBnZW5ldGljIHNpZ25hdHVyZXMgb2YgZGlldCBhbmQgY2xpbWF0ZSBhZGFwdGF0aW9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zQzLTc8L3BhZ2VzPjx2b2x1bWU+
MzQ5PC92b2x1bWU+PG51bWJlcj42MjU0PC9udW1iZXI+PGtleXdvcmRzPjxrZXl3b3JkPkFjY2xp
bWF0aXphdGlvbi8qZ2VuZXRpY3M8L2tleXdvcmQ+PGtleXdvcmQ+QWxsZWxlczwva2V5d29yZD48
a2V5d29yZD5BcmN0aWMgUmVnaW9uczwva2V5d29yZD48a2V5d29yZD5Cb2R5IEhlaWdodC9nZW5l
dGljczwva2V5d29yZD48a2V5d29yZD5Cb2R5IFdlaWdodC9nZW5ldGljczwva2V5d29yZD48a2V5
d29yZD5DaHJvbW9zb21lcywgSHVtYW4sIFBhaXIgMTEvZ2VuZXRpY3M8L2tleXdvcmQ+PGtleXdv
cmQ+Q2xpbWF0ZTwva2V5d29yZD48a2V5d29yZD4qRGlldCwgSGlnaC1GYXQ8L2tleXdvcmQ+PGtl
eXdvcmQ+RmF0dHkgQWNpZHMsIE9tZWdhLTMvKmFkbWluaXN0cmF0aW9uICZhbXA7IGRvc2FnZS9h
bmFseXNpczwva2V5d29yZD48a2V5d29yZD5GZW1hbGU8L2tleXdvcmQ+PGtleXdvcmQ+R2VuZXRp
YyBMb2NpPC9rZXl3b3JkPjxrZXl3b3JkPkdlbm9tZSwgSHVtYW4vZ2VuZXRpY3M8L2tleXdvcmQ+
PGtleXdvcmQ+R2Vub21lLVdpZGUgQXNzb2NpYXRpb24gU3R1ZHk8L2tleXdvcmQ+PGtleXdvcmQ+
R3JlZW5sYW5kPC9rZXl3b3JkPjxrZXl3b3JkPkh1bWFuczwva2V5d29yZD48a2V5d29yZD5JbnVp
dHMvKmdlbmV0aWNzPC9rZXl3b3JkPjxrZXl3b3JkPkxpbmthZ2UgRGlzZXF1aWxpYnJpdW08L2tl
eXdvcmQ+PGtleXdvcmQ+TWFsZTwva2V5d29yZD48a2V5d29yZD5NZW1icmFuZSBMaXBpZHMvYW5h
bHlzaXMvZ2VuZXRpY3M8L2tleXdvcmQ+PGtleXdvcmQ+UG9seW1vcnBoaXNtLCBTaW5nbGUgTnVj
bGVvdGlkZTwva2V5d29yZD48a2V5d29yZD5TZWxlY3Rpb24sIEdlbmV0aWM8L2tleXdvcmQ+PC9r
ZXl3b3Jkcz48ZGF0ZXM+PHllYXI+MjAxNTwveWVhcj48cHViLWRhdGVzPjxkYXRlPlNlcCAxODwv
ZGF0ZT48L3B1Yi1kYXRlcz48L2RhdGVzPjxpc2JuPjEwOTUtOTIwMyAoRWxlY3Ryb25pYykmI3hE
OzAwMzYtODA3NSAoTGlua2luZyk8L2lzYm4+PGFjY2Vzc2lvbi1udW0+MjYzODM5NTM8L2FjY2Vz
c2lvbi1udW0+PHVybHM+PHJlbGF0ZWQtdXJscz48dXJsPmh0dHA6Ly93d3cubmNiaS5ubG0ubmlo
Lmdvdi9wdWJtZWQvMjYzODM5NTM8L3VybD48L3JlbGF0ZWQtdXJscz48L3VybHM+PGVsZWN0cm9u
aWMtcmVzb3VyY2UtbnVtPjEwLjExMjYvc2NpZW5jZS5hYWIyMzE5PC9lbGVjdHJvbmljLXJlc291
cmNlLW51bT48L3JlY29yZD48L0NpdGU+PENpdGU+PEF1dGhvcj5Lb3RoYXBhbGxpPC9BdXRob3I+
PFllYXI+MjAxNjwvWWVhcj48UmVjTnVtPjEwOTIxPC9SZWNOdW0+PHJlY29yZD48cmVjLW51bWJl
cj4xMDkyMTwvcmVjLW51bWJlcj48Zm9yZWlnbi1rZXlzPjxrZXkgYXBwPSJFTiIgZGItaWQ9InZw
cjVwYWQ5ZzU1eGVnZWZzcm81ZTUyaXRmNXhmcGQ1YXJ6cyIgdGltZXN0YW1wPSIxNDY0MjM0NjY4
Ij4xMDkyMTwva2V5PjwvZm9yZWlnbi1rZXlzPjxyZWYtdHlwZSBuYW1lPSJKb3VybmFsIEFydGlj
bGUiPjE3PC9yZWYtdHlwZT48Y29udHJpYnV0b3JzPjxhdXRob3JzPjxhdXRob3I+S290aGFwYWxs
aSwgSy4gUy48L2F1dGhvcj48YXV0aG9yPlllLCBLLjwvYXV0aG9yPjxhdXRob3I+R2FkZ2lsLCBN
LiBTLjwvYXV0aG9yPjxhdXRob3I+Q2FybHNvbiwgUy4gRS48L2F1dGhvcj48YXV0aG9yPk8mYXBv
cztCcmllbiwgSy4gTy48L2F1dGhvcj48YXV0aG9yPlpoYW5nLCBKLiBZLjwvYXV0aG9yPjxhdXRo
b3I+UGFyaywgSC4gRy48L2F1dGhvcj48YXV0aG9yPk9qdWt3dSwgSy48L2F1dGhvcj48YXV0aG9y
PlpvdSwgSi48L2F1dGhvcj48YXV0aG9yPkh5b24sIFMuIFMuPC9hdXRob3I+PGF1dGhvcj5Kb3No
aSwgSy4gUy48L2F1dGhvcj48YXV0aG9yPkd1LCBaLjwvYXV0aG9yPjxhdXRob3I+S2VpbmFuLCBB
LjwvYXV0aG9yPjxhdXRob3I+QnJlbm5hLCBKLiBULjwvYXV0aG9yPjwvYXV0aG9ycz48L2NvbnRy
aWJ1dG9ycz48YXV0aC1hZGRyZXNzPkRpdmlzaW9uIG9mIE51dHJpdGlvbmFsIFNjaWVuY2VzLCBD
b3JuZWxsIFVuaXZlcnNpdHkganRiNEBjb3JuZWxsLmVkdTtrc2syNUBjb3JuZWxsLmVkdTthazcz
NUBjb3JuZWxsLmVkdS4mI3hEO0RlcGFydG1lbnQgb2YgQmlvbG9naWNhbCBTdGF0aXN0aWNzIGFu
ZCBDb21wdXRhdGlvbmFsIEJpb2xvZ3ksIENvcm5lbGwgVW5pdmVyc2l0eS4mI3hEO0RlcGFydG1l
bnQgb2YgQmlvdGVjaG5vbG9neSwgU2luaGdhZCBDb2xsZWdlIG9mIEVuZ2luZWVyaW5nLCBVbml2
ZXJzaXR5IG9mIFB1bmUsIFB1bmUsIEluZGlhLiYjeEQ7RGVwYXJ0bWVudCBvZiBEaWV0ZXRpY3Mg
YW5kIE51dHJpdGlvbiwgVGhlIFVuaXZlcnNpdHkgb2YgS2Fuc2FzLiYjeEQ7RGl2aXNpb24gb2Yg
TnV0cml0aW9uYWwgU2NpZW5jZXMsIENvcm5lbGwgVW5pdmVyc2l0eS4mI3hEO0RlcGFydG1lbnQg
b2YgQmlvbG9naWNhbCBTdGF0aXN0aWNzIGFuZCBDb21wdXRhdGlvbmFsIEJpb2xvZ3ksIENvcm5l
bGwgVW5pdmVyc2l0eSBqdGI0QGNvcm5lbGwuZWR1O2tzazI1QGNvcm5lbGwuZWR1O2FrNzM1QGNv
cm5lbGwuZWR1LjwvYXV0aC1hZGRyZXNzPjx0aXRsZXM+PHRpdGxlPlBvc2l0aXZlIFNlbGVjdGlv
biBvbiBhIFJlZ3VsYXRvcnkgSW5zZXJ0aW9uLURlbGV0aW9uIFBvbHltb3JwaGlzbSBpbiBGQURT
MiBJbmZsdWVuY2VzIEFwcGFyZW50IEVuZG9nZW5vdXMgU3ludGhlc2lzIG9mIEFyYWNoaWRvbmlj
IEFjaWQ8L3RpdGxlPjxzZWNvbmRhcnktdGl0bGU+TW9sIEJpb2wgRXZvbDwvc2Vjb25kYXJ5LXRp
dGxlPjxhbHQtdGl0bGU+TW9sZWN1bGFyIGJpb2xvZ3kgYW5kIGV2b2x1dGlvbjwvYWx0LXRpdGxl
PjwvdGl0bGVzPjxwZXJpb2RpY2FsPjxmdWxsLXRpdGxlPk1vbCBCaW9sIEV2b2w8L2Z1bGwtdGl0
bGU+PC9wZXJpb2RpY2FsPjxkYXRlcz48eWVhcj4yMDE2PC95ZWFyPjxwdWItZGF0ZXM+PGRhdGU+
TWFyIDI5PC9kYXRlPjwvcHViLWRhdGVzPjwvZGF0ZXM+PGlzYm4+MTUzNy0xNzE5IChFbGVjdHJv
bmljKSYjeEQ7MDczNy00MDM4IChMaW5raW5nKTwvaXNibj48YWNjZXNzaW9uLW51bT4yNzE4ODUy
OTwvYWNjZXNzaW9uLW51bT48dXJscz48cmVsYXRlZC11cmxzPjx1cmw+aHR0cDovL3d3dy5uY2Jp
Lm5sbS5uaWguZ292L3B1Ym1lZC8yNzE4ODUyOTwvdXJsPjx1cmw+aHR0cDovL21iZS5veGZvcmRq
b3VybmFscy5vcmcvY29udGVudC9lYXJseS8yMDE2LzA0LzA0L21vbGJldi5tc3cwNDkuZnVsbC5w
ZGY8L3VybD48L3JlbGF0ZWQtdXJscz48L3VybHM+PGVsZWN0cm9uaWMtcmVzb3VyY2UtbnVtPjEw
LjEwOTMvbW9sYmV2L21zdzA0OTwvZWxlY3Ryb25pYy1yZXNvdXJjZS1udW0+PC9yZWNvcmQ+PC9D
aXRlPjxDaXRlPjxBdXRob3I+Ry4gQW1vcmltPC9BdXRob3I+PFllYXI+MjAxNzwvWWVhcj48UmVj
TnVtPjExMTc2PC9SZWNOdW0+PHJlY29yZD48cmVjLW51bWJlcj4xMTE3NjwvcmVjLW51bWJlcj48
Zm9yZWlnbi1rZXlzPjxrZXkgYXBwPSJFTiIgZGItaWQ9InZwcjVwYWQ5ZzU1eGVnZWZzcm81ZTUy
aXRmNXhmcGQ1YXJ6cyIgdGltZXN0YW1wPSIxNDg5ODMxMDY3Ij4xMTE3Njwva2V5PjxrZXkgYXBw
PSJFTldlYiIgZGItaWQ9IiI+MDwva2V5PjwvZm9yZWlnbi1rZXlzPjxyZWYtdHlwZSBuYW1lPSJK
b3VybmFsIEFydGljbGUiPjE3PC9yZWYtdHlwZT48Y29udHJpYnV0b3JzPjxhdXRob3JzPjxhdXRo
b3I+Ry4gQW1vcmltLCBDRTwvYXV0aG9yPjxhdXRob3I+TnVuZXMsIEsuPC9hdXRob3I+PGF1dGhv
cj5NZXllciwgRC48L2F1dGhvcj48YXV0aG9yPkNvbWFzLCBELjwvYXV0aG9yPjxhdXRob3I+Qm9y
dG9saW5pLCBNLiBDLjwvYXV0aG9yPjxhdXRob3I+U2FsemFubywgRi4gTS48L2F1dGhvcj48YXV0
aG9yPkh1bmVtZWllciwgVC48L2F1dGhvcj48L2F1dGhvcnM+PC9jb250cmlidXRvcnM+PGF1dGgt
YWRkcmVzcz5EZXBhcnRtZW50IG9mIEJpb2xvZ2ljYWwgU2NpZW5jZXMsIENvbHVtYmlhIFVuaXZl
cnNpdHksIE5ldyBZb3JrLCBOWSAxMDAyNy4mI3hEO0RlcGFydG1lbnRvIGRlIEdlbmV0aWNhIGUg
QmlvbG9naWEgRXZvbHV0aXZhLCBJbnN0aXR1dG8gZGUgQmlvY2llbmNpYXMsIFVuaXZlcnNpZGFk
ZSBkZSBTYW8gUGF1bG8sIDAzMTc4LTIwMCBTYW8gUGF1bG8sIEJyYXppbC4mI3hEO0luc3RpdHV0
IGRlIEJpb2xvZ2lhIEV2b2x1dGl2YSwgRGVwYXJ0YW1lbnQgZGUgQ2llbmNpZXMgRXhwZXJpbWVu
dGFscyBpIGRlIGxhIFNhbHV0LCBVbml2ZXJzaXRhdCBQb21wZXUgRmFicmEsIDA4MDAzIEJhcmNl
bG9uYSwgU3BhaW4uJiN4RDtEZXBhcnRhbWVudG8gZGUgR2VuZXRpY2EsIEluc3RpdHV0byBkZSBC
aW9jaWVuY2lhcywgVW5pdmVyc2lkYWRlIEZlZGVyYWwgZG8gUmlvIEdyYW5kZSBkbyBTdWwsIDkx
NTAxLTk3MCBQb3J0byBBbGVncmUsIEJyYXppbC4mI3hEO0RlcGFydGFtZW50byBkZSBHZW5ldGlj
YSwgSW5zdGl0dXRvIGRlIEJpb2NpZW5jaWFzLCBVbml2ZXJzaWRhZGUgRmVkZXJhbCBkbyBSaW8g
R3JhbmRlIGRvIFN1bCwgOTE1MDEtOTcwIFBvcnRvIEFsZWdyZSwgQnJhemlsIGZyYW5jaXNjby5z
YWx6YW5vQHVmcmdzLmJyIGh1bmVtZWllckB1c3AuYnIuJiN4RDtEZXBhcnRtZW50byBkZSBHZW5l
dGljYSBlIEJpb2xvZ2lhIEV2b2x1dGl2YSwgSW5zdGl0dXRvIGRlIEJpb2NpZW5jaWFzLCBVbml2
ZXJzaWRhZGUgZGUgU2FvIFBhdWxvLCAwMzE3OC0yMDAgU2FvIFBhdWxvLCBCcmF6aWw7IGZyYW5j
aXNjby5zYWx6YW5vQHVmcmdzLmJyIGh1bmVtZWllckB1c3AuYnIuPC9hdXRoLWFkZHJlc3M+PHRp
dGxlcz48dGl0bGU+R2VuZXRpYyBzaWduYXR1cmUgb2YgbmF0dXJhbCBzZWxlY3Rpb24gaW4gZmly
c3QgQW1lcmlj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HBhZ2VzPjIxOTUtMjE5OTwvcGFn
ZXM+PHZvbHVtZT4xMTQ8L3ZvbHVtZT48bnVtYmVyPjk8L251bWJlcj48ZGF0ZXM+PHllYXI+MjAx
NzwveWVhcj48cHViLWRhdGVzPjxkYXRlPkZlYiAyODwvZGF0ZT48L3B1Yi1kYXRlcz48L2RhdGVz
Pjxpc2JuPjEwOTEtNjQ5MCAoRWxlY3Ryb25pYykmI3hEOzAwMjctODQyNCAoTGlua2luZyk8L2lz
Ym4+PGFjY2Vzc2lvbi1udW0+MjgxOTM4Njc8L2FjY2Vzc2lvbi1udW0+PHVybHM+PHJlbGF0ZWQt
dXJscz48dXJsPmh0dHA6Ly93d3cubmNiaS5ubG0ubmloLmdvdi9wdWJtZWQvMjgxOTM4Njc8L3Vy
bD48L3JlbGF0ZWQtdXJscz48L3VybHM+PGN1c3RvbTI+NTMzODQ4NjwvY3VzdG9tMj48ZWxlY3Ry
b25pYy1yZXNvdXJjZS1udW0+MTAuMTA3My9wbmFzLjE2MjA1NDExMTQ8L2VsZWN0cm9uaWMtcmVz
b3VyY2UtbnVtPjwvcmVjb3JkPjwvQ2l0ZT48L0VuZE5vdGU+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E21649" w:rsidRPr="003125D5">
        <w:rPr>
          <w:rFonts w:ascii="Times New Roman" w:hAnsi="Times New Roman"/>
          <w:color w:val="000000" w:themeColor="text1"/>
          <w:sz w:val="24"/>
          <w:szCs w:val="24"/>
          <w:lang w:val="en-US"/>
        </w:rPr>
      </w:r>
      <w:r w:rsidR="00E21649"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40-44)</w:t>
      </w:r>
      <w:r w:rsidR="00E21649"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E21649" w:rsidRPr="003125D5">
        <w:rPr>
          <w:rFonts w:ascii="Times New Roman" w:hAnsi="Times New Roman"/>
          <w:color w:val="000000" w:themeColor="text1"/>
          <w:sz w:val="24"/>
          <w:szCs w:val="24"/>
          <w:lang w:val="en-US"/>
        </w:rPr>
        <w:t xml:space="preserve"> </w:t>
      </w:r>
      <w:r w:rsidR="00DF02A8" w:rsidRPr="003125D5">
        <w:rPr>
          <w:rFonts w:ascii="Times New Roman" w:hAnsi="Times New Roman"/>
          <w:color w:val="000000" w:themeColor="text1"/>
          <w:sz w:val="24"/>
          <w:szCs w:val="24"/>
          <w:lang w:val="en-US"/>
        </w:rPr>
        <w:t xml:space="preserve">We speculate that the </w:t>
      </w:r>
      <w:r w:rsidR="00DF02A8" w:rsidRPr="003125D5">
        <w:rPr>
          <w:rFonts w:ascii="Times New Roman" w:hAnsi="Times New Roman"/>
          <w:i/>
          <w:color w:val="000000" w:themeColor="text1"/>
          <w:sz w:val="24"/>
          <w:szCs w:val="24"/>
          <w:lang w:val="en-US"/>
        </w:rPr>
        <w:t>FADS</w:t>
      </w:r>
      <w:r w:rsidR="00DF02A8" w:rsidRPr="003125D5">
        <w:rPr>
          <w:rFonts w:ascii="Times New Roman" w:hAnsi="Times New Roman"/>
          <w:color w:val="000000" w:themeColor="text1"/>
          <w:sz w:val="24"/>
          <w:szCs w:val="24"/>
          <w:lang w:val="en-US"/>
        </w:rPr>
        <w:t xml:space="preserve"> genes cluster, including </w:t>
      </w:r>
      <w:r w:rsidR="00DF02A8" w:rsidRPr="003125D5">
        <w:rPr>
          <w:rFonts w:ascii="Times New Roman" w:hAnsi="Times New Roman"/>
          <w:i/>
          <w:color w:val="000000" w:themeColor="text1"/>
          <w:sz w:val="24"/>
          <w:szCs w:val="24"/>
          <w:lang w:val="en-US"/>
        </w:rPr>
        <w:t>FADS3</w:t>
      </w:r>
      <w:r w:rsidR="00DF02A8" w:rsidRPr="003125D5">
        <w:rPr>
          <w:rFonts w:ascii="Times New Roman" w:hAnsi="Times New Roman"/>
          <w:color w:val="000000" w:themeColor="text1"/>
          <w:sz w:val="24"/>
          <w:szCs w:val="24"/>
          <w:lang w:val="en-US"/>
        </w:rPr>
        <w:t>, could play enhanced roles during pregnancy, either via placental mechanisms or direct effects on the developing fetus. Mechanistic studies on placental and fetal tissues are required to further explore these speculations.</w:t>
      </w:r>
    </w:p>
    <w:p w14:paraId="245E85CC" w14:textId="0D59E911" w:rsidR="00A6654B" w:rsidRPr="003125D5" w:rsidRDefault="006832E3" w:rsidP="008E7249">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Our results related to </w:t>
      </w:r>
      <w:r w:rsidR="000D2209" w:rsidRPr="003125D5">
        <w:rPr>
          <w:rFonts w:ascii="Times New Roman" w:hAnsi="Times New Roman"/>
          <w:i/>
          <w:color w:val="000000" w:themeColor="text1"/>
          <w:sz w:val="24"/>
          <w:szCs w:val="24"/>
          <w:lang w:val="en-US"/>
        </w:rPr>
        <w:t>FADS</w:t>
      </w:r>
      <w:r w:rsidR="000D2209" w:rsidRPr="003125D5">
        <w:rPr>
          <w:rFonts w:ascii="Times New Roman" w:hAnsi="Times New Roman"/>
          <w:color w:val="000000" w:themeColor="text1"/>
          <w:sz w:val="24"/>
          <w:szCs w:val="24"/>
          <w:lang w:val="en-US"/>
        </w:rPr>
        <w:t xml:space="preserve"> variants </w:t>
      </w:r>
      <w:r w:rsidR="00CC00BA" w:rsidRPr="003125D5">
        <w:rPr>
          <w:rFonts w:ascii="Times New Roman" w:hAnsi="Times New Roman"/>
          <w:color w:val="000000" w:themeColor="text1"/>
          <w:sz w:val="24"/>
          <w:szCs w:val="24"/>
          <w:lang w:val="en-US"/>
        </w:rPr>
        <w:t xml:space="preserve">add new </w:t>
      </w:r>
      <w:r w:rsidR="00B33AF4" w:rsidRPr="003125D5">
        <w:rPr>
          <w:rFonts w:ascii="Times New Roman" w:hAnsi="Times New Roman"/>
          <w:color w:val="000000" w:themeColor="text1"/>
          <w:sz w:val="24"/>
          <w:szCs w:val="24"/>
          <w:lang w:val="en-US"/>
        </w:rPr>
        <w:t>insights</w:t>
      </w:r>
      <w:r w:rsidR="00CC00BA" w:rsidRPr="003125D5">
        <w:rPr>
          <w:rFonts w:ascii="Times New Roman" w:hAnsi="Times New Roman"/>
          <w:color w:val="000000" w:themeColor="text1"/>
          <w:sz w:val="24"/>
          <w:szCs w:val="24"/>
          <w:lang w:val="en-US"/>
        </w:rPr>
        <w:t xml:space="preserve"> </w:t>
      </w:r>
      <w:r w:rsidR="000946BF" w:rsidRPr="003125D5">
        <w:rPr>
          <w:rFonts w:ascii="Times New Roman" w:hAnsi="Times New Roman"/>
          <w:color w:val="000000" w:themeColor="text1"/>
          <w:sz w:val="24"/>
          <w:szCs w:val="24"/>
          <w:lang w:val="en-US"/>
        </w:rPr>
        <w:t>in</w:t>
      </w:r>
      <w:r w:rsidR="00CC00BA" w:rsidRPr="003125D5">
        <w:rPr>
          <w:rFonts w:ascii="Times New Roman" w:hAnsi="Times New Roman"/>
          <w:color w:val="000000" w:themeColor="text1"/>
          <w:sz w:val="24"/>
          <w:szCs w:val="24"/>
          <w:lang w:val="en-US"/>
        </w:rPr>
        <w:t xml:space="preserve">to </w:t>
      </w:r>
      <w:r w:rsidR="000946BF" w:rsidRPr="003125D5">
        <w:rPr>
          <w:rFonts w:ascii="Times New Roman" w:hAnsi="Times New Roman"/>
          <w:color w:val="000000" w:themeColor="text1"/>
          <w:sz w:val="24"/>
          <w:szCs w:val="24"/>
          <w:lang w:val="en-US"/>
        </w:rPr>
        <w:t xml:space="preserve">how </w:t>
      </w:r>
      <w:r w:rsidR="00CC00BA" w:rsidRPr="003125D5">
        <w:rPr>
          <w:rFonts w:ascii="Times New Roman" w:hAnsi="Times New Roman"/>
          <w:color w:val="000000" w:themeColor="text1"/>
          <w:sz w:val="24"/>
          <w:szCs w:val="24"/>
          <w:lang w:val="en-US"/>
        </w:rPr>
        <w:t>LC-PUFA</w:t>
      </w:r>
      <w:r w:rsidR="000946BF" w:rsidRPr="003125D5">
        <w:rPr>
          <w:rFonts w:ascii="Times New Roman" w:hAnsi="Times New Roman"/>
          <w:color w:val="000000" w:themeColor="text1"/>
          <w:sz w:val="24"/>
          <w:szCs w:val="24"/>
          <w:lang w:val="en-US"/>
        </w:rPr>
        <w:t>s may affect</w:t>
      </w:r>
      <w:r w:rsidR="00CC00BA" w:rsidRPr="003125D5">
        <w:rPr>
          <w:rFonts w:ascii="Times New Roman" w:hAnsi="Times New Roman"/>
          <w:color w:val="000000" w:themeColor="text1"/>
          <w:sz w:val="24"/>
          <w:szCs w:val="24"/>
          <w:lang w:val="en-US"/>
        </w:rPr>
        <w:t xml:space="preserve"> </w:t>
      </w:r>
      <w:r w:rsidR="00C831EA" w:rsidRPr="003125D5">
        <w:rPr>
          <w:rFonts w:ascii="Times New Roman" w:hAnsi="Times New Roman"/>
          <w:color w:val="000000" w:themeColor="text1"/>
          <w:sz w:val="24"/>
          <w:szCs w:val="24"/>
          <w:lang w:val="en-US"/>
        </w:rPr>
        <w:t xml:space="preserve">gestation </w:t>
      </w:r>
      <w:r w:rsidR="008744FB" w:rsidRPr="003125D5">
        <w:rPr>
          <w:rFonts w:ascii="Times New Roman" w:hAnsi="Times New Roman"/>
          <w:color w:val="000000" w:themeColor="text1"/>
          <w:sz w:val="24"/>
          <w:szCs w:val="24"/>
          <w:lang w:val="en-US"/>
        </w:rPr>
        <w:t>duration</w:t>
      </w:r>
      <w:r w:rsidR="00CC00BA" w:rsidRPr="003125D5">
        <w:rPr>
          <w:rFonts w:ascii="Times New Roman" w:hAnsi="Times New Roman"/>
          <w:color w:val="000000" w:themeColor="text1"/>
          <w:sz w:val="24"/>
          <w:szCs w:val="24"/>
          <w:lang w:val="en-US"/>
        </w:rPr>
        <w:t xml:space="preserve">. </w:t>
      </w:r>
      <w:r w:rsidR="000946BF" w:rsidRPr="003125D5">
        <w:rPr>
          <w:rFonts w:ascii="Times New Roman" w:hAnsi="Times New Roman"/>
          <w:color w:val="000000" w:themeColor="text1"/>
          <w:sz w:val="24"/>
          <w:szCs w:val="24"/>
          <w:lang w:val="en-US"/>
        </w:rPr>
        <w:t xml:space="preserve">Previous studies have found that </w:t>
      </w:r>
      <w:r w:rsidR="00B33AF4" w:rsidRPr="003125D5">
        <w:rPr>
          <w:rFonts w:ascii="Times New Roman" w:hAnsi="Times New Roman"/>
          <w:color w:val="000000" w:themeColor="text1"/>
          <w:sz w:val="24"/>
          <w:szCs w:val="24"/>
          <w:lang w:val="en-US"/>
        </w:rPr>
        <w:t xml:space="preserve">ω3 </w:t>
      </w:r>
      <w:r w:rsidR="00E43219" w:rsidRPr="003125D5">
        <w:rPr>
          <w:rFonts w:ascii="Times New Roman" w:hAnsi="Times New Roman"/>
          <w:color w:val="000000" w:themeColor="text1"/>
          <w:sz w:val="24"/>
          <w:szCs w:val="24"/>
          <w:lang w:val="en-US"/>
        </w:rPr>
        <w:t xml:space="preserve">LC-PUFA </w:t>
      </w:r>
      <w:r w:rsidR="000946BF" w:rsidRPr="003125D5">
        <w:rPr>
          <w:rFonts w:ascii="Times New Roman" w:hAnsi="Times New Roman"/>
          <w:color w:val="000000" w:themeColor="text1"/>
          <w:sz w:val="24"/>
          <w:szCs w:val="24"/>
          <w:lang w:val="en-US"/>
        </w:rPr>
        <w:t xml:space="preserve">supplementation </w:t>
      </w:r>
      <w:r w:rsidR="00B33AF4" w:rsidRPr="003125D5">
        <w:rPr>
          <w:rFonts w:ascii="Times New Roman" w:hAnsi="Times New Roman"/>
          <w:color w:val="000000" w:themeColor="text1"/>
          <w:sz w:val="24"/>
          <w:szCs w:val="24"/>
          <w:lang w:val="en-US"/>
        </w:rPr>
        <w:t>prolong</w:t>
      </w:r>
      <w:r w:rsidR="000946BF" w:rsidRPr="003125D5">
        <w:rPr>
          <w:rFonts w:ascii="Times New Roman" w:hAnsi="Times New Roman"/>
          <w:color w:val="000000" w:themeColor="text1"/>
          <w:sz w:val="24"/>
          <w:szCs w:val="24"/>
          <w:lang w:val="en-US"/>
        </w:rPr>
        <w:t>s</w:t>
      </w:r>
      <w:r w:rsidR="00B33AF4" w:rsidRPr="003125D5">
        <w:rPr>
          <w:rFonts w:ascii="Times New Roman" w:hAnsi="Times New Roman"/>
          <w:color w:val="000000" w:themeColor="text1"/>
          <w:sz w:val="24"/>
          <w:szCs w:val="24"/>
          <w:lang w:val="en-US"/>
        </w:rPr>
        <w:t xml:space="preserve"> </w:t>
      </w:r>
      <w:r w:rsidR="0067261F" w:rsidRPr="003125D5">
        <w:rPr>
          <w:rFonts w:ascii="Times New Roman" w:hAnsi="Times New Roman"/>
          <w:color w:val="000000" w:themeColor="text1"/>
          <w:sz w:val="24"/>
          <w:szCs w:val="24"/>
          <w:lang w:val="en-US"/>
        </w:rPr>
        <w:t xml:space="preserve">gestation </w:t>
      </w:r>
      <w:r w:rsidR="008744FB" w:rsidRPr="003125D5">
        <w:rPr>
          <w:rFonts w:ascii="Times New Roman" w:hAnsi="Times New Roman"/>
          <w:color w:val="000000" w:themeColor="text1"/>
          <w:sz w:val="24"/>
          <w:szCs w:val="24"/>
          <w:lang w:val="en-US"/>
        </w:rPr>
        <w:t>duration</w:t>
      </w:r>
      <w:r w:rsidR="000946BF" w:rsidRPr="003125D5">
        <w:rPr>
          <w:rFonts w:ascii="Times New Roman" w:hAnsi="Times New Roman"/>
          <w:color w:val="000000" w:themeColor="text1"/>
          <w:sz w:val="24"/>
          <w:szCs w:val="24"/>
          <w:lang w:val="en-US"/>
        </w:rPr>
        <w:t>. O</w:t>
      </w:r>
      <w:r w:rsidR="00B33AF4" w:rsidRPr="003125D5">
        <w:rPr>
          <w:rFonts w:ascii="Times New Roman" w:hAnsi="Times New Roman"/>
          <w:color w:val="000000" w:themeColor="text1"/>
          <w:sz w:val="24"/>
          <w:szCs w:val="24"/>
          <w:lang w:val="en-US"/>
        </w:rPr>
        <w:t xml:space="preserve">ur findings suggest </w:t>
      </w:r>
      <w:r w:rsidR="000946BF" w:rsidRPr="003125D5">
        <w:rPr>
          <w:rFonts w:ascii="Times New Roman" w:hAnsi="Times New Roman"/>
          <w:color w:val="000000" w:themeColor="text1"/>
          <w:sz w:val="24"/>
          <w:szCs w:val="24"/>
          <w:lang w:val="en-US"/>
        </w:rPr>
        <w:t xml:space="preserve">an </w:t>
      </w:r>
      <w:r w:rsidR="0063738E" w:rsidRPr="003125D5">
        <w:rPr>
          <w:rFonts w:ascii="Times New Roman" w:hAnsi="Times New Roman"/>
          <w:color w:val="000000" w:themeColor="text1"/>
          <w:sz w:val="24"/>
          <w:szCs w:val="24"/>
          <w:lang w:val="en-US"/>
        </w:rPr>
        <w:t>additional</w:t>
      </w:r>
      <w:r w:rsidR="00B33AF4" w:rsidRPr="003125D5">
        <w:rPr>
          <w:rFonts w:ascii="Times New Roman" w:hAnsi="Times New Roman"/>
          <w:color w:val="000000" w:themeColor="text1"/>
          <w:sz w:val="24"/>
          <w:szCs w:val="24"/>
          <w:lang w:val="en-US"/>
        </w:rPr>
        <w:t xml:space="preserve"> role of ω6</w:t>
      </w:r>
      <w:r w:rsidR="000946BF" w:rsidRPr="003125D5">
        <w:rPr>
          <w:rFonts w:ascii="Times New Roman" w:hAnsi="Times New Roman"/>
          <w:color w:val="000000" w:themeColor="text1"/>
          <w:sz w:val="24"/>
          <w:szCs w:val="24"/>
          <w:lang w:val="en-US"/>
        </w:rPr>
        <w:t xml:space="preserve"> LC-PUFAs</w:t>
      </w:r>
      <w:r w:rsidR="00B33AF4" w:rsidRPr="003125D5">
        <w:rPr>
          <w:rFonts w:ascii="Times New Roman" w:hAnsi="Times New Roman"/>
          <w:color w:val="000000" w:themeColor="text1"/>
          <w:sz w:val="24"/>
          <w:szCs w:val="24"/>
          <w:lang w:val="en-US"/>
        </w:rPr>
        <w:t>.</w:t>
      </w:r>
      <w:r w:rsidR="0063738E" w:rsidRPr="003125D5">
        <w:rPr>
          <w:rFonts w:ascii="Times New Roman" w:hAnsi="Times New Roman"/>
          <w:color w:val="000000" w:themeColor="text1"/>
          <w:sz w:val="24"/>
          <w:szCs w:val="24"/>
          <w:lang w:val="en-US"/>
        </w:rPr>
        <w:t xml:space="preserve"> </w:t>
      </w:r>
      <w:r w:rsidR="004C1681" w:rsidRPr="003125D5">
        <w:rPr>
          <w:rFonts w:ascii="Times New Roman" w:hAnsi="Times New Roman"/>
          <w:color w:val="000000" w:themeColor="text1"/>
          <w:sz w:val="24"/>
          <w:szCs w:val="24"/>
          <w:lang w:val="en-US"/>
        </w:rPr>
        <w:t>AA is the precursor of prostaglandins, especially prostaglandin E</w:t>
      </w:r>
      <w:r w:rsidR="004C1681" w:rsidRPr="003125D5">
        <w:rPr>
          <w:rFonts w:ascii="Times New Roman" w:hAnsi="Times New Roman"/>
          <w:color w:val="000000" w:themeColor="text1"/>
          <w:sz w:val="24"/>
          <w:szCs w:val="24"/>
          <w:vertAlign w:val="subscript"/>
          <w:lang w:val="en-US"/>
        </w:rPr>
        <w:t>2</w:t>
      </w:r>
      <w:r w:rsidR="000946BF" w:rsidRPr="003125D5">
        <w:rPr>
          <w:rFonts w:ascii="Times New Roman" w:hAnsi="Times New Roman"/>
          <w:color w:val="000000" w:themeColor="text1"/>
          <w:sz w:val="24"/>
          <w:szCs w:val="24"/>
          <w:lang w:val="en-US"/>
        </w:rPr>
        <w:t>, which is involved in cervical ripening</w:t>
      </w:r>
      <w:r w:rsidR="004C1681" w:rsidRPr="003125D5">
        <w:rPr>
          <w:rFonts w:ascii="Times New Roman" w:hAnsi="Times New Roman"/>
          <w:color w:val="000000" w:themeColor="text1"/>
          <w:sz w:val="24"/>
          <w:szCs w:val="24"/>
          <w:lang w:val="en-US"/>
        </w:rPr>
        <w:t xml:space="preserve"> and labor initiation and </w:t>
      </w:r>
      <w:r w:rsidR="000946BF" w:rsidRPr="003125D5">
        <w:rPr>
          <w:rFonts w:ascii="Times New Roman" w:hAnsi="Times New Roman"/>
          <w:color w:val="000000" w:themeColor="text1"/>
          <w:sz w:val="24"/>
          <w:szCs w:val="24"/>
          <w:lang w:val="en-US"/>
        </w:rPr>
        <w:t xml:space="preserve">is often administered </w:t>
      </w:r>
      <w:r w:rsidR="004C1681" w:rsidRPr="003125D5">
        <w:rPr>
          <w:rFonts w:ascii="Times New Roman" w:hAnsi="Times New Roman"/>
          <w:color w:val="000000" w:themeColor="text1"/>
          <w:sz w:val="24"/>
          <w:szCs w:val="24"/>
          <w:lang w:val="en-US"/>
        </w:rPr>
        <w:t>vaginal</w:t>
      </w:r>
      <w:r w:rsidR="000946BF" w:rsidRPr="003125D5">
        <w:rPr>
          <w:rFonts w:ascii="Times New Roman" w:hAnsi="Times New Roman"/>
          <w:color w:val="000000" w:themeColor="text1"/>
          <w:sz w:val="24"/>
          <w:szCs w:val="24"/>
          <w:lang w:val="en-US"/>
        </w:rPr>
        <w:t>ly</w:t>
      </w:r>
      <w:r w:rsidR="004C1681" w:rsidRPr="003125D5">
        <w:rPr>
          <w:rFonts w:ascii="Times New Roman" w:hAnsi="Times New Roman"/>
          <w:color w:val="000000" w:themeColor="text1"/>
          <w:sz w:val="24"/>
          <w:szCs w:val="24"/>
          <w:lang w:val="en-US"/>
        </w:rPr>
        <w:t xml:space="preserve"> to induce labor </w:t>
      </w:r>
      <w:r w:rsidR="004C1681" w:rsidRPr="003125D5">
        <w:rPr>
          <w:rFonts w:ascii="Times New Roman" w:hAnsi="Times New Roman"/>
          <w:color w:val="000000" w:themeColor="text1"/>
          <w:sz w:val="24"/>
          <w:szCs w:val="24"/>
          <w:lang w:val="en-US"/>
        </w:rPr>
        <w:fldChar w:fldCharType="begin">
          <w:fldData xml:space="preserve">PEVuZE5vdGU+PENpdGU+PEF1dGhvcj5UaG9tYXM8L0F1dGhvcj48WWVhcj4yMDE0PC9ZZWFyPjxS
ZWNOdW0+MTE0MzU8L1JlY051bT48RGlzcGxheVRleHQ+KDQ1KTwvRGlzcGxheVRleHQ+PHJlY29y
ZD48cmVjLW51bWJlcj4xMTQzNTwvcmVjLW51bWJlcj48Zm9yZWlnbi1rZXlzPjxrZXkgYXBwPSJF
TiIgZGItaWQ9InZwcjVwYWQ5ZzU1eGVnZWZzcm81ZTUyaXRmNXhmcGQ1YXJ6cyIgdGltZXN0YW1w
PSIxNTE4MDk4MjY0Ij4xMTQzNTwva2V5PjwvZm9yZWlnbi1rZXlzPjxyZWYtdHlwZSBuYW1lPSJK
b3VybmFsIEFydGljbGUiPjE3PC9yZWYtdHlwZT48Y29udHJpYnV0b3JzPjxhdXRob3JzPjxhdXRo
b3I+VGhvbWFzLCBKLjwvYXV0aG9yPjxhdXRob3I+RmFpcmNsb3VnaCwgQS48L2F1dGhvcj48YXV0
aG9yPkthdmFuYWdoLCBKLjwvYXV0aG9yPjxhdXRob3I+S2VsbHksIEEuIEouPC9hdXRob3I+PC9h
dXRob3JzPjwvY29udHJpYnV0b3JzPjxhdXRoLWFkZHJlc3M+Qy9vIENvY2hyYW5lIFByZWduYW5j
eSBhbmQgQ2hpbGRiaXJ0aCBHcm91cCwgRGVwYXJ0bWVudCBvZiBXb21lbiZhcG9zO3MgYW5kIENo
aWxkcmVuJmFwb3M7cyBIZWFsdGgsIFRoZSBVbml2ZXJzaXR5IG9mIExpdmVycG9vbCwgRmlyc3Qg
Rmxvb3IsIExpdmVycG9vbCBXb21lbiZhcG9zO3MgTkhTIEZvdW5kYXRpb24gVHJ1c3QsIENyb3du
IFN0cmVldCwgTGl2ZXJwb29sLCBVSywgTDggN1NTLjwvYXV0aC1hZGRyZXNzPjx0aXRsZXM+PHRp
dGxlPlZhZ2luYWwgcHJvc3RhZ2xhbmRpbiAoUEdFMiBhbmQgUEdGMmEpIGZvciBpbmR1Y3Rpb24g
b2YgbGFib3VyIGF0IHRlcm08L3RpdGxlPjxzZWNvbmRhcnktdGl0bGU+Q29jaHJhbmUgRGF0YWJh
c2UgU3lzdCBSZXY8L3NlY29uZGFyeS10aXRsZT48YWx0LXRpdGxlPlRoZSBDb2NocmFuZSBkYXRh
YmFzZSBvZiBzeXN0ZW1hdGljIHJldmlld3M8L2FsdC10aXRsZT48L3RpdGxlcz48cGVyaW9kaWNh
bD48ZnVsbC10aXRsZT5Db2NocmFuZSBEYXRhYmFzZSBTeXN0IFJldjwvZnVsbC10aXRsZT48L3Bl
cmlvZGljYWw+PHBhZ2VzPkNEMDAzMTAxPC9wYWdlcz48bnVtYmVyPjY8L251bWJlcj48a2V5d29y
ZHM+PGtleXdvcmQ+QWRtaW5pc3RyYXRpb24sIEludHJhdmFnaW5hbDwva2V5d29yZD48a2V5d29y
ZD5EaW5vcHJvc3QvKmFkbWluaXN0cmF0aW9uICZhbXA7IGRvc2FnZTwva2V5d29yZD48a2V5d29y
ZD5EaW5vcHJvc3RvbmUvKmFkbWluaXN0cmF0aW9uICZhbXA7IGRvc2FnZTwva2V5d29yZD48a2V5
d29yZD5GZW1hbGU8L2tleXdvcmQ+PGtleXdvcmQ+SHVtYW5zPC9rZXl3b3JkPjxrZXl3b3JkPkxh
Ym9yLCBJbmR1Y2VkLyptZXRob2RzPC9rZXl3b3JkPjxrZXl3b3JkPk94eXRvY2ljcy8qYWRtaW5p
c3RyYXRpb24gJmFtcDsgZG9zYWdlPC9rZXl3b3JkPjxrZXl3b3JkPlByZWduYW5jeTwva2V5d29y
ZD48a2V5d29yZD5SYW5kb21pemVkIENvbnRyb2xsZWQgVHJpYWxzIGFzIFRvcGljPC9rZXl3b3Jk
PjxrZXl3b3JkPlRlcm0gQmlydGg8L2tleXdvcmQ+PC9rZXl3b3Jkcz48ZGF0ZXM+PHllYXI+MjAx
NDwveWVhcj48cHViLWRhdGVzPjxkYXRlPkp1biAxOTwvZGF0ZT48L3B1Yi1kYXRlcz48L2RhdGVz
Pjxpc2JuPjE0NjktNDkzWCAoRWxlY3Ryb25pYykmI3hEOzEzNjEtNjEzNyAoTGlua2luZyk8L2lz
Ym4+PGFjY2Vzc2lvbi1udW0+MjQ5NDE5MDc8L2FjY2Vzc2lvbi1udW0+PHVybHM+PHJlbGF0ZWQt
dXJscz48dXJsPmh0dHA6Ly93d3cubmNiaS5ubG0ubmloLmdvdi9wdWJtZWQvMjQ5NDE5MDc8L3Vy
bD48dXJsPmh0dHA6Ly9vbmxpbmVsaWJyYXJ5LndpbGV5LmNvbS9zdG9yZS8xMC4xMDAyLzE0NjUx
ODU4LkNEMDAzMTAxLnB1YjMvYXNzZXQvQ0QwMDMxMDEucGRmP3Y9MSZhbXA7dD1qZGVrajE5dCZh
bXA7cz00OTkwNzc5ZDk2NzE3YzQ0NzkyYjAyYzExNTU2ZDljMGEyMWU4MjkzPC91cmw+PC9yZWxh
dGVkLXVybHM+PC91cmxzPjxlbGVjdHJvbmljLXJlc291cmNlLW51bT4xMC4xMDAyLzE0NjUxODU4
LkNEMDAzMTAxLnB1YjM8L2VsZWN0cm9uaWMtcmVzb3VyY2UtbnVtPjwvcmVjb3JkPjwvQ2l0ZT48
L0VuZE5vdGU+AG==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UaG9tYXM8L0F1dGhvcj48WWVhcj4yMDE0PC9ZZWFyPjxS
ZWNOdW0+MTE0MzU8L1JlY051bT48RGlzcGxheVRleHQ+KDQ1KTwvRGlzcGxheVRleHQ+PHJlY29y
ZD48cmVjLW51bWJlcj4xMTQzNTwvcmVjLW51bWJlcj48Zm9yZWlnbi1rZXlzPjxrZXkgYXBwPSJF
TiIgZGItaWQ9InZwcjVwYWQ5ZzU1eGVnZWZzcm81ZTUyaXRmNXhmcGQ1YXJ6cyIgdGltZXN0YW1w
PSIxNTE4MDk4MjY0Ij4xMTQzNTwva2V5PjwvZm9yZWlnbi1rZXlzPjxyZWYtdHlwZSBuYW1lPSJK
b3VybmFsIEFydGljbGUiPjE3PC9yZWYtdHlwZT48Y29udHJpYnV0b3JzPjxhdXRob3JzPjxhdXRo
b3I+VGhvbWFzLCBKLjwvYXV0aG9yPjxhdXRob3I+RmFpcmNsb3VnaCwgQS48L2F1dGhvcj48YXV0
aG9yPkthdmFuYWdoLCBKLjwvYXV0aG9yPjxhdXRob3I+S2VsbHksIEEuIEouPC9hdXRob3I+PC9h
dXRob3JzPjwvY29udHJpYnV0b3JzPjxhdXRoLWFkZHJlc3M+Qy9vIENvY2hyYW5lIFByZWduYW5j
eSBhbmQgQ2hpbGRiaXJ0aCBHcm91cCwgRGVwYXJ0bWVudCBvZiBXb21lbiZhcG9zO3MgYW5kIENo
aWxkcmVuJmFwb3M7cyBIZWFsdGgsIFRoZSBVbml2ZXJzaXR5IG9mIExpdmVycG9vbCwgRmlyc3Qg
Rmxvb3IsIExpdmVycG9vbCBXb21lbiZhcG9zO3MgTkhTIEZvdW5kYXRpb24gVHJ1c3QsIENyb3du
IFN0cmVldCwgTGl2ZXJwb29sLCBVSywgTDggN1NTLjwvYXV0aC1hZGRyZXNzPjx0aXRsZXM+PHRp
dGxlPlZhZ2luYWwgcHJvc3RhZ2xhbmRpbiAoUEdFMiBhbmQgUEdGMmEpIGZvciBpbmR1Y3Rpb24g
b2YgbGFib3VyIGF0IHRlcm08L3RpdGxlPjxzZWNvbmRhcnktdGl0bGU+Q29jaHJhbmUgRGF0YWJh
c2UgU3lzdCBSZXY8L3NlY29uZGFyeS10aXRsZT48YWx0LXRpdGxlPlRoZSBDb2NocmFuZSBkYXRh
YmFzZSBvZiBzeXN0ZW1hdGljIHJldmlld3M8L2FsdC10aXRsZT48L3RpdGxlcz48cGVyaW9kaWNh
bD48ZnVsbC10aXRsZT5Db2NocmFuZSBEYXRhYmFzZSBTeXN0IFJldjwvZnVsbC10aXRsZT48L3Bl
cmlvZGljYWw+PHBhZ2VzPkNEMDAzMTAxPC9wYWdlcz48bnVtYmVyPjY8L251bWJlcj48a2V5d29y
ZHM+PGtleXdvcmQ+QWRtaW5pc3RyYXRpb24sIEludHJhdmFnaW5hbDwva2V5d29yZD48a2V5d29y
ZD5EaW5vcHJvc3QvKmFkbWluaXN0cmF0aW9uICZhbXA7IGRvc2FnZTwva2V5d29yZD48a2V5d29y
ZD5EaW5vcHJvc3RvbmUvKmFkbWluaXN0cmF0aW9uICZhbXA7IGRvc2FnZTwva2V5d29yZD48a2V5
d29yZD5GZW1hbGU8L2tleXdvcmQ+PGtleXdvcmQ+SHVtYW5zPC9rZXl3b3JkPjxrZXl3b3JkPkxh
Ym9yLCBJbmR1Y2VkLyptZXRob2RzPC9rZXl3b3JkPjxrZXl3b3JkPk94eXRvY2ljcy8qYWRtaW5p
c3RyYXRpb24gJmFtcDsgZG9zYWdlPC9rZXl3b3JkPjxrZXl3b3JkPlByZWduYW5jeTwva2V5d29y
ZD48a2V5d29yZD5SYW5kb21pemVkIENvbnRyb2xsZWQgVHJpYWxzIGFzIFRvcGljPC9rZXl3b3Jk
PjxrZXl3b3JkPlRlcm0gQmlydGg8L2tleXdvcmQ+PC9rZXl3b3Jkcz48ZGF0ZXM+PHllYXI+MjAx
NDwveWVhcj48cHViLWRhdGVzPjxkYXRlPkp1biAxOTwvZGF0ZT48L3B1Yi1kYXRlcz48L2RhdGVz
Pjxpc2JuPjE0NjktNDkzWCAoRWxlY3Ryb25pYykmI3hEOzEzNjEtNjEzNyAoTGlua2luZyk8L2lz
Ym4+PGFjY2Vzc2lvbi1udW0+MjQ5NDE5MDc8L2FjY2Vzc2lvbi1udW0+PHVybHM+PHJlbGF0ZWQt
dXJscz48dXJsPmh0dHA6Ly93d3cubmNiaS5ubG0ubmloLmdvdi9wdWJtZWQvMjQ5NDE5MDc8L3Vy
bD48dXJsPmh0dHA6Ly9vbmxpbmVsaWJyYXJ5LndpbGV5LmNvbS9zdG9yZS8xMC4xMDAyLzE0NjUx
ODU4LkNEMDAzMTAxLnB1YjMvYXNzZXQvQ0QwMDMxMDEucGRmP3Y9MSZhbXA7dD1qZGVrajE5dCZh
bXA7cz00OTkwNzc5ZDk2NzE3YzQ0NzkyYjAyYzExNTU2ZDljMGEyMWU4MjkzPC91cmw+PC9yZWxh
dGVkLXVybHM+PC91cmxzPjxlbGVjdHJvbmljLXJlc291cmNlLW51bT4xMC4xMDAyLzE0NjUxODU4
LkNEMDAzMTAxLnB1YjM8L2VsZWN0cm9uaWMtcmVzb3VyY2UtbnVtPjwvcmVjb3JkPjwvQ2l0ZT48
L0VuZE5vdGU+AG==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4C1681" w:rsidRPr="003125D5">
        <w:rPr>
          <w:rFonts w:ascii="Times New Roman" w:hAnsi="Times New Roman"/>
          <w:color w:val="000000" w:themeColor="text1"/>
          <w:sz w:val="24"/>
          <w:szCs w:val="24"/>
          <w:lang w:val="en-US"/>
        </w:rPr>
      </w:r>
      <w:r w:rsidR="004C1681"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45)</w:t>
      </w:r>
      <w:r w:rsidR="004C1681" w:rsidRPr="003125D5">
        <w:rPr>
          <w:rFonts w:ascii="Times New Roman" w:hAnsi="Times New Roman"/>
          <w:color w:val="000000" w:themeColor="text1"/>
          <w:sz w:val="24"/>
          <w:szCs w:val="24"/>
          <w:lang w:val="en-US"/>
        </w:rPr>
        <w:fldChar w:fldCharType="end"/>
      </w:r>
      <w:r w:rsidR="004C1681" w:rsidRPr="003125D5">
        <w:rPr>
          <w:rFonts w:ascii="Times New Roman" w:hAnsi="Times New Roman"/>
          <w:color w:val="000000" w:themeColor="text1"/>
          <w:sz w:val="24"/>
          <w:szCs w:val="24"/>
          <w:lang w:val="en-US"/>
        </w:rPr>
        <w:t xml:space="preserve">. Animal </w:t>
      </w:r>
      <w:r w:rsidR="004C1681" w:rsidRPr="003125D5">
        <w:rPr>
          <w:rFonts w:ascii="Times New Roman" w:hAnsi="Times New Roman"/>
          <w:color w:val="000000" w:themeColor="text1"/>
          <w:sz w:val="24"/>
          <w:szCs w:val="24"/>
          <w:lang w:val="en-US"/>
        </w:rPr>
        <w:lastRenderedPageBreak/>
        <w:t xml:space="preserve">models report that supplementation </w:t>
      </w:r>
      <w:r w:rsidR="000946BF" w:rsidRPr="003125D5">
        <w:rPr>
          <w:rFonts w:ascii="Times New Roman" w:hAnsi="Times New Roman"/>
          <w:color w:val="000000" w:themeColor="text1"/>
          <w:sz w:val="24"/>
          <w:szCs w:val="24"/>
          <w:lang w:val="en-US"/>
        </w:rPr>
        <w:t xml:space="preserve">with </w:t>
      </w:r>
      <w:r w:rsidR="004C1681" w:rsidRPr="003125D5">
        <w:rPr>
          <w:rFonts w:ascii="Times New Roman" w:hAnsi="Times New Roman"/>
          <w:color w:val="000000" w:themeColor="text1"/>
          <w:sz w:val="24"/>
          <w:szCs w:val="24"/>
          <w:lang w:val="en-US"/>
        </w:rPr>
        <w:t>EPA- and DHA-rich food reduces</w:t>
      </w:r>
      <w:r w:rsidR="000946BF" w:rsidRPr="003125D5">
        <w:rPr>
          <w:rFonts w:ascii="Times New Roman" w:hAnsi="Times New Roman"/>
          <w:color w:val="000000" w:themeColor="text1"/>
          <w:sz w:val="24"/>
          <w:szCs w:val="24"/>
          <w:lang w:val="en-US"/>
        </w:rPr>
        <w:t xml:space="preserve"> AA metabolite synthesis</w:t>
      </w:r>
      <w:r w:rsidR="004C1681" w:rsidRPr="003125D5">
        <w:rPr>
          <w:rFonts w:ascii="Times New Roman" w:hAnsi="Times New Roman"/>
          <w:color w:val="000000" w:themeColor="text1"/>
          <w:sz w:val="24"/>
          <w:szCs w:val="24"/>
          <w:lang w:val="en-US"/>
        </w:rPr>
        <w:t xml:space="preserve"> and </w:t>
      </w:r>
      <w:r w:rsidR="000946BF" w:rsidRPr="003125D5">
        <w:rPr>
          <w:rFonts w:ascii="Times New Roman" w:hAnsi="Times New Roman"/>
          <w:color w:val="000000" w:themeColor="text1"/>
          <w:sz w:val="24"/>
          <w:szCs w:val="24"/>
          <w:lang w:val="en-US"/>
        </w:rPr>
        <w:t xml:space="preserve">might thereby delay labor onset </w:t>
      </w:r>
      <w:r w:rsidR="004C1681" w:rsidRPr="003125D5">
        <w:rPr>
          <w:rFonts w:ascii="Times New Roman" w:hAnsi="Times New Roman"/>
          <w:color w:val="000000" w:themeColor="text1"/>
          <w:sz w:val="24"/>
          <w:szCs w:val="24"/>
          <w:lang w:val="en-US"/>
        </w:rPr>
        <w:fldChar w:fldCharType="begin">
          <w:fldData xml:space="preserve">PEVuZE5vdGU+PENpdGU+PEF1dGhvcj5MZUJsYW5jPC9BdXRob3I+PFllYXI+MjAwODwvWWVhcj48
UmVjTnVtPjExNDM2PC9SZWNOdW0+PERpc3BsYXlUZXh0Pig0Nik8L0Rpc3BsYXlUZXh0PjxyZWNv
cmQ+PHJlYy1udW1iZXI+MTE0MzY8L3JlYy1udW1iZXI+PGZvcmVpZ24ta2V5cz48a2V5IGFwcD0i
RU4iIGRiLWlkPSJ2cHI1cGFkOWc1NXhlZ2Vmc3JvNWU1Mml0ZjV4ZnBkNWFyenMiIHRpbWVzdGFt
cD0iMTUxODA5OTIzNyI+MTE0MzY8L2tleT48L2ZvcmVpZ24ta2V5cz48cmVmLXR5cGUgbmFtZT0i
Sm91cm5hbCBBcnRpY2xlIj4xNzwvcmVmLXR5cGU+PGNvbnRyaWJ1dG9ycz48YXV0aG9ycz48YXV0
aG9yPkxlQmxhbmMsIEMuIEouPC9hdXRob3I+PGF1dGhvcj5Ib3JvaG92LCBELiBXLjwvYXV0aG9y
PjxhdXRob3I+QmF1ZXIsIEouIEUuPC9hdXRob3I+PGF1dGhvcj5Ib3Nnb29kLCBHLjwvYXV0aG9y
PjxhdXRob3I+TWF1bGRpbiwgRy4gRS48L2F1dGhvcj48L2F1dGhvcnM+PC9jb250cmlidXRvcnM+
PGF1dGgtYWRkcmVzcz5EZXBhcnRtZW50IG9mIFBhdGhvYmlvbG9naWNhbCBTY2llbmNlcywgU2No
b29sIG9mIFZldGVyaW5hcnkgTWVkaWNpbmUsIExvdWlzaWFuYSBTdGF0ZSBVbml2ZXJzaXR5LCBC
YXRvbiBSb3VnZSwgTEEgNzA4MDMsIFVTQS48L2F1dGgtYWRkcmVzcz48dGl0bGVzPjx0aXRsZT5F
ZmZlY3RzIG9mIGRpZXRhcnkgc3VwcGxlbWVudGF0aW9uIHdpdGggZmlzaCBvaWwgb24gaW4gdml2
byBwcm9kdWN0aW9uIG9mIGluZmxhbW1hdG9yeSBtZWRpYXRvcnMgaW4gY2xpbmljYWxseSBub3Jt
YWwgZG9nczwvdGl0bGU+PHNlY29uZGFyeS10aXRsZT5BbSBKIFZldCBSZXM8L3NlY29uZGFyeS10
aXRsZT48YWx0LXRpdGxlPkFtZXJpY2FuIGpvdXJuYWwgb2YgdmV0ZXJpbmFyeSByZXNlYXJjaDwv
YWx0LXRpdGxlPjwvdGl0bGVzPjxwZXJpb2RpY2FsPjxmdWxsLXRpdGxlPkFtIEogVmV0IFJlczwv
ZnVsbC10aXRsZT48L3BlcmlvZGljYWw+PHBhZ2VzPjQ4Ni05MzwvcGFnZXM+PHZvbHVtZT42OTwv
dm9sdW1lPjxudW1iZXI+NDwvbnVtYmVyPjxrZXl3b3Jkcz48a2V5d29yZD5BbmltYWxzPC9rZXl3
b3JkPjxrZXl3b3JkPkFyZWEgVW5kZXIgQ3VydmU8L2tleXdvcmQ+PGtleXdvcmQ+Q3l0b2tpbmVz
LypiaW9zeW50aGVzaXMvYmxvb2Q8L2tleXdvcmQ+PGtleXdvcmQ+RGlldGFyeSBTdXBwbGVtZW50
czwva2V5d29yZD48a2V5d29yZD5EaW5vcHJvc3RvbmUvYmlvc3ludGhlc2lzL2Jsb29kPC9rZXl3
b3JkPjxrZXl3b3JkPkRvY29zYWhleGFlbm9pYyBBY2lkcy8qYWRtaW5pc3RyYXRpb24gJmFtcDsg
ZG9zYWdlPC9rZXl3b3JkPjxrZXl3b3JkPkRvZ3MvYmxvb2QvKmltbXVub2xvZ3k8L2tleXdvcmQ+
PGtleXdvcmQ+RWljb3NhcGVudGFlbm9pYyBBY2lkLyphZG1pbmlzdHJhdGlvbiAmYW1wOyBkb3Nh
Z2U8L2tleXdvcmQ+PGtleXdvcmQ+RmVtYWxlPC9rZXl3b3JkPjxrZXl3b3JkPkludGVybGV1a2lu
LTEvYmlvc3ludGhlc2lzL2Jsb29kPC9rZXl3b3JkPjxrZXl3b3JkPkludGVybGV1a2luLTYvYmlv
c3ludGhlc2lzL2Jsb29kPC9rZXl3b3JkPjxrZXl3b3JkPk1hbGU8L2tleXdvcmQ+PGtleXdvcmQ+
UGxhdGVsZXQgQWN0aXZhdGluZyBGYWN0b3IvYmlvc3ludGhlc2lzPC9rZXl3b3JkPjxrZXl3b3Jk
PlJhbmRvbSBBbGxvY2F0aW9uPC9rZXl3b3JkPjxrZXl3b3JkPlR1bW9yIE5lY3Jvc2lzIEZhY3Rv
ci1hbHBoYS9iaW9zeW50aGVzaXMvYmxvb2Q8L2tleXdvcmQ+PGtleXdvcmQ+Vml0YW1pbiBFL2Fk
bWluaXN0cmF0aW9uICZhbXA7IGRvc2FnZTwva2V5d29yZD48L2tleXdvcmRzPjxkYXRlcz48eWVh
cj4yMDA4PC95ZWFyPjxwdWItZGF0ZXM+PGRhdGU+QXByPC9kYXRlPjwvcHViLWRhdGVzPjwvZGF0
ZXM+PGlzYm4+MDAwMi05NjQ1IChQcmludCkmI3hEOzAwMDItOTY0NSAoTGlua2luZyk8L2lzYm4+
PGFjY2Vzc2lvbi1udW0+MTgzODA1ODA8L2FjY2Vzc2lvbi1udW0+PHVybHM+PHJlbGF0ZWQtdXJs
cz48dXJsPmh0dHA6Ly93d3cubmNiaS5ubG0ubmloLmdvdi9wdWJtZWQvMTgzODA1ODA8L3VybD48
L3JlbGF0ZWQtdXJscz48L3VybHM+PGVsZWN0cm9uaWMtcmVzb3VyY2UtbnVtPjEwLjI0NjAvYWp2
ci42OS40LjQ4NjwvZWxlY3Ryb25pYy1yZXNvdXJjZS1udW0+PC9yZWNvcmQ+PC9DaXRlPjwvRW5k
Tm90ZT4A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MZUJsYW5jPC9BdXRob3I+PFllYXI+MjAwODwvWWVhcj48
UmVjTnVtPjExNDM2PC9SZWNOdW0+PERpc3BsYXlUZXh0Pig0Nik8L0Rpc3BsYXlUZXh0PjxyZWNv
cmQ+PHJlYy1udW1iZXI+MTE0MzY8L3JlYy1udW1iZXI+PGZvcmVpZ24ta2V5cz48a2V5IGFwcD0i
RU4iIGRiLWlkPSJ2cHI1cGFkOWc1NXhlZ2Vmc3JvNWU1Mml0ZjV4ZnBkNWFyenMiIHRpbWVzdGFt
cD0iMTUxODA5OTIzNyI+MTE0MzY8L2tleT48L2ZvcmVpZ24ta2V5cz48cmVmLXR5cGUgbmFtZT0i
Sm91cm5hbCBBcnRpY2xlIj4xNzwvcmVmLXR5cGU+PGNvbnRyaWJ1dG9ycz48YXV0aG9ycz48YXV0
aG9yPkxlQmxhbmMsIEMuIEouPC9hdXRob3I+PGF1dGhvcj5Ib3JvaG92LCBELiBXLjwvYXV0aG9y
PjxhdXRob3I+QmF1ZXIsIEouIEUuPC9hdXRob3I+PGF1dGhvcj5Ib3Nnb29kLCBHLjwvYXV0aG9y
PjxhdXRob3I+TWF1bGRpbiwgRy4gRS48L2F1dGhvcj48L2F1dGhvcnM+PC9jb250cmlidXRvcnM+
PGF1dGgtYWRkcmVzcz5EZXBhcnRtZW50IG9mIFBhdGhvYmlvbG9naWNhbCBTY2llbmNlcywgU2No
b29sIG9mIFZldGVyaW5hcnkgTWVkaWNpbmUsIExvdWlzaWFuYSBTdGF0ZSBVbml2ZXJzaXR5LCBC
YXRvbiBSb3VnZSwgTEEgNzA4MDMsIFVTQS48L2F1dGgtYWRkcmVzcz48dGl0bGVzPjx0aXRsZT5F
ZmZlY3RzIG9mIGRpZXRhcnkgc3VwcGxlbWVudGF0aW9uIHdpdGggZmlzaCBvaWwgb24gaW4gdml2
byBwcm9kdWN0aW9uIG9mIGluZmxhbW1hdG9yeSBtZWRpYXRvcnMgaW4gY2xpbmljYWxseSBub3Jt
YWwgZG9nczwvdGl0bGU+PHNlY29uZGFyeS10aXRsZT5BbSBKIFZldCBSZXM8L3NlY29uZGFyeS10
aXRsZT48YWx0LXRpdGxlPkFtZXJpY2FuIGpvdXJuYWwgb2YgdmV0ZXJpbmFyeSByZXNlYXJjaDwv
YWx0LXRpdGxlPjwvdGl0bGVzPjxwZXJpb2RpY2FsPjxmdWxsLXRpdGxlPkFtIEogVmV0IFJlczwv
ZnVsbC10aXRsZT48L3BlcmlvZGljYWw+PHBhZ2VzPjQ4Ni05MzwvcGFnZXM+PHZvbHVtZT42OTwv
dm9sdW1lPjxudW1iZXI+NDwvbnVtYmVyPjxrZXl3b3Jkcz48a2V5d29yZD5BbmltYWxzPC9rZXl3
b3JkPjxrZXl3b3JkPkFyZWEgVW5kZXIgQ3VydmU8L2tleXdvcmQ+PGtleXdvcmQ+Q3l0b2tpbmVz
LypiaW9zeW50aGVzaXMvYmxvb2Q8L2tleXdvcmQ+PGtleXdvcmQ+RGlldGFyeSBTdXBwbGVtZW50
czwva2V5d29yZD48a2V5d29yZD5EaW5vcHJvc3RvbmUvYmlvc3ludGhlc2lzL2Jsb29kPC9rZXl3
b3JkPjxrZXl3b3JkPkRvY29zYWhleGFlbm9pYyBBY2lkcy8qYWRtaW5pc3RyYXRpb24gJmFtcDsg
ZG9zYWdlPC9rZXl3b3JkPjxrZXl3b3JkPkRvZ3MvYmxvb2QvKmltbXVub2xvZ3k8L2tleXdvcmQ+
PGtleXdvcmQ+RWljb3NhcGVudGFlbm9pYyBBY2lkLyphZG1pbmlzdHJhdGlvbiAmYW1wOyBkb3Nh
Z2U8L2tleXdvcmQ+PGtleXdvcmQ+RmVtYWxlPC9rZXl3b3JkPjxrZXl3b3JkPkludGVybGV1a2lu
LTEvYmlvc3ludGhlc2lzL2Jsb29kPC9rZXl3b3JkPjxrZXl3b3JkPkludGVybGV1a2luLTYvYmlv
c3ludGhlc2lzL2Jsb29kPC9rZXl3b3JkPjxrZXl3b3JkPk1hbGU8L2tleXdvcmQ+PGtleXdvcmQ+
UGxhdGVsZXQgQWN0aXZhdGluZyBGYWN0b3IvYmlvc3ludGhlc2lzPC9rZXl3b3JkPjxrZXl3b3Jk
PlJhbmRvbSBBbGxvY2F0aW9uPC9rZXl3b3JkPjxrZXl3b3JkPlR1bW9yIE5lY3Jvc2lzIEZhY3Rv
ci1hbHBoYS9iaW9zeW50aGVzaXMvYmxvb2Q8L2tleXdvcmQ+PGtleXdvcmQ+Vml0YW1pbiBFL2Fk
bWluaXN0cmF0aW9uICZhbXA7IGRvc2FnZTwva2V5d29yZD48L2tleXdvcmRzPjxkYXRlcz48eWVh
cj4yMDA4PC95ZWFyPjxwdWItZGF0ZXM+PGRhdGU+QXByPC9kYXRlPjwvcHViLWRhdGVzPjwvZGF0
ZXM+PGlzYm4+MDAwMi05NjQ1IChQcmludCkmI3hEOzAwMDItOTY0NSAoTGlua2luZyk8L2lzYm4+
PGFjY2Vzc2lvbi1udW0+MTgzODA1ODA8L2FjY2Vzc2lvbi1udW0+PHVybHM+PHJlbGF0ZWQtdXJs
cz48dXJsPmh0dHA6Ly93d3cubmNiaS5ubG0ubmloLmdvdi9wdWJtZWQvMTgzODA1ODA8L3VybD48
L3JlbGF0ZWQtdXJscz48L3VybHM+PGVsZWN0cm9uaWMtcmVzb3VyY2UtbnVtPjEwLjI0NjAvYWp2
ci42OS40LjQ4NjwvZWxlY3Ryb25pYy1yZXNvdXJjZS1udW0+PC9yZWNvcmQ+PC9DaXRlPjwvRW5k
Tm90ZT4A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4C1681" w:rsidRPr="003125D5">
        <w:rPr>
          <w:rFonts w:ascii="Times New Roman" w:hAnsi="Times New Roman"/>
          <w:color w:val="000000" w:themeColor="text1"/>
          <w:sz w:val="24"/>
          <w:szCs w:val="24"/>
          <w:lang w:val="en-US"/>
        </w:rPr>
      </w:r>
      <w:r w:rsidR="004C1681"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46)</w:t>
      </w:r>
      <w:r w:rsidR="004C1681" w:rsidRPr="003125D5">
        <w:rPr>
          <w:rFonts w:ascii="Times New Roman" w:hAnsi="Times New Roman"/>
          <w:color w:val="000000" w:themeColor="text1"/>
          <w:sz w:val="24"/>
          <w:szCs w:val="24"/>
          <w:lang w:val="en-US"/>
        </w:rPr>
        <w:fldChar w:fldCharType="end"/>
      </w:r>
      <w:r w:rsidR="004C1681" w:rsidRPr="003125D5">
        <w:rPr>
          <w:rFonts w:ascii="Times New Roman" w:hAnsi="Times New Roman"/>
          <w:color w:val="000000" w:themeColor="text1"/>
          <w:sz w:val="24"/>
          <w:szCs w:val="24"/>
          <w:lang w:val="en-US"/>
        </w:rPr>
        <w:t xml:space="preserve">. </w:t>
      </w:r>
      <w:r w:rsidR="00A6654B" w:rsidRPr="003125D5">
        <w:rPr>
          <w:rFonts w:ascii="Times New Roman" w:hAnsi="Times New Roman"/>
          <w:color w:val="000000" w:themeColor="text1"/>
          <w:sz w:val="24"/>
          <w:szCs w:val="24"/>
          <w:lang w:val="en-US"/>
        </w:rPr>
        <w:t>A</w:t>
      </w:r>
      <w:r w:rsidR="0063738E" w:rsidRPr="003125D5">
        <w:rPr>
          <w:rFonts w:ascii="Times New Roman" w:hAnsi="Times New Roman"/>
          <w:color w:val="000000" w:themeColor="text1"/>
          <w:sz w:val="24"/>
          <w:szCs w:val="24"/>
          <w:lang w:val="en-US"/>
        </w:rPr>
        <w:t xml:space="preserve"> balance of ω3 and ω6 </w:t>
      </w:r>
      <w:r w:rsidR="00E43219" w:rsidRPr="003125D5">
        <w:rPr>
          <w:rFonts w:ascii="Times New Roman" w:hAnsi="Times New Roman"/>
          <w:color w:val="000000" w:themeColor="text1"/>
          <w:sz w:val="24"/>
          <w:szCs w:val="24"/>
          <w:lang w:val="en-US"/>
        </w:rPr>
        <w:t xml:space="preserve">LC-PUFAs </w:t>
      </w:r>
      <w:r w:rsidR="00A6654B" w:rsidRPr="003125D5">
        <w:rPr>
          <w:rFonts w:ascii="Times New Roman" w:hAnsi="Times New Roman"/>
          <w:color w:val="000000" w:themeColor="text1"/>
          <w:sz w:val="24"/>
          <w:szCs w:val="24"/>
          <w:lang w:val="en-US"/>
        </w:rPr>
        <w:t xml:space="preserve">may </w:t>
      </w:r>
      <w:r w:rsidR="00070B25" w:rsidRPr="003125D5">
        <w:rPr>
          <w:rFonts w:ascii="Times New Roman" w:hAnsi="Times New Roman"/>
          <w:color w:val="000000" w:themeColor="text1"/>
          <w:sz w:val="24"/>
          <w:szCs w:val="24"/>
          <w:lang w:val="en-US"/>
        </w:rPr>
        <w:t>influenc</w:t>
      </w:r>
      <w:r w:rsidR="00876887" w:rsidRPr="003125D5">
        <w:rPr>
          <w:rFonts w:ascii="Times New Roman" w:hAnsi="Times New Roman"/>
          <w:color w:val="000000" w:themeColor="text1"/>
          <w:sz w:val="24"/>
          <w:szCs w:val="24"/>
          <w:lang w:val="en-US"/>
        </w:rPr>
        <w:t>e</w:t>
      </w:r>
      <w:r w:rsidR="00070B25" w:rsidRPr="003125D5">
        <w:rPr>
          <w:rFonts w:ascii="Times New Roman" w:hAnsi="Times New Roman"/>
          <w:color w:val="000000" w:themeColor="text1"/>
          <w:sz w:val="24"/>
          <w:szCs w:val="24"/>
          <w:lang w:val="en-US"/>
        </w:rPr>
        <w:t xml:space="preserve"> the pathways involved in </w:t>
      </w:r>
      <w:r w:rsidR="00B26C47" w:rsidRPr="003125D5">
        <w:rPr>
          <w:rFonts w:ascii="Times New Roman" w:hAnsi="Times New Roman"/>
          <w:color w:val="000000" w:themeColor="text1"/>
          <w:sz w:val="24"/>
          <w:szCs w:val="24"/>
          <w:lang w:val="en-US"/>
        </w:rPr>
        <w:t xml:space="preserve">optimal </w:t>
      </w:r>
      <w:r w:rsidR="001B2D35" w:rsidRPr="003125D5">
        <w:rPr>
          <w:rFonts w:ascii="Times New Roman" w:hAnsi="Times New Roman"/>
          <w:color w:val="000000" w:themeColor="text1"/>
          <w:sz w:val="24"/>
          <w:szCs w:val="24"/>
          <w:lang w:val="en-US"/>
        </w:rPr>
        <w:t>gestation</w:t>
      </w:r>
      <w:r w:rsidR="00876887" w:rsidRPr="003125D5">
        <w:rPr>
          <w:rFonts w:ascii="Times New Roman" w:hAnsi="Times New Roman"/>
          <w:color w:val="000000" w:themeColor="text1"/>
          <w:sz w:val="24"/>
          <w:szCs w:val="24"/>
          <w:lang w:val="en-US"/>
        </w:rPr>
        <w:t xml:space="preserve"> duration</w:t>
      </w:r>
      <w:r w:rsidR="001B2D35" w:rsidRPr="003125D5">
        <w:rPr>
          <w:rFonts w:ascii="Times New Roman" w:hAnsi="Times New Roman"/>
          <w:color w:val="000000" w:themeColor="text1"/>
          <w:sz w:val="24"/>
          <w:szCs w:val="24"/>
          <w:lang w:val="en-US"/>
        </w:rPr>
        <w:t>.</w:t>
      </w:r>
      <w:r w:rsidR="000F1E6E" w:rsidRPr="003125D5">
        <w:rPr>
          <w:rFonts w:ascii="Times New Roman" w:hAnsi="Times New Roman"/>
          <w:color w:val="000000" w:themeColor="text1"/>
          <w:sz w:val="24"/>
          <w:szCs w:val="24"/>
          <w:lang w:val="en-US"/>
        </w:rPr>
        <w:t xml:space="preserve"> </w:t>
      </w:r>
      <w:r w:rsidR="00876887" w:rsidRPr="003125D5">
        <w:rPr>
          <w:rFonts w:ascii="Times New Roman" w:hAnsi="Times New Roman"/>
          <w:color w:val="000000" w:themeColor="text1"/>
          <w:sz w:val="24"/>
          <w:szCs w:val="24"/>
          <w:lang w:val="en-US"/>
        </w:rPr>
        <w:t>In our study, LC-</w:t>
      </w:r>
      <w:r w:rsidR="00CA1EA1" w:rsidRPr="003125D5">
        <w:rPr>
          <w:rFonts w:ascii="Times New Roman" w:hAnsi="Times New Roman"/>
          <w:color w:val="000000" w:themeColor="text1"/>
          <w:sz w:val="24"/>
          <w:szCs w:val="24"/>
          <w:lang w:val="en-US"/>
        </w:rPr>
        <w:t>PUFA status was measured at mid-pregnancy</w:t>
      </w:r>
      <w:r w:rsidR="00876887" w:rsidRPr="003125D5">
        <w:rPr>
          <w:rFonts w:ascii="Times New Roman" w:hAnsi="Times New Roman"/>
          <w:color w:val="000000" w:themeColor="text1"/>
          <w:sz w:val="24"/>
          <w:szCs w:val="24"/>
          <w:lang w:val="en-US"/>
        </w:rPr>
        <w:t xml:space="preserve">, which </w:t>
      </w:r>
      <w:r w:rsidR="00CA1EA1" w:rsidRPr="003125D5">
        <w:rPr>
          <w:rFonts w:ascii="Times New Roman" w:hAnsi="Times New Roman"/>
          <w:color w:val="000000" w:themeColor="text1"/>
          <w:sz w:val="24"/>
          <w:szCs w:val="24"/>
          <w:lang w:val="en-US"/>
        </w:rPr>
        <w:t xml:space="preserve">may be a poor proxy for </w:t>
      </w:r>
      <w:r w:rsidR="00876887" w:rsidRPr="003125D5">
        <w:rPr>
          <w:rFonts w:ascii="Times New Roman" w:hAnsi="Times New Roman"/>
          <w:color w:val="000000" w:themeColor="text1"/>
          <w:sz w:val="24"/>
          <w:szCs w:val="24"/>
          <w:lang w:val="en-US"/>
        </w:rPr>
        <w:t xml:space="preserve">LC-PUFA </w:t>
      </w:r>
      <w:r w:rsidR="00CA1EA1" w:rsidRPr="003125D5">
        <w:rPr>
          <w:rFonts w:ascii="Times New Roman" w:hAnsi="Times New Roman"/>
          <w:color w:val="000000" w:themeColor="text1"/>
          <w:sz w:val="24"/>
          <w:szCs w:val="24"/>
          <w:lang w:val="en-US"/>
        </w:rPr>
        <w:t xml:space="preserve">status at delivery. ω3 </w:t>
      </w:r>
      <w:r w:rsidR="00E43219" w:rsidRPr="003125D5">
        <w:rPr>
          <w:rFonts w:ascii="Times New Roman" w:hAnsi="Times New Roman"/>
          <w:color w:val="000000" w:themeColor="text1"/>
          <w:sz w:val="24"/>
          <w:szCs w:val="24"/>
          <w:lang w:val="en-US"/>
        </w:rPr>
        <w:t>LC-</w:t>
      </w:r>
      <w:r w:rsidR="00CA1EA1" w:rsidRPr="003125D5">
        <w:rPr>
          <w:rFonts w:ascii="Times New Roman" w:hAnsi="Times New Roman"/>
          <w:color w:val="000000" w:themeColor="text1"/>
          <w:sz w:val="24"/>
          <w:szCs w:val="24"/>
          <w:lang w:val="en-US"/>
        </w:rPr>
        <w:t xml:space="preserve">PUFA status is also more influenced by dietary intake than by </w:t>
      </w:r>
      <w:r w:rsidR="00CA1EA1" w:rsidRPr="003125D5">
        <w:rPr>
          <w:rFonts w:ascii="Times New Roman" w:hAnsi="Times New Roman"/>
          <w:i/>
          <w:color w:val="000000" w:themeColor="text1"/>
          <w:sz w:val="24"/>
          <w:szCs w:val="24"/>
          <w:lang w:val="en-US"/>
        </w:rPr>
        <w:t>FADS</w:t>
      </w:r>
      <w:r w:rsidR="00CA1EA1" w:rsidRPr="003125D5">
        <w:rPr>
          <w:rFonts w:ascii="Times New Roman" w:hAnsi="Times New Roman"/>
          <w:color w:val="000000" w:themeColor="text1"/>
          <w:sz w:val="24"/>
          <w:szCs w:val="24"/>
          <w:lang w:val="en-US"/>
        </w:rPr>
        <w:t xml:space="preserve"> variants, </w:t>
      </w:r>
      <w:r w:rsidR="00876887" w:rsidRPr="003125D5">
        <w:rPr>
          <w:rFonts w:ascii="Times New Roman" w:hAnsi="Times New Roman"/>
          <w:color w:val="000000" w:themeColor="text1"/>
          <w:sz w:val="24"/>
          <w:szCs w:val="24"/>
          <w:lang w:val="en-US"/>
        </w:rPr>
        <w:t>thereby weakening those variants as causal instruments</w:t>
      </w:r>
      <w:r w:rsidR="00CA1EA1" w:rsidRPr="003125D5">
        <w:rPr>
          <w:rFonts w:ascii="Times New Roman" w:hAnsi="Times New Roman"/>
          <w:color w:val="000000" w:themeColor="text1"/>
          <w:sz w:val="24"/>
          <w:szCs w:val="24"/>
          <w:lang w:val="en-US"/>
        </w:rPr>
        <w:t xml:space="preserve"> in </w:t>
      </w:r>
      <w:r w:rsidR="00876887" w:rsidRPr="003125D5">
        <w:rPr>
          <w:rFonts w:ascii="Times New Roman" w:hAnsi="Times New Roman"/>
          <w:color w:val="000000" w:themeColor="text1"/>
          <w:sz w:val="24"/>
          <w:szCs w:val="24"/>
          <w:lang w:val="en-US"/>
        </w:rPr>
        <w:t xml:space="preserve">the </w:t>
      </w:r>
      <w:r w:rsidR="00CA1EA1" w:rsidRPr="003125D5">
        <w:rPr>
          <w:rFonts w:ascii="Times New Roman" w:hAnsi="Times New Roman"/>
          <w:color w:val="000000" w:themeColor="text1"/>
          <w:sz w:val="24"/>
          <w:szCs w:val="24"/>
          <w:lang w:val="en-US"/>
        </w:rPr>
        <w:t>MR design</w:t>
      </w:r>
      <w:r w:rsidR="000B3FC2" w:rsidRPr="003125D5">
        <w:rPr>
          <w:rFonts w:ascii="Times New Roman" w:hAnsi="Times New Roman"/>
          <w:color w:val="000000" w:themeColor="text1"/>
          <w:sz w:val="24"/>
          <w:szCs w:val="24"/>
          <w:lang w:val="en-US"/>
        </w:rPr>
        <w:t xml:space="preserve">, particularly in Chinese populations as compared to European populations </w:t>
      </w:r>
      <w:r w:rsidR="000B3FC2" w:rsidRPr="003125D5">
        <w:rPr>
          <w:rFonts w:ascii="Times New Roman" w:hAnsi="Times New Roman"/>
          <w:color w:val="000000" w:themeColor="text1"/>
          <w:sz w:val="24"/>
          <w:szCs w:val="24"/>
          <w:lang w:val="en-US"/>
        </w:rPr>
        <w:fldChar w:fldCharType="begin">
          <w:fldData xml:space="preserve">PEVuZE5vdGU+PENpdGU+PEF1dGhvcj5IdTwvQXV0aG9yPjxZZWFyPjIwMTY8L1llYXI+PFJlY051
bT4xMTQzMjwvUmVjTnVtPjxEaXNwbGF5VGV4dD4oMjkpPC9EaXNwbGF5VGV4dD48cmVjb3JkPjxy
ZWMtbnVtYmVyPjExNDMyPC9yZWMtbnVtYmVyPjxmb3JlaWduLWtleXM+PGtleSBhcHA9IkVOIiBk
Yi1pZD0idnByNXBhZDlnNTV4ZWdlZnNybzVlNTJpdGY1eGZwZDVhcnpzIiB0aW1lc3RhbXA9IjE1
MTc5NDA0OTIiPjExNDMyPC9rZXk+PGtleSBhcHA9IkVOV2ViIiBkYi1pZD0iIj4wPC9rZXk+PC9m
b3JlaWduLWtleXM+PHJlZi10eXBlIG5hbWU9IkpvdXJuYWwgQXJ0aWNsZSI+MTc8L3JlZi10eXBl
Pjxjb250cmlidXRvcnM+PGF1dGhvcnM+PGF1dGhvcj5IdSwgWS48L2F1dGhvcj48YXV0aG9yPkxp
LCBILjwvYXV0aG9yPjxhdXRob3I+THUsIEwuPC9hdXRob3I+PGF1dGhvcj5NYW5pY2hhaWt1bCwg
QS48L2F1dGhvcj48YXV0aG9yPlpodSwgSi48L2F1dGhvcj48YXV0aG9yPkNoZW4sIFkuIEQuPC9h
dXRob3I+PGF1dGhvcj5TdW4sIEwuPC9hdXRob3I+PGF1dGhvcj5MaWFuZywgUy48L2F1dGhvcj48
YXV0aG9yPlNpc2NvdmljaywgRC4gUy48L2F1dGhvcj48YXV0aG9yPlN0ZWZmZW4sIEwuIE0uPC9h
dXRob3I+PGF1dGhvcj5Uc2FpLCBNLiBZLjwvYXV0aG9yPjxhdXRob3I+UmljaCwgUy4gUy48L2F1
dGhvcj48YXV0aG9yPkxlbWFpdHJlLCBSLiBOLjwvYXV0aG9yPjxhdXRob3I+TGluLCBYLjwvYXV0
aG9yPjwvYXV0aG9ycz48L2NvbnRyaWJ1dG9ycz48YXV0aC1hZGRyZXNzPktleSBMYWJvcmF0b3J5
IG9mIE51dHJpdGlvbiBhbmQgTWV0YWJvbGlzbSwgSW5zdGl0dXRlIGZvciBOdXRyaXRpb25hbCBT
Y2llbmNlcywgU2hhbmdoYWkgSW5zdGl0dXRlcyBmb3IgQmlvbG9naWNhbCBTY2llbmNlcywgQ2hp
bmVzZSBBY2FkZW15IG9mIFNjaWVuY2VzLCBVbml2ZXJzaXR5IG9mIHRoZSBDaGluZXNlIEFjYWRl
bXkgb2YgU2NpZW5jZXMsIFNoYW5naGFpLCBQZW9wbGUmYXBvcztzIFJlcHVibGljIG9mIENoaW5h
LiYjeEQ7Q2VudGVyIGZvciBQdWJsaWMgSGVhbHRoIEdlbm9taWNzIGFuZCBEZXBhcnRtZW50IG9m
IFB1YmxpYyBIZWFsdGggU2NpZW5jZXMsIEJpb3N0YXRpc3RpY3MgU2VjdGlvbiwgVW5pdmVyc2l0
eSBvZiBWaXJnaW5pYSwgQ2hhcmxvdHRlc3ZpbGxlLCBWQSwgVVNBLiYjeEQ7SW5zdGl0dXRlIGZv
ciBUcmFuc2xhdGlvbmFsIEdlbm9taWNzIGFuZCBQb3B1bGF0aW9uIFNjaWVuY2VzLCBMb3MgQW5n
ZWxlcyBCaW9NZWRpY2FsIFJlc2VhcmNoIEluc3RpdHV0ZSBhdCBIYXJib3ItVUNMQSBNZWRpY2Fs
IENlbnRlciwgVG9ycmFuY2UsIENBLCBVU0EuJiN4RDtEZXBhcnRtZW50IG9mIExhYm9yYXRvcnkg
TWVkaWNpbmUgJmFtcDsgUGF0aG9sb2d5LCBVbml2ZXJzaXR5IG9mIE1pbm5lc290YSwgTWlubmVh
cG9saXMsIE1OLCBVU0EuJiN4RDtDYXJkaW92YXNjdWxhciBIZWFsdGggUmVzZWFyY2ggVW5pdCwg
RGVwYXJ0bWVudCBvZiBNZWRpY2luZSBhbmQgRGVwYXJ0bWVudCBvZiBFcGlkZW1pb2xvZ3ksIFNj
aG9vbCBvZiBQdWJsaWMgSGVhbHRoLCBVbml2ZXJzaXR5IG9mIFdhc2hpbmd0b24sIFNlYXR0bGUs
IFdBLCBVU0EsIE5ldyBZb3JrIEFjYWRlbXkgb2YgTWVkaWNpbmUsIE5ldyBZb3JrLCBOWSwgVVNB
IGFuZC4mI3hEO0RpdmlzaW9uIG9mIEVwaWRlbWlvbG9neSBhbmQgQ29tbXVuaXR5IEhlYWx0aCwg
VW5pdmVyc2l0eSBvZiBNaW5uZXNvdGEgU2Nob29sIG9mIFB1YmxpYyBIZWFsdGgsIE1pbm5lYXBv
bGlzLCBNTiwgVVNBLiYjeEQ7Q2VudGVyIGZvciBQdWJsaWMgSGVhbHRoIEdlbm9taWNzIGFuZC4m
I3hEO0NhcmRpb3Zhc2N1bGFyIEhlYWx0aCBSZXNlYXJjaCBVbml0LCBEZXBhcnRtZW50IG9mIE1l
ZGljaW5lIGFuZC4mI3hEO0tleSBMYWJvcmF0b3J5IG9mIE51dHJpdGlvbiBhbmQgTWV0YWJvbGlz
bSwgSW5zdGl0dXRlIGZvciBOdXRyaXRpb25hbCBTY2llbmNlcywgU2hhbmdoYWkgSW5zdGl0dXRl
cyBmb3IgQmlvbG9naWNhbCBTY2llbmNlcywgQ2hpbmVzZSBBY2FkZW15IG9mIFNjaWVuY2VzLCBV
bml2ZXJzaXR5IG9mIHRoZSBDaGluZXNlIEFjYWRlbXkgb2YgU2NpZW5jZXMsIFNoYW5naGFpLCBQ
ZW9wbGUmYXBvcztzIFJlcHVibGljIG9mIENoaW5hLCB4bGluQHNpYnMuYWMuY24uPC9hdXRoLWFk
ZHJlc3M+PHRpdGxlcz48dGl0bGU+R2Vub21lLXdpZGUgbWV0YS1hbmFseXNlcyBpZGVudGlmeSBu
b3ZlbCBsb2NpIGFzc29jaWF0ZWQgd2l0aCBuLTMgYW5kIG4tNiBwb2x5dW5zYXR1cmF0ZWQgZmF0
dHkgYWNpZCBsZXZlbHMgaW4gQ2hpbmVzZSBhbmQgRXVyb3BlYW4tYW5jZXN0cnkgcG9wdWxhdGlv
bnM8L3RpdGxlPjxzZWNvbmRhcnktdGl0bGU+SHVtIE1vbCBHZW5ldDwvc2Vjb25kYXJ5LXRpdGxl
PjxhbHQtdGl0bGU+SHVtYW4gbW9sZWN1bGFyIGdlbmV0aWNzPC9hbHQtdGl0bGU+PC90aXRsZXM+
PHBlcmlvZGljYWw+PGZ1bGwtdGl0bGU+SHVtIE1vbCBHZW5ldDwvZnVsbC10aXRsZT48L3Blcmlv
ZGljYWw+PHBhZ2VzPjEyMTUtMjQ8L3BhZ2VzPjx2b2x1bWU+MjU8L3ZvbHVtZT48bnVtYmVyPjY8
L251bWJlcj48a2V5d29yZHM+PGtleXdvcmQ+QXNpYW4gQ29udGluZW50YWwgQW5jZXN0cnkgR3Jv
dXAvZ2VuZXRpY3M8L2tleXdvcmQ+PGtleXdvcmQ+QmF5ZXMgVGhlb3JlbTwva2V5d29yZD48a2V5
d29yZD5FdXJvcGVhbiBDb250aW5lbnRhbCBBbmNlc3RyeSBHcm91cC8qZ2VuZXRpY3M8L2tleXdv
cmQ+PGtleXdvcmQ+RmF0dHkgQWNpZHMsIFVuc2F0dXJhdGVkL2Jsb29kLypnZW5ldGljczwva2V5
d29yZD48a2V5d29yZD5GZW1hbGU8L2tleXdvcmQ+PGtleXdvcmQ+R2VuZXRpYyBMb2NpPC9rZXl3
b3JkPjxrZXl3b3JkPkdlbm9tZS1XaWRlIEFzc29jaWF0aW9uIFN0dWR5PC9rZXl3b3JkPjxrZXl3
b3JkPkh1bWFuczwva2V5d29yZD48a2V5d29yZD5NYWxlPC9rZXl3b3JkPjxrZXl3b3JkPlBvbHlt
b3JwaGlzbSwgU2luZ2xlIE51Y2xlb3RpZGU8L2tleXdvcmQ+PGtleXdvcmQ+UmlzayBGYWN0b3Jz
PC9rZXl3b3JkPjwva2V5d29yZHM+PGRhdGVzPjx5ZWFyPjIwMTY8L3llYXI+PHB1Yi1kYXRlcz48
ZGF0ZT5NYXIgMTU8L2RhdGU+PC9wdWItZGF0ZXM+PC9kYXRlcz48aXNibj4xNDYwLTIwODMgKEVs
ZWN0cm9uaWMpJiN4RDswOTY0LTY5MDYgKExpbmtpbmcpPC9pc2JuPjxhY2Nlc3Npb24tbnVtPjI2
NzQ0MzI1PC9hY2Nlc3Npb24tbnVtPjx1cmxzPjxyZWxhdGVkLXVybHM+PHVybD5odHRwOi8vd3d3
Lm5jYmkubmxtLm5paC5nb3YvcHVibWVkLzI2NzQ0MzI1PC91cmw+PC9yZWxhdGVkLXVybHM+PC91
cmxzPjxjdXN0b20yPjQ3NjQxOTc8L2N1c3RvbTI+PGVsZWN0cm9uaWMtcmVzb3VyY2UtbnVtPjEw
LjEwOTMvaG1nL2RkdzAwMjwvZWxlY3Ryb25pYy1yZXNvdXJjZS1udW0+PC9yZWNvcmQ+PC9DaXRl
PjwvRW5kTm90ZT4A
</w:fldData>
        </w:fldChar>
      </w:r>
      <w:r w:rsidR="00254D71" w:rsidRPr="003125D5">
        <w:rPr>
          <w:rFonts w:ascii="Times New Roman" w:hAnsi="Times New Roman"/>
          <w:color w:val="000000" w:themeColor="text1"/>
          <w:sz w:val="24"/>
          <w:szCs w:val="24"/>
          <w:lang w:val="en-US"/>
        </w:rPr>
        <w:instrText xml:space="preserve"> ADDIN EN.CITE </w:instrText>
      </w:r>
      <w:r w:rsidR="00254D71" w:rsidRPr="003125D5">
        <w:rPr>
          <w:rFonts w:ascii="Times New Roman" w:hAnsi="Times New Roman"/>
          <w:color w:val="000000" w:themeColor="text1"/>
          <w:sz w:val="24"/>
          <w:szCs w:val="24"/>
          <w:lang w:val="en-US"/>
        </w:rPr>
        <w:fldChar w:fldCharType="begin">
          <w:fldData xml:space="preserve">PEVuZE5vdGU+PENpdGU+PEF1dGhvcj5IdTwvQXV0aG9yPjxZZWFyPjIwMTY8L1llYXI+PFJlY051
bT4xMTQzMjwvUmVjTnVtPjxEaXNwbGF5VGV4dD4oMjkpPC9EaXNwbGF5VGV4dD48cmVjb3JkPjxy
ZWMtbnVtYmVyPjExNDMyPC9yZWMtbnVtYmVyPjxmb3JlaWduLWtleXM+PGtleSBhcHA9IkVOIiBk
Yi1pZD0idnByNXBhZDlnNTV4ZWdlZnNybzVlNTJpdGY1eGZwZDVhcnpzIiB0aW1lc3RhbXA9IjE1
MTc5NDA0OTIiPjExNDMyPC9rZXk+PGtleSBhcHA9IkVOV2ViIiBkYi1pZD0iIj4wPC9rZXk+PC9m
b3JlaWduLWtleXM+PHJlZi10eXBlIG5hbWU9IkpvdXJuYWwgQXJ0aWNsZSI+MTc8L3JlZi10eXBl
Pjxjb250cmlidXRvcnM+PGF1dGhvcnM+PGF1dGhvcj5IdSwgWS48L2F1dGhvcj48YXV0aG9yPkxp
LCBILjwvYXV0aG9yPjxhdXRob3I+THUsIEwuPC9hdXRob3I+PGF1dGhvcj5NYW5pY2hhaWt1bCwg
QS48L2F1dGhvcj48YXV0aG9yPlpodSwgSi48L2F1dGhvcj48YXV0aG9yPkNoZW4sIFkuIEQuPC9h
dXRob3I+PGF1dGhvcj5TdW4sIEwuPC9hdXRob3I+PGF1dGhvcj5MaWFuZywgUy48L2F1dGhvcj48
YXV0aG9yPlNpc2NvdmljaywgRC4gUy48L2F1dGhvcj48YXV0aG9yPlN0ZWZmZW4sIEwuIE0uPC9h
dXRob3I+PGF1dGhvcj5Uc2FpLCBNLiBZLjwvYXV0aG9yPjxhdXRob3I+UmljaCwgUy4gUy48L2F1
dGhvcj48YXV0aG9yPkxlbWFpdHJlLCBSLiBOLjwvYXV0aG9yPjxhdXRob3I+TGluLCBYLjwvYXV0
aG9yPjwvYXV0aG9ycz48L2NvbnRyaWJ1dG9ycz48YXV0aC1hZGRyZXNzPktleSBMYWJvcmF0b3J5
IG9mIE51dHJpdGlvbiBhbmQgTWV0YWJvbGlzbSwgSW5zdGl0dXRlIGZvciBOdXRyaXRpb25hbCBT
Y2llbmNlcywgU2hhbmdoYWkgSW5zdGl0dXRlcyBmb3IgQmlvbG9naWNhbCBTY2llbmNlcywgQ2hp
bmVzZSBBY2FkZW15IG9mIFNjaWVuY2VzLCBVbml2ZXJzaXR5IG9mIHRoZSBDaGluZXNlIEFjYWRl
bXkgb2YgU2NpZW5jZXMsIFNoYW5naGFpLCBQZW9wbGUmYXBvcztzIFJlcHVibGljIG9mIENoaW5h
LiYjeEQ7Q2VudGVyIGZvciBQdWJsaWMgSGVhbHRoIEdlbm9taWNzIGFuZCBEZXBhcnRtZW50IG9m
IFB1YmxpYyBIZWFsdGggU2NpZW5jZXMsIEJpb3N0YXRpc3RpY3MgU2VjdGlvbiwgVW5pdmVyc2l0
eSBvZiBWaXJnaW5pYSwgQ2hhcmxvdHRlc3ZpbGxlLCBWQSwgVVNBLiYjeEQ7SW5zdGl0dXRlIGZv
ciBUcmFuc2xhdGlvbmFsIEdlbm9taWNzIGFuZCBQb3B1bGF0aW9uIFNjaWVuY2VzLCBMb3MgQW5n
ZWxlcyBCaW9NZWRpY2FsIFJlc2VhcmNoIEluc3RpdHV0ZSBhdCBIYXJib3ItVUNMQSBNZWRpY2Fs
IENlbnRlciwgVG9ycmFuY2UsIENBLCBVU0EuJiN4RDtEZXBhcnRtZW50IG9mIExhYm9yYXRvcnkg
TWVkaWNpbmUgJmFtcDsgUGF0aG9sb2d5LCBVbml2ZXJzaXR5IG9mIE1pbm5lc290YSwgTWlubmVh
cG9saXMsIE1OLCBVU0EuJiN4RDtDYXJkaW92YXNjdWxhciBIZWFsdGggUmVzZWFyY2ggVW5pdCwg
RGVwYXJ0bWVudCBvZiBNZWRpY2luZSBhbmQgRGVwYXJ0bWVudCBvZiBFcGlkZW1pb2xvZ3ksIFNj
aG9vbCBvZiBQdWJsaWMgSGVhbHRoLCBVbml2ZXJzaXR5IG9mIFdhc2hpbmd0b24sIFNlYXR0bGUs
IFdBLCBVU0EsIE5ldyBZb3JrIEFjYWRlbXkgb2YgTWVkaWNpbmUsIE5ldyBZb3JrLCBOWSwgVVNB
IGFuZC4mI3hEO0RpdmlzaW9uIG9mIEVwaWRlbWlvbG9neSBhbmQgQ29tbXVuaXR5IEhlYWx0aCwg
VW5pdmVyc2l0eSBvZiBNaW5uZXNvdGEgU2Nob29sIG9mIFB1YmxpYyBIZWFsdGgsIE1pbm5lYXBv
bGlzLCBNTiwgVVNBLiYjeEQ7Q2VudGVyIGZvciBQdWJsaWMgSGVhbHRoIEdlbm9taWNzIGFuZC4m
I3hEO0NhcmRpb3Zhc2N1bGFyIEhlYWx0aCBSZXNlYXJjaCBVbml0LCBEZXBhcnRtZW50IG9mIE1l
ZGljaW5lIGFuZC4mI3hEO0tleSBMYWJvcmF0b3J5IG9mIE51dHJpdGlvbiBhbmQgTWV0YWJvbGlz
bSwgSW5zdGl0dXRlIGZvciBOdXRyaXRpb25hbCBTY2llbmNlcywgU2hhbmdoYWkgSW5zdGl0dXRl
cyBmb3IgQmlvbG9naWNhbCBTY2llbmNlcywgQ2hpbmVzZSBBY2FkZW15IG9mIFNjaWVuY2VzLCBV
bml2ZXJzaXR5IG9mIHRoZSBDaGluZXNlIEFjYWRlbXkgb2YgU2NpZW5jZXMsIFNoYW5naGFpLCBQ
ZW9wbGUmYXBvcztzIFJlcHVibGljIG9mIENoaW5hLCB4bGluQHNpYnMuYWMuY24uPC9hdXRoLWFk
ZHJlc3M+PHRpdGxlcz48dGl0bGU+R2Vub21lLXdpZGUgbWV0YS1hbmFseXNlcyBpZGVudGlmeSBu
b3ZlbCBsb2NpIGFzc29jaWF0ZWQgd2l0aCBuLTMgYW5kIG4tNiBwb2x5dW5zYXR1cmF0ZWQgZmF0
dHkgYWNpZCBsZXZlbHMgaW4gQ2hpbmVzZSBhbmQgRXVyb3BlYW4tYW5jZXN0cnkgcG9wdWxhdGlv
bnM8L3RpdGxlPjxzZWNvbmRhcnktdGl0bGU+SHVtIE1vbCBHZW5ldDwvc2Vjb25kYXJ5LXRpdGxl
PjxhbHQtdGl0bGU+SHVtYW4gbW9sZWN1bGFyIGdlbmV0aWNzPC9hbHQtdGl0bGU+PC90aXRsZXM+
PHBlcmlvZGljYWw+PGZ1bGwtdGl0bGU+SHVtIE1vbCBHZW5ldDwvZnVsbC10aXRsZT48L3Blcmlv
ZGljYWw+PHBhZ2VzPjEyMTUtMjQ8L3BhZ2VzPjx2b2x1bWU+MjU8L3ZvbHVtZT48bnVtYmVyPjY8
L251bWJlcj48a2V5d29yZHM+PGtleXdvcmQ+QXNpYW4gQ29udGluZW50YWwgQW5jZXN0cnkgR3Jv
dXAvZ2VuZXRpY3M8L2tleXdvcmQ+PGtleXdvcmQ+QmF5ZXMgVGhlb3JlbTwva2V5d29yZD48a2V5
d29yZD5FdXJvcGVhbiBDb250aW5lbnRhbCBBbmNlc3RyeSBHcm91cC8qZ2VuZXRpY3M8L2tleXdv
cmQ+PGtleXdvcmQ+RmF0dHkgQWNpZHMsIFVuc2F0dXJhdGVkL2Jsb29kLypnZW5ldGljczwva2V5
d29yZD48a2V5d29yZD5GZW1hbGU8L2tleXdvcmQ+PGtleXdvcmQ+R2VuZXRpYyBMb2NpPC9rZXl3
b3JkPjxrZXl3b3JkPkdlbm9tZS1XaWRlIEFzc29jaWF0aW9uIFN0dWR5PC9rZXl3b3JkPjxrZXl3
b3JkPkh1bWFuczwva2V5d29yZD48a2V5d29yZD5NYWxlPC9rZXl3b3JkPjxrZXl3b3JkPlBvbHlt
b3JwaGlzbSwgU2luZ2xlIE51Y2xlb3RpZGU8L2tleXdvcmQ+PGtleXdvcmQ+UmlzayBGYWN0b3Jz
PC9rZXl3b3JkPjwva2V5d29yZHM+PGRhdGVzPjx5ZWFyPjIwMTY8L3llYXI+PHB1Yi1kYXRlcz48
ZGF0ZT5NYXIgMTU8L2RhdGU+PC9wdWItZGF0ZXM+PC9kYXRlcz48aXNibj4xNDYwLTIwODMgKEVs
ZWN0cm9uaWMpJiN4RDswOTY0LTY5MDYgKExpbmtpbmcpPC9pc2JuPjxhY2Nlc3Npb24tbnVtPjI2
NzQ0MzI1PC9hY2Nlc3Npb24tbnVtPjx1cmxzPjxyZWxhdGVkLXVybHM+PHVybD5odHRwOi8vd3d3
Lm5jYmkubmxtLm5paC5nb3YvcHVibWVkLzI2NzQ0MzI1PC91cmw+PC9yZWxhdGVkLXVybHM+PC91
cmxzPjxjdXN0b20yPjQ3NjQxOTc8L2N1c3RvbTI+PGVsZWN0cm9uaWMtcmVzb3VyY2UtbnVtPjEw
LjEwOTMvaG1nL2RkdzAwMjwvZWxlY3Ryb25pYy1yZXNvdXJjZS1udW0+PC9yZWNvcmQ+PC9DaXRl
PjwvRW5kTm90ZT4A
</w:fldData>
        </w:fldChar>
      </w:r>
      <w:r w:rsidR="00254D71" w:rsidRPr="003125D5">
        <w:rPr>
          <w:rFonts w:ascii="Times New Roman" w:hAnsi="Times New Roman"/>
          <w:color w:val="000000" w:themeColor="text1"/>
          <w:sz w:val="24"/>
          <w:szCs w:val="24"/>
          <w:lang w:val="en-US"/>
        </w:rPr>
        <w:instrText xml:space="preserve"> ADDIN EN.CITE.DATA </w:instrText>
      </w:r>
      <w:r w:rsidR="00254D71" w:rsidRPr="003125D5">
        <w:rPr>
          <w:rFonts w:ascii="Times New Roman" w:hAnsi="Times New Roman"/>
          <w:color w:val="000000" w:themeColor="text1"/>
          <w:sz w:val="24"/>
          <w:szCs w:val="24"/>
          <w:lang w:val="en-US"/>
        </w:rPr>
      </w:r>
      <w:r w:rsidR="00254D71" w:rsidRPr="003125D5">
        <w:rPr>
          <w:rFonts w:ascii="Times New Roman" w:hAnsi="Times New Roman"/>
          <w:color w:val="000000" w:themeColor="text1"/>
          <w:sz w:val="24"/>
          <w:szCs w:val="24"/>
          <w:lang w:val="en-US"/>
        </w:rPr>
        <w:fldChar w:fldCharType="end"/>
      </w:r>
      <w:r w:rsidR="000B3FC2" w:rsidRPr="003125D5">
        <w:rPr>
          <w:rFonts w:ascii="Times New Roman" w:hAnsi="Times New Roman"/>
          <w:color w:val="000000" w:themeColor="text1"/>
          <w:sz w:val="24"/>
          <w:szCs w:val="24"/>
          <w:lang w:val="en-US"/>
        </w:rPr>
      </w:r>
      <w:r w:rsidR="000B3FC2"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29)</w:t>
      </w:r>
      <w:r w:rsidR="000B3FC2" w:rsidRPr="003125D5">
        <w:rPr>
          <w:rFonts w:ascii="Times New Roman" w:hAnsi="Times New Roman"/>
          <w:color w:val="000000" w:themeColor="text1"/>
          <w:sz w:val="24"/>
          <w:szCs w:val="24"/>
          <w:lang w:val="en-US"/>
        </w:rPr>
        <w:fldChar w:fldCharType="end"/>
      </w:r>
      <w:r w:rsidR="000B3FC2" w:rsidRPr="003125D5">
        <w:rPr>
          <w:rFonts w:ascii="Times New Roman" w:hAnsi="Times New Roman"/>
          <w:color w:val="000000" w:themeColor="text1"/>
          <w:sz w:val="24"/>
          <w:szCs w:val="24"/>
          <w:lang w:val="en-US"/>
        </w:rPr>
        <w:t xml:space="preserve">. </w:t>
      </w:r>
      <w:r w:rsidR="00254D71" w:rsidRPr="003125D5">
        <w:rPr>
          <w:rFonts w:ascii="Times New Roman" w:hAnsi="Times New Roman"/>
          <w:color w:val="000000" w:themeColor="text1"/>
          <w:sz w:val="24"/>
          <w:szCs w:val="24"/>
          <w:lang w:val="en-US"/>
        </w:rPr>
        <w:t xml:space="preserve">Using the formula from Brion et al. </w:t>
      </w:r>
      <w:r w:rsidR="00254D71"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Brion&lt;/Author&gt;&lt;Year&gt;2013&lt;/Year&gt;&lt;RecNum&gt;11447&lt;/RecNum&gt;&lt;DisplayText&gt;(47)&lt;/DisplayText&gt;&lt;record&gt;&lt;rec-number&gt;11447&lt;/rec-number&gt;&lt;foreign-keys&gt;&lt;key app="EN" db-id="vpr5pad9g55xegefsro5e52itf5xfpd5arzs" timestamp="1520265435"&gt;11447&lt;/key&gt;&lt;/foreign-keys&gt;&lt;ref-type name="Journal Article"&gt;17&lt;/ref-type&gt;&lt;contributors&gt;&lt;authors&gt;&lt;author&gt;Brion, M. J.&lt;/author&gt;&lt;author&gt;Shakhbazov, K.&lt;/author&gt;&lt;author&gt;Visscher, P. M.&lt;/author&gt;&lt;/authors&gt;&lt;/contributors&gt;&lt;auth-address&gt;Broad Institute of MIT &amp;amp; Harvard, Cambridge, MA USA, MRC Centre for Causal Analyses in Translational Epidemiology, School of Social and Community Medicine, University of Bristol, Bristol, UK, Queensland Brain Institute, QLD, Australia and University of Queensland Diamantina Institute, University of Queensland, Brisbane, QLD, Australia.&lt;/auth-address&gt;&lt;titles&gt;&lt;title&gt;Calculating statistical power in Mendelian randomization studies&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bbr-1&gt;Int J Epidemiol&lt;/abbr-1&gt;&lt;/alt-periodical&gt;&lt;pages&gt;1497-501&lt;/pages&gt;&lt;volume&gt;42&lt;/volume&gt;&lt;number&gt;5&lt;/number&gt;&lt;keywords&gt;&lt;keyword&gt;*Causality&lt;/keyword&gt;&lt;keyword&gt;Humans&lt;/keyword&gt;&lt;keyword&gt;*Mendelian Randomization Analysis&lt;/keyword&gt;&lt;keyword&gt;Sample Size&lt;/keyword&gt;&lt;keyword&gt;*Statistics as Topic&lt;/keyword&gt;&lt;/keywords&gt;&lt;dates&gt;&lt;year&gt;2013&lt;/year&gt;&lt;pub-dates&gt;&lt;date&gt;Oct&lt;/date&gt;&lt;/pub-dates&gt;&lt;/dates&gt;&lt;isbn&gt;1464-3685 (Electronic)&amp;#xD;0300-5771 (Linking)&lt;/isbn&gt;&lt;accession-num&gt;24159078&lt;/accession-num&gt;&lt;urls&gt;&lt;related-urls&gt;&lt;url&gt;http://www.ncbi.nlm.nih.gov/pubmed/24159078&lt;/url&gt;&lt;/related-urls&gt;&lt;/urls&gt;&lt;custom2&gt;3807619&lt;/custom2&gt;&lt;electronic-resource-num&gt;10.1093/ije/dyt179&lt;/electronic-resource-num&gt;&lt;/record&gt;&lt;/Cite&gt;&lt;/EndNote&gt;</w:instrText>
      </w:r>
      <w:r w:rsidR="00254D71"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47)</w:t>
      </w:r>
      <w:r w:rsidR="00254D71" w:rsidRPr="003125D5">
        <w:rPr>
          <w:rFonts w:ascii="Times New Roman" w:hAnsi="Times New Roman"/>
          <w:color w:val="000000" w:themeColor="text1"/>
          <w:sz w:val="24"/>
          <w:szCs w:val="24"/>
          <w:lang w:val="en-US"/>
        </w:rPr>
        <w:fldChar w:fldCharType="end"/>
      </w:r>
      <w:r w:rsidR="00254D71" w:rsidRPr="003125D5">
        <w:rPr>
          <w:rFonts w:ascii="Times New Roman" w:hAnsi="Times New Roman"/>
          <w:color w:val="000000" w:themeColor="text1"/>
          <w:sz w:val="24"/>
          <w:szCs w:val="24"/>
          <w:lang w:val="en-US"/>
        </w:rPr>
        <w:t xml:space="preserve">, we calculated that &gt;300,000 </w:t>
      </w:r>
      <w:r w:rsidR="001F1541" w:rsidRPr="003125D5">
        <w:rPr>
          <w:rFonts w:ascii="Times New Roman" w:hAnsi="Times New Roman"/>
          <w:color w:val="000000" w:themeColor="text1"/>
          <w:sz w:val="24"/>
          <w:szCs w:val="24"/>
          <w:lang w:val="en-US"/>
        </w:rPr>
        <w:t>participants would be</w:t>
      </w:r>
      <w:r w:rsidR="00570022" w:rsidRPr="003125D5">
        <w:rPr>
          <w:rFonts w:ascii="Times New Roman" w:hAnsi="Times New Roman"/>
          <w:color w:val="000000" w:themeColor="text1"/>
          <w:sz w:val="24"/>
          <w:szCs w:val="24"/>
          <w:lang w:val="en-US"/>
        </w:rPr>
        <w:t>en</w:t>
      </w:r>
      <w:r w:rsidR="001F1541" w:rsidRPr="003125D5">
        <w:rPr>
          <w:rFonts w:ascii="Times New Roman" w:hAnsi="Times New Roman"/>
          <w:color w:val="000000" w:themeColor="text1"/>
          <w:sz w:val="24"/>
          <w:szCs w:val="24"/>
          <w:lang w:val="en-US"/>
        </w:rPr>
        <w:t xml:space="preserve"> </w:t>
      </w:r>
      <w:r w:rsidR="00254D71" w:rsidRPr="003125D5">
        <w:rPr>
          <w:rFonts w:ascii="Times New Roman" w:hAnsi="Times New Roman"/>
          <w:color w:val="000000" w:themeColor="text1"/>
          <w:sz w:val="24"/>
          <w:szCs w:val="24"/>
          <w:lang w:val="en-US"/>
        </w:rPr>
        <w:t xml:space="preserve">necessary </w:t>
      </w:r>
      <w:r w:rsidR="001F1541" w:rsidRPr="003125D5">
        <w:rPr>
          <w:rFonts w:ascii="Times New Roman" w:hAnsi="Times New Roman"/>
          <w:color w:val="000000" w:themeColor="text1"/>
          <w:sz w:val="24"/>
          <w:szCs w:val="24"/>
          <w:lang w:val="en-US"/>
        </w:rPr>
        <w:t xml:space="preserve">to detect an effect of DHA on gestation duration using rs174546 instrument in our study population. </w:t>
      </w:r>
      <w:r w:rsidR="001B2D35" w:rsidRPr="003125D5">
        <w:rPr>
          <w:rFonts w:ascii="Times New Roman" w:hAnsi="Times New Roman"/>
          <w:color w:val="000000" w:themeColor="text1"/>
          <w:sz w:val="24"/>
          <w:szCs w:val="24"/>
          <w:lang w:val="en-US"/>
        </w:rPr>
        <w:t xml:space="preserve">Future </w:t>
      </w:r>
      <w:r w:rsidR="00B26C47" w:rsidRPr="003125D5">
        <w:rPr>
          <w:rFonts w:ascii="Times New Roman" w:hAnsi="Times New Roman"/>
          <w:color w:val="000000" w:themeColor="text1"/>
          <w:sz w:val="24"/>
          <w:szCs w:val="24"/>
          <w:lang w:val="en-US"/>
        </w:rPr>
        <w:t xml:space="preserve">longitudinal </w:t>
      </w:r>
      <w:r w:rsidR="00876887" w:rsidRPr="003125D5">
        <w:rPr>
          <w:rFonts w:ascii="Times New Roman" w:hAnsi="Times New Roman"/>
          <w:color w:val="000000" w:themeColor="text1"/>
          <w:sz w:val="24"/>
          <w:szCs w:val="24"/>
          <w:lang w:val="en-US"/>
        </w:rPr>
        <w:t xml:space="preserve">measurements </w:t>
      </w:r>
      <w:r w:rsidR="001B2D35" w:rsidRPr="003125D5">
        <w:rPr>
          <w:rFonts w:ascii="Times New Roman" w:hAnsi="Times New Roman"/>
          <w:color w:val="000000" w:themeColor="text1"/>
          <w:sz w:val="24"/>
          <w:szCs w:val="24"/>
          <w:lang w:val="en-US"/>
        </w:rPr>
        <w:t xml:space="preserve">of </w:t>
      </w:r>
      <w:r w:rsidR="00DD628B" w:rsidRPr="003125D5">
        <w:rPr>
          <w:rFonts w:ascii="Times New Roman" w:hAnsi="Times New Roman"/>
          <w:color w:val="000000" w:themeColor="text1"/>
          <w:sz w:val="24"/>
          <w:szCs w:val="24"/>
          <w:lang w:val="en-US"/>
        </w:rPr>
        <w:t xml:space="preserve">AA metabolites </w:t>
      </w:r>
      <w:r w:rsidR="00B26C47" w:rsidRPr="003125D5">
        <w:rPr>
          <w:rFonts w:ascii="Times New Roman" w:hAnsi="Times New Roman"/>
          <w:color w:val="000000" w:themeColor="text1"/>
          <w:sz w:val="24"/>
          <w:szCs w:val="24"/>
          <w:lang w:val="en-US"/>
        </w:rPr>
        <w:t xml:space="preserve">in maternal blood, placenta and cord blood </w:t>
      </w:r>
      <w:r w:rsidR="00876887" w:rsidRPr="003125D5">
        <w:rPr>
          <w:rFonts w:ascii="Times New Roman" w:hAnsi="Times New Roman"/>
          <w:color w:val="000000" w:themeColor="text1"/>
          <w:sz w:val="24"/>
          <w:szCs w:val="24"/>
          <w:lang w:val="en-US"/>
        </w:rPr>
        <w:t xml:space="preserve">should </w:t>
      </w:r>
      <w:r w:rsidR="00F85C19" w:rsidRPr="003125D5">
        <w:rPr>
          <w:rFonts w:ascii="Times New Roman" w:hAnsi="Times New Roman"/>
          <w:color w:val="000000" w:themeColor="text1"/>
          <w:sz w:val="24"/>
          <w:szCs w:val="24"/>
          <w:lang w:val="en-US"/>
        </w:rPr>
        <w:t>provide a better</w:t>
      </w:r>
      <w:r w:rsidR="00B26C47" w:rsidRPr="003125D5">
        <w:rPr>
          <w:rFonts w:ascii="Times New Roman" w:hAnsi="Times New Roman"/>
          <w:color w:val="000000" w:themeColor="text1"/>
          <w:sz w:val="24"/>
          <w:szCs w:val="24"/>
          <w:lang w:val="en-US"/>
        </w:rPr>
        <w:t xml:space="preserve"> </w:t>
      </w:r>
      <w:r w:rsidR="001B2D35" w:rsidRPr="003125D5">
        <w:rPr>
          <w:rFonts w:ascii="Times New Roman" w:hAnsi="Times New Roman"/>
          <w:color w:val="000000" w:themeColor="text1"/>
          <w:sz w:val="24"/>
          <w:szCs w:val="24"/>
          <w:lang w:val="en-US"/>
        </w:rPr>
        <w:t>understanding of the mechanisms differ</w:t>
      </w:r>
      <w:r w:rsidR="003549A7" w:rsidRPr="003125D5">
        <w:rPr>
          <w:rFonts w:ascii="Times New Roman" w:hAnsi="Times New Roman"/>
          <w:color w:val="000000" w:themeColor="text1"/>
          <w:sz w:val="24"/>
          <w:szCs w:val="24"/>
          <w:lang w:val="en-US"/>
        </w:rPr>
        <w:t xml:space="preserve">entially </w:t>
      </w:r>
      <w:r w:rsidR="00876887" w:rsidRPr="003125D5">
        <w:rPr>
          <w:rFonts w:ascii="Times New Roman" w:hAnsi="Times New Roman"/>
          <w:color w:val="000000" w:themeColor="text1"/>
          <w:sz w:val="24"/>
          <w:szCs w:val="24"/>
          <w:lang w:val="en-US"/>
        </w:rPr>
        <w:t xml:space="preserve">regulated </w:t>
      </w:r>
      <w:r w:rsidR="003549A7" w:rsidRPr="003125D5">
        <w:rPr>
          <w:rFonts w:ascii="Times New Roman" w:hAnsi="Times New Roman"/>
          <w:color w:val="000000" w:themeColor="text1"/>
          <w:sz w:val="24"/>
          <w:szCs w:val="24"/>
          <w:lang w:val="en-US"/>
        </w:rPr>
        <w:t xml:space="preserve">by </w:t>
      </w:r>
      <w:r w:rsidR="001B2D35" w:rsidRPr="003125D5">
        <w:rPr>
          <w:rFonts w:ascii="Times New Roman" w:hAnsi="Times New Roman"/>
          <w:color w:val="000000" w:themeColor="text1"/>
          <w:sz w:val="24"/>
          <w:szCs w:val="24"/>
          <w:lang w:val="en-US"/>
        </w:rPr>
        <w:t xml:space="preserve">ω3 and ω6 </w:t>
      </w:r>
      <w:r w:rsidR="00876887" w:rsidRPr="003125D5">
        <w:rPr>
          <w:rFonts w:ascii="Times New Roman" w:hAnsi="Times New Roman"/>
          <w:color w:val="000000" w:themeColor="text1"/>
          <w:sz w:val="24"/>
          <w:szCs w:val="24"/>
          <w:lang w:val="en-US"/>
        </w:rPr>
        <w:t>LC-</w:t>
      </w:r>
      <w:r w:rsidR="001B2D35" w:rsidRPr="003125D5">
        <w:rPr>
          <w:rFonts w:ascii="Times New Roman" w:hAnsi="Times New Roman"/>
          <w:color w:val="000000" w:themeColor="text1"/>
          <w:sz w:val="24"/>
          <w:szCs w:val="24"/>
          <w:lang w:val="en-US"/>
        </w:rPr>
        <w:t xml:space="preserve">PUFAs. An additional area </w:t>
      </w:r>
      <w:r w:rsidR="003549A7" w:rsidRPr="003125D5">
        <w:rPr>
          <w:rFonts w:ascii="Times New Roman" w:hAnsi="Times New Roman"/>
          <w:color w:val="000000" w:themeColor="text1"/>
          <w:sz w:val="24"/>
          <w:szCs w:val="24"/>
          <w:lang w:val="en-US"/>
        </w:rPr>
        <w:t>of investigation</w:t>
      </w:r>
      <w:r w:rsidR="001B2D35" w:rsidRPr="003125D5">
        <w:rPr>
          <w:rFonts w:ascii="Times New Roman" w:hAnsi="Times New Roman"/>
          <w:color w:val="000000" w:themeColor="text1"/>
          <w:sz w:val="24"/>
          <w:szCs w:val="24"/>
          <w:lang w:val="en-US"/>
        </w:rPr>
        <w:t xml:space="preserve"> w</w:t>
      </w:r>
      <w:r w:rsidR="003549A7" w:rsidRPr="003125D5">
        <w:rPr>
          <w:rFonts w:ascii="Times New Roman" w:hAnsi="Times New Roman"/>
          <w:color w:val="000000" w:themeColor="text1"/>
          <w:sz w:val="24"/>
          <w:szCs w:val="24"/>
          <w:lang w:val="en-US"/>
        </w:rPr>
        <w:t xml:space="preserve">ill </w:t>
      </w:r>
      <w:r w:rsidR="001B2D35" w:rsidRPr="003125D5">
        <w:rPr>
          <w:rFonts w:ascii="Times New Roman" w:hAnsi="Times New Roman"/>
          <w:color w:val="000000" w:themeColor="text1"/>
          <w:sz w:val="24"/>
          <w:szCs w:val="24"/>
          <w:lang w:val="en-US"/>
        </w:rPr>
        <w:t xml:space="preserve">be the </w:t>
      </w:r>
      <w:r w:rsidR="00B26C47" w:rsidRPr="003125D5">
        <w:rPr>
          <w:rFonts w:ascii="Times New Roman" w:hAnsi="Times New Roman"/>
          <w:color w:val="000000" w:themeColor="text1"/>
          <w:sz w:val="24"/>
          <w:szCs w:val="24"/>
          <w:lang w:val="en-US"/>
        </w:rPr>
        <w:t xml:space="preserve">competition </w:t>
      </w:r>
      <w:r w:rsidR="003549A7" w:rsidRPr="003125D5">
        <w:rPr>
          <w:rFonts w:ascii="Times New Roman" w:hAnsi="Times New Roman"/>
          <w:color w:val="000000" w:themeColor="text1"/>
          <w:sz w:val="24"/>
          <w:szCs w:val="24"/>
          <w:lang w:val="en-US"/>
        </w:rPr>
        <w:t xml:space="preserve">between </w:t>
      </w:r>
      <w:r w:rsidR="00E43219" w:rsidRPr="003125D5">
        <w:rPr>
          <w:rFonts w:ascii="Times New Roman" w:hAnsi="Times New Roman"/>
          <w:color w:val="000000" w:themeColor="text1"/>
          <w:sz w:val="24"/>
          <w:szCs w:val="24"/>
          <w:lang w:val="en-US"/>
        </w:rPr>
        <w:t xml:space="preserve">the </w:t>
      </w:r>
      <w:r w:rsidR="003549A7" w:rsidRPr="003125D5">
        <w:rPr>
          <w:rFonts w:ascii="Times New Roman" w:hAnsi="Times New Roman"/>
          <w:color w:val="000000" w:themeColor="text1"/>
          <w:sz w:val="24"/>
          <w:szCs w:val="24"/>
          <w:lang w:val="en-US"/>
        </w:rPr>
        <w:t xml:space="preserve">mother and the fetus for sharing </w:t>
      </w:r>
      <w:r w:rsidR="00B26C47" w:rsidRPr="003125D5">
        <w:rPr>
          <w:rFonts w:ascii="Times New Roman" w:hAnsi="Times New Roman"/>
          <w:color w:val="000000" w:themeColor="text1"/>
          <w:sz w:val="24"/>
          <w:szCs w:val="24"/>
          <w:lang w:val="en-US"/>
        </w:rPr>
        <w:t xml:space="preserve">limited </w:t>
      </w:r>
      <w:r w:rsidR="00A6654B" w:rsidRPr="003125D5">
        <w:rPr>
          <w:rFonts w:ascii="Times New Roman" w:hAnsi="Times New Roman"/>
          <w:color w:val="000000" w:themeColor="text1"/>
          <w:sz w:val="24"/>
          <w:szCs w:val="24"/>
          <w:lang w:val="en-US"/>
        </w:rPr>
        <w:t>resources</w:t>
      </w:r>
      <w:r w:rsidR="003549A7" w:rsidRPr="003125D5">
        <w:rPr>
          <w:rFonts w:ascii="Times New Roman" w:hAnsi="Times New Roman"/>
          <w:color w:val="000000" w:themeColor="text1"/>
          <w:sz w:val="24"/>
          <w:szCs w:val="24"/>
          <w:lang w:val="en-US"/>
        </w:rPr>
        <w:t xml:space="preserve"> of </w:t>
      </w:r>
      <w:r w:rsidR="00B26C47" w:rsidRPr="003125D5">
        <w:rPr>
          <w:rFonts w:ascii="Times New Roman" w:hAnsi="Times New Roman"/>
          <w:color w:val="000000" w:themeColor="text1"/>
          <w:sz w:val="24"/>
          <w:szCs w:val="24"/>
          <w:lang w:val="en-US"/>
        </w:rPr>
        <w:t>LC-PUFA</w:t>
      </w:r>
      <w:r w:rsidR="003549A7" w:rsidRPr="003125D5">
        <w:rPr>
          <w:rFonts w:ascii="Times New Roman" w:hAnsi="Times New Roman"/>
          <w:color w:val="000000" w:themeColor="text1"/>
          <w:sz w:val="24"/>
          <w:szCs w:val="24"/>
          <w:lang w:val="en-US"/>
        </w:rPr>
        <w:t>. This</w:t>
      </w:r>
      <w:r w:rsidR="00B26C47" w:rsidRPr="003125D5">
        <w:rPr>
          <w:rFonts w:ascii="Times New Roman" w:hAnsi="Times New Roman"/>
          <w:color w:val="000000" w:themeColor="text1"/>
          <w:sz w:val="24"/>
          <w:szCs w:val="24"/>
          <w:lang w:val="en-US"/>
        </w:rPr>
        <w:t xml:space="preserve"> will </w:t>
      </w:r>
      <w:r w:rsidR="003549A7" w:rsidRPr="003125D5">
        <w:rPr>
          <w:rFonts w:ascii="Times New Roman" w:hAnsi="Times New Roman"/>
          <w:color w:val="000000" w:themeColor="text1"/>
          <w:sz w:val="24"/>
          <w:szCs w:val="24"/>
          <w:lang w:val="en-US"/>
        </w:rPr>
        <w:t xml:space="preserve">help </w:t>
      </w:r>
      <w:r w:rsidR="00B26C47" w:rsidRPr="003125D5">
        <w:rPr>
          <w:rFonts w:ascii="Times New Roman" w:hAnsi="Times New Roman"/>
          <w:color w:val="000000" w:themeColor="text1"/>
          <w:sz w:val="24"/>
          <w:szCs w:val="24"/>
          <w:lang w:val="en-US"/>
        </w:rPr>
        <w:t xml:space="preserve">address the issue of </w:t>
      </w:r>
      <w:r w:rsidR="00B26C47" w:rsidRPr="003125D5">
        <w:rPr>
          <w:rFonts w:ascii="Times New Roman" w:hAnsi="Times New Roman"/>
          <w:color w:val="000000" w:themeColor="text1"/>
          <w:sz w:val="24"/>
          <w:szCs w:val="24"/>
          <w:lang w:val="en-US"/>
        </w:rPr>
        <w:lastRenderedPageBreak/>
        <w:t xml:space="preserve">supply and demand and its impact on </w:t>
      </w:r>
      <w:r w:rsidR="00C831EA" w:rsidRPr="003125D5">
        <w:rPr>
          <w:rFonts w:ascii="Times New Roman" w:hAnsi="Times New Roman"/>
          <w:color w:val="000000" w:themeColor="text1"/>
          <w:sz w:val="24"/>
          <w:szCs w:val="24"/>
          <w:lang w:val="en-US"/>
        </w:rPr>
        <w:t xml:space="preserve">gestation </w:t>
      </w:r>
      <w:r w:rsidR="008744FB" w:rsidRPr="003125D5">
        <w:rPr>
          <w:rFonts w:ascii="Times New Roman" w:hAnsi="Times New Roman"/>
          <w:color w:val="000000" w:themeColor="text1"/>
          <w:sz w:val="24"/>
          <w:szCs w:val="24"/>
          <w:lang w:val="en-US"/>
        </w:rPr>
        <w:t>duration</w:t>
      </w:r>
      <w:r w:rsidR="00C831EA" w:rsidRPr="003125D5">
        <w:rPr>
          <w:rFonts w:ascii="Times New Roman" w:hAnsi="Times New Roman"/>
          <w:color w:val="000000" w:themeColor="text1"/>
          <w:sz w:val="24"/>
          <w:szCs w:val="24"/>
          <w:lang w:val="en-US"/>
        </w:rPr>
        <w:t xml:space="preserve"> </w:t>
      </w:r>
      <w:r w:rsidR="00B26C47" w:rsidRPr="003125D5">
        <w:rPr>
          <w:rFonts w:ascii="Times New Roman" w:hAnsi="Times New Roman"/>
          <w:color w:val="000000" w:themeColor="text1"/>
          <w:sz w:val="24"/>
          <w:szCs w:val="24"/>
          <w:lang w:val="en-US"/>
        </w:rPr>
        <w:t>and fetal growth.</w:t>
      </w:r>
      <w:r w:rsidR="00A6654B" w:rsidRPr="003125D5">
        <w:rPr>
          <w:rFonts w:ascii="Times New Roman" w:hAnsi="Times New Roman"/>
          <w:color w:val="000000" w:themeColor="text1"/>
          <w:sz w:val="24"/>
          <w:szCs w:val="24"/>
          <w:lang w:val="en-US"/>
        </w:rPr>
        <w:t xml:space="preserve"> </w:t>
      </w:r>
    </w:p>
    <w:p w14:paraId="40E195E2" w14:textId="67D67103" w:rsidR="00F27B5F" w:rsidRPr="003125D5" w:rsidRDefault="00032B48" w:rsidP="008E7249">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The main limitation of our study is that </w:t>
      </w:r>
      <w:r w:rsidRPr="003125D5">
        <w:rPr>
          <w:rFonts w:ascii="Times New Roman" w:hAnsi="Times New Roman"/>
          <w:i/>
          <w:color w:val="000000" w:themeColor="text1"/>
          <w:sz w:val="24"/>
          <w:szCs w:val="24"/>
          <w:lang w:val="en-US"/>
        </w:rPr>
        <w:t>FADS</w:t>
      </w:r>
      <w:r w:rsidRPr="003125D5">
        <w:rPr>
          <w:rFonts w:ascii="Times New Roman" w:hAnsi="Times New Roman"/>
          <w:color w:val="000000" w:themeColor="text1"/>
          <w:sz w:val="24"/>
          <w:szCs w:val="24"/>
          <w:lang w:val="en-US"/>
        </w:rPr>
        <w:t xml:space="preserve"> variants were</w:t>
      </w:r>
      <w:r w:rsidR="00254D71" w:rsidRPr="003125D5">
        <w:rPr>
          <w:rFonts w:ascii="Times New Roman" w:hAnsi="Times New Roman"/>
          <w:color w:val="000000" w:themeColor="text1"/>
          <w:sz w:val="24"/>
          <w:szCs w:val="24"/>
          <w:lang w:val="en-US"/>
        </w:rPr>
        <w:t>, in our setting,</w:t>
      </w:r>
      <w:r w:rsidRPr="003125D5">
        <w:rPr>
          <w:rFonts w:ascii="Times New Roman" w:hAnsi="Times New Roman"/>
          <w:color w:val="000000" w:themeColor="text1"/>
          <w:sz w:val="24"/>
          <w:szCs w:val="24"/>
          <w:lang w:val="en-US"/>
        </w:rPr>
        <w:t xml:space="preserve"> poor causal instruments of ω3 LC-PUFA status. A</w:t>
      </w:r>
      <w:r w:rsidR="008E7249" w:rsidRPr="003125D5">
        <w:rPr>
          <w:rFonts w:ascii="Times New Roman" w:hAnsi="Times New Roman"/>
          <w:color w:val="000000" w:themeColor="text1"/>
          <w:sz w:val="24"/>
          <w:szCs w:val="24"/>
          <w:lang w:val="en-US"/>
        </w:rPr>
        <w:t>dditional</w:t>
      </w:r>
      <w:r w:rsidR="00BF57FD" w:rsidRPr="003125D5">
        <w:rPr>
          <w:rFonts w:ascii="Times New Roman" w:hAnsi="Times New Roman"/>
          <w:color w:val="000000" w:themeColor="text1"/>
          <w:sz w:val="24"/>
          <w:szCs w:val="24"/>
          <w:lang w:val="en-US"/>
        </w:rPr>
        <w:t xml:space="preserve"> limitations</w:t>
      </w:r>
      <w:r w:rsidRPr="003125D5">
        <w:rPr>
          <w:rFonts w:ascii="Times New Roman" w:hAnsi="Times New Roman"/>
          <w:color w:val="000000" w:themeColor="text1"/>
          <w:sz w:val="24"/>
          <w:szCs w:val="24"/>
          <w:lang w:val="en-US"/>
        </w:rPr>
        <w:t xml:space="preserve"> must be noted</w:t>
      </w:r>
      <w:r w:rsidR="00BF57FD" w:rsidRPr="003125D5">
        <w:rPr>
          <w:rFonts w:ascii="Times New Roman" w:hAnsi="Times New Roman"/>
          <w:color w:val="000000" w:themeColor="text1"/>
          <w:sz w:val="24"/>
          <w:szCs w:val="24"/>
          <w:lang w:val="en-US"/>
        </w:rPr>
        <w:t xml:space="preserve">. </w:t>
      </w:r>
      <w:r w:rsidR="006F58BC" w:rsidRPr="003125D5">
        <w:rPr>
          <w:rFonts w:ascii="Times New Roman" w:hAnsi="Times New Roman"/>
          <w:color w:val="000000" w:themeColor="text1"/>
          <w:sz w:val="24"/>
          <w:szCs w:val="24"/>
          <w:lang w:val="en-US"/>
        </w:rPr>
        <w:t xml:space="preserve">First, </w:t>
      </w:r>
      <w:r w:rsidR="009809B1" w:rsidRPr="003125D5">
        <w:rPr>
          <w:rFonts w:ascii="Times New Roman" w:hAnsi="Times New Roman"/>
          <w:color w:val="000000" w:themeColor="text1"/>
          <w:sz w:val="24"/>
          <w:szCs w:val="24"/>
          <w:lang w:val="en-US"/>
        </w:rPr>
        <w:t xml:space="preserve">MR assumption that there is no horizontal pleiotropy cannot be assessed </w:t>
      </w:r>
      <w:r w:rsidR="009809B1"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Davey Smith&lt;/Author&gt;&lt;Year&gt;2014&lt;/Year&gt;&lt;RecNum&gt;11433&lt;/RecNum&gt;&lt;DisplayText&gt;(48)&lt;/DisplayText&gt;&lt;record&gt;&lt;rec-number&gt;11433&lt;/rec-number&gt;&lt;foreign-keys&gt;&lt;key app="EN" db-id="vpr5pad9g55xegefsro5e52itf5xfpd5arzs" timestamp="1517991881"&gt;11433&lt;/key&gt;&lt;key app="ENWeb" db-id=""&gt;0&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alt-title&gt;Human molecular genetics&lt;/alt-title&gt;&lt;/titles&gt;&lt;periodical&gt;&lt;full-title&gt;Hum Mol Genet&lt;/full-title&gt;&lt;/periodical&gt;&lt;pages&gt;R89-98&lt;/pages&gt;&lt;volume&gt;23&lt;/volume&gt;&lt;number&gt;R1&lt;/number&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www.ncbi.nlm.nih.gov/pubmed/25064373&lt;/url&gt;&lt;/related-urls&gt;&lt;/urls&gt;&lt;custom2&gt;4170722&lt;/custom2&gt;&lt;electronic-resource-num&gt;10.1093/hmg/ddu328&lt;/electronic-resource-num&gt;&lt;/record&gt;&lt;/Cite&gt;&lt;/EndNote&gt;</w:instrText>
      </w:r>
      <w:r w:rsidR="009809B1"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48)</w:t>
      </w:r>
      <w:r w:rsidR="009809B1" w:rsidRPr="003125D5">
        <w:rPr>
          <w:rFonts w:ascii="Times New Roman" w:hAnsi="Times New Roman"/>
          <w:color w:val="000000" w:themeColor="text1"/>
          <w:sz w:val="24"/>
          <w:szCs w:val="24"/>
          <w:lang w:val="en-US"/>
        </w:rPr>
        <w:fldChar w:fldCharType="end"/>
      </w:r>
      <w:r w:rsidR="009809B1" w:rsidRPr="003125D5">
        <w:rPr>
          <w:rFonts w:ascii="Times New Roman" w:hAnsi="Times New Roman"/>
          <w:color w:val="000000" w:themeColor="text1"/>
          <w:sz w:val="24"/>
          <w:szCs w:val="24"/>
          <w:lang w:val="en-US"/>
        </w:rPr>
        <w:t xml:space="preserve">. </w:t>
      </w:r>
      <w:r w:rsidR="009809B1" w:rsidRPr="003125D5">
        <w:rPr>
          <w:rFonts w:ascii="Times New Roman" w:hAnsi="Times New Roman"/>
          <w:i/>
          <w:color w:val="000000" w:themeColor="text1"/>
          <w:sz w:val="24"/>
          <w:szCs w:val="24"/>
          <w:lang w:val="en-US"/>
        </w:rPr>
        <w:t xml:space="preserve">FADS </w:t>
      </w:r>
      <w:r w:rsidR="009809B1" w:rsidRPr="003125D5">
        <w:rPr>
          <w:rFonts w:ascii="Times New Roman" w:hAnsi="Times New Roman"/>
          <w:color w:val="000000" w:themeColor="text1"/>
          <w:sz w:val="24"/>
          <w:szCs w:val="24"/>
          <w:lang w:val="en-US"/>
        </w:rPr>
        <w:t>variants might have effects on gestation duration through pathways other than LC-PUFA status.</w:t>
      </w:r>
      <w:r w:rsidR="00B53FBA" w:rsidRPr="003125D5">
        <w:rPr>
          <w:rFonts w:ascii="Times New Roman" w:hAnsi="Times New Roman"/>
          <w:color w:val="000000" w:themeColor="text1"/>
          <w:sz w:val="24"/>
          <w:szCs w:val="24"/>
          <w:lang w:val="en-US"/>
        </w:rPr>
        <w:t xml:space="preserve"> </w:t>
      </w:r>
      <w:r w:rsidR="00A25DD7" w:rsidRPr="003125D5">
        <w:rPr>
          <w:rFonts w:ascii="Times New Roman" w:hAnsi="Times New Roman"/>
          <w:color w:val="000000" w:themeColor="text1"/>
          <w:sz w:val="24"/>
          <w:szCs w:val="24"/>
          <w:lang w:val="en-US"/>
        </w:rPr>
        <w:t>The known determinants of gestation duration are, however, unlikely to be cause</w:t>
      </w:r>
      <w:r w:rsidR="00D83738" w:rsidRPr="003125D5">
        <w:rPr>
          <w:rFonts w:ascii="Times New Roman" w:hAnsi="Times New Roman"/>
          <w:color w:val="000000" w:themeColor="text1"/>
          <w:sz w:val="24"/>
          <w:szCs w:val="24"/>
          <w:lang w:val="en-US"/>
        </w:rPr>
        <w:t>d</w:t>
      </w:r>
      <w:r w:rsidR="00A25DD7" w:rsidRPr="003125D5">
        <w:rPr>
          <w:rFonts w:ascii="Times New Roman" w:hAnsi="Times New Roman"/>
          <w:color w:val="000000" w:themeColor="text1"/>
          <w:sz w:val="24"/>
          <w:szCs w:val="24"/>
          <w:lang w:val="en-US"/>
        </w:rPr>
        <w:t xml:space="preserve"> by variation in </w:t>
      </w:r>
      <w:r w:rsidR="00A25DD7" w:rsidRPr="003125D5">
        <w:rPr>
          <w:rFonts w:ascii="Times New Roman" w:hAnsi="Times New Roman"/>
          <w:i/>
          <w:color w:val="000000" w:themeColor="text1"/>
          <w:sz w:val="24"/>
          <w:szCs w:val="24"/>
          <w:lang w:val="en-US"/>
        </w:rPr>
        <w:t>FADS</w:t>
      </w:r>
      <w:r w:rsidR="00A25DD7" w:rsidRPr="003125D5">
        <w:rPr>
          <w:rFonts w:ascii="Times New Roman" w:hAnsi="Times New Roman"/>
          <w:color w:val="000000" w:themeColor="text1"/>
          <w:sz w:val="24"/>
          <w:szCs w:val="24"/>
          <w:lang w:val="en-US"/>
        </w:rPr>
        <w:t xml:space="preserve"> genes</w:t>
      </w:r>
      <w:r w:rsidR="009809B1" w:rsidRPr="003125D5">
        <w:rPr>
          <w:rFonts w:ascii="Times New Roman" w:hAnsi="Times New Roman"/>
          <w:color w:val="000000" w:themeColor="text1"/>
          <w:sz w:val="24"/>
          <w:szCs w:val="24"/>
          <w:lang w:val="en-US"/>
        </w:rPr>
        <w:t xml:space="preserve"> </w:t>
      </w:r>
      <w:r w:rsidR="00CD1798"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Kramer&lt;/Author&gt;&lt;Year&gt;1987&lt;/Year&gt;&lt;RecNum&gt;11444&lt;/RecNum&gt;&lt;DisplayText&gt;(49)&lt;/DisplayText&gt;&lt;record&gt;&lt;rec-number&gt;11444&lt;/rec-number&gt;&lt;foreign-keys&gt;&lt;key app="EN" db-id="vpr5pad9g55xegefsro5e52itf5xfpd5arzs" timestamp="1518544511"&gt;11444&lt;/key&gt;&lt;key app="ENWeb" db-id=""&gt;0&lt;/key&gt;&lt;/foreign-keys&gt;&lt;ref-type name="Journal Article"&gt;17&lt;/ref-type&gt;&lt;contributors&gt;&lt;authors&gt;&lt;author&gt;Kramer, M. S.&lt;/author&gt;&lt;/authors&gt;&lt;/contributors&gt;&lt;auth-address&gt;Maternal and Child Health Unit, World Health Organization, Geneva, Switzerland.&lt;/auth-address&gt;&lt;titles&gt;&lt;title&gt;Intrauterine growth and gestational duration determinants&lt;/title&gt;&lt;secondary-title&gt;Pediatrics&lt;/secondary-title&gt;&lt;alt-title&gt;Pediatrics&lt;/alt-title&gt;&lt;/titles&gt;&lt;periodical&gt;&lt;full-title&gt;Pediatrics&lt;/full-title&gt;&lt;/periodical&gt;&lt;alt-periodical&gt;&lt;full-title&gt;Pediatrics&lt;/full-title&gt;&lt;/alt-periodical&gt;&lt;pages&gt;502-11&lt;/pages&gt;&lt;volume&gt;80&lt;/volume&gt;&lt;number&gt;4&lt;/number&gt;&lt;keywords&gt;&lt;keyword&gt;Body Weight&lt;/keyword&gt;&lt;keyword&gt;Developing Countries&lt;/keyword&gt;&lt;keyword&gt;Female&lt;/keyword&gt;&lt;keyword&gt;Fetal Growth Retardation/*etiology/prevention &amp;amp; control&lt;/keyword&gt;&lt;keyword&gt;Humans&lt;/keyword&gt;&lt;keyword&gt;*Infant, Low Birth Weight&lt;/keyword&gt;&lt;keyword&gt;Infant, Newborn&lt;/keyword&gt;&lt;keyword&gt;*Infant, Premature&lt;/keyword&gt;&lt;keyword&gt;Nutritional Physiological Phenomena&lt;/keyword&gt;&lt;keyword&gt;Pregnancy&lt;/keyword&gt;&lt;keyword&gt;Research Design&lt;/keyword&gt;&lt;keyword&gt;Smoking Prevention&lt;/keyword&gt;&lt;/keywords&gt;&lt;dates&gt;&lt;year&gt;1987&lt;/year&gt;&lt;pub-dates&gt;&lt;date&gt;Oct&lt;/date&gt;&lt;/pub-dates&gt;&lt;/dates&gt;&lt;isbn&gt;0031-4005 (Print)&amp;#xD;0031-4005 (Linking)&lt;/isbn&gt;&lt;accession-num&gt;3658568&lt;/accession-num&gt;&lt;urls&gt;&lt;related-urls&gt;&lt;url&gt;http://www.ncbi.nlm.nih.gov/pubmed/3658568&lt;/url&gt;&lt;/related-urls&gt;&lt;/urls&gt;&lt;/record&gt;&lt;/Cite&gt;&lt;/EndNote&gt;</w:instrText>
      </w:r>
      <w:r w:rsidR="00CD1798"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49)</w:t>
      </w:r>
      <w:r w:rsidR="00CD1798" w:rsidRPr="003125D5">
        <w:rPr>
          <w:rFonts w:ascii="Times New Roman" w:hAnsi="Times New Roman"/>
          <w:color w:val="000000" w:themeColor="text1"/>
          <w:sz w:val="24"/>
          <w:szCs w:val="24"/>
          <w:lang w:val="en-US"/>
        </w:rPr>
        <w:fldChar w:fldCharType="end"/>
      </w:r>
      <w:r w:rsidR="009809B1" w:rsidRPr="003125D5">
        <w:rPr>
          <w:rFonts w:ascii="Times New Roman" w:hAnsi="Times New Roman"/>
          <w:color w:val="000000" w:themeColor="text1"/>
          <w:sz w:val="24"/>
          <w:szCs w:val="24"/>
          <w:lang w:val="en-US"/>
        </w:rPr>
        <w:t xml:space="preserve">. </w:t>
      </w:r>
      <w:r w:rsidR="008A7E9A" w:rsidRPr="003125D5">
        <w:rPr>
          <w:rFonts w:ascii="Times New Roman" w:hAnsi="Times New Roman"/>
          <w:color w:val="000000" w:themeColor="text1"/>
          <w:sz w:val="24"/>
          <w:szCs w:val="24"/>
          <w:lang w:val="en-US"/>
        </w:rPr>
        <w:t>Second, o</w:t>
      </w:r>
      <w:r w:rsidR="004A7EA5" w:rsidRPr="003125D5">
        <w:rPr>
          <w:rFonts w:ascii="Times New Roman" w:hAnsi="Times New Roman"/>
          <w:color w:val="000000" w:themeColor="text1"/>
          <w:sz w:val="24"/>
          <w:szCs w:val="24"/>
          <w:lang w:val="en-US"/>
        </w:rPr>
        <w:t>ur</w:t>
      </w:r>
      <w:r w:rsidR="008E7249" w:rsidRPr="003125D5">
        <w:rPr>
          <w:rFonts w:ascii="Times New Roman" w:hAnsi="Times New Roman"/>
          <w:color w:val="000000" w:themeColor="text1"/>
          <w:sz w:val="24"/>
          <w:szCs w:val="24"/>
          <w:lang w:val="en-US"/>
        </w:rPr>
        <w:t xml:space="preserve"> </w:t>
      </w:r>
      <w:r w:rsidR="0082624F" w:rsidRPr="003125D5">
        <w:rPr>
          <w:rFonts w:ascii="Times New Roman" w:hAnsi="Times New Roman"/>
          <w:color w:val="000000" w:themeColor="text1"/>
          <w:sz w:val="24"/>
          <w:szCs w:val="24"/>
          <w:lang w:val="en-US"/>
        </w:rPr>
        <w:t xml:space="preserve">sample size </w:t>
      </w:r>
      <w:r w:rsidR="00F27B5F" w:rsidRPr="003125D5">
        <w:rPr>
          <w:rFonts w:ascii="Times New Roman" w:hAnsi="Times New Roman"/>
          <w:color w:val="000000" w:themeColor="text1"/>
          <w:sz w:val="24"/>
          <w:szCs w:val="24"/>
          <w:lang w:val="en-US"/>
        </w:rPr>
        <w:t>wa</w:t>
      </w:r>
      <w:r w:rsidR="00BF57FD" w:rsidRPr="003125D5">
        <w:rPr>
          <w:rFonts w:ascii="Times New Roman" w:hAnsi="Times New Roman"/>
          <w:color w:val="000000" w:themeColor="text1"/>
          <w:sz w:val="24"/>
          <w:szCs w:val="24"/>
          <w:lang w:val="en-US"/>
        </w:rPr>
        <w:t xml:space="preserve">s small compared to </w:t>
      </w:r>
      <w:r w:rsidR="00F27B5F" w:rsidRPr="003125D5">
        <w:rPr>
          <w:rFonts w:ascii="Times New Roman" w:hAnsi="Times New Roman"/>
          <w:color w:val="000000" w:themeColor="text1"/>
          <w:sz w:val="24"/>
          <w:szCs w:val="24"/>
          <w:lang w:val="en-US"/>
        </w:rPr>
        <w:t>current</w:t>
      </w:r>
      <w:r w:rsidR="00BF57FD" w:rsidRPr="003125D5">
        <w:rPr>
          <w:rFonts w:ascii="Times New Roman" w:hAnsi="Times New Roman"/>
          <w:color w:val="000000" w:themeColor="text1"/>
          <w:sz w:val="24"/>
          <w:szCs w:val="24"/>
          <w:lang w:val="en-US"/>
        </w:rPr>
        <w:t xml:space="preserve"> standard</w:t>
      </w:r>
      <w:r w:rsidR="00F27B5F" w:rsidRPr="003125D5">
        <w:rPr>
          <w:rFonts w:ascii="Times New Roman" w:hAnsi="Times New Roman"/>
          <w:color w:val="000000" w:themeColor="text1"/>
          <w:sz w:val="24"/>
          <w:szCs w:val="24"/>
          <w:lang w:val="en-US"/>
        </w:rPr>
        <w:t>s</w:t>
      </w:r>
      <w:r w:rsidR="00BF57FD" w:rsidRPr="003125D5">
        <w:rPr>
          <w:rFonts w:ascii="Times New Roman" w:hAnsi="Times New Roman"/>
          <w:color w:val="000000" w:themeColor="text1"/>
          <w:sz w:val="24"/>
          <w:szCs w:val="24"/>
          <w:lang w:val="en-US"/>
        </w:rPr>
        <w:t xml:space="preserve"> in genetic epidemiology, </w:t>
      </w:r>
      <w:r w:rsidR="008F03FC" w:rsidRPr="003125D5">
        <w:rPr>
          <w:rFonts w:ascii="Times New Roman" w:hAnsi="Times New Roman"/>
          <w:color w:val="000000" w:themeColor="text1"/>
          <w:sz w:val="24"/>
          <w:szCs w:val="24"/>
          <w:lang w:val="en-US"/>
        </w:rPr>
        <w:t xml:space="preserve">and we </w:t>
      </w:r>
      <w:r w:rsidR="00B53FBA" w:rsidRPr="003125D5">
        <w:rPr>
          <w:rFonts w:ascii="Times New Roman" w:hAnsi="Times New Roman"/>
          <w:color w:val="000000" w:themeColor="text1"/>
          <w:sz w:val="24"/>
          <w:szCs w:val="24"/>
          <w:lang w:val="en-US"/>
        </w:rPr>
        <w:t xml:space="preserve">must </w:t>
      </w:r>
      <w:r w:rsidR="004A7EA5" w:rsidRPr="003125D5">
        <w:rPr>
          <w:rFonts w:ascii="Times New Roman" w:hAnsi="Times New Roman"/>
          <w:color w:val="000000" w:themeColor="text1"/>
          <w:sz w:val="24"/>
          <w:szCs w:val="24"/>
          <w:lang w:val="en-US"/>
        </w:rPr>
        <w:t xml:space="preserve">therefore </w:t>
      </w:r>
      <w:r w:rsidR="008F03FC" w:rsidRPr="003125D5">
        <w:rPr>
          <w:rFonts w:ascii="Times New Roman" w:hAnsi="Times New Roman"/>
          <w:color w:val="000000" w:themeColor="text1"/>
          <w:sz w:val="24"/>
          <w:szCs w:val="24"/>
          <w:lang w:val="en-US"/>
        </w:rPr>
        <w:t xml:space="preserve">lack statistical power, </w:t>
      </w:r>
      <w:r w:rsidR="00BF57FD" w:rsidRPr="003125D5">
        <w:rPr>
          <w:rFonts w:ascii="Times New Roman" w:hAnsi="Times New Roman"/>
          <w:color w:val="000000" w:themeColor="text1"/>
          <w:sz w:val="24"/>
          <w:szCs w:val="24"/>
          <w:lang w:val="en-US"/>
        </w:rPr>
        <w:t xml:space="preserve">especially when </w:t>
      </w:r>
      <w:r w:rsidR="00DD3666" w:rsidRPr="003125D5">
        <w:rPr>
          <w:rFonts w:ascii="Times New Roman" w:hAnsi="Times New Roman"/>
          <w:color w:val="000000" w:themeColor="text1"/>
          <w:sz w:val="24"/>
          <w:szCs w:val="24"/>
          <w:lang w:val="en-US"/>
        </w:rPr>
        <w:t xml:space="preserve">stratifying by ethnic </w:t>
      </w:r>
      <w:r w:rsidR="00BF57FD" w:rsidRPr="003125D5">
        <w:rPr>
          <w:rFonts w:ascii="Times New Roman" w:hAnsi="Times New Roman"/>
          <w:color w:val="000000" w:themeColor="text1"/>
          <w:sz w:val="24"/>
          <w:szCs w:val="24"/>
          <w:lang w:val="en-US"/>
        </w:rPr>
        <w:t xml:space="preserve">subgroup. </w:t>
      </w:r>
      <w:r w:rsidR="00B814DE" w:rsidRPr="003125D5">
        <w:rPr>
          <w:rFonts w:ascii="Times New Roman" w:hAnsi="Times New Roman"/>
          <w:color w:val="000000" w:themeColor="text1"/>
          <w:sz w:val="24"/>
          <w:szCs w:val="24"/>
          <w:lang w:val="en-US"/>
        </w:rPr>
        <w:t>Nonetheless, we found no interactions with ethnicity</w:t>
      </w:r>
      <w:r w:rsidR="00AD1C75" w:rsidRPr="003125D5">
        <w:rPr>
          <w:rFonts w:ascii="Times New Roman" w:hAnsi="Times New Roman"/>
          <w:color w:val="000000" w:themeColor="text1"/>
          <w:sz w:val="24"/>
          <w:szCs w:val="24"/>
          <w:lang w:val="en-US"/>
        </w:rPr>
        <w:t xml:space="preserve"> in the full sample</w:t>
      </w:r>
      <w:r w:rsidR="00B814DE" w:rsidRPr="003125D5">
        <w:rPr>
          <w:rFonts w:ascii="Times New Roman" w:hAnsi="Times New Roman"/>
          <w:color w:val="000000" w:themeColor="text1"/>
          <w:sz w:val="24"/>
          <w:szCs w:val="24"/>
          <w:lang w:val="en-US"/>
        </w:rPr>
        <w:t xml:space="preserve">, and most observed associations were consistent across ethnic subgroups, </w:t>
      </w:r>
      <w:r w:rsidR="004A7EA5" w:rsidRPr="003125D5">
        <w:rPr>
          <w:rFonts w:ascii="Times New Roman" w:hAnsi="Times New Roman"/>
          <w:color w:val="000000" w:themeColor="text1"/>
          <w:sz w:val="24"/>
          <w:szCs w:val="24"/>
          <w:lang w:val="en-US"/>
        </w:rPr>
        <w:t>thus supporting an</w:t>
      </w:r>
      <w:r w:rsidR="00094B71" w:rsidRPr="003125D5">
        <w:rPr>
          <w:rFonts w:ascii="Times New Roman" w:hAnsi="Times New Roman"/>
          <w:color w:val="000000" w:themeColor="text1"/>
          <w:sz w:val="24"/>
          <w:szCs w:val="24"/>
          <w:lang w:val="en-US"/>
        </w:rPr>
        <w:t xml:space="preserve"> </w:t>
      </w:r>
      <w:r w:rsidR="00B814DE" w:rsidRPr="003125D5">
        <w:rPr>
          <w:rFonts w:ascii="Times New Roman" w:hAnsi="Times New Roman"/>
          <w:color w:val="000000" w:themeColor="text1"/>
          <w:sz w:val="24"/>
          <w:szCs w:val="24"/>
          <w:lang w:val="en-US"/>
        </w:rPr>
        <w:t>ethnic-adjusted pooled approach</w:t>
      </w:r>
      <w:r w:rsidR="009D40DF" w:rsidRPr="003125D5">
        <w:rPr>
          <w:rFonts w:ascii="Times New Roman" w:hAnsi="Times New Roman"/>
          <w:color w:val="000000" w:themeColor="text1"/>
          <w:sz w:val="24"/>
          <w:szCs w:val="24"/>
          <w:lang w:val="en-US"/>
        </w:rPr>
        <w:t>.</w:t>
      </w:r>
      <w:r w:rsidR="00653093" w:rsidRPr="003125D5">
        <w:rPr>
          <w:rFonts w:ascii="Times New Roman" w:hAnsi="Times New Roman"/>
          <w:color w:val="000000" w:themeColor="text1"/>
          <w:sz w:val="24"/>
          <w:szCs w:val="24"/>
          <w:lang w:val="en-US"/>
        </w:rPr>
        <w:t xml:space="preserve"> </w:t>
      </w:r>
      <w:r w:rsidR="00855E89" w:rsidRPr="003125D5">
        <w:rPr>
          <w:rFonts w:ascii="Times New Roman" w:hAnsi="Times New Roman"/>
          <w:color w:val="000000" w:themeColor="text1"/>
          <w:sz w:val="24"/>
          <w:szCs w:val="24"/>
          <w:lang w:val="en-US"/>
        </w:rPr>
        <w:t xml:space="preserve">Another </w:t>
      </w:r>
      <w:r w:rsidR="00812CD6" w:rsidRPr="003125D5">
        <w:rPr>
          <w:rFonts w:ascii="Times New Roman" w:hAnsi="Times New Roman"/>
          <w:color w:val="000000" w:themeColor="text1"/>
          <w:sz w:val="24"/>
          <w:szCs w:val="24"/>
          <w:lang w:val="en-US"/>
        </w:rPr>
        <w:t>limitation</w:t>
      </w:r>
      <w:r w:rsidR="00855E89" w:rsidRPr="003125D5">
        <w:rPr>
          <w:rFonts w:ascii="Times New Roman" w:hAnsi="Times New Roman"/>
          <w:color w:val="000000" w:themeColor="text1"/>
          <w:sz w:val="24"/>
          <w:szCs w:val="24"/>
          <w:lang w:val="en-US"/>
        </w:rPr>
        <w:t xml:space="preserve"> is that</w:t>
      </w:r>
      <w:r w:rsidR="00C71FB6" w:rsidRPr="003125D5">
        <w:rPr>
          <w:rFonts w:ascii="Times New Roman" w:hAnsi="Times New Roman"/>
          <w:color w:val="000000" w:themeColor="text1"/>
          <w:sz w:val="24"/>
          <w:szCs w:val="24"/>
          <w:lang w:val="en-US"/>
        </w:rPr>
        <w:t xml:space="preserve"> the assumption of proportional hazards was </w:t>
      </w:r>
      <w:r w:rsidR="003235A3" w:rsidRPr="003125D5">
        <w:rPr>
          <w:rFonts w:ascii="Times New Roman" w:hAnsi="Times New Roman"/>
          <w:color w:val="000000" w:themeColor="text1"/>
          <w:sz w:val="24"/>
          <w:szCs w:val="24"/>
          <w:lang w:val="en-US"/>
        </w:rPr>
        <w:t>mildly</w:t>
      </w:r>
      <w:r w:rsidR="00C71FB6" w:rsidRPr="003125D5">
        <w:rPr>
          <w:rFonts w:ascii="Times New Roman" w:hAnsi="Times New Roman"/>
          <w:color w:val="000000" w:themeColor="text1"/>
          <w:sz w:val="24"/>
          <w:szCs w:val="24"/>
          <w:lang w:val="en-US"/>
        </w:rPr>
        <w:t xml:space="preserve"> violated in </w:t>
      </w:r>
      <w:r w:rsidR="003B3D78" w:rsidRPr="003125D5">
        <w:rPr>
          <w:rFonts w:ascii="Times New Roman" w:hAnsi="Times New Roman"/>
          <w:color w:val="000000" w:themeColor="text1"/>
          <w:sz w:val="24"/>
          <w:szCs w:val="24"/>
          <w:lang w:val="en-US"/>
        </w:rPr>
        <w:t>the Fine–Gray subdistribution hazard models</w:t>
      </w:r>
      <w:r w:rsidR="00C71FB6" w:rsidRPr="003125D5">
        <w:rPr>
          <w:rFonts w:ascii="Times New Roman" w:hAnsi="Times New Roman"/>
          <w:color w:val="000000" w:themeColor="text1"/>
          <w:sz w:val="24"/>
          <w:szCs w:val="24"/>
          <w:lang w:val="en-US"/>
        </w:rPr>
        <w:t>.</w:t>
      </w:r>
      <w:r w:rsidR="00553BB6" w:rsidRPr="003125D5">
        <w:rPr>
          <w:rFonts w:ascii="Times New Roman" w:hAnsi="Times New Roman"/>
          <w:color w:val="000000" w:themeColor="text1"/>
          <w:sz w:val="24"/>
          <w:szCs w:val="24"/>
          <w:lang w:val="en-US"/>
        </w:rPr>
        <w:t xml:space="preserve"> However</w:t>
      </w:r>
      <w:r w:rsidR="00C71FB6" w:rsidRPr="003125D5">
        <w:rPr>
          <w:rFonts w:ascii="Times New Roman" w:hAnsi="Times New Roman"/>
          <w:color w:val="000000" w:themeColor="text1"/>
          <w:sz w:val="24"/>
          <w:szCs w:val="24"/>
          <w:lang w:val="en-US"/>
        </w:rPr>
        <w:t>, r</w:t>
      </w:r>
      <w:r w:rsidR="00767FF7" w:rsidRPr="003125D5">
        <w:rPr>
          <w:rFonts w:ascii="Times New Roman" w:hAnsi="Times New Roman"/>
          <w:color w:val="000000" w:themeColor="text1"/>
          <w:sz w:val="24"/>
          <w:szCs w:val="24"/>
          <w:lang w:val="en-US"/>
        </w:rPr>
        <w:t xml:space="preserve">esults from </w:t>
      </w:r>
      <w:r w:rsidR="00553BB6" w:rsidRPr="003125D5">
        <w:rPr>
          <w:rFonts w:ascii="Times New Roman" w:hAnsi="Times New Roman"/>
          <w:color w:val="000000" w:themeColor="text1"/>
          <w:sz w:val="24"/>
          <w:szCs w:val="24"/>
          <w:lang w:val="en-US"/>
        </w:rPr>
        <w:t>Fine–Gray analys</w:t>
      </w:r>
      <w:r w:rsidR="0067261F" w:rsidRPr="003125D5">
        <w:rPr>
          <w:rFonts w:ascii="Times New Roman" w:hAnsi="Times New Roman"/>
          <w:color w:val="000000" w:themeColor="text1"/>
          <w:sz w:val="24"/>
          <w:szCs w:val="24"/>
          <w:lang w:val="en-US"/>
        </w:rPr>
        <w:t>e</w:t>
      </w:r>
      <w:r w:rsidR="00553BB6" w:rsidRPr="003125D5">
        <w:rPr>
          <w:rFonts w:ascii="Times New Roman" w:hAnsi="Times New Roman"/>
          <w:color w:val="000000" w:themeColor="text1"/>
          <w:sz w:val="24"/>
          <w:szCs w:val="24"/>
          <w:lang w:val="en-US"/>
        </w:rPr>
        <w:t>s</w:t>
      </w:r>
      <w:r w:rsidR="0067261F" w:rsidRPr="003125D5">
        <w:rPr>
          <w:rFonts w:ascii="Times New Roman" w:hAnsi="Times New Roman"/>
          <w:color w:val="000000" w:themeColor="text1"/>
          <w:sz w:val="24"/>
          <w:szCs w:val="24"/>
          <w:lang w:val="en-US"/>
        </w:rPr>
        <w:t>, even when misspecified,</w:t>
      </w:r>
      <w:r w:rsidR="00553BB6" w:rsidRPr="003125D5">
        <w:rPr>
          <w:rFonts w:ascii="Times New Roman" w:hAnsi="Times New Roman"/>
          <w:color w:val="000000" w:themeColor="text1"/>
          <w:sz w:val="24"/>
          <w:szCs w:val="24"/>
          <w:lang w:val="en-US"/>
        </w:rPr>
        <w:t xml:space="preserve"> still provide </w:t>
      </w:r>
      <w:r w:rsidR="00553BB6" w:rsidRPr="003125D5">
        <w:rPr>
          <w:rFonts w:ascii="Times New Roman" w:hAnsi="Times New Roman"/>
          <w:color w:val="000000" w:themeColor="text1"/>
          <w:sz w:val="24"/>
          <w:szCs w:val="24"/>
          <w:lang w:val="en-US"/>
        </w:rPr>
        <w:lastRenderedPageBreak/>
        <w:t>a useful summary measure</w:t>
      </w:r>
      <w:r w:rsidR="00661D4E" w:rsidRPr="003125D5">
        <w:rPr>
          <w:rFonts w:ascii="Times New Roman" w:hAnsi="Times New Roman"/>
          <w:color w:val="000000" w:themeColor="text1"/>
          <w:sz w:val="24"/>
          <w:szCs w:val="24"/>
          <w:lang w:val="en-US"/>
        </w:rPr>
        <w:t xml:space="preserve"> </w:t>
      </w:r>
      <w:r w:rsidR="003F4F5D" w:rsidRPr="003125D5">
        <w:rPr>
          <w:rFonts w:ascii="Times New Roman" w:hAnsi="Times New Roman"/>
          <w:color w:val="000000" w:themeColor="text1"/>
          <w:sz w:val="24"/>
          <w:szCs w:val="24"/>
          <w:lang w:val="en-US"/>
        </w:rPr>
        <w:t xml:space="preserve">approximating the true effect size </w:t>
      </w:r>
      <w:r w:rsidR="00553BB6" w:rsidRPr="003125D5">
        <w:rPr>
          <w:rFonts w:ascii="Times New Roman" w:hAnsi="Times New Roman"/>
          <w:color w:val="000000" w:themeColor="text1"/>
          <w:sz w:val="24"/>
          <w:szCs w:val="24"/>
          <w:lang w:val="en-US"/>
        </w:rPr>
        <w:fldChar w:fldCharType="begin"/>
      </w:r>
      <w:r w:rsidR="00254D71" w:rsidRPr="003125D5">
        <w:rPr>
          <w:rFonts w:ascii="Times New Roman" w:hAnsi="Times New Roman"/>
          <w:color w:val="000000" w:themeColor="text1"/>
          <w:sz w:val="24"/>
          <w:szCs w:val="24"/>
          <w:lang w:val="en-US"/>
        </w:rPr>
        <w:instrText xml:space="preserve"> ADDIN EN.CITE &lt;EndNote&gt;&lt;Cite&gt;&lt;Author&gt;Grambauer&lt;/Author&gt;&lt;Year&gt;2010&lt;/Year&gt;&lt;RecNum&gt;11206&lt;/RecNum&gt;&lt;DisplayText&gt;(50)&lt;/DisplayText&gt;&lt;record&gt;&lt;rec-number&gt;11206&lt;/rec-number&gt;&lt;foreign-keys&gt;&lt;key app="EN" db-id="vpr5pad9g55xegefsro5e52itf5xfpd5arzs" timestamp="1492596765"&gt;11206&lt;/key&gt;&lt;key app="ENWeb" db-id=""&gt;0&lt;/key&gt;&lt;/foreign-keys&gt;&lt;ref-type name="Journal Article"&gt;17&lt;/ref-type&gt;&lt;contributors&gt;&lt;authors&gt;&lt;author&gt;Grambauer, N.&lt;/author&gt;&lt;author&gt;Schumacher, M.&lt;/author&gt;&lt;author&gt;Beyersmann, J.&lt;/author&gt;&lt;/authors&gt;&lt;/contributors&gt;&lt;auth-address&gt;Freiburg Center for Data Analysis and Modeling, University of Freiburg, Eckerstrasse 1, 79104 Freiburg, Germany. nadine.grambauer@imbi.uni-freiburg.de&lt;/auth-address&gt;&lt;titles&gt;&lt;title&gt;Proportional subdistribution hazards modeling offers a summary analysis, even if misspecified&lt;/title&gt;&lt;secondary-title&gt;Stat Med&lt;/secondary-title&gt;&lt;alt-title&gt;Statistics in medicine&lt;/alt-title&gt;&lt;/titles&gt;&lt;periodical&gt;&lt;full-title&gt;Stat Med&lt;/full-title&gt;&lt;/periodical&gt;&lt;alt-periodical&gt;&lt;full-title&gt;Statistics in Medicine&lt;/full-title&gt;&lt;abbr-1&gt;Stat Med&lt;/abbr-1&gt;&lt;/alt-periodical&gt;&lt;pages&gt;875-84&lt;/pages&gt;&lt;volume&gt;29&lt;/volume&gt;&lt;number&gt;7-8&lt;/number&gt;&lt;keywords&gt;&lt;keyword&gt;*Biostatistics&lt;/keyword&gt;&lt;keyword&gt;Computer Simulation/statistics &amp;amp; numerical data&lt;/keyword&gt;&lt;keyword&gt;Female&lt;/keyword&gt;&lt;keyword&gt;Hematologic Neoplasms/complications/epidemiology/therapy&lt;/keyword&gt;&lt;keyword&gt;Hematopoietic Stem Cell Transplantation/adverse effects&lt;/keyword&gt;&lt;keyword&gt;Humans&lt;/keyword&gt;&lt;keyword&gt;Infection/epidemiology/etiology&lt;/keyword&gt;&lt;keyword&gt;Male&lt;/keyword&gt;&lt;keyword&gt;Neutropenia/epidemiology/etiology&lt;/keyword&gt;&lt;keyword&gt;*Proportional Hazards Models&lt;/keyword&gt;&lt;keyword&gt;Risk Assessment/*statistics &amp;amp; numerical data&lt;/keyword&gt;&lt;/keywords&gt;&lt;dates&gt;&lt;year&gt;2010&lt;/year&gt;&lt;pub-dates&gt;&lt;date&gt;Mar 30&lt;/date&gt;&lt;/pub-dates&gt;&lt;/dates&gt;&lt;isbn&gt;1097-0258 (Electronic)&amp;#xD;0277-6715 (Linking)&lt;/isbn&gt;&lt;accession-num&gt;20213713&lt;/accession-num&gt;&lt;urls&gt;&lt;related-urls&gt;&lt;url&gt;http://www.ncbi.nlm.nih.gov/pubmed/20213713&lt;/url&gt;&lt;/related-urls&gt;&lt;/urls&gt;&lt;electronic-resource-num&gt;10.1002/sim.3786&lt;/electronic-resource-num&gt;&lt;/record&gt;&lt;/Cite&gt;&lt;/EndNote&gt;</w:instrText>
      </w:r>
      <w:r w:rsidR="00553BB6" w:rsidRPr="003125D5">
        <w:rPr>
          <w:rFonts w:ascii="Times New Roman" w:hAnsi="Times New Roman"/>
          <w:color w:val="000000" w:themeColor="text1"/>
          <w:sz w:val="24"/>
          <w:szCs w:val="24"/>
          <w:lang w:val="en-US"/>
        </w:rPr>
        <w:fldChar w:fldCharType="separate"/>
      </w:r>
      <w:r w:rsidR="00254D71" w:rsidRPr="003125D5">
        <w:rPr>
          <w:rFonts w:ascii="Times New Roman" w:hAnsi="Times New Roman"/>
          <w:noProof/>
          <w:color w:val="000000" w:themeColor="text1"/>
          <w:sz w:val="24"/>
          <w:szCs w:val="24"/>
          <w:lang w:val="en-US"/>
        </w:rPr>
        <w:t>(50)</w:t>
      </w:r>
      <w:r w:rsidR="00553BB6" w:rsidRPr="003125D5">
        <w:rPr>
          <w:rFonts w:ascii="Times New Roman" w:hAnsi="Times New Roman"/>
          <w:color w:val="000000" w:themeColor="text1"/>
          <w:sz w:val="24"/>
          <w:szCs w:val="24"/>
          <w:lang w:val="en-US"/>
        </w:rPr>
        <w:fldChar w:fldCharType="end"/>
      </w:r>
      <w:r w:rsidR="00661D4E" w:rsidRPr="003125D5">
        <w:rPr>
          <w:rFonts w:ascii="Times New Roman" w:hAnsi="Times New Roman"/>
          <w:color w:val="000000" w:themeColor="text1"/>
          <w:sz w:val="24"/>
          <w:szCs w:val="24"/>
          <w:lang w:val="en-US"/>
        </w:rPr>
        <w:t>.</w:t>
      </w:r>
      <w:r w:rsidR="00553BB6" w:rsidRPr="003125D5">
        <w:rPr>
          <w:rFonts w:ascii="Times New Roman" w:hAnsi="Times New Roman"/>
          <w:color w:val="000000" w:themeColor="text1"/>
          <w:sz w:val="24"/>
          <w:szCs w:val="24"/>
          <w:lang w:val="en-US"/>
        </w:rPr>
        <w:t xml:space="preserve"> Furthermore, the results </w:t>
      </w:r>
      <w:r w:rsidR="00767FF7" w:rsidRPr="003125D5">
        <w:rPr>
          <w:rFonts w:ascii="Times New Roman" w:hAnsi="Times New Roman"/>
          <w:color w:val="000000" w:themeColor="text1"/>
          <w:sz w:val="24"/>
          <w:szCs w:val="24"/>
          <w:lang w:val="en-US"/>
        </w:rPr>
        <w:t xml:space="preserve">with and without time-varying </w:t>
      </w:r>
      <w:r w:rsidR="00553BB6" w:rsidRPr="003125D5">
        <w:rPr>
          <w:rFonts w:ascii="Times New Roman" w:hAnsi="Times New Roman"/>
          <w:color w:val="000000" w:themeColor="text1"/>
          <w:sz w:val="24"/>
          <w:szCs w:val="24"/>
          <w:lang w:val="en-US"/>
        </w:rPr>
        <w:t>effects</w:t>
      </w:r>
      <w:r w:rsidR="00767FF7" w:rsidRPr="003125D5">
        <w:rPr>
          <w:rFonts w:ascii="Times New Roman" w:hAnsi="Times New Roman"/>
          <w:color w:val="000000" w:themeColor="text1"/>
          <w:sz w:val="24"/>
          <w:szCs w:val="24"/>
          <w:lang w:val="en-US"/>
        </w:rPr>
        <w:t xml:space="preserve"> </w:t>
      </w:r>
      <w:r w:rsidR="00C71FB6" w:rsidRPr="003125D5">
        <w:rPr>
          <w:rFonts w:ascii="Times New Roman" w:hAnsi="Times New Roman"/>
          <w:color w:val="000000" w:themeColor="text1"/>
          <w:sz w:val="24"/>
          <w:szCs w:val="24"/>
          <w:lang w:val="en-US"/>
        </w:rPr>
        <w:t>were consistent with those obtained by linear regression restricted to women who experienced spontaneous labor.</w:t>
      </w:r>
    </w:p>
    <w:p w14:paraId="3B42C190" w14:textId="19173989" w:rsidR="00C70077" w:rsidRPr="003125D5" w:rsidRDefault="00AB2086" w:rsidP="00C70077">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Implications of our study are </w:t>
      </w:r>
      <w:r w:rsidR="007B7707" w:rsidRPr="003125D5">
        <w:rPr>
          <w:rFonts w:ascii="Times New Roman" w:hAnsi="Times New Roman"/>
          <w:color w:val="000000" w:themeColor="text1"/>
          <w:sz w:val="24"/>
          <w:szCs w:val="24"/>
          <w:lang w:val="en-US"/>
        </w:rPr>
        <w:t>both etiological and clinical</w:t>
      </w:r>
      <w:r w:rsidRPr="003125D5">
        <w:rPr>
          <w:rFonts w:ascii="Times New Roman" w:hAnsi="Times New Roman"/>
          <w:color w:val="000000" w:themeColor="text1"/>
          <w:sz w:val="24"/>
          <w:szCs w:val="24"/>
          <w:lang w:val="en-US"/>
        </w:rPr>
        <w:t>.</w:t>
      </w:r>
      <w:r w:rsidR="001B71C1" w:rsidRPr="003125D5">
        <w:rPr>
          <w:rFonts w:ascii="Times New Roman" w:hAnsi="Times New Roman"/>
          <w:color w:val="000000" w:themeColor="text1"/>
          <w:sz w:val="24"/>
          <w:szCs w:val="24"/>
          <w:lang w:val="en-US"/>
        </w:rPr>
        <w:t xml:space="preserve"> </w:t>
      </w:r>
      <w:r w:rsidR="00DE60F4" w:rsidRPr="003125D5">
        <w:rPr>
          <w:rFonts w:ascii="Times New Roman" w:hAnsi="Times New Roman"/>
          <w:color w:val="000000" w:themeColor="text1"/>
          <w:sz w:val="24"/>
          <w:szCs w:val="24"/>
          <w:lang w:val="en-US"/>
        </w:rPr>
        <w:t>Our findings</w:t>
      </w:r>
      <w:r w:rsidR="001B71C1" w:rsidRPr="003125D5">
        <w:rPr>
          <w:rFonts w:ascii="Times New Roman" w:hAnsi="Times New Roman"/>
          <w:color w:val="000000" w:themeColor="text1"/>
          <w:sz w:val="24"/>
          <w:szCs w:val="24"/>
          <w:lang w:val="en-US"/>
        </w:rPr>
        <w:t xml:space="preserve"> add</w:t>
      </w:r>
      <w:r w:rsidR="007B7707" w:rsidRPr="003125D5">
        <w:rPr>
          <w:rFonts w:ascii="Times New Roman" w:hAnsi="Times New Roman"/>
          <w:color w:val="000000" w:themeColor="text1"/>
          <w:sz w:val="24"/>
          <w:szCs w:val="24"/>
          <w:lang w:val="en-US"/>
        </w:rPr>
        <w:t xml:space="preserve"> further evidence </w:t>
      </w:r>
      <w:r w:rsidR="009E30AC" w:rsidRPr="003125D5">
        <w:rPr>
          <w:rFonts w:ascii="Times New Roman" w:hAnsi="Times New Roman"/>
          <w:color w:val="000000" w:themeColor="text1"/>
          <w:sz w:val="24"/>
          <w:szCs w:val="24"/>
          <w:lang w:val="en-US"/>
        </w:rPr>
        <w:t xml:space="preserve">to pre-existing </w:t>
      </w:r>
      <w:r w:rsidR="001F2CC4" w:rsidRPr="003125D5">
        <w:rPr>
          <w:rFonts w:ascii="Times New Roman" w:hAnsi="Times New Roman"/>
          <w:color w:val="000000" w:themeColor="text1"/>
          <w:sz w:val="24"/>
          <w:szCs w:val="24"/>
          <w:lang w:val="en-US"/>
        </w:rPr>
        <w:t xml:space="preserve">demonstrations </w:t>
      </w:r>
      <w:r w:rsidR="001B71C1" w:rsidRPr="003125D5">
        <w:rPr>
          <w:rFonts w:ascii="Times New Roman" w:hAnsi="Times New Roman"/>
          <w:color w:val="000000" w:themeColor="text1"/>
          <w:sz w:val="24"/>
          <w:szCs w:val="24"/>
          <w:lang w:val="en-US"/>
        </w:rPr>
        <w:t xml:space="preserve">of </w:t>
      </w:r>
      <w:r w:rsidR="00ED6F76" w:rsidRPr="003125D5">
        <w:rPr>
          <w:rFonts w:ascii="Times New Roman" w:hAnsi="Times New Roman"/>
          <w:color w:val="000000" w:themeColor="text1"/>
          <w:sz w:val="24"/>
          <w:szCs w:val="24"/>
          <w:lang w:val="en-US"/>
        </w:rPr>
        <w:t xml:space="preserve">a causal </w:t>
      </w:r>
      <w:r w:rsidR="001B71C1" w:rsidRPr="003125D5">
        <w:rPr>
          <w:rFonts w:ascii="Times New Roman" w:hAnsi="Times New Roman"/>
          <w:color w:val="000000" w:themeColor="text1"/>
          <w:sz w:val="24"/>
          <w:szCs w:val="24"/>
          <w:lang w:val="en-US"/>
        </w:rPr>
        <w:t>effect</w:t>
      </w:r>
      <w:r w:rsidR="00ED6F76" w:rsidRPr="003125D5">
        <w:rPr>
          <w:rFonts w:ascii="Times New Roman" w:hAnsi="Times New Roman"/>
          <w:color w:val="000000" w:themeColor="text1"/>
          <w:sz w:val="24"/>
          <w:szCs w:val="24"/>
          <w:lang w:val="en-US"/>
        </w:rPr>
        <w:t xml:space="preserve"> of </w:t>
      </w:r>
      <w:r w:rsidR="007B7707" w:rsidRPr="003125D5">
        <w:rPr>
          <w:rFonts w:ascii="Times New Roman" w:hAnsi="Times New Roman"/>
          <w:color w:val="000000" w:themeColor="text1"/>
          <w:sz w:val="24"/>
          <w:szCs w:val="24"/>
          <w:lang w:val="en-US"/>
        </w:rPr>
        <w:t>LC-PUFA</w:t>
      </w:r>
      <w:r w:rsidR="001B71C1" w:rsidRPr="003125D5">
        <w:rPr>
          <w:rFonts w:ascii="Times New Roman" w:hAnsi="Times New Roman"/>
          <w:color w:val="000000" w:themeColor="text1"/>
          <w:sz w:val="24"/>
          <w:szCs w:val="24"/>
          <w:lang w:val="en-US"/>
        </w:rPr>
        <w:t>s</w:t>
      </w:r>
      <w:r w:rsidR="007B7707" w:rsidRPr="003125D5">
        <w:rPr>
          <w:rFonts w:ascii="Times New Roman" w:hAnsi="Times New Roman"/>
          <w:color w:val="000000" w:themeColor="text1"/>
          <w:sz w:val="24"/>
          <w:szCs w:val="24"/>
          <w:lang w:val="en-US"/>
        </w:rPr>
        <w:t xml:space="preserve"> </w:t>
      </w:r>
      <w:r w:rsidR="00ED6F76" w:rsidRPr="003125D5">
        <w:rPr>
          <w:rFonts w:ascii="Times New Roman" w:hAnsi="Times New Roman"/>
          <w:color w:val="000000" w:themeColor="text1"/>
          <w:sz w:val="24"/>
          <w:szCs w:val="24"/>
          <w:lang w:val="en-US"/>
        </w:rPr>
        <w:t xml:space="preserve">on </w:t>
      </w:r>
      <w:r w:rsidR="004F3F00" w:rsidRPr="003125D5">
        <w:rPr>
          <w:rFonts w:ascii="Times New Roman" w:hAnsi="Times New Roman"/>
          <w:color w:val="000000" w:themeColor="text1"/>
          <w:sz w:val="24"/>
          <w:szCs w:val="24"/>
          <w:lang w:val="en-US"/>
        </w:rPr>
        <w:t>gestation</w:t>
      </w:r>
      <w:r w:rsidR="001B71C1" w:rsidRPr="003125D5">
        <w:rPr>
          <w:rFonts w:ascii="Times New Roman" w:hAnsi="Times New Roman"/>
          <w:color w:val="000000" w:themeColor="text1"/>
          <w:sz w:val="24"/>
          <w:szCs w:val="24"/>
          <w:lang w:val="en-US"/>
        </w:rPr>
        <w:t xml:space="preserve"> duration</w:t>
      </w:r>
      <w:r w:rsidR="007B7707" w:rsidRPr="003125D5">
        <w:rPr>
          <w:rFonts w:ascii="Times New Roman" w:hAnsi="Times New Roman"/>
          <w:color w:val="000000" w:themeColor="text1"/>
          <w:sz w:val="24"/>
          <w:szCs w:val="24"/>
          <w:lang w:val="en-US"/>
        </w:rPr>
        <w:t xml:space="preserve">. </w:t>
      </w:r>
      <w:r w:rsidR="00075118" w:rsidRPr="003125D5">
        <w:rPr>
          <w:rFonts w:ascii="Times New Roman" w:hAnsi="Times New Roman"/>
          <w:color w:val="000000" w:themeColor="text1"/>
          <w:sz w:val="24"/>
          <w:szCs w:val="24"/>
          <w:lang w:val="en-US"/>
        </w:rPr>
        <w:t>This knowledge may also help improve clinical practices to reduce the risks related to short gestation</w:t>
      </w:r>
      <w:r w:rsidR="00305E22" w:rsidRPr="003125D5">
        <w:rPr>
          <w:rFonts w:ascii="Times New Roman" w:hAnsi="Times New Roman"/>
          <w:color w:val="000000" w:themeColor="text1"/>
          <w:sz w:val="24"/>
          <w:szCs w:val="24"/>
          <w:lang w:val="en-US"/>
        </w:rPr>
        <w:t xml:space="preserve">. Minor allele carriers of </w:t>
      </w:r>
      <w:r w:rsidR="00E8002C" w:rsidRPr="003125D5">
        <w:rPr>
          <w:rFonts w:ascii="Times New Roman" w:hAnsi="Times New Roman"/>
          <w:i/>
          <w:color w:val="000000" w:themeColor="text1"/>
          <w:sz w:val="24"/>
          <w:szCs w:val="24"/>
          <w:lang w:val="en-US"/>
        </w:rPr>
        <w:t>FADS3</w:t>
      </w:r>
      <w:r w:rsidR="00305E22" w:rsidRPr="003125D5">
        <w:rPr>
          <w:rFonts w:ascii="Times New Roman" w:hAnsi="Times New Roman"/>
          <w:color w:val="000000" w:themeColor="text1"/>
          <w:sz w:val="24"/>
          <w:szCs w:val="24"/>
          <w:lang w:val="en-US"/>
        </w:rPr>
        <w:t xml:space="preserve"> variants </w:t>
      </w:r>
      <w:r w:rsidR="005C6F4F" w:rsidRPr="003125D5">
        <w:rPr>
          <w:rFonts w:ascii="Times New Roman" w:hAnsi="Times New Roman"/>
          <w:color w:val="000000" w:themeColor="text1"/>
          <w:sz w:val="24"/>
          <w:szCs w:val="24"/>
          <w:lang w:val="en-US"/>
        </w:rPr>
        <w:t xml:space="preserve">appear to </w:t>
      </w:r>
      <w:r w:rsidR="00305E22" w:rsidRPr="003125D5">
        <w:rPr>
          <w:rFonts w:ascii="Times New Roman" w:hAnsi="Times New Roman"/>
          <w:color w:val="000000" w:themeColor="text1"/>
          <w:sz w:val="24"/>
          <w:szCs w:val="24"/>
          <w:lang w:val="en-US"/>
        </w:rPr>
        <w:t xml:space="preserve">have an </w:t>
      </w:r>
      <w:r w:rsidR="005C6F4F" w:rsidRPr="003125D5">
        <w:rPr>
          <w:rFonts w:ascii="Times New Roman" w:hAnsi="Times New Roman"/>
          <w:color w:val="000000" w:themeColor="text1"/>
          <w:sz w:val="24"/>
          <w:szCs w:val="24"/>
          <w:lang w:val="en-US"/>
        </w:rPr>
        <w:t xml:space="preserve">earlier </w:t>
      </w:r>
      <w:r w:rsidR="00305E22" w:rsidRPr="003125D5">
        <w:rPr>
          <w:rFonts w:ascii="Times New Roman" w:hAnsi="Times New Roman"/>
          <w:color w:val="000000" w:themeColor="text1"/>
          <w:sz w:val="24"/>
          <w:szCs w:val="24"/>
          <w:lang w:val="en-US"/>
        </w:rPr>
        <w:t>deliver</w:t>
      </w:r>
      <w:r w:rsidR="005C6F4F" w:rsidRPr="003125D5">
        <w:rPr>
          <w:rFonts w:ascii="Times New Roman" w:hAnsi="Times New Roman"/>
          <w:color w:val="000000" w:themeColor="text1"/>
          <w:sz w:val="24"/>
          <w:szCs w:val="24"/>
          <w:lang w:val="en-US"/>
        </w:rPr>
        <w:t>y</w:t>
      </w:r>
      <w:r w:rsidR="00305E22" w:rsidRPr="003125D5">
        <w:rPr>
          <w:rFonts w:ascii="Times New Roman" w:hAnsi="Times New Roman"/>
          <w:color w:val="000000" w:themeColor="text1"/>
          <w:sz w:val="24"/>
          <w:szCs w:val="24"/>
          <w:lang w:val="en-US"/>
        </w:rPr>
        <w:t xml:space="preserve">, </w:t>
      </w:r>
      <w:r w:rsidR="000B3FC2" w:rsidRPr="003125D5">
        <w:rPr>
          <w:rFonts w:ascii="Times New Roman" w:hAnsi="Times New Roman"/>
          <w:color w:val="000000" w:themeColor="text1"/>
          <w:sz w:val="24"/>
          <w:szCs w:val="24"/>
          <w:lang w:val="en-US"/>
        </w:rPr>
        <w:t xml:space="preserve"> with </w:t>
      </w:r>
      <w:r w:rsidR="00075118" w:rsidRPr="003125D5">
        <w:rPr>
          <w:rFonts w:ascii="Times New Roman" w:hAnsi="Times New Roman"/>
          <w:color w:val="000000" w:themeColor="text1"/>
          <w:sz w:val="24"/>
          <w:szCs w:val="24"/>
          <w:lang w:val="en-US"/>
        </w:rPr>
        <w:t>an average effect size of 4</w:t>
      </w:r>
      <w:r w:rsidR="003F4F5D" w:rsidRPr="003125D5">
        <w:rPr>
          <w:rFonts w:ascii="Times New Roman" w:hAnsi="Times New Roman"/>
          <w:color w:val="000000" w:themeColor="text1"/>
          <w:sz w:val="24"/>
          <w:szCs w:val="24"/>
          <w:lang w:val="en-US"/>
        </w:rPr>
        <w:t xml:space="preserve"> (2 to 6)</w:t>
      </w:r>
      <w:r w:rsidR="00075118" w:rsidRPr="003125D5">
        <w:rPr>
          <w:rFonts w:ascii="Times New Roman" w:hAnsi="Times New Roman"/>
          <w:color w:val="000000" w:themeColor="text1"/>
          <w:sz w:val="24"/>
          <w:szCs w:val="24"/>
          <w:lang w:val="en-US"/>
        </w:rPr>
        <w:t xml:space="preserve"> days between major </w:t>
      </w:r>
      <w:r w:rsidR="00C12F4F" w:rsidRPr="003125D5">
        <w:rPr>
          <w:rFonts w:ascii="Times New Roman" w:hAnsi="Times New Roman"/>
          <w:color w:val="000000" w:themeColor="text1"/>
          <w:sz w:val="24"/>
          <w:szCs w:val="24"/>
          <w:lang w:val="en-US"/>
        </w:rPr>
        <w:t>allele homozygotes and minor allele</w:t>
      </w:r>
      <w:r w:rsidR="00075118" w:rsidRPr="003125D5">
        <w:rPr>
          <w:rFonts w:ascii="Times New Roman" w:hAnsi="Times New Roman"/>
          <w:color w:val="000000" w:themeColor="text1"/>
          <w:sz w:val="24"/>
          <w:szCs w:val="24"/>
          <w:lang w:val="en-US"/>
        </w:rPr>
        <w:t xml:space="preserve"> homozygotes</w:t>
      </w:r>
      <w:r w:rsidR="00C12F4F" w:rsidRPr="003125D5">
        <w:rPr>
          <w:rFonts w:ascii="Times New Roman" w:hAnsi="Times New Roman"/>
          <w:color w:val="000000" w:themeColor="text1"/>
          <w:sz w:val="24"/>
          <w:szCs w:val="24"/>
          <w:lang w:val="en-US"/>
        </w:rPr>
        <w:t xml:space="preserve">. </w:t>
      </w:r>
      <w:r w:rsidR="005C6F4F" w:rsidRPr="003125D5">
        <w:rPr>
          <w:rFonts w:ascii="Times New Roman" w:hAnsi="Times New Roman"/>
          <w:color w:val="000000" w:themeColor="text1"/>
          <w:sz w:val="24"/>
          <w:szCs w:val="24"/>
          <w:lang w:val="en-US"/>
        </w:rPr>
        <w:t>Prolonging</w:t>
      </w:r>
      <w:r w:rsidR="003337FE" w:rsidRPr="003125D5">
        <w:rPr>
          <w:rFonts w:ascii="Times New Roman" w:hAnsi="Times New Roman"/>
          <w:color w:val="000000" w:themeColor="text1"/>
          <w:sz w:val="24"/>
          <w:szCs w:val="24"/>
          <w:lang w:val="en-US"/>
        </w:rPr>
        <w:t xml:space="preserve"> gestation </w:t>
      </w:r>
      <w:r w:rsidR="005C6F4F" w:rsidRPr="003125D5">
        <w:rPr>
          <w:rFonts w:ascii="Times New Roman" w:hAnsi="Times New Roman"/>
          <w:color w:val="000000" w:themeColor="text1"/>
          <w:sz w:val="24"/>
          <w:szCs w:val="24"/>
          <w:lang w:val="en-US"/>
        </w:rPr>
        <w:t>to this extent</w:t>
      </w:r>
      <w:r w:rsidR="003337FE" w:rsidRPr="003125D5">
        <w:rPr>
          <w:rFonts w:ascii="Times New Roman" w:hAnsi="Times New Roman"/>
          <w:color w:val="000000" w:themeColor="text1"/>
          <w:sz w:val="24"/>
          <w:szCs w:val="24"/>
          <w:lang w:val="en-US"/>
        </w:rPr>
        <w:t xml:space="preserve"> </w:t>
      </w:r>
      <w:r w:rsidR="005C6F4F" w:rsidRPr="003125D5">
        <w:rPr>
          <w:rFonts w:ascii="Times New Roman" w:hAnsi="Times New Roman"/>
          <w:color w:val="000000" w:themeColor="text1"/>
          <w:sz w:val="24"/>
          <w:szCs w:val="24"/>
          <w:lang w:val="en-US"/>
        </w:rPr>
        <w:t>can</w:t>
      </w:r>
      <w:r w:rsidR="00C12F4F" w:rsidRPr="003125D5">
        <w:rPr>
          <w:rFonts w:ascii="Times New Roman" w:hAnsi="Times New Roman"/>
          <w:color w:val="000000" w:themeColor="text1"/>
          <w:sz w:val="24"/>
          <w:szCs w:val="24"/>
          <w:lang w:val="en-US"/>
        </w:rPr>
        <w:t xml:space="preserve"> be of clinical importance for fetal development</w:t>
      </w:r>
      <w:r w:rsidR="005C6F4F" w:rsidRPr="003125D5">
        <w:rPr>
          <w:rFonts w:ascii="Times New Roman" w:hAnsi="Times New Roman"/>
          <w:color w:val="000000" w:themeColor="text1"/>
          <w:sz w:val="24"/>
          <w:szCs w:val="24"/>
          <w:lang w:val="en-US"/>
        </w:rPr>
        <w:t xml:space="preserve">, and hence for </w:t>
      </w:r>
      <w:r w:rsidR="00C70077" w:rsidRPr="003125D5">
        <w:rPr>
          <w:rFonts w:ascii="Times New Roman" w:hAnsi="Times New Roman"/>
          <w:color w:val="000000" w:themeColor="text1"/>
          <w:sz w:val="24"/>
          <w:szCs w:val="24"/>
          <w:lang w:val="en-US"/>
        </w:rPr>
        <w:t>postnatal care and health</w:t>
      </w:r>
      <w:r w:rsidR="005C6F4F" w:rsidRPr="003125D5">
        <w:rPr>
          <w:rFonts w:ascii="Times New Roman" w:hAnsi="Times New Roman"/>
          <w:color w:val="000000" w:themeColor="text1"/>
          <w:sz w:val="24"/>
          <w:szCs w:val="24"/>
          <w:lang w:val="en-US"/>
        </w:rPr>
        <w:t xml:space="preserve"> </w:t>
      </w:r>
      <w:r w:rsidR="00C70077" w:rsidRPr="003125D5">
        <w:rPr>
          <w:rFonts w:ascii="Times New Roman" w:hAnsi="Times New Roman"/>
          <w:color w:val="000000" w:themeColor="text1"/>
          <w:sz w:val="24"/>
          <w:szCs w:val="24"/>
          <w:lang w:val="en-US"/>
        </w:rPr>
        <w:t>care costs.</w:t>
      </w:r>
    </w:p>
    <w:p w14:paraId="01D2C739" w14:textId="70EE0772" w:rsidR="00B814DE" w:rsidRPr="003125D5" w:rsidRDefault="00C70077" w:rsidP="005A3E82">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In conclusion</w:t>
      </w:r>
      <w:r w:rsidR="00081589" w:rsidRPr="003125D5">
        <w:rPr>
          <w:rFonts w:ascii="Times New Roman" w:hAnsi="Times New Roman"/>
          <w:color w:val="000000" w:themeColor="text1"/>
          <w:sz w:val="24"/>
          <w:szCs w:val="24"/>
          <w:lang w:val="en-US"/>
        </w:rPr>
        <w:t>, using a</w:t>
      </w:r>
      <w:r w:rsidR="002E733F" w:rsidRPr="003125D5">
        <w:rPr>
          <w:rFonts w:ascii="Times New Roman" w:hAnsi="Times New Roman"/>
          <w:color w:val="000000" w:themeColor="text1"/>
          <w:sz w:val="24"/>
          <w:szCs w:val="24"/>
          <w:lang w:val="en-US"/>
        </w:rPr>
        <w:t>n</w:t>
      </w:r>
      <w:r w:rsidR="00081589" w:rsidRPr="003125D5">
        <w:rPr>
          <w:rFonts w:ascii="Times New Roman" w:hAnsi="Times New Roman"/>
          <w:color w:val="000000" w:themeColor="text1"/>
          <w:sz w:val="24"/>
          <w:szCs w:val="24"/>
          <w:lang w:val="en-US"/>
        </w:rPr>
        <w:t xml:space="preserve"> MR approach</w:t>
      </w:r>
      <w:r w:rsidR="00BC5767" w:rsidRPr="003125D5">
        <w:rPr>
          <w:rFonts w:ascii="Times New Roman" w:hAnsi="Times New Roman"/>
          <w:color w:val="000000" w:themeColor="text1"/>
          <w:sz w:val="24"/>
          <w:szCs w:val="24"/>
          <w:lang w:val="en-US"/>
        </w:rPr>
        <w:t xml:space="preserve"> </w:t>
      </w:r>
      <w:r w:rsidR="002E733F" w:rsidRPr="003125D5">
        <w:rPr>
          <w:rFonts w:ascii="Times New Roman" w:hAnsi="Times New Roman"/>
          <w:color w:val="000000" w:themeColor="text1"/>
          <w:sz w:val="24"/>
          <w:szCs w:val="24"/>
          <w:lang w:val="en-US"/>
        </w:rPr>
        <w:t>for</w:t>
      </w:r>
      <w:r w:rsidR="00BC5767" w:rsidRPr="003125D5">
        <w:rPr>
          <w:rFonts w:ascii="Times New Roman" w:hAnsi="Times New Roman"/>
          <w:color w:val="000000" w:themeColor="text1"/>
          <w:sz w:val="24"/>
          <w:szCs w:val="24"/>
          <w:lang w:val="en-US"/>
        </w:rPr>
        <w:t xml:space="preserve"> </w:t>
      </w:r>
      <w:r w:rsidR="0075730B" w:rsidRPr="003125D5">
        <w:rPr>
          <w:rFonts w:ascii="Times New Roman" w:hAnsi="Times New Roman"/>
          <w:i/>
          <w:color w:val="000000" w:themeColor="text1"/>
          <w:sz w:val="24"/>
          <w:szCs w:val="24"/>
          <w:lang w:val="en-US"/>
        </w:rPr>
        <w:t>FADS</w:t>
      </w:r>
      <w:r w:rsidR="00BC5767" w:rsidRPr="003125D5">
        <w:rPr>
          <w:rFonts w:ascii="Times New Roman" w:hAnsi="Times New Roman"/>
          <w:color w:val="000000" w:themeColor="text1"/>
          <w:sz w:val="24"/>
          <w:szCs w:val="24"/>
          <w:lang w:val="en-US"/>
        </w:rPr>
        <w:t xml:space="preserve"> cluster variants</w:t>
      </w:r>
      <w:r w:rsidR="00081589" w:rsidRPr="003125D5">
        <w:rPr>
          <w:rFonts w:ascii="Times New Roman" w:hAnsi="Times New Roman"/>
          <w:color w:val="000000" w:themeColor="text1"/>
          <w:sz w:val="24"/>
          <w:szCs w:val="24"/>
          <w:lang w:val="en-US"/>
        </w:rPr>
        <w:t xml:space="preserve">, we add </w:t>
      </w:r>
      <w:r w:rsidR="004B5B3D" w:rsidRPr="003125D5">
        <w:rPr>
          <w:rFonts w:ascii="Times New Roman" w:hAnsi="Times New Roman"/>
          <w:color w:val="000000" w:themeColor="text1"/>
          <w:sz w:val="24"/>
          <w:szCs w:val="24"/>
          <w:lang w:val="en-US"/>
        </w:rPr>
        <w:t xml:space="preserve">new </w:t>
      </w:r>
      <w:r w:rsidR="00081589" w:rsidRPr="003125D5">
        <w:rPr>
          <w:rFonts w:ascii="Times New Roman" w:hAnsi="Times New Roman"/>
          <w:color w:val="000000" w:themeColor="text1"/>
          <w:sz w:val="24"/>
          <w:szCs w:val="24"/>
          <w:lang w:val="en-US"/>
        </w:rPr>
        <w:t xml:space="preserve">evidence </w:t>
      </w:r>
      <w:r w:rsidR="005B2BC0" w:rsidRPr="003125D5">
        <w:rPr>
          <w:rFonts w:ascii="Times New Roman" w:hAnsi="Times New Roman"/>
          <w:color w:val="000000" w:themeColor="text1"/>
          <w:sz w:val="24"/>
          <w:szCs w:val="24"/>
          <w:lang w:val="en-US"/>
        </w:rPr>
        <w:t xml:space="preserve">that </w:t>
      </w:r>
      <w:r w:rsidR="00DD247A" w:rsidRPr="003125D5">
        <w:rPr>
          <w:rFonts w:ascii="Times New Roman" w:hAnsi="Times New Roman"/>
          <w:color w:val="000000" w:themeColor="text1"/>
          <w:sz w:val="24"/>
          <w:szCs w:val="24"/>
          <w:lang w:val="en-US"/>
        </w:rPr>
        <w:t xml:space="preserve">maternal </w:t>
      </w:r>
      <w:r w:rsidR="004B5B3D" w:rsidRPr="003125D5">
        <w:rPr>
          <w:rFonts w:ascii="Times New Roman" w:hAnsi="Times New Roman"/>
          <w:color w:val="000000" w:themeColor="text1"/>
          <w:sz w:val="24"/>
          <w:szCs w:val="24"/>
          <w:lang w:val="en-US"/>
        </w:rPr>
        <w:t xml:space="preserve">LC-PUFA </w:t>
      </w:r>
      <w:r w:rsidR="00DD247A" w:rsidRPr="003125D5">
        <w:rPr>
          <w:rFonts w:ascii="Times New Roman" w:hAnsi="Times New Roman"/>
          <w:color w:val="000000" w:themeColor="text1"/>
          <w:sz w:val="24"/>
          <w:szCs w:val="24"/>
          <w:lang w:val="en-US"/>
        </w:rPr>
        <w:t xml:space="preserve">status </w:t>
      </w:r>
      <w:r w:rsidR="004B5B3D" w:rsidRPr="003125D5">
        <w:rPr>
          <w:rFonts w:ascii="Times New Roman" w:hAnsi="Times New Roman"/>
          <w:color w:val="000000" w:themeColor="text1"/>
          <w:sz w:val="24"/>
          <w:szCs w:val="24"/>
          <w:lang w:val="en-US"/>
        </w:rPr>
        <w:t xml:space="preserve">during pregnancy </w:t>
      </w:r>
      <w:r w:rsidR="00DD247A" w:rsidRPr="003125D5">
        <w:rPr>
          <w:rFonts w:ascii="Times New Roman" w:hAnsi="Times New Roman"/>
          <w:color w:val="000000" w:themeColor="text1"/>
          <w:sz w:val="24"/>
          <w:szCs w:val="24"/>
          <w:lang w:val="en-US"/>
        </w:rPr>
        <w:t>affects</w:t>
      </w:r>
      <w:r w:rsidR="005B2BC0" w:rsidRPr="003125D5">
        <w:rPr>
          <w:rFonts w:ascii="Times New Roman" w:hAnsi="Times New Roman"/>
          <w:color w:val="000000" w:themeColor="text1"/>
          <w:sz w:val="24"/>
          <w:szCs w:val="24"/>
          <w:lang w:val="en-US"/>
        </w:rPr>
        <w:t xml:space="preserve"> </w:t>
      </w:r>
      <w:r w:rsidR="004F3F00" w:rsidRPr="003125D5">
        <w:rPr>
          <w:rFonts w:ascii="Times New Roman" w:hAnsi="Times New Roman"/>
          <w:color w:val="000000" w:themeColor="text1"/>
          <w:sz w:val="24"/>
          <w:szCs w:val="24"/>
          <w:lang w:val="en-US"/>
        </w:rPr>
        <w:t>gestation</w:t>
      </w:r>
      <w:r w:rsidR="002E733F" w:rsidRPr="003125D5">
        <w:rPr>
          <w:rFonts w:ascii="Times New Roman" w:hAnsi="Times New Roman"/>
          <w:color w:val="000000" w:themeColor="text1"/>
          <w:sz w:val="24"/>
          <w:szCs w:val="24"/>
          <w:lang w:val="en-US"/>
        </w:rPr>
        <w:t xml:space="preserve"> duration</w:t>
      </w:r>
      <w:r w:rsidR="004B5B3D" w:rsidRPr="003125D5">
        <w:rPr>
          <w:rFonts w:ascii="Times New Roman" w:hAnsi="Times New Roman"/>
          <w:color w:val="000000" w:themeColor="text1"/>
          <w:sz w:val="24"/>
          <w:szCs w:val="24"/>
          <w:lang w:val="en-US"/>
        </w:rPr>
        <w:t xml:space="preserve">. </w:t>
      </w:r>
      <w:r w:rsidR="00553BB6" w:rsidRPr="003125D5">
        <w:rPr>
          <w:rFonts w:ascii="Times New Roman" w:hAnsi="Times New Roman"/>
          <w:color w:val="000000" w:themeColor="text1"/>
          <w:sz w:val="24"/>
          <w:szCs w:val="24"/>
          <w:lang w:val="en-US"/>
        </w:rPr>
        <w:t>In agreement with other studies, w</w:t>
      </w:r>
      <w:r w:rsidR="00BC5767" w:rsidRPr="003125D5">
        <w:rPr>
          <w:rFonts w:ascii="Times New Roman" w:hAnsi="Times New Roman"/>
          <w:color w:val="000000" w:themeColor="text1"/>
          <w:sz w:val="24"/>
          <w:szCs w:val="24"/>
          <w:lang w:val="en-US"/>
        </w:rPr>
        <w:t xml:space="preserve">e also </w:t>
      </w:r>
      <w:r w:rsidR="00553BB6" w:rsidRPr="003125D5">
        <w:rPr>
          <w:rFonts w:ascii="Times New Roman" w:hAnsi="Times New Roman"/>
          <w:color w:val="000000" w:themeColor="text1"/>
          <w:sz w:val="24"/>
          <w:szCs w:val="24"/>
          <w:lang w:val="en-US"/>
        </w:rPr>
        <w:t xml:space="preserve">found </w:t>
      </w:r>
      <w:r w:rsidR="00BC5767" w:rsidRPr="003125D5">
        <w:rPr>
          <w:rFonts w:ascii="Times New Roman" w:hAnsi="Times New Roman"/>
          <w:color w:val="000000" w:themeColor="text1"/>
          <w:sz w:val="24"/>
          <w:szCs w:val="24"/>
          <w:lang w:val="en-US"/>
        </w:rPr>
        <w:t>that t</w:t>
      </w:r>
      <w:r w:rsidR="004B5B3D" w:rsidRPr="003125D5">
        <w:rPr>
          <w:rFonts w:ascii="Times New Roman" w:hAnsi="Times New Roman"/>
          <w:color w:val="000000" w:themeColor="text1"/>
          <w:sz w:val="24"/>
          <w:szCs w:val="24"/>
          <w:lang w:val="en-US"/>
        </w:rPr>
        <w:t xml:space="preserve">he observed </w:t>
      </w:r>
      <w:r w:rsidR="002E733F" w:rsidRPr="003125D5">
        <w:rPr>
          <w:rFonts w:ascii="Times New Roman" w:hAnsi="Times New Roman"/>
          <w:color w:val="000000" w:themeColor="text1"/>
          <w:sz w:val="24"/>
          <w:szCs w:val="24"/>
          <w:lang w:val="en-US"/>
        </w:rPr>
        <w:t>larger</w:t>
      </w:r>
      <w:r w:rsidR="004B5B3D" w:rsidRPr="003125D5">
        <w:rPr>
          <w:rFonts w:ascii="Times New Roman" w:hAnsi="Times New Roman"/>
          <w:color w:val="000000" w:themeColor="text1"/>
          <w:sz w:val="24"/>
          <w:szCs w:val="24"/>
          <w:lang w:val="en-US"/>
        </w:rPr>
        <w:t xml:space="preserve"> size at birth is </w:t>
      </w:r>
      <w:r w:rsidR="004B5B3D" w:rsidRPr="003125D5">
        <w:rPr>
          <w:rFonts w:ascii="Times New Roman" w:hAnsi="Times New Roman"/>
          <w:color w:val="000000" w:themeColor="text1"/>
          <w:sz w:val="24"/>
          <w:szCs w:val="24"/>
          <w:lang w:val="en-US"/>
        </w:rPr>
        <w:lastRenderedPageBreak/>
        <w:t xml:space="preserve">mainly </w:t>
      </w:r>
      <w:r w:rsidR="002E733F" w:rsidRPr="003125D5">
        <w:rPr>
          <w:rFonts w:ascii="Times New Roman" w:hAnsi="Times New Roman"/>
          <w:color w:val="000000" w:themeColor="text1"/>
          <w:sz w:val="24"/>
          <w:szCs w:val="24"/>
          <w:lang w:val="en-US"/>
        </w:rPr>
        <w:t>attributable</w:t>
      </w:r>
      <w:r w:rsidR="004B5B3D" w:rsidRPr="003125D5">
        <w:rPr>
          <w:rFonts w:ascii="Times New Roman" w:hAnsi="Times New Roman"/>
          <w:color w:val="000000" w:themeColor="text1"/>
          <w:sz w:val="24"/>
          <w:szCs w:val="24"/>
          <w:lang w:val="en-US"/>
        </w:rPr>
        <w:t xml:space="preserve"> to longer gestation. </w:t>
      </w:r>
      <w:r w:rsidR="00BC5767" w:rsidRPr="003125D5">
        <w:rPr>
          <w:rFonts w:ascii="Times New Roman" w:hAnsi="Times New Roman"/>
          <w:color w:val="000000" w:themeColor="text1"/>
          <w:sz w:val="24"/>
          <w:szCs w:val="24"/>
          <w:lang w:val="en-US"/>
        </w:rPr>
        <w:t xml:space="preserve">We found </w:t>
      </w:r>
      <w:r w:rsidR="004B5B3D" w:rsidRPr="003125D5">
        <w:rPr>
          <w:rFonts w:ascii="Times New Roman" w:hAnsi="Times New Roman"/>
          <w:color w:val="000000" w:themeColor="text1"/>
          <w:sz w:val="24"/>
          <w:szCs w:val="24"/>
          <w:lang w:val="en-US"/>
        </w:rPr>
        <w:t xml:space="preserve">consistent associations of </w:t>
      </w:r>
      <w:r w:rsidR="00E8002C" w:rsidRPr="003125D5">
        <w:rPr>
          <w:rFonts w:ascii="Times New Roman" w:hAnsi="Times New Roman"/>
          <w:i/>
          <w:color w:val="000000" w:themeColor="text1"/>
          <w:sz w:val="24"/>
          <w:szCs w:val="24"/>
          <w:lang w:val="en-US"/>
        </w:rPr>
        <w:t>FADS3</w:t>
      </w:r>
      <w:r w:rsidR="004B5B3D" w:rsidRPr="003125D5">
        <w:rPr>
          <w:rFonts w:ascii="Times New Roman" w:hAnsi="Times New Roman"/>
          <w:color w:val="000000" w:themeColor="text1"/>
          <w:sz w:val="24"/>
          <w:szCs w:val="24"/>
          <w:lang w:val="en-US"/>
        </w:rPr>
        <w:t xml:space="preserve"> variants with </w:t>
      </w:r>
      <w:r w:rsidR="004F3F00" w:rsidRPr="003125D5">
        <w:rPr>
          <w:rFonts w:ascii="Times New Roman" w:hAnsi="Times New Roman"/>
          <w:color w:val="000000" w:themeColor="text1"/>
          <w:sz w:val="24"/>
          <w:szCs w:val="24"/>
          <w:lang w:val="en-US"/>
        </w:rPr>
        <w:t>gestation</w:t>
      </w:r>
      <w:r w:rsidR="008E6D52" w:rsidRPr="003125D5">
        <w:rPr>
          <w:rFonts w:ascii="Times New Roman" w:hAnsi="Times New Roman"/>
          <w:color w:val="000000" w:themeColor="text1"/>
          <w:sz w:val="24"/>
          <w:szCs w:val="24"/>
          <w:lang w:val="en-US"/>
        </w:rPr>
        <w:t xml:space="preserve"> duration</w:t>
      </w:r>
      <w:r w:rsidR="00BC5767" w:rsidRPr="003125D5">
        <w:rPr>
          <w:rFonts w:ascii="Times New Roman" w:hAnsi="Times New Roman"/>
          <w:color w:val="000000" w:themeColor="text1"/>
          <w:sz w:val="24"/>
          <w:szCs w:val="24"/>
          <w:lang w:val="en-US"/>
        </w:rPr>
        <w:t xml:space="preserve">, which </w:t>
      </w:r>
      <w:r w:rsidR="002E733F" w:rsidRPr="003125D5">
        <w:rPr>
          <w:rFonts w:ascii="Times New Roman" w:hAnsi="Times New Roman"/>
          <w:color w:val="000000" w:themeColor="text1"/>
          <w:sz w:val="24"/>
          <w:szCs w:val="24"/>
          <w:lang w:val="en-US"/>
        </w:rPr>
        <w:t>are</w:t>
      </w:r>
      <w:r w:rsidR="00BC5767" w:rsidRPr="003125D5">
        <w:rPr>
          <w:rFonts w:ascii="Times New Roman" w:hAnsi="Times New Roman"/>
          <w:color w:val="000000" w:themeColor="text1"/>
          <w:sz w:val="24"/>
          <w:szCs w:val="24"/>
          <w:lang w:val="en-US"/>
        </w:rPr>
        <w:t xml:space="preserve"> novel and suggest a role </w:t>
      </w:r>
      <w:r w:rsidR="002E733F" w:rsidRPr="003125D5">
        <w:rPr>
          <w:rFonts w:ascii="Times New Roman" w:hAnsi="Times New Roman"/>
          <w:color w:val="000000" w:themeColor="text1"/>
          <w:sz w:val="24"/>
          <w:szCs w:val="24"/>
          <w:lang w:val="en-US"/>
        </w:rPr>
        <w:t>for</w:t>
      </w:r>
      <w:r w:rsidR="00BC5767" w:rsidRPr="003125D5">
        <w:rPr>
          <w:rFonts w:ascii="Times New Roman" w:hAnsi="Times New Roman"/>
          <w:color w:val="000000" w:themeColor="text1"/>
          <w:sz w:val="24"/>
          <w:szCs w:val="24"/>
          <w:lang w:val="en-US"/>
        </w:rPr>
        <w:t xml:space="preserve"> th</w:t>
      </w:r>
      <w:r w:rsidR="002E733F" w:rsidRPr="003125D5">
        <w:rPr>
          <w:rFonts w:ascii="Times New Roman" w:hAnsi="Times New Roman"/>
          <w:color w:val="000000" w:themeColor="text1"/>
          <w:sz w:val="24"/>
          <w:szCs w:val="24"/>
          <w:lang w:val="en-US"/>
        </w:rPr>
        <w:t xml:space="preserve">e </w:t>
      </w:r>
      <w:r w:rsidR="00E8002C" w:rsidRPr="003125D5">
        <w:rPr>
          <w:rFonts w:ascii="Times New Roman" w:hAnsi="Times New Roman"/>
          <w:i/>
          <w:color w:val="000000" w:themeColor="text1"/>
          <w:sz w:val="24"/>
          <w:szCs w:val="24"/>
          <w:lang w:val="en-US"/>
        </w:rPr>
        <w:t>FADS3</w:t>
      </w:r>
      <w:r w:rsidR="00BC5767" w:rsidRPr="003125D5">
        <w:rPr>
          <w:rFonts w:ascii="Times New Roman" w:hAnsi="Times New Roman"/>
          <w:color w:val="000000" w:themeColor="text1"/>
          <w:sz w:val="24"/>
          <w:szCs w:val="24"/>
          <w:lang w:val="en-US"/>
        </w:rPr>
        <w:t xml:space="preserve"> gene in placenta</w:t>
      </w:r>
      <w:r w:rsidR="002E733F" w:rsidRPr="003125D5">
        <w:rPr>
          <w:rFonts w:ascii="Times New Roman" w:hAnsi="Times New Roman"/>
          <w:color w:val="000000" w:themeColor="text1"/>
          <w:sz w:val="24"/>
          <w:szCs w:val="24"/>
          <w:lang w:val="en-US"/>
        </w:rPr>
        <w:t>l function and/</w:t>
      </w:r>
      <w:r w:rsidR="00BC5767" w:rsidRPr="003125D5">
        <w:rPr>
          <w:rFonts w:ascii="Times New Roman" w:hAnsi="Times New Roman"/>
          <w:color w:val="000000" w:themeColor="text1"/>
          <w:sz w:val="24"/>
          <w:szCs w:val="24"/>
          <w:lang w:val="en-US"/>
        </w:rPr>
        <w:t>or fet</w:t>
      </w:r>
      <w:r w:rsidR="002E733F" w:rsidRPr="003125D5">
        <w:rPr>
          <w:rFonts w:ascii="Times New Roman" w:hAnsi="Times New Roman"/>
          <w:color w:val="000000" w:themeColor="text1"/>
          <w:sz w:val="24"/>
          <w:szCs w:val="24"/>
          <w:lang w:val="en-US"/>
        </w:rPr>
        <w:t>al development</w:t>
      </w:r>
      <w:r w:rsidR="00BC5767" w:rsidRPr="003125D5">
        <w:rPr>
          <w:rFonts w:ascii="Times New Roman" w:hAnsi="Times New Roman"/>
          <w:color w:val="000000" w:themeColor="text1"/>
          <w:sz w:val="24"/>
          <w:szCs w:val="24"/>
          <w:lang w:val="en-US"/>
        </w:rPr>
        <w:t xml:space="preserve">. Our </w:t>
      </w:r>
      <w:r w:rsidR="003D0DD8" w:rsidRPr="003125D5">
        <w:rPr>
          <w:rFonts w:ascii="Times New Roman" w:hAnsi="Times New Roman"/>
          <w:color w:val="000000" w:themeColor="text1"/>
          <w:sz w:val="24"/>
          <w:szCs w:val="24"/>
          <w:lang w:val="en-US"/>
        </w:rPr>
        <w:t xml:space="preserve">study calls for replication </w:t>
      </w:r>
      <w:r w:rsidR="006A5D81" w:rsidRPr="003125D5">
        <w:rPr>
          <w:rFonts w:ascii="Times New Roman" w:hAnsi="Times New Roman"/>
          <w:color w:val="000000" w:themeColor="text1"/>
          <w:sz w:val="24"/>
          <w:szCs w:val="24"/>
          <w:lang w:val="en-US"/>
        </w:rPr>
        <w:t xml:space="preserve">of MR design </w:t>
      </w:r>
      <w:r w:rsidR="003D0DD8" w:rsidRPr="003125D5">
        <w:rPr>
          <w:rFonts w:ascii="Times New Roman" w:hAnsi="Times New Roman"/>
          <w:color w:val="000000" w:themeColor="text1"/>
          <w:sz w:val="24"/>
          <w:szCs w:val="24"/>
          <w:lang w:val="en-US"/>
        </w:rPr>
        <w:t xml:space="preserve">in </w:t>
      </w:r>
      <w:r w:rsidR="005B2BC0" w:rsidRPr="003125D5">
        <w:rPr>
          <w:rFonts w:ascii="Times New Roman" w:hAnsi="Times New Roman"/>
          <w:color w:val="000000" w:themeColor="text1"/>
          <w:sz w:val="24"/>
          <w:szCs w:val="24"/>
          <w:lang w:val="en-US"/>
        </w:rPr>
        <w:t xml:space="preserve">larger independent </w:t>
      </w:r>
      <w:r w:rsidR="003D0DD8" w:rsidRPr="003125D5">
        <w:rPr>
          <w:rFonts w:ascii="Times New Roman" w:hAnsi="Times New Roman"/>
          <w:color w:val="000000" w:themeColor="text1"/>
          <w:sz w:val="24"/>
          <w:szCs w:val="24"/>
          <w:lang w:val="en-US"/>
        </w:rPr>
        <w:t xml:space="preserve">epidemiological studies. Further mechanistic work is </w:t>
      </w:r>
      <w:r w:rsidR="004D213F" w:rsidRPr="003125D5">
        <w:rPr>
          <w:rFonts w:ascii="Times New Roman" w:hAnsi="Times New Roman"/>
          <w:color w:val="000000" w:themeColor="text1"/>
          <w:sz w:val="24"/>
          <w:szCs w:val="24"/>
          <w:lang w:val="en-US"/>
        </w:rPr>
        <w:t>needed</w:t>
      </w:r>
      <w:r w:rsidR="003D0DD8" w:rsidRPr="003125D5">
        <w:rPr>
          <w:rFonts w:ascii="Times New Roman" w:hAnsi="Times New Roman"/>
          <w:color w:val="000000" w:themeColor="text1"/>
          <w:sz w:val="24"/>
          <w:szCs w:val="24"/>
          <w:lang w:val="en-US"/>
        </w:rPr>
        <w:t xml:space="preserve"> to understand the </w:t>
      </w:r>
      <w:r w:rsidR="002E733F" w:rsidRPr="003125D5">
        <w:rPr>
          <w:rFonts w:ascii="Times New Roman" w:hAnsi="Times New Roman"/>
          <w:color w:val="000000" w:themeColor="text1"/>
          <w:sz w:val="24"/>
          <w:szCs w:val="24"/>
          <w:lang w:val="en-US"/>
        </w:rPr>
        <w:t>underlying biological mechanisms</w:t>
      </w:r>
      <w:r w:rsidR="003D0DD8" w:rsidRPr="003125D5">
        <w:rPr>
          <w:rFonts w:ascii="Times New Roman" w:hAnsi="Times New Roman"/>
          <w:color w:val="000000" w:themeColor="text1"/>
          <w:sz w:val="24"/>
          <w:szCs w:val="24"/>
          <w:lang w:val="en-US"/>
        </w:rPr>
        <w:t>.</w:t>
      </w:r>
    </w:p>
    <w:p w14:paraId="1C0D721D" w14:textId="77777777" w:rsidR="001F4F3D" w:rsidRPr="003125D5" w:rsidRDefault="002612B6" w:rsidP="008F1614">
      <w:pPr>
        <w:keepNext/>
        <w:pageBreakBefore/>
        <w:spacing w:after="0"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lastRenderedPageBreak/>
        <w:t>Acknowledgement</w:t>
      </w:r>
    </w:p>
    <w:p w14:paraId="08A939D9" w14:textId="1ADFCB91" w:rsidR="008915D2" w:rsidRPr="003125D5" w:rsidRDefault="008915D2" w:rsidP="008915D2">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The GUSTO study group includes Allan Sheppard, Amutha Chinnadurai, Anne Eng Neo Goh, Anne Rifkin-Graboi, Anqi Qiu,</w:t>
      </w:r>
      <w:r w:rsidR="006C4D77"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Arijit Biswas, Bee Wah Lee, Birit F.P. Broekman, Boon Long Quah, Borys Shuter, Chai Kiat Chng, Cheryl Ngo, Choon Looi Bong, Christiani Jeyakumar Henry, Cornelia Yin Ing Chee, Yam Thiam Daniel Goh, Doris Fok, Fabian Yap, George Seow Heong Yeo, Helen Chen, Hugo P S van Bever, Iliana Magiati,</w:t>
      </w:r>
      <w:r w:rsidR="006C4D77"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Inez Bik Yun Wong, Ivy Yee-Man Lau, Jeevesh Kapur, Jenny L. Richmond, Jerry Kok Yen Chan, Joanna D. Holbrook, Joshua J. Gooley, Keith M. Godfrey, Kenneth Kwek, Kok Hian Tan, Krishnamoorthy Niduvaje, Leher Singh, Lin Lin Su, Lourdes Mary Daniel,</w:t>
      </w:r>
      <w:r w:rsidR="006C4D77" w:rsidRPr="003125D5">
        <w:rPr>
          <w:rFonts w:ascii="Times New Roman" w:hAnsi="Times New Roman"/>
          <w:color w:val="000000" w:themeColor="text1"/>
          <w:sz w:val="24"/>
          <w:szCs w:val="24"/>
          <w:lang w:val="en-US"/>
        </w:rPr>
        <w:t xml:space="preserve"> </w:t>
      </w:r>
      <w:r w:rsidRPr="003125D5">
        <w:rPr>
          <w:rFonts w:ascii="Times New Roman" w:hAnsi="Times New Roman"/>
          <w:color w:val="000000" w:themeColor="text1"/>
          <w:sz w:val="24"/>
          <w:szCs w:val="24"/>
          <w:lang w:val="en-US"/>
        </w:rPr>
        <w:t xml:space="preserve">Lynette P Shek, Marielle V. Fortier, Mark Hanson, Mary Foong-Fong Chong, Mary Rauff, Mei Chien Chua, Michael Meaney, Mya Thway Tint, Neerja Karnani, Ngee Lek, Oon Hoe Teoh, P. C. Wong, Peter D. Gluckman, Pratibha Agarwal, Rob M. van Dam, Salome A. Rebello, Seang-Mei Saw, Shang Chee Chong, Shirong Cai, Shu-E Soh, Sok Bee Lim, Chin-Ying Stephen Hsu, Victor Samuel Rajadurai, Walter Stunkel, Wee </w:t>
      </w:r>
      <w:r w:rsidRPr="003125D5">
        <w:rPr>
          <w:rFonts w:ascii="Times New Roman" w:hAnsi="Times New Roman"/>
          <w:color w:val="000000" w:themeColor="text1"/>
          <w:sz w:val="24"/>
          <w:szCs w:val="24"/>
          <w:lang w:val="en-US"/>
        </w:rPr>
        <w:lastRenderedPageBreak/>
        <w:t>Meng Han, Wei Wei Pang, Yap-Seng Chong, Yin Bun Cheung, Yiong Huak Chan and Yung Seng Lee.</w:t>
      </w:r>
    </w:p>
    <w:p w14:paraId="05729C32" w14:textId="7842D953" w:rsidR="00286766" w:rsidRPr="003125D5" w:rsidRDefault="00286766" w:rsidP="00286766">
      <w:pPr>
        <w:spacing w:before="240" w:after="0" w:line="480" w:lineRule="auto"/>
        <w:jc w:val="both"/>
        <w:rPr>
          <w:rFonts w:ascii="Times New Roman" w:hAnsi="Times New Roman"/>
          <w:color w:val="000000" w:themeColor="text1"/>
          <w:sz w:val="24"/>
          <w:szCs w:val="24"/>
          <w:lang w:val="en-US"/>
        </w:rPr>
      </w:pPr>
      <w:r w:rsidRPr="003125D5">
        <w:rPr>
          <w:rFonts w:ascii="Times New Roman" w:hAnsi="Times New Roman"/>
          <w:b/>
          <w:color w:val="000000" w:themeColor="text1"/>
          <w:sz w:val="24"/>
          <w:szCs w:val="24"/>
          <w:lang w:val="en-US"/>
        </w:rPr>
        <w:t xml:space="preserve">Conflict of Interest Statement: </w:t>
      </w:r>
      <w:r w:rsidRPr="003125D5">
        <w:rPr>
          <w:rFonts w:ascii="Times New Roman" w:hAnsi="Times New Roman"/>
          <w:color w:val="000000" w:themeColor="text1"/>
          <w:sz w:val="24"/>
          <w:szCs w:val="24"/>
          <w:lang w:val="en-US"/>
        </w:rPr>
        <w:t xml:space="preserve">LS, YSC, PCC and KMG have received reimbursement for speaking at conferences sponsored by companies selling nutritional products. They are part of an academic consortium that has received research funding from Abbott Nutrition, Nestle, and Danone. The other authors have no potential conflicts of interest to disclose. </w:t>
      </w:r>
    </w:p>
    <w:p w14:paraId="179D4F79" w14:textId="4E8E5D65" w:rsidR="00B65419" w:rsidRPr="003125D5" w:rsidRDefault="006014FB" w:rsidP="008915D2">
      <w:pPr>
        <w:spacing w:line="480" w:lineRule="auto"/>
        <w:jc w:val="both"/>
        <w:rPr>
          <w:rFonts w:ascii="Times New Roman" w:hAnsi="Times New Roman"/>
          <w:color w:val="000000" w:themeColor="text1"/>
          <w:sz w:val="24"/>
          <w:szCs w:val="24"/>
          <w:lang w:val="en-US"/>
        </w:rPr>
      </w:pPr>
      <w:r w:rsidRPr="003125D5">
        <w:rPr>
          <w:rFonts w:ascii="Times New Roman" w:hAnsi="Times New Roman"/>
          <w:b/>
          <w:color w:val="000000" w:themeColor="text1"/>
          <w:sz w:val="24"/>
          <w:szCs w:val="24"/>
          <w:lang w:val="en-US"/>
        </w:rPr>
        <w:t>Authors’ Contributions</w:t>
      </w:r>
      <w:r w:rsidRPr="003125D5">
        <w:rPr>
          <w:rFonts w:ascii="Times New Roman" w:hAnsi="Times New Roman"/>
          <w:color w:val="000000" w:themeColor="text1"/>
          <w:sz w:val="24"/>
          <w:szCs w:val="24"/>
          <w:lang w:val="en-US"/>
        </w:rPr>
        <w:t>:</w:t>
      </w:r>
    </w:p>
    <w:p w14:paraId="115BD978" w14:textId="5D72AAF9" w:rsidR="006014FB" w:rsidRPr="003125D5" w:rsidRDefault="006014FB" w:rsidP="008915D2">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JYB, FY, KHT, LS, YSC, PDG, KMG, MFFC, MSK, NK and YSL designed research; HP, IMA, SES and PCC conducted research; JYB, HP, IMA, SES and MFFC provided essential materials; JYB and MMB performed statistical analysis, JYB, MMB and MSK wrote paper; JYB had primary responsibility for final content.</w:t>
      </w:r>
    </w:p>
    <w:p w14:paraId="7DB8B4FA" w14:textId="77777777" w:rsidR="001F4F3D" w:rsidRPr="003125D5" w:rsidRDefault="001F4F3D" w:rsidP="00F2664A">
      <w:pPr>
        <w:keepNext/>
        <w:pageBreakBefore/>
        <w:suppressLineNumbers/>
        <w:spacing w:after="0" w:line="480"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lastRenderedPageBreak/>
        <w:t>References</w:t>
      </w:r>
    </w:p>
    <w:p w14:paraId="2BB469F4" w14:textId="77777777" w:rsidR="00254D71" w:rsidRPr="003125D5" w:rsidRDefault="00964784" w:rsidP="00F2664A">
      <w:pPr>
        <w:pStyle w:val="EndNoteBibliography"/>
        <w:suppressLineNumbers/>
        <w:spacing w:after="0"/>
        <w:ind w:left="560" w:hanging="560"/>
        <w:rPr>
          <w:color w:val="000000" w:themeColor="text1"/>
        </w:rPr>
      </w:pPr>
      <w:r w:rsidRPr="003125D5">
        <w:rPr>
          <w:color w:val="000000" w:themeColor="text1"/>
        </w:rPr>
        <w:fldChar w:fldCharType="begin"/>
      </w:r>
      <w:r w:rsidRPr="003125D5">
        <w:rPr>
          <w:color w:val="000000" w:themeColor="text1"/>
        </w:rPr>
        <w:instrText xml:space="preserve"> ADDIN EN.REFLIST </w:instrText>
      </w:r>
      <w:r w:rsidRPr="003125D5">
        <w:rPr>
          <w:color w:val="000000" w:themeColor="text1"/>
        </w:rPr>
        <w:fldChar w:fldCharType="separate"/>
      </w:r>
      <w:r w:rsidR="00254D71" w:rsidRPr="003125D5">
        <w:rPr>
          <w:color w:val="000000" w:themeColor="text1"/>
        </w:rPr>
        <w:t>1.</w:t>
      </w:r>
      <w:r w:rsidR="00254D71" w:rsidRPr="003125D5">
        <w:rPr>
          <w:color w:val="000000" w:themeColor="text1"/>
        </w:rPr>
        <w:tab/>
        <w:t>Koletzko B, Lien E, Agostoni C, Bohles H, Campoy C, Cetin I, Decsi T, Dudenhausen JW, Dupont C, Forsyth S, et al. The roles of long-chain polyunsaturated fatty acids in pregnancy, lactation and infancy: review of current knowledge and consensus recommendations. J Perinat Med 2008;36(1):5-14. DOI: 10.1515/JPM.2008.001.</w:t>
      </w:r>
    </w:p>
    <w:p w14:paraId="0BA4AB1F"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w:t>
      </w:r>
      <w:r w:rsidRPr="003125D5">
        <w:rPr>
          <w:color w:val="000000" w:themeColor="text1"/>
        </w:rPr>
        <w:tab/>
        <w:t>Clandinin MT, Chappell JE, Leong S, Heim T, Swyer PR, Chance GW. Intrauterine fatty acid accretion rates in human brain: implications for fatty acid requirements. Early Hum Dev 1980;4(2):121-9.</w:t>
      </w:r>
    </w:p>
    <w:p w14:paraId="5196223C"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w:t>
      </w:r>
      <w:r w:rsidRPr="003125D5">
        <w:rPr>
          <w:color w:val="000000" w:themeColor="text1"/>
        </w:rPr>
        <w:tab/>
        <w:t>Brenna JT, Carlson SE. Docosahexaenoic acid and human brain development: evidence that a dietary supply is needed for optimal development. Journal of human evolution 2014;77:99-106. DOI: 10.1016/j.jhevol.2014.02.017.</w:t>
      </w:r>
    </w:p>
    <w:p w14:paraId="24B56506"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w:t>
      </w:r>
      <w:r w:rsidRPr="003125D5">
        <w:rPr>
          <w:color w:val="000000" w:themeColor="text1"/>
        </w:rPr>
        <w:tab/>
        <w:t xml:space="preserve">Gil-Sanchez A, Koletzko B, Larque E. Current understanding of placental fatty acid transport. Curr Opin </w:t>
      </w:r>
      <w:r w:rsidRPr="003125D5">
        <w:rPr>
          <w:color w:val="000000" w:themeColor="text1"/>
        </w:rPr>
        <w:lastRenderedPageBreak/>
        <w:t>Clin Nutr Metab Care 2012;15(3):265-72. DOI: 10.1097/MCO.0b013e3283523b6e.</w:t>
      </w:r>
    </w:p>
    <w:p w14:paraId="3EDD4E9C"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5.</w:t>
      </w:r>
      <w:r w:rsidRPr="003125D5">
        <w:rPr>
          <w:color w:val="000000" w:themeColor="text1"/>
        </w:rPr>
        <w:tab/>
        <w:t>Meyer BJ, Mann NJ, Lewis JL, Milligan GC, Sinclair AJ, Howe PR. Dietary intakes and food sources of omega-6 and omega-3 polyunsaturated fatty acids. Lipids 2003;38(4):391-8.</w:t>
      </w:r>
    </w:p>
    <w:p w14:paraId="302308BD"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6.</w:t>
      </w:r>
      <w:r w:rsidRPr="003125D5">
        <w:rPr>
          <w:color w:val="000000" w:themeColor="text1"/>
        </w:rPr>
        <w:tab/>
        <w:t>Plourde M, Cunnane SC. Extremely limited synthesis of long chain polyunsaturates in adults: implications for their dietary essentiality and use as supplements. Appl Physiol Nutr Metab 2007;32(4):619-34. DOI: 10.1139/H07-034.</w:t>
      </w:r>
    </w:p>
    <w:p w14:paraId="35820A1F"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7.</w:t>
      </w:r>
      <w:r w:rsidRPr="003125D5">
        <w:rPr>
          <w:color w:val="000000" w:themeColor="text1"/>
        </w:rPr>
        <w:tab/>
        <w:t>Burdge GC, Wootton SA. Conversion of alpha-linolenic acid to eicosapentaenoic, docosapentaenoic and docosahexaenoic acids in young women. Br J Nutr 2002;88(4):411-20. DOI: 10.1079/BJN2002689.</w:t>
      </w:r>
    </w:p>
    <w:p w14:paraId="3740D83A"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8.</w:t>
      </w:r>
      <w:r w:rsidRPr="003125D5">
        <w:rPr>
          <w:color w:val="000000" w:themeColor="text1"/>
        </w:rPr>
        <w:tab/>
        <w:t>Childs CE, Romeu-Nadal M, Burdge GC, Calder PC. Gender differences in the n-3 fatty acid content of tissues. Proc Nutr Soc 2008;67(1):19-27. DOI: 10.1017/S0029665108005983.</w:t>
      </w:r>
    </w:p>
    <w:p w14:paraId="29034972"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lastRenderedPageBreak/>
        <w:t>9.</w:t>
      </w:r>
      <w:r w:rsidRPr="003125D5">
        <w:rPr>
          <w:color w:val="000000" w:themeColor="text1"/>
        </w:rPr>
        <w:tab/>
        <w:t>Walker CG, Browning LM, Mander AP, Madden J, West AL, Calder PC, Jebb SA. Age and sex differences in the incorporation of EPA and DHA into plasma fractions, cells and adipose tissue in humans. Br J Nutr 2014;111(4):679-89. DOI: 10.1017/S0007114513002985.</w:t>
      </w:r>
    </w:p>
    <w:p w14:paraId="64B2350D"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0.</w:t>
      </w:r>
      <w:r w:rsidRPr="003125D5">
        <w:rPr>
          <w:color w:val="000000" w:themeColor="text1"/>
        </w:rPr>
        <w:tab/>
        <w:t>Schaeffer L, Gohlke H, Muller M, Heid IM, Palmer LJ, Kompauer I, Demmelmair H, Illig T, Koletzko B, Heinrich J. Common genetic variants of the FADS1 FADS2 gene cluster and their reconstructed haplotypes are associated with the fatty acid composition in phospholipids. Hum Mol Genet 2006;15(11):1745-56. DOI: 10.1093/hmg/ddl117.</w:t>
      </w:r>
    </w:p>
    <w:p w14:paraId="472CD563"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1.</w:t>
      </w:r>
      <w:r w:rsidRPr="003125D5">
        <w:rPr>
          <w:color w:val="000000" w:themeColor="text1"/>
        </w:rPr>
        <w:tab/>
        <w:t>Tosi F, Sartori F, Guarini P, Olivieri O, Martinelli N. Delta-5 and delta-6 desaturases: crucial enzymes in polyunsaturated fatty acid-related pathways with pleiotropic influences in health and disease. Adv Exp Med Biol 2014;824:61-81. DOI: 10.1007/978-3-319-07320-0_7.</w:t>
      </w:r>
    </w:p>
    <w:p w14:paraId="74FF13A5"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lastRenderedPageBreak/>
        <w:t>12.</w:t>
      </w:r>
      <w:r w:rsidRPr="003125D5">
        <w:rPr>
          <w:color w:val="000000" w:themeColor="text1"/>
        </w:rPr>
        <w:tab/>
        <w:t>Blanchard H, Legrand P, Pedrono F. Fatty Acid Desaturase 3 (Fads3) is a singular member of the Fads cluster. Biochimie 2011;93(1):87-90. DOI: 10.1016/j.biochi.2010.03.002.</w:t>
      </w:r>
    </w:p>
    <w:p w14:paraId="33B86766"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3.</w:t>
      </w:r>
      <w:r w:rsidRPr="003125D5">
        <w:rPr>
          <w:color w:val="000000" w:themeColor="text1"/>
        </w:rPr>
        <w:tab/>
        <w:t>Fahmida U, Htet MK, Adhiyanto C, Kolopaking R, Yudisti MA, Maududi A, Suryandari DA, Dillon D, Afman L, Muller M. Genetic variants of FADS gene cluster, plasma LC-PUFA levels and the association with cognitive function of under-two-year-old Sasaknese Indonesian children. Asia Pac J Clin Nutr 2015;24(2):323-8. DOI: 10.6133/apjcn.2015.24.2.17.</w:t>
      </w:r>
    </w:p>
    <w:p w14:paraId="6A62B660"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4.</w:t>
      </w:r>
      <w:r w:rsidRPr="003125D5">
        <w:rPr>
          <w:color w:val="000000" w:themeColor="text1"/>
        </w:rPr>
        <w:tab/>
        <w:t>Koletzko B, Lattka E, Zeilinger S, Illig T, Steer C. Genetic variants of the fatty acid desaturase gene cluster predict amounts of red blood cell docosahexaenoic and other polyunsaturated fatty acids in pregnant women: findings from the Avon Longitudinal Study of Parents and Children. Am J Clin Nutr 2011;93(1):211-9. DOI: 10.3945/ajcn.110.006189.</w:t>
      </w:r>
    </w:p>
    <w:p w14:paraId="0982B6DB"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lastRenderedPageBreak/>
        <w:t>15.</w:t>
      </w:r>
      <w:r w:rsidRPr="003125D5">
        <w:rPr>
          <w:color w:val="000000" w:themeColor="text1"/>
        </w:rPr>
        <w:tab/>
        <w:t>Lattka E, Rzehak P, Szabo E, Jakobik V, Weck M, Weyermann M, Grallert H, Rothenbacher D, Heinrich J, Brenner H, et al. Genetic variants in the FADS gene cluster are associated with arachidonic acid concentrations of human breast milk at 1.5 and 6 mo postpartum and influence the course of milk dodecanoic, tetracosenoic, and trans-9-octadecenoic acid concentrations over the duration of lactation. Am J Clin Nutr 2011;93(2):382-91. DOI: 10.3945/ajcn.110.004515.</w:t>
      </w:r>
    </w:p>
    <w:p w14:paraId="21995B7A"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6.</w:t>
      </w:r>
      <w:r w:rsidRPr="003125D5">
        <w:rPr>
          <w:color w:val="000000" w:themeColor="text1"/>
        </w:rPr>
        <w:tab/>
        <w:t>Morales E, Bustamante M, Gonzalez JR, Guxens M, Torrent M, Mendez M, Garcia-Esteban R, Julvez J, Forns J, Vrijheid M, et al. Genetic variants of the FADS gene cluster and ELOVL gene family, colostrums LC-PUFA levels, breastfeeding, and child cognition. PLoS One 2011;6(2):e17181. DOI: 10.1371/journal.pone.0017181.</w:t>
      </w:r>
    </w:p>
    <w:p w14:paraId="04C4B591"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7.</w:t>
      </w:r>
      <w:r w:rsidRPr="003125D5">
        <w:rPr>
          <w:color w:val="000000" w:themeColor="text1"/>
        </w:rPr>
        <w:tab/>
        <w:t xml:space="preserve">Szajewska H, Horvath A, Koletzko B. Effect of n-3 long-chain polyunsaturated fatty acid supplementation of women with low-risk pregnancies on pregnancy outcomes and growth measures at birth: a meta-analysis </w:t>
      </w:r>
      <w:r w:rsidRPr="003125D5">
        <w:rPr>
          <w:color w:val="000000" w:themeColor="text1"/>
        </w:rPr>
        <w:lastRenderedPageBreak/>
        <w:t>of randomized controlled trials. Am J Clin Nutr 2006;83(6):1337-44.</w:t>
      </w:r>
    </w:p>
    <w:p w14:paraId="79B37CF1"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8.</w:t>
      </w:r>
      <w:r w:rsidRPr="003125D5">
        <w:rPr>
          <w:color w:val="000000" w:themeColor="text1"/>
        </w:rPr>
        <w:tab/>
        <w:t>Makrides M, Duley L, Olsen SF. Marine oil, and other prostaglandin precursor, supplementation for pregnancy uncomplicated by pre-eclampsia or intrauterine growth restriction. Cochrane Database Syst Rev 2006(3):CD003402. DOI: 10.1002/14651858.CD003402.pub2.</w:t>
      </w:r>
    </w:p>
    <w:p w14:paraId="14C8FA91"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19.</w:t>
      </w:r>
      <w:r w:rsidRPr="003125D5">
        <w:rPr>
          <w:color w:val="000000" w:themeColor="text1"/>
        </w:rPr>
        <w:tab/>
        <w:t>Horvath A, Koletzko B, Szajewska H. Effect of supplementation of women in high-risk pregnancies with long-chain polyunsaturated fatty acids on pregnancy outcomes and growth measures at birth: a meta-analysis of randomized controlled trials. Br J Nutr 2007;98(2):253-9. DOI: 10.1017/S0007114507709078.</w:t>
      </w:r>
    </w:p>
    <w:p w14:paraId="0C011278"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0.</w:t>
      </w:r>
      <w:r w:rsidRPr="003125D5">
        <w:rPr>
          <w:color w:val="000000" w:themeColor="text1"/>
        </w:rPr>
        <w:tab/>
        <w:t>Olsen SF. Low consumption of seafood in early pregnancy as a risk factor for preterm delivery: prospective cohort study. BMJ 2002;324(7335):447-50. DOI: 10.1136/bmj.324.7335.447.</w:t>
      </w:r>
    </w:p>
    <w:p w14:paraId="3E37043F"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lastRenderedPageBreak/>
        <w:t>21.</w:t>
      </w:r>
      <w:r w:rsidRPr="003125D5">
        <w:rPr>
          <w:color w:val="000000" w:themeColor="text1"/>
        </w:rPr>
        <w:tab/>
        <w:t>Oken E, Kleinman KP, Olsen SF, Rich-Edwards JW, Gillman MW. Associations of seafood and elongated n-3 fatty acid intake with fetal growth and length of gestation: results from a US pregnancy cohort. Am J Epidemiol 2004;160(8):774-83. DOI: 10.1093/aje/kwh282.</w:t>
      </w:r>
    </w:p>
    <w:p w14:paraId="0AA89108"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2.</w:t>
      </w:r>
      <w:r w:rsidRPr="003125D5">
        <w:rPr>
          <w:color w:val="000000" w:themeColor="text1"/>
        </w:rPr>
        <w:tab/>
        <w:t>Leventakou V, Roumeliotaki T, Martinez D, Barros H, Brantsaeter AL, Casas M, Charles MA, Cordier S, Eggesbo M, van Eijsden M, et al. Fish intake during pregnancy, fetal growth, and gestational length in 19 European birth cohort studies. Am J Clin Nutr 2014;99(3):506-16. DOI: 10.3945/ajcn.113.067421.</w:t>
      </w:r>
    </w:p>
    <w:p w14:paraId="72499476"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3.</w:t>
      </w:r>
      <w:r w:rsidRPr="003125D5">
        <w:rPr>
          <w:color w:val="000000" w:themeColor="text1"/>
        </w:rPr>
        <w:tab/>
        <w:t>Mansournia MA, Higgins JP, Sterne JA, Hernan MA. Biases in Randomized Trials: A Conversation Between Trialists and Epidemiologists. Epidemiology 2017;28(1):54-9. DOI: 10.1097/EDE.0000000000000564.</w:t>
      </w:r>
    </w:p>
    <w:p w14:paraId="7DFBC27D"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4.</w:t>
      </w:r>
      <w:r w:rsidRPr="003125D5">
        <w:rPr>
          <w:color w:val="000000" w:themeColor="text1"/>
        </w:rPr>
        <w:tab/>
        <w:t>Hernán MA, Robins JM. Causal inference: Boca Raton: Chapman &amp; Hall/CRC, 2018.</w:t>
      </w:r>
    </w:p>
    <w:p w14:paraId="6CEAC36D"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lastRenderedPageBreak/>
        <w:t>25.</w:t>
      </w:r>
      <w:r w:rsidRPr="003125D5">
        <w:rPr>
          <w:color w:val="000000" w:themeColor="text1"/>
        </w:rPr>
        <w:tab/>
        <w:t>Krieger N, Davey Smith G. The tale wagged by the DAG: broadening the scope of causal inference and explanation for epidemiology. Int J Epidemiol 2016. DOI: 10.1093/ije/dyw114.</w:t>
      </w:r>
    </w:p>
    <w:p w14:paraId="5824696A"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6.</w:t>
      </w:r>
      <w:r w:rsidRPr="003125D5">
        <w:rPr>
          <w:color w:val="000000" w:themeColor="text1"/>
        </w:rPr>
        <w:tab/>
        <w:t>Davey Smith G, Ebrahim S. ‘Mendelian randomization’: can genetic epidemiology contribute to understanding environmental determinants of disease?*. Int J Epidemiol 2003;32(1):1-22. DOI: 10.1093/ije/dyg070.</w:t>
      </w:r>
    </w:p>
    <w:p w14:paraId="60B53553"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7.</w:t>
      </w:r>
      <w:r w:rsidRPr="003125D5">
        <w:rPr>
          <w:color w:val="000000" w:themeColor="text1"/>
        </w:rPr>
        <w:tab/>
        <w:t>Soh SE, Tint MT, Gluckman PD, Godfrey KM, Rifkin-Graboi A, Chan YH, Stunkel W, Holbrook JD, Kwek K, Chong YS, et al. Cohort profile: Growing Up in Singapore Towards healthy Outcomes (GUSTO) birth cohort study. Int J Epidemiol 2014;43(5):1401-9. DOI: 10.1093/ije/dyt125.</w:t>
      </w:r>
    </w:p>
    <w:p w14:paraId="0E109E17"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8.</w:t>
      </w:r>
      <w:r w:rsidRPr="003125D5">
        <w:rPr>
          <w:color w:val="000000" w:themeColor="text1"/>
        </w:rPr>
        <w:tab/>
        <w:t xml:space="preserve">Chong MF, Ong YL, Calder PC, Colega M, Wong JX, Tan CS, Lim AL, Fisk HL, Cai S, Pang WW, et al. Long-chain polyunsaturated fatty acid status during pregnancy and maternal mental health in pregnancy and the postpartum </w:t>
      </w:r>
      <w:r w:rsidRPr="003125D5">
        <w:rPr>
          <w:color w:val="000000" w:themeColor="text1"/>
        </w:rPr>
        <w:lastRenderedPageBreak/>
        <w:t>period: results from the GUSTO study. J Clin Psychiatry 2015;76(7):e848-56. DOI: 10.4088/JCP.14m09191.</w:t>
      </w:r>
    </w:p>
    <w:p w14:paraId="1DEF9F93"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29.</w:t>
      </w:r>
      <w:r w:rsidRPr="003125D5">
        <w:rPr>
          <w:color w:val="000000" w:themeColor="text1"/>
        </w:rPr>
        <w:tab/>
        <w:t>Hu Y, Li H, Lu L, Manichaikul A, Zhu J, Chen YD, Sun L, Liang S, Siscovick DS, Steffen LM, et al. Genome-wide meta-analyses identify novel loci associated with n-3 and n-6 polyunsaturated fatty acid levels in Chinese and European-ancestry populations. Hum Mol Genet 2016;25(6):1215-24. DOI: 10.1093/hmg/ddw002.</w:t>
      </w:r>
    </w:p>
    <w:p w14:paraId="073EC0AB"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0.</w:t>
      </w:r>
      <w:r w:rsidRPr="003125D5">
        <w:rPr>
          <w:color w:val="000000" w:themeColor="text1"/>
        </w:rPr>
        <w:tab/>
        <w:t>Dorajoo R, Sun Y, Han Y, Ke T, Burger A, Chang X, Low HQ, Guan W, Lemaitre RN, Khor CC, et al. A genome-wide association study of n-3 and n-6 plasma fatty acids in a Singaporean Chinese population. Genes Nutr 2015;10(6):53. DOI: 10.1007/s12263-015-0502-2.</w:t>
      </w:r>
    </w:p>
    <w:p w14:paraId="6C8C0492"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1.</w:t>
      </w:r>
      <w:r w:rsidRPr="003125D5">
        <w:rPr>
          <w:color w:val="000000" w:themeColor="text1"/>
        </w:rPr>
        <w:tab/>
        <w:t>Aris IM, Gandhi M, Cheung YB, Soh SE, Tint MT, Gluckman PD, Lee YS, Yap FK, Chong YS. A new population-based reference for gestational age-specific size-at-birth of Singapore infants. Ann Acad Med Singapore 2014;43(9):439-47.</w:t>
      </w:r>
    </w:p>
    <w:p w14:paraId="6E298D25"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lastRenderedPageBreak/>
        <w:t>32.</w:t>
      </w:r>
      <w:r w:rsidRPr="003125D5">
        <w:rPr>
          <w:color w:val="000000" w:themeColor="text1"/>
        </w:rPr>
        <w:tab/>
        <w:t>Lau B, Cole SR, Gange SJ. Competing risk regression models for epidemiologic data. Am J Epidemiol 2009;170(2):244-56. DOI: 10.1093/aje/kwp107.</w:t>
      </w:r>
    </w:p>
    <w:p w14:paraId="52E85691"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3.</w:t>
      </w:r>
      <w:r w:rsidRPr="003125D5">
        <w:rPr>
          <w:color w:val="000000" w:themeColor="text1"/>
        </w:rPr>
        <w:tab/>
        <w:t>Latouche A, Allignol A, Beyersmann J, Labopin M, Fine JP. A competing risks analysis should report results on all cause-specific hazards and cumulative incidence functions. J Clin Epidemiol 2013;66(6):648-53. DOI: 10.1016/j.jclinepi.2012.09.017.</w:t>
      </w:r>
    </w:p>
    <w:p w14:paraId="453B45E3"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4.</w:t>
      </w:r>
      <w:r w:rsidRPr="003125D5">
        <w:rPr>
          <w:color w:val="000000" w:themeColor="text1"/>
        </w:rPr>
        <w:tab/>
        <w:t>Teh AL, Pan H, Chen L, Ong ML, Dogra S, Wong J, MacIsaac JL, Mah SM, McEwen LM, Saw SM, et al. The effect of genotype and in utero environment on interindividual variation in neonate DNA methylomes. Genome Res 2014;24(7):1064-74. DOI: 10.1101/gr.171439.113.</w:t>
      </w:r>
    </w:p>
    <w:p w14:paraId="7A2D9AEF"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5.</w:t>
      </w:r>
      <w:r w:rsidRPr="003125D5">
        <w:rPr>
          <w:color w:val="000000" w:themeColor="text1"/>
        </w:rPr>
        <w:tab/>
        <w:t>Slama R, Khoshnood B, Kaminski M. How to control for gestational age in studies involving environmental effects on fetal growth. Environ Health Perspect 2008;116(7):A284; author reply A-A5. DOI: 10.1289/ehp.11105.</w:t>
      </w:r>
    </w:p>
    <w:p w14:paraId="04C50E57"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lastRenderedPageBreak/>
        <w:t>36.</w:t>
      </w:r>
      <w:r w:rsidRPr="003125D5">
        <w:rPr>
          <w:color w:val="000000" w:themeColor="text1"/>
        </w:rPr>
        <w:tab/>
        <w:t>Fagerberg L, Hallstrom BM, Oksvold P, Kampf C, Djureinovic D, Odeberg J, Habuka M, Tahmasebpoor S, Danielsson A, Edlund K, et al. Analysis of the human tissue-specific expression by genome-wide integration of transcriptomics and antibody-based proteomics. Mol Cell Proteomics 2014;13(2):397-406. DOI: 10.1074/mcp.M113.035600.</w:t>
      </w:r>
    </w:p>
    <w:p w14:paraId="06979ACE"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7.</w:t>
      </w:r>
      <w:r w:rsidRPr="003125D5">
        <w:rPr>
          <w:color w:val="000000" w:themeColor="text1"/>
        </w:rPr>
        <w:tab/>
        <w:t>Mure LS, Le HD, Benegiamo G, Chang MW, Rios L, Jillani N, Ngotho M, Kariuki T, Dkhissi-Benyahya O, Cooper HM, et al. Diurnal transcriptome atlas of a primate across major neural and peripheral tissues. Science 2018:eaao0318. DOI: 10.1126/science.aao0318.</w:t>
      </w:r>
    </w:p>
    <w:p w14:paraId="732DE3B9"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8.</w:t>
      </w:r>
      <w:r w:rsidRPr="003125D5">
        <w:rPr>
          <w:color w:val="000000" w:themeColor="text1"/>
        </w:rPr>
        <w:tab/>
        <w:t>Diamond JM. The Third Chimpanzee: The Evolution and Future of the Human Animal. New York City, NYC, USA: Harper Perennial, 2006.</w:t>
      </w:r>
    </w:p>
    <w:p w14:paraId="296A5855"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39.</w:t>
      </w:r>
      <w:r w:rsidRPr="003125D5">
        <w:rPr>
          <w:color w:val="000000" w:themeColor="text1"/>
        </w:rPr>
        <w:tab/>
        <w:t xml:space="preserve">Milligan LA, Rapoport SI, Cranfield MR, Dittus W, Glander KE, Oftedal OT, Power ML, Whittier CA, Bazinet RP. Fatty acid composition of wild anthropoid primate milks. Comp Biochem Physiol B Biochem Mol </w:t>
      </w:r>
      <w:r w:rsidRPr="003125D5">
        <w:rPr>
          <w:color w:val="000000" w:themeColor="text1"/>
        </w:rPr>
        <w:lastRenderedPageBreak/>
        <w:t>Biol 2008;149(1):74-82. DOI: 10.1016/j.cbpb.2007.08.006.</w:t>
      </w:r>
    </w:p>
    <w:p w14:paraId="70B1E33C"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0.</w:t>
      </w:r>
      <w:r w:rsidRPr="003125D5">
        <w:rPr>
          <w:color w:val="000000" w:themeColor="text1"/>
        </w:rPr>
        <w:tab/>
        <w:t>Mathias RA, Fu W, Akey JM, Ainsworth HC, Torgerson DG, Ruczinski I, Sergeant S, Barnes KC, Chilton FH. Adaptive evolution of the FADS gene cluster within Africa. PLoS One 2012;7(9):e44926. DOI: 10.1371/journal.pone.0044926.</w:t>
      </w:r>
    </w:p>
    <w:p w14:paraId="4E0A7D10"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1.</w:t>
      </w:r>
      <w:r w:rsidRPr="003125D5">
        <w:rPr>
          <w:color w:val="000000" w:themeColor="text1"/>
        </w:rPr>
        <w:tab/>
        <w:t>Genomes Project C, Auton A, Brooks LD, Durbin RM, Garrison EP, Kang HM, Korbel JO, Marchini JL, McCarthy S, McVean GA, et al. A global reference for human genetic variation. Nature 2015;526(7571):68-74. DOI: 10.1038/nature15393.</w:t>
      </w:r>
    </w:p>
    <w:p w14:paraId="77AE6E0A"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2.</w:t>
      </w:r>
      <w:r w:rsidRPr="003125D5">
        <w:rPr>
          <w:color w:val="000000" w:themeColor="text1"/>
        </w:rPr>
        <w:tab/>
        <w:t>Fumagalli M, Moltke I, Grarup N, Racimo F, Bjerregaard P, Jorgensen ME, Korneliussen TS, Gerbault P, Skotte L, Linneberg A, et al. Greenlandic Inuit show genetic signatures of diet and climate adaptation. Science 2015;349(6254):1343-7. DOI: 10.1126/science.aab2319.</w:t>
      </w:r>
    </w:p>
    <w:p w14:paraId="001CAA09"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3.</w:t>
      </w:r>
      <w:r w:rsidRPr="003125D5">
        <w:rPr>
          <w:color w:val="000000" w:themeColor="text1"/>
        </w:rPr>
        <w:tab/>
        <w:t xml:space="preserve">Kothapalli KS, Ye K, Gadgil MS, Carlson SE, O'Brien KO, Zhang JY, Park HG, Ojukwu K, Zou J, Hyon SS, et al. </w:t>
      </w:r>
      <w:r w:rsidRPr="003125D5">
        <w:rPr>
          <w:color w:val="000000" w:themeColor="text1"/>
        </w:rPr>
        <w:lastRenderedPageBreak/>
        <w:t>Positive Selection on a Regulatory Insertion-Deletion Polymorphism in FADS2 Influences Apparent Endogenous Synthesis of Arachidonic Acid. Mol Biol Evol 2016. DOI: 10.1093/molbev/msw049.</w:t>
      </w:r>
    </w:p>
    <w:p w14:paraId="3A762FF4"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4.</w:t>
      </w:r>
      <w:r w:rsidRPr="003125D5">
        <w:rPr>
          <w:color w:val="000000" w:themeColor="text1"/>
        </w:rPr>
        <w:tab/>
        <w:t>G. Amorim C, Nunes K, Meyer D, Comas D, Bortolini MC, Salzano FM, Hunemeier T. Genetic signature of natural selection in first Americans. Proc Natl Acad Sci U S A 2017;114(9):2195-9. DOI: 10.1073/pnas.1620541114.</w:t>
      </w:r>
    </w:p>
    <w:p w14:paraId="0727CD92"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5.</w:t>
      </w:r>
      <w:r w:rsidRPr="003125D5">
        <w:rPr>
          <w:color w:val="000000" w:themeColor="text1"/>
        </w:rPr>
        <w:tab/>
        <w:t>Thomas J, Fairclough A, Kavanagh J, Kelly AJ. Vaginal prostaglandin (PGE2 and PGF2a) for induction of labour at term. Cochrane Database Syst Rev 2014(6):CD003101. DOI: 10.1002/14651858.CD003101.pub3.</w:t>
      </w:r>
    </w:p>
    <w:p w14:paraId="6665ADCC"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6.</w:t>
      </w:r>
      <w:r w:rsidRPr="003125D5">
        <w:rPr>
          <w:color w:val="000000" w:themeColor="text1"/>
        </w:rPr>
        <w:tab/>
        <w:t>LeBlanc CJ, Horohov DW, Bauer JE, Hosgood G, Mauldin GE. Effects of dietary supplementation with fish oil on in vivo production of inflammatory mediators in clinically normal dogs. Am J Vet Res 2008;69(4):486-93. DOI: 10.2460/ajvr.69.4.486.</w:t>
      </w:r>
    </w:p>
    <w:p w14:paraId="7F304B06"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7.</w:t>
      </w:r>
      <w:r w:rsidRPr="003125D5">
        <w:rPr>
          <w:color w:val="000000" w:themeColor="text1"/>
        </w:rPr>
        <w:tab/>
        <w:t xml:space="preserve">Brion MJ, Shakhbazov K, Visscher PM. Calculating statistical power in Mendelian randomization studies. Int </w:t>
      </w:r>
      <w:r w:rsidRPr="003125D5">
        <w:rPr>
          <w:color w:val="000000" w:themeColor="text1"/>
        </w:rPr>
        <w:lastRenderedPageBreak/>
        <w:t>J Epidemiol 2013;42(5):1497-501. DOI: 10.1093/ije/dyt179.</w:t>
      </w:r>
    </w:p>
    <w:p w14:paraId="357E0983"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8.</w:t>
      </w:r>
      <w:r w:rsidRPr="003125D5">
        <w:rPr>
          <w:color w:val="000000" w:themeColor="text1"/>
        </w:rPr>
        <w:tab/>
        <w:t>Davey Smith G, Hemani G. Mendelian randomization: genetic anchors for causal inference in epidemiological studies. Hum Mol Genet 2014;23(R1):R89-98. DOI: 10.1093/hmg/ddu328.</w:t>
      </w:r>
    </w:p>
    <w:p w14:paraId="0BBA8E27" w14:textId="77777777" w:rsidR="00254D71" w:rsidRPr="003125D5" w:rsidRDefault="00254D71" w:rsidP="00F2664A">
      <w:pPr>
        <w:pStyle w:val="EndNoteBibliography"/>
        <w:suppressLineNumbers/>
        <w:spacing w:after="0"/>
        <w:ind w:left="560" w:hanging="560"/>
        <w:rPr>
          <w:color w:val="000000" w:themeColor="text1"/>
        </w:rPr>
      </w:pPr>
      <w:r w:rsidRPr="003125D5">
        <w:rPr>
          <w:color w:val="000000" w:themeColor="text1"/>
        </w:rPr>
        <w:t>49.</w:t>
      </w:r>
      <w:r w:rsidRPr="003125D5">
        <w:rPr>
          <w:color w:val="000000" w:themeColor="text1"/>
        </w:rPr>
        <w:tab/>
        <w:t>Kramer MS. Intrauterine growth and gestational duration determinants. Pediatrics 1987;80(4):502-11.</w:t>
      </w:r>
    </w:p>
    <w:p w14:paraId="64094D06" w14:textId="77777777" w:rsidR="00254D71" w:rsidRPr="003125D5" w:rsidRDefault="00254D71" w:rsidP="00F2664A">
      <w:pPr>
        <w:pStyle w:val="EndNoteBibliography"/>
        <w:suppressLineNumbers/>
        <w:ind w:left="560" w:hanging="560"/>
        <w:rPr>
          <w:color w:val="000000" w:themeColor="text1"/>
        </w:rPr>
      </w:pPr>
      <w:r w:rsidRPr="003125D5">
        <w:rPr>
          <w:color w:val="000000" w:themeColor="text1"/>
        </w:rPr>
        <w:t>50.</w:t>
      </w:r>
      <w:r w:rsidRPr="003125D5">
        <w:rPr>
          <w:color w:val="000000" w:themeColor="text1"/>
        </w:rPr>
        <w:tab/>
        <w:t>Grambauer N, Schumacher M, Beyersmann J. Proportional subdistribution hazards modeling offers a summary analysis, even if misspecified. Stat Med 2010;29(7-8):875-84. DOI: 10.1002/sim.3786.</w:t>
      </w:r>
    </w:p>
    <w:p w14:paraId="7B218D61" w14:textId="593F4240" w:rsidR="00D1513C" w:rsidRPr="003125D5" w:rsidRDefault="00964784" w:rsidP="00F2664A">
      <w:pPr>
        <w:suppressLineNumbers/>
        <w:spacing w:line="276" w:lineRule="auto"/>
        <w:rPr>
          <w:rFonts w:ascii="Times New Roman" w:hAnsi="Times New Roman"/>
          <w:color w:val="000000" w:themeColor="text1"/>
          <w:sz w:val="24"/>
          <w:szCs w:val="24"/>
          <w:lang w:val="en-US"/>
        </w:rPr>
      </w:pPr>
      <w:r w:rsidRPr="003125D5">
        <w:rPr>
          <w:rFonts w:ascii="Cambria" w:hAnsi="Cambria"/>
          <w:color w:val="000000" w:themeColor="text1"/>
          <w:lang w:val="en-US"/>
        </w:rPr>
        <w:fldChar w:fldCharType="end"/>
      </w:r>
    </w:p>
    <w:p w14:paraId="22BDD15B" w14:textId="7A652069" w:rsidR="00D1513C" w:rsidRPr="003125D5" w:rsidRDefault="00D1513C" w:rsidP="008F1614">
      <w:pPr>
        <w:spacing w:line="480" w:lineRule="auto"/>
        <w:jc w:val="both"/>
        <w:rPr>
          <w:rFonts w:ascii="Times New Roman" w:hAnsi="Times New Roman"/>
          <w:color w:val="000000" w:themeColor="text1"/>
          <w:sz w:val="24"/>
          <w:szCs w:val="24"/>
          <w:lang w:val="en-US"/>
        </w:rPr>
        <w:sectPr w:rsidR="00D1513C" w:rsidRPr="003125D5" w:rsidSect="00F2664A">
          <w:headerReference w:type="default" r:id="rId8"/>
          <w:pgSz w:w="11906" w:h="16838"/>
          <w:pgMar w:top="1417" w:right="1417" w:bottom="1417" w:left="1417" w:header="708" w:footer="708" w:gutter="0"/>
          <w:lnNumType w:countBy="1" w:restart="newSection"/>
          <w:cols w:space="708"/>
          <w:docGrid w:linePitch="360"/>
        </w:sectPr>
      </w:pPr>
    </w:p>
    <w:p w14:paraId="51055D63" w14:textId="77777777" w:rsidR="00D1513C" w:rsidRPr="003125D5" w:rsidRDefault="00D1513C" w:rsidP="00D1513C">
      <w:pPr>
        <w:outlineLvl w:val="0"/>
        <w:rPr>
          <w:rFonts w:ascii="Times New Roman" w:hAnsi="Times New Roman"/>
          <w:color w:val="000000" w:themeColor="text1"/>
          <w:sz w:val="20"/>
          <w:lang w:val="en-US"/>
        </w:rPr>
      </w:pPr>
      <w:r w:rsidRPr="003125D5">
        <w:rPr>
          <w:rFonts w:ascii="Times New Roman" w:hAnsi="Times New Roman"/>
          <w:color w:val="000000" w:themeColor="text1"/>
          <w:sz w:val="20"/>
          <w:lang w:val="en-US"/>
        </w:rPr>
        <w:lastRenderedPageBreak/>
        <w:t xml:space="preserve">Table 1. Maternal and offspring </w:t>
      </w:r>
      <w:r w:rsidRPr="003125D5">
        <w:rPr>
          <w:rFonts w:ascii="Times New Roman" w:hAnsi="Times New Roman"/>
          <w:i/>
          <w:color w:val="000000" w:themeColor="text1"/>
          <w:sz w:val="20"/>
          <w:lang w:val="en-US"/>
        </w:rPr>
        <w:t>FADS</w:t>
      </w:r>
      <w:r w:rsidRPr="003125D5">
        <w:rPr>
          <w:rFonts w:ascii="Times New Roman" w:hAnsi="Times New Roman"/>
          <w:color w:val="000000" w:themeColor="text1"/>
          <w:sz w:val="20"/>
          <w:lang w:val="en-US"/>
        </w:rPr>
        <w:t xml:space="preserve"> genotype frequencies by ethnicity in the GUSTO cohort.</w:t>
      </w:r>
    </w:p>
    <w:tbl>
      <w:tblPr>
        <w:tblW w:w="0" w:type="auto"/>
        <w:jc w:val="center"/>
        <w:tblLook w:val="04A0" w:firstRow="1" w:lastRow="0" w:firstColumn="1" w:lastColumn="0" w:noHBand="0" w:noVBand="1"/>
      </w:tblPr>
      <w:tblGrid>
        <w:gridCol w:w="1267"/>
        <w:gridCol w:w="1152"/>
        <w:gridCol w:w="746"/>
        <w:gridCol w:w="1442"/>
        <w:gridCol w:w="1442"/>
        <w:gridCol w:w="1442"/>
        <w:gridCol w:w="1442"/>
        <w:gridCol w:w="1442"/>
        <w:gridCol w:w="1442"/>
      </w:tblGrid>
      <w:tr w:rsidR="003125D5" w:rsidRPr="003125D5" w14:paraId="00BD9086" w14:textId="77777777" w:rsidTr="00E83919">
        <w:trPr>
          <w:trHeight w:val="20"/>
          <w:jc w:val="center"/>
        </w:trPr>
        <w:tc>
          <w:tcPr>
            <w:tcW w:w="0" w:type="auto"/>
            <w:tcBorders>
              <w:top w:val="nil"/>
              <w:left w:val="nil"/>
              <w:bottom w:val="nil"/>
              <w:right w:val="nil"/>
            </w:tcBorders>
            <w:shd w:val="clear" w:color="auto" w:fill="auto"/>
            <w:noWrap/>
            <w:vAlign w:val="center"/>
            <w:hideMark/>
          </w:tcPr>
          <w:p w14:paraId="55DC80F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SNPs</w:t>
            </w:r>
          </w:p>
        </w:tc>
        <w:tc>
          <w:tcPr>
            <w:tcW w:w="0" w:type="auto"/>
            <w:tcBorders>
              <w:top w:val="nil"/>
              <w:left w:val="nil"/>
              <w:bottom w:val="nil"/>
              <w:right w:val="nil"/>
            </w:tcBorders>
            <w:shd w:val="clear" w:color="auto" w:fill="auto"/>
            <w:noWrap/>
            <w:vAlign w:val="center"/>
            <w:hideMark/>
          </w:tcPr>
          <w:p w14:paraId="074C9A6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Position (kb)</w:t>
            </w:r>
          </w:p>
        </w:tc>
        <w:tc>
          <w:tcPr>
            <w:tcW w:w="0" w:type="auto"/>
            <w:tcBorders>
              <w:top w:val="nil"/>
              <w:left w:val="nil"/>
              <w:bottom w:val="nil"/>
              <w:right w:val="nil"/>
            </w:tcBorders>
            <w:shd w:val="clear" w:color="auto" w:fill="auto"/>
            <w:vAlign w:val="center"/>
            <w:hideMark/>
          </w:tcPr>
          <w:p w14:paraId="20CC92B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lleles</w:t>
            </w:r>
            <w:r w:rsidRPr="003125D5">
              <w:rPr>
                <w:rFonts w:ascii="Times New Roman" w:eastAsia="Times New Roman" w:hAnsi="Times New Roman"/>
                <w:color w:val="000000" w:themeColor="text1"/>
                <w:sz w:val="18"/>
                <w:szCs w:val="18"/>
                <w:lang w:val="en-US" w:eastAsia="en-GB"/>
              </w:rPr>
              <w:br/>
              <w:t>(M/m)</w:t>
            </w:r>
            <w:r w:rsidRPr="003125D5">
              <w:rPr>
                <w:rFonts w:ascii="Times New Roman" w:eastAsia="Times New Roman" w:hAnsi="Times New Roman"/>
                <w:color w:val="000000" w:themeColor="text1"/>
                <w:sz w:val="18"/>
                <w:szCs w:val="18"/>
                <w:vertAlign w:val="superscript"/>
                <w:lang w:val="en-US" w:eastAsia="en-GB"/>
              </w:rPr>
              <w:t>1</w:t>
            </w:r>
          </w:p>
        </w:tc>
        <w:tc>
          <w:tcPr>
            <w:tcW w:w="0" w:type="auto"/>
            <w:gridSpan w:val="3"/>
            <w:tcBorders>
              <w:top w:val="nil"/>
              <w:left w:val="nil"/>
              <w:bottom w:val="nil"/>
              <w:right w:val="nil"/>
            </w:tcBorders>
            <w:shd w:val="clear" w:color="auto" w:fill="auto"/>
            <w:vAlign w:val="center"/>
            <w:hideMark/>
          </w:tcPr>
          <w:p w14:paraId="6324ADB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Maternal allele frequency by ethnicity</w:t>
            </w:r>
            <w:r w:rsidRPr="003125D5">
              <w:rPr>
                <w:rFonts w:ascii="Times New Roman" w:eastAsia="Times New Roman" w:hAnsi="Times New Roman"/>
                <w:color w:val="000000" w:themeColor="text1"/>
                <w:sz w:val="18"/>
                <w:szCs w:val="18"/>
                <w:lang w:val="en-US" w:eastAsia="en-GB"/>
              </w:rPr>
              <w:br/>
              <w:t>(MM / Mm / mm)</w:t>
            </w:r>
          </w:p>
        </w:tc>
        <w:tc>
          <w:tcPr>
            <w:tcW w:w="0" w:type="auto"/>
            <w:gridSpan w:val="3"/>
            <w:tcBorders>
              <w:top w:val="nil"/>
              <w:left w:val="nil"/>
              <w:bottom w:val="nil"/>
              <w:right w:val="nil"/>
            </w:tcBorders>
            <w:shd w:val="clear" w:color="auto" w:fill="auto"/>
            <w:vAlign w:val="center"/>
            <w:hideMark/>
          </w:tcPr>
          <w:p w14:paraId="1129841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Offspring allele frequency by ethnicity</w:t>
            </w:r>
            <w:r w:rsidRPr="003125D5">
              <w:rPr>
                <w:rFonts w:ascii="Times New Roman" w:eastAsia="Times New Roman" w:hAnsi="Times New Roman"/>
                <w:color w:val="000000" w:themeColor="text1"/>
                <w:sz w:val="18"/>
                <w:szCs w:val="18"/>
                <w:lang w:val="en-US" w:eastAsia="en-GB"/>
              </w:rPr>
              <w:br/>
              <w:t>(MM / Mm / mm)</w:t>
            </w:r>
          </w:p>
        </w:tc>
      </w:tr>
      <w:tr w:rsidR="003125D5" w:rsidRPr="003125D5" w14:paraId="68DE91DE" w14:textId="77777777" w:rsidTr="00E83919">
        <w:trPr>
          <w:trHeight w:val="20"/>
          <w:jc w:val="center"/>
        </w:trPr>
        <w:tc>
          <w:tcPr>
            <w:tcW w:w="0" w:type="auto"/>
            <w:tcBorders>
              <w:top w:val="nil"/>
              <w:left w:val="nil"/>
              <w:bottom w:val="single" w:sz="4" w:space="0" w:color="auto"/>
              <w:right w:val="nil"/>
            </w:tcBorders>
            <w:shd w:val="clear" w:color="auto" w:fill="auto"/>
            <w:noWrap/>
            <w:vAlign w:val="center"/>
            <w:hideMark/>
          </w:tcPr>
          <w:p w14:paraId="035E0534"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 </w:t>
            </w:r>
          </w:p>
        </w:tc>
        <w:tc>
          <w:tcPr>
            <w:tcW w:w="0" w:type="auto"/>
            <w:tcBorders>
              <w:top w:val="nil"/>
              <w:left w:val="nil"/>
              <w:bottom w:val="single" w:sz="4" w:space="0" w:color="auto"/>
              <w:right w:val="nil"/>
            </w:tcBorders>
            <w:shd w:val="clear" w:color="auto" w:fill="auto"/>
            <w:noWrap/>
            <w:vAlign w:val="center"/>
            <w:hideMark/>
          </w:tcPr>
          <w:p w14:paraId="48FA48E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 </w:t>
            </w:r>
          </w:p>
        </w:tc>
        <w:tc>
          <w:tcPr>
            <w:tcW w:w="0" w:type="auto"/>
            <w:tcBorders>
              <w:top w:val="nil"/>
              <w:left w:val="nil"/>
              <w:bottom w:val="single" w:sz="4" w:space="0" w:color="auto"/>
              <w:right w:val="nil"/>
            </w:tcBorders>
            <w:shd w:val="clear" w:color="auto" w:fill="auto"/>
            <w:noWrap/>
            <w:vAlign w:val="center"/>
            <w:hideMark/>
          </w:tcPr>
          <w:p w14:paraId="44CC717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 </w:t>
            </w:r>
          </w:p>
        </w:tc>
        <w:tc>
          <w:tcPr>
            <w:tcW w:w="0" w:type="auto"/>
            <w:tcBorders>
              <w:top w:val="nil"/>
              <w:left w:val="nil"/>
              <w:bottom w:val="single" w:sz="4" w:space="0" w:color="auto"/>
              <w:right w:val="nil"/>
            </w:tcBorders>
            <w:shd w:val="clear" w:color="auto" w:fill="auto"/>
            <w:noWrap/>
            <w:vAlign w:val="center"/>
            <w:hideMark/>
          </w:tcPr>
          <w:p w14:paraId="7228BF4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Chinese</w:t>
            </w:r>
          </w:p>
          <w:p w14:paraId="203E448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i/>
                <w:color w:val="000000" w:themeColor="text1"/>
                <w:sz w:val="18"/>
                <w:szCs w:val="18"/>
                <w:lang w:val="en-US" w:eastAsia="en-GB"/>
              </w:rPr>
              <w:t>n</w:t>
            </w:r>
            <w:r w:rsidRPr="003125D5">
              <w:rPr>
                <w:rFonts w:ascii="Times New Roman" w:eastAsia="Times New Roman" w:hAnsi="Times New Roman"/>
                <w:color w:val="000000" w:themeColor="text1"/>
                <w:sz w:val="18"/>
                <w:szCs w:val="18"/>
                <w:lang w:val="en-US" w:eastAsia="en-GB"/>
              </w:rPr>
              <w:t>=516</w:t>
            </w:r>
          </w:p>
        </w:tc>
        <w:tc>
          <w:tcPr>
            <w:tcW w:w="0" w:type="auto"/>
            <w:tcBorders>
              <w:top w:val="nil"/>
              <w:left w:val="nil"/>
              <w:bottom w:val="single" w:sz="4" w:space="0" w:color="auto"/>
              <w:right w:val="nil"/>
            </w:tcBorders>
            <w:shd w:val="clear" w:color="auto" w:fill="auto"/>
            <w:noWrap/>
            <w:vAlign w:val="center"/>
            <w:hideMark/>
          </w:tcPr>
          <w:p w14:paraId="0FD8E5E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Malay</w:t>
            </w:r>
          </w:p>
          <w:p w14:paraId="0EF8EBD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i/>
                <w:color w:val="000000" w:themeColor="text1"/>
                <w:sz w:val="18"/>
                <w:szCs w:val="18"/>
                <w:lang w:val="en-US" w:eastAsia="en-GB"/>
              </w:rPr>
              <w:t>n</w:t>
            </w:r>
            <w:r w:rsidRPr="003125D5">
              <w:rPr>
                <w:rFonts w:ascii="Times New Roman" w:eastAsia="Times New Roman" w:hAnsi="Times New Roman"/>
                <w:color w:val="000000" w:themeColor="text1"/>
                <w:sz w:val="18"/>
                <w:szCs w:val="18"/>
                <w:lang w:val="en-US" w:eastAsia="en-GB"/>
              </w:rPr>
              <w:t>=231</w:t>
            </w:r>
          </w:p>
        </w:tc>
        <w:tc>
          <w:tcPr>
            <w:tcW w:w="0" w:type="auto"/>
            <w:tcBorders>
              <w:top w:val="nil"/>
              <w:left w:val="nil"/>
              <w:bottom w:val="single" w:sz="4" w:space="0" w:color="auto"/>
              <w:right w:val="nil"/>
            </w:tcBorders>
            <w:shd w:val="clear" w:color="auto" w:fill="auto"/>
            <w:noWrap/>
            <w:vAlign w:val="center"/>
            <w:hideMark/>
          </w:tcPr>
          <w:p w14:paraId="7E7B986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Indian</w:t>
            </w:r>
            <w:r w:rsidRPr="003125D5">
              <w:rPr>
                <w:rFonts w:ascii="Times New Roman" w:eastAsia="Times New Roman" w:hAnsi="Times New Roman"/>
                <w:color w:val="000000" w:themeColor="text1"/>
                <w:sz w:val="18"/>
                <w:szCs w:val="18"/>
                <w:lang w:val="en-US" w:eastAsia="en-GB"/>
              </w:rPr>
              <w:br/>
            </w:r>
            <w:r w:rsidRPr="003125D5">
              <w:rPr>
                <w:rFonts w:ascii="Times New Roman" w:eastAsia="Times New Roman" w:hAnsi="Times New Roman"/>
                <w:i/>
                <w:color w:val="000000" w:themeColor="text1"/>
                <w:sz w:val="18"/>
                <w:szCs w:val="18"/>
                <w:lang w:val="en-US" w:eastAsia="en-GB"/>
              </w:rPr>
              <w:t>n</w:t>
            </w:r>
            <w:r w:rsidRPr="003125D5">
              <w:rPr>
                <w:rFonts w:ascii="Times New Roman" w:eastAsia="Times New Roman" w:hAnsi="Times New Roman"/>
                <w:color w:val="000000" w:themeColor="text1"/>
                <w:sz w:val="18"/>
                <w:szCs w:val="18"/>
                <w:lang w:val="en-US" w:eastAsia="en-GB"/>
              </w:rPr>
              <w:t>=151</w:t>
            </w:r>
          </w:p>
        </w:tc>
        <w:tc>
          <w:tcPr>
            <w:tcW w:w="0" w:type="auto"/>
            <w:tcBorders>
              <w:top w:val="nil"/>
              <w:left w:val="nil"/>
              <w:bottom w:val="single" w:sz="4" w:space="0" w:color="auto"/>
              <w:right w:val="nil"/>
            </w:tcBorders>
            <w:shd w:val="clear" w:color="auto" w:fill="auto"/>
            <w:noWrap/>
            <w:vAlign w:val="center"/>
            <w:hideMark/>
          </w:tcPr>
          <w:p w14:paraId="66927B5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Chinese</w:t>
            </w:r>
            <w:r w:rsidRPr="003125D5">
              <w:rPr>
                <w:rFonts w:ascii="Times New Roman" w:eastAsia="Times New Roman" w:hAnsi="Times New Roman"/>
                <w:color w:val="000000" w:themeColor="text1"/>
                <w:sz w:val="18"/>
                <w:szCs w:val="18"/>
                <w:lang w:val="en-US" w:eastAsia="en-GB"/>
              </w:rPr>
              <w:br/>
            </w:r>
            <w:r w:rsidRPr="003125D5">
              <w:rPr>
                <w:rFonts w:ascii="Times New Roman" w:eastAsia="Times New Roman" w:hAnsi="Times New Roman"/>
                <w:i/>
                <w:color w:val="000000" w:themeColor="text1"/>
                <w:sz w:val="18"/>
                <w:szCs w:val="18"/>
                <w:lang w:val="en-US" w:eastAsia="en-GB"/>
              </w:rPr>
              <w:t>n</w:t>
            </w:r>
            <w:r w:rsidRPr="003125D5">
              <w:rPr>
                <w:rFonts w:ascii="Times New Roman" w:eastAsia="Times New Roman" w:hAnsi="Times New Roman"/>
                <w:color w:val="000000" w:themeColor="text1"/>
                <w:sz w:val="18"/>
                <w:szCs w:val="18"/>
                <w:lang w:val="en-US" w:eastAsia="en-GB"/>
              </w:rPr>
              <w:t>=628</w:t>
            </w:r>
          </w:p>
        </w:tc>
        <w:tc>
          <w:tcPr>
            <w:tcW w:w="0" w:type="auto"/>
            <w:tcBorders>
              <w:top w:val="nil"/>
              <w:left w:val="nil"/>
              <w:bottom w:val="single" w:sz="4" w:space="0" w:color="auto"/>
              <w:right w:val="nil"/>
            </w:tcBorders>
            <w:shd w:val="clear" w:color="auto" w:fill="auto"/>
            <w:noWrap/>
            <w:vAlign w:val="center"/>
            <w:hideMark/>
          </w:tcPr>
          <w:p w14:paraId="1C927CD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Malay</w:t>
            </w:r>
            <w:r w:rsidRPr="003125D5">
              <w:rPr>
                <w:rFonts w:ascii="Times New Roman" w:eastAsia="Times New Roman" w:hAnsi="Times New Roman"/>
                <w:color w:val="000000" w:themeColor="text1"/>
                <w:sz w:val="18"/>
                <w:szCs w:val="18"/>
                <w:lang w:val="en-US" w:eastAsia="en-GB"/>
              </w:rPr>
              <w:br/>
            </w:r>
            <w:r w:rsidRPr="003125D5">
              <w:rPr>
                <w:rFonts w:ascii="Times New Roman" w:eastAsia="Times New Roman" w:hAnsi="Times New Roman"/>
                <w:i/>
                <w:color w:val="000000" w:themeColor="text1"/>
                <w:sz w:val="18"/>
                <w:szCs w:val="18"/>
                <w:lang w:val="en-US" w:eastAsia="en-GB"/>
              </w:rPr>
              <w:t>n</w:t>
            </w:r>
            <w:r w:rsidRPr="003125D5">
              <w:rPr>
                <w:rFonts w:ascii="Times New Roman" w:eastAsia="Times New Roman" w:hAnsi="Times New Roman"/>
                <w:color w:val="000000" w:themeColor="text1"/>
                <w:sz w:val="18"/>
                <w:szCs w:val="18"/>
                <w:lang w:val="en-US" w:eastAsia="en-GB"/>
              </w:rPr>
              <w:t>=277</w:t>
            </w:r>
          </w:p>
        </w:tc>
        <w:tc>
          <w:tcPr>
            <w:tcW w:w="0" w:type="auto"/>
            <w:tcBorders>
              <w:top w:val="nil"/>
              <w:left w:val="nil"/>
              <w:bottom w:val="single" w:sz="4" w:space="0" w:color="auto"/>
              <w:right w:val="nil"/>
            </w:tcBorders>
            <w:shd w:val="clear" w:color="auto" w:fill="auto"/>
            <w:noWrap/>
            <w:vAlign w:val="center"/>
            <w:hideMark/>
          </w:tcPr>
          <w:p w14:paraId="3ACD1655" w14:textId="77777777" w:rsidR="00D1513C" w:rsidRPr="003125D5" w:rsidRDefault="00D1513C" w:rsidP="00E83919">
            <w:pPr>
              <w:spacing w:after="0" w:line="240" w:lineRule="auto"/>
              <w:jc w:val="center"/>
              <w:rPr>
                <w:rFonts w:ascii="Times New Roman" w:eastAsia="Times New Roman" w:hAnsi="Times New Roman"/>
                <w:i/>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Indian</w:t>
            </w:r>
            <w:r w:rsidRPr="003125D5">
              <w:rPr>
                <w:rFonts w:ascii="Times New Roman" w:eastAsia="Times New Roman" w:hAnsi="Times New Roman"/>
                <w:i/>
                <w:color w:val="000000" w:themeColor="text1"/>
                <w:sz w:val="18"/>
                <w:szCs w:val="18"/>
                <w:lang w:val="en-US" w:eastAsia="en-GB"/>
              </w:rPr>
              <w:br/>
              <w:t>n</w:t>
            </w:r>
            <w:r w:rsidRPr="003125D5">
              <w:rPr>
                <w:rFonts w:ascii="Times New Roman" w:eastAsia="Times New Roman" w:hAnsi="Times New Roman"/>
                <w:color w:val="000000" w:themeColor="text1"/>
                <w:sz w:val="18"/>
                <w:szCs w:val="18"/>
                <w:lang w:val="en-US" w:eastAsia="en-GB"/>
              </w:rPr>
              <w:t>=198</w:t>
            </w:r>
          </w:p>
        </w:tc>
      </w:tr>
      <w:tr w:rsidR="003125D5" w:rsidRPr="003125D5" w14:paraId="6AF07D6E" w14:textId="77777777" w:rsidTr="00E83919">
        <w:trPr>
          <w:trHeight w:val="20"/>
          <w:jc w:val="center"/>
        </w:trPr>
        <w:tc>
          <w:tcPr>
            <w:tcW w:w="0" w:type="auto"/>
            <w:tcBorders>
              <w:top w:val="nil"/>
              <w:left w:val="nil"/>
              <w:bottom w:val="nil"/>
              <w:right w:val="nil"/>
            </w:tcBorders>
            <w:shd w:val="clear" w:color="auto" w:fill="auto"/>
            <w:noWrap/>
            <w:vAlign w:val="center"/>
            <w:hideMark/>
          </w:tcPr>
          <w:p w14:paraId="3D8EED6E"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i/>
                <w:color w:val="000000" w:themeColor="text1"/>
                <w:sz w:val="18"/>
                <w:szCs w:val="18"/>
                <w:lang w:val="en-US" w:eastAsia="en-GB"/>
              </w:rPr>
              <w:t>FADS1</w:t>
            </w:r>
          </w:p>
        </w:tc>
        <w:tc>
          <w:tcPr>
            <w:tcW w:w="0" w:type="auto"/>
            <w:tcBorders>
              <w:top w:val="nil"/>
              <w:left w:val="nil"/>
              <w:bottom w:val="nil"/>
              <w:right w:val="nil"/>
            </w:tcBorders>
            <w:shd w:val="clear" w:color="auto" w:fill="auto"/>
            <w:noWrap/>
            <w:vAlign w:val="center"/>
            <w:hideMark/>
          </w:tcPr>
          <w:p w14:paraId="2F377180"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7D09FB7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0301C8E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7684D4F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60EB683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4209FE6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1471183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51BA162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r>
      <w:tr w:rsidR="003125D5" w:rsidRPr="003125D5" w14:paraId="2A9DB296" w14:textId="77777777" w:rsidTr="00E83919">
        <w:trPr>
          <w:trHeight w:val="20"/>
          <w:jc w:val="center"/>
        </w:trPr>
        <w:tc>
          <w:tcPr>
            <w:tcW w:w="0" w:type="auto"/>
            <w:tcBorders>
              <w:top w:val="nil"/>
              <w:left w:val="nil"/>
              <w:bottom w:val="nil"/>
              <w:right w:val="nil"/>
            </w:tcBorders>
            <w:shd w:val="clear" w:color="auto" w:fill="auto"/>
            <w:noWrap/>
            <w:vAlign w:val="center"/>
            <w:hideMark/>
          </w:tcPr>
          <w:p w14:paraId="2708C5B2"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174546</w:t>
            </w:r>
          </w:p>
        </w:tc>
        <w:tc>
          <w:tcPr>
            <w:tcW w:w="0" w:type="auto"/>
            <w:tcBorders>
              <w:top w:val="nil"/>
              <w:left w:val="nil"/>
              <w:bottom w:val="nil"/>
              <w:right w:val="nil"/>
            </w:tcBorders>
            <w:shd w:val="clear" w:color="auto" w:fill="auto"/>
            <w:noWrap/>
            <w:vAlign w:val="center"/>
            <w:hideMark/>
          </w:tcPr>
          <w:p w14:paraId="16950453"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569830</w:t>
            </w:r>
          </w:p>
        </w:tc>
        <w:tc>
          <w:tcPr>
            <w:tcW w:w="0" w:type="auto"/>
            <w:tcBorders>
              <w:top w:val="nil"/>
              <w:left w:val="nil"/>
              <w:bottom w:val="nil"/>
              <w:right w:val="nil"/>
            </w:tcBorders>
            <w:shd w:val="clear" w:color="auto" w:fill="auto"/>
            <w:noWrap/>
            <w:vAlign w:val="center"/>
            <w:hideMark/>
          </w:tcPr>
          <w:p w14:paraId="6DD3A2A4"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A/G</w:t>
            </w:r>
          </w:p>
        </w:tc>
        <w:tc>
          <w:tcPr>
            <w:tcW w:w="0" w:type="auto"/>
            <w:tcBorders>
              <w:top w:val="nil"/>
              <w:left w:val="nil"/>
              <w:bottom w:val="nil"/>
              <w:right w:val="nil"/>
            </w:tcBorders>
            <w:shd w:val="clear" w:color="auto" w:fill="auto"/>
            <w:noWrap/>
            <w:vAlign w:val="center"/>
            <w:hideMark/>
          </w:tcPr>
          <w:p w14:paraId="6B135A26"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7 / 0.46 / 0.17</w:t>
            </w:r>
          </w:p>
        </w:tc>
        <w:tc>
          <w:tcPr>
            <w:tcW w:w="0" w:type="auto"/>
            <w:tcBorders>
              <w:top w:val="nil"/>
              <w:left w:val="nil"/>
              <w:bottom w:val="nil"/>
              <w:right w:val="nil"/>
            </w:tcBorders>
            <w:shd w:val="clear" w:color="auto" w:fill="auto"/>
            <w:noWrap/>
            <w:vAlign w:val="center"/>
            <w:hideMark/>
          </w:tcPr>
          <w:p w14:paraId="60764549"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56 / 0.38 / 0.05</w:t>
            </w:r>
          </w:p>
        </w:tc>
        <w:tc>
          <w:tcPr>
            <w:tcW w:w="0" w:type="auto"/>
            <w:tcBorders>
              <w:top w:val="nil"/>
              <w:left w:val="nil"/>
              <w:bottom w:val="nil"/>
              <w:right w:val="nil"/>
            </w:tcBorders>
            <w:shd w:val="clear" w:color="auto" w:fill="auto"/>
            <w:noWrap/>
            <w:vAlign w:val="center"/>
            <w:hideMark/>
          </w:tcPr>
          <w:p w14:paraId="344CE77F"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01 / 0.23 / 0.77</w:t>
            </w:r>
          </w:p>
        </w:tc>
        <w:tc>
          <w:tcPr>
            <w:tcW w:w="0" w:type="auto"/>
            <w:tcBorders>
              <w:top w:val="nil"/>
              <w:left w:val="nil"/>
              <w:bottom w:val="nil"/>
              <w:right w:val="nil"/>
            </w:tcBorders>
            <w:shd w:val="clear" w:color="auto" w:fill="auto"/>
            <w:noWrap/>
            <w:vAlign w:val="center"/>
            <w:hideMark/>
          </w:tcPr>
          <w:p w14:paraId="0559D526"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3 / 0.51 / 0.16</w:t>
            </w:r>
          </w:p>
        </w:tc>
        <w:tc>
          <w:tcPr>
            <w:tcW w:w="0" w:type="auto"/>
            <w:tcBorders>
              <w:top w:val="nil"/>
              <w:left w:val="nil"/>
              <w:bottom w:val="nil"/>
              <w:right w:val="nil"/>
            </w:tcBorders>
            <w:shd w:val="clear" w:color="auto" w:fill="auto"/>
            <w:noWrap/>
            <w:vAlign w:val="center"/>
            <w:hideMark/>
          </w:tcPr>
          <w:p w14:paraId="6252B665"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57 / 0.38 / 0.05</w:t>
            </w:r>
          </w:p>
        </w:tc>
        <w:tc>
          <w:tcPr>
            <w:tcW w:w="0" w:type="auto"/>
            <w:tcBorders>
              <w:top w:val="nil"/>
              <w:left w:val="nil"/>
              <w:bottom w:val="nil"/>
              <w:right w:val="nil"/>
            </w:tcBorders>
            <w:shd w:val="clear" w:color="auto" w:fill="auto"/>
            <w:noWrap/>
            <w:vAlign w:val="center"/>
            <w:hideMark/>
          </w:tcPr>
          <w:p w14:paraId="1A2C253F"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01 / 0.19 / 0.81</w:t>
            </w:r>
          </w:p>
        </w:tc>
      </w:tr>
      <w:tr w:rsidR="003125D5" w:rsidRPr="003125D5" w14:paraId="2031D18B" w14:textId="77777777" w:rsidTr="00E83919">
        <w:trPr>
          <w:trHeight w:val="20"/>
          <w:jc w:val="center"/>
        </w:trPr>
        <w:tc>
          <w:tcPr>
            <w:tcW w:w="0" w:type="auto"/>
            <w:tcBorders>
              <w:top w:val="nil"/>
              <w:left w:val="nil"/>
              <w:bottom w:val="nil"/>
              <w:right w:val="nil"/>
            </w:tcBorders>
            <w:shd w:val="clear" w:color="auto" w:fill="auto"/>
            <w:noWrap/>
            <w:vAlign w:val="center"/>
            <w:hideMark/>
          </w:tcPr>
          <w:p w14:paraId="7ED8F004"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547</w:t>
            </w:r>
          </w:p>
        </w:tc>
        <w:tc>
          <w:tcPr>
            <w:tcW w:w="0" w:type="auto"/>
            <w:tcBorders>
              <w:top w:val="nil"/>
              <w:left w:val="nil"/>
              <w:bottom w:val="nil"/>
              <w:right w:val="nil"/>
            </w:tcBorders>
            <w:shd w:val="clear" w:color="auto" w:fill="auto"/>
            <w:noWrap/>
            <w:vAlign w:val="center"/>
            <w:hideMark/>
          </w:tcPr>
          <w:p w14:paraId="637CCD4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570783</w:t>
            </w:r>
          </w:p>
        </w:tc>
        <w:tc>
          <w:tcPr>
            <w:tcW w:w="0" w:type="auto"/>
            <w:tcBorders>
              <w:top w:val="nil"/>
              <w:left w:val="nil"/>
              <w:bottom w:val="nil"/>
              <w:right w:val="nil"/>
            </w:tcBorders>
            <w:shd w:val="clear" w:color="auto" w:fill="auto"/>
            <w:noWrap/>
            <w:vAlign w:val="center"/>
            <w:hideMark/>
          </w:tcPr>
          <w:p w14:paraId="45DAFD9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G/A</w:t>
            </w:r>
          </w:p>
        </w:tc>
        <w:tc>
          <w:tcPr>
            <w:tcW w:w="0" w:type="auto"/>
            <w:tcBorders>
              <w:top w:val="nil"/>
              <w:left w:val="nil"/>
              <w:bottom w:val="nil"/>
              <w:right w:val="nil"/>
            </w:tcBorders>
            <w:shd w:val="clear" w:color="auto" w:fill="auto"/>
            <w:noWrap/>
            <w:vAlign w:val="center"/>
            <w:hideMark/>
          </w:tcPr>
          <w:p w14:paraId="7D3EA46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7 / 0.46 / 0.17</w:t>
            </w:r>
          </w:p>
        </w:tc>
        <w:tc>
          <w:tcPr>
            <w:tcW w:w="0" w:type="auto"/>
            <w:tcBorders>
              <w:top w:val="nil"/>
              <w:left w:val="nil"/>
              <w:bottom w:val="nil"/>
              <w:right w:val="nil"/>
            </w:tcBorders>
            <w:shd w:val="clear" w:color="auto" w:fill="auto"/>
            <w:noWrap/>
            <w:vAlign w:val="center"/>
            <w:hideMark/>
          </w:tcPr>
          <w:p w14:paraId="6735DF8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6 / 0.38 / 0.05</w:t>
            </w:r>
          </w:p>
        </w:tc>
        <w:tc>
          <w:tcPr>
            <w:tcW w:w="0" w:type="auto"/>
            <w:tcBorders>
              <w:top w:val="nil"/>
              <w:left w:val="nil"/>
              <w:bottom w:val="nil"/>
              <w:right w:val="nil"/>
            </w:tcBorders>
            <w:shd w:val="clear" w:color="auto" w:fill="auto"/>
            <w:noWrap/>
            <w:vAlign w:val="center"/>
            <w:hideMark/>
          </w:tcPr>
          <w:p w14:paraId="18CC3AD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23 / 0.77</w:t>
            </w:r>
          </w:p>
        </w:tc>
        <w:tc>
          <w:tcPr>
            <w:tcW w:w="0" w:type="auto"/>
            <w:tcBorders>
              <w:top w:val="nil"/>
              <w:left w:val="nil"/>
              <w:bottom w:val="nil"/>
              <w:right w:val="nil"/>
            </w:tcBorders>
            <w:shd w:val="clear" w:color="auto" w:fill="auto"/>
            <w:noWrap/>
            <w:vAlign w:val="center"/>
            <w:hideMark/>
          </w:tcPr>
          <w:p w14:paraId="6DFA484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3 / 0.51 / 0.16</w:t>
            </w:r>
          </w:p>
        </w:tc>
        <w:tc>
          <w:tcPr>
            <w:tcW w:w="0" w:type="auto"/>
            <w:tcBorders>
              <w:top w:val="nil"/>
              <w:left w:val="nil"/>
              <w:bottom w:val="nil"/>
              <w:right w:val="nil"/>
            </w:tcBorders>
            <w:shd w:val="clear" w:color="auto" w:fill="auto"/>
            <w:noWrap/>
            <w:vAlign w:val="center"/>
            <w:hideMark/>
          </w:tcPr>
          <w:p w14:paraId="35B3EDD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7 / 0.38 / 0.05</w:t>
            </w:r>
          </w:p>
        </w:tc>
        <w:tc>
          <w:tcPr>
            <w:tcW w:w="0" w:type="auto"/>
            <w:tcBorders>
              <w:top w:val="nil"/>
              <w:left w:val="nil"/>
              <w:bottom w:val="nil"/>
              <w:right w:val="nil"/>
            </w:tcBorders>
            <w:shd w:val="clear" w:color="auto" w:fill="auto"/>
            <w:noWrap/>
            <w:vAlign w:val="center"/>
            <w:hideMark/>
          </w:tcPr>
          <w:p w14:paraId="52B90CE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19 / 0.81</w:t>
            </w:r>
          </w:p>
        </w:tc>
      </w:tr>
      <w:tr w:rsidR="003125D5" w:rsidRPr="003125D5" w14:paraId="724AA35C" w14:textId="77777777" w:rsidTr="00E83919">
        <w:trPr>
          <w:trHeight w:val="20"/>
          <w:jc w:val="center"/>
        </w:trPr>
        <w:tc>
          <w:tcPr>
            <w:tcW w:w="0" w:type="auto"/>
            <w:tcBorders>
              <w:top w:val="nil"/>
              <w:left w:val="nil"/>
              <w:bottom w:val="nil"/>
              <w:right w:val="nil"/>
            </w:tcBorders>
            <w:shd w:val="clear" w:color="auto" w:fill="auto"/>
            <w:noWrap/>
            <w:vAlign w:val="center"/>
            <w:hideMark/>
          </w:tcPr>
          <w:p w14:paraId="3240751F"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548</w:t>
            </w:r>
          </w:p>
        </w:tc>
        <w:tc>
          <w:tcPr>
            <w:tcW w:w="0" w:type="auto"/>
            <w:tcBorders>
              <w:top w:val="nil"/>
              <w:left w:val="nil"/>
              <w:bottom w:val="nil"/>
              <w:right w:val="nil"/>
            </w:tcBorders>
            <w:shd w:val="clear" w:color="auto" w:fill="auto"/>
            <w:noWrap/>
            <w:vAlign w:val="center"/>
            <w:hideMark/>
          </w:tcPr>
          <w:p w14:paraId="6DDA05D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571348</w:t>
            </w:r>
          </w:p>
        </w:tc>
        <w:tc>
          <w:tcPr>
            <w:tcW w:w="0" w:type="auto"/>
            <w:tcBorders>
              <w:top w:val="nil"/>
              <w:left w:val="nil"/>
              <w:bottom w:val="nil"/>
              <w:right w:val="nil"/>
            </w:tcBorders>
            <w:shd w:val="clear" w:color="auto" w:fill="auto"/>
            <w:noWrap/>
            <w:vAlign w:val="center"/>
            <w:hideMark/>
          </w:tcPr>
          <w:p w14:paraId="60200D2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C/G</w:t>
            </w:r>
          </w:p>
        </w:tc>
        <w:tc>
          <w:tcPr>
            <w:tcW w:w="0" w:type="auto"/>
            <w:tcBorders>
              <w:top w:val="nil"/>
              <w:left w:val="nil"/>
              <w:bottom w:val="nil"/>
              <w:right w:val="nil"/>
            </w:tcBorders>
            <w:shd w:val="clear" w:color="auto" w:fill="auto"/>
            <w:noWrap/>
            <w:vAlign w:val="center"/>
            <w:hideMark/>
          </w:tcPr>
          <w:p w14:paraId="48A5ACF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5 / 0.47 / 0.18</w:t>
            </w:r>
          </w:p>
        </w:tc>
        <w:tc>
          <w:tcPr>
            <w:tcW w:w="0" w:type="auto"/>
            <w:tcBorders>
              <w:top w:val="nil"/>
              <w:left w:val="nil"/>
              <w:bottom w:val="nil"/>
              <w:right w:val="nil"/>
            </w:tcBorders>
            <w:shd w:val="clear" w:color="auto" w:fill="auto"/>
            <w:noWrap/>
            <w:vAlign w:val="center"/>
            <w:hideMark/>
          </w:tcPr>
          <w:p w14:paraId="16E88B9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1 / 0.40 / 0.07</w:t>
            </w:r>
          </w:p>
        </w:tc>
        <w:tc>
          <w:tcPr>
            <w:tcW w:w="0" w:type="auto"/>
            <w:tcBorders>
              <w:top w:val="nil"/>
              <w:left w:val="nil"/>
              <w:bottom w:val="nil"/>
              <w:right w:val="nil"/>
            </w:tcBorders>
            <w:shd w:val="clear" w:color="auto" w:fill="auto"/>
            <w:noWrap/>
            <w:vAlign w:val="center"/>
            <w:hideMark/>
          </w:tcPr>
          <w:p w14:paraId="72400B3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22 / 0.77</w:t>
            </w:r>
          </w:p>
        </w:tc>
        <w:tc>
          <w:tcPr>
            <w:tcW w:w="0" w:type="auto"/>
            <w:tcBorders>
              <w:top w:val="nil"/>
              <w:left w:val="nil"/>
              <w:bottom w:val="nil"/>
              <w:right w:val="nil"/>
            </w:tcBorders>
            <w:shd w:val="clear" w:color="auto" w:fill="auto"/>
            <w:noWrap/>
            <w:vAlign w:val="center"/>
            <w:hideMark/>
          </w:tcPr>
          <w:p w14:paraId="1DFB951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2 / 0.52 / 0.16</w:t>
            </w:r>
          </w:p>
        </w:tc>
        <w:tc>
          <w:tcPr>
            <w:tcW w:w="0" w:type="auto"/>
            <w:tcBorders>
              <w:top w:val="nil"/>
              <w:left w:val="nil"/>
              <w:bottom w:val="nil"/>
              <w:right w:val="nil"/>
            </w:tcBorders>
            <w:shd w:val="clear" w:color="auto" w:fill="auto"/>
            <w:noWrap/>
            <w:vAlign w:val="center"/>
            <w:hideMark/>
          </w:tcPr>
          <w:p w14:paraId="5792CE0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2 / 0.41 / 0.07</w:t>
            </w:r>
          </w:p>
        </w:tc>
        <w:tc>
          <w:tcPr>
            <w:tcW w:w="0" w:type="auto"/>
            <w:tcBorders>
              <w:top w:val="nil"/>
              <w:left w:val="nil"/>
              <w:bottom w:val="nil"/>
              <w:right w:val="nil"/>
            </w:tcBorders>
            <w:shd w:val="clear" w:color="auto" w:fill="auto"/>
            <w:noWrap/>
            <w:vAlign w:val="center"/>
            <w:hideMark/>
          </w:tcPr>
          <w:p w14:paraId="35F77B8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0 / 0.17 / 0.83</w:t>
            </w:r>
          </w:p>
        </w:tc>
      </w:tr>
      <w:tr w:rsidR="003125D5" w:rsidRPr="003125D5" w14:paraId="64C686C5" w14:textId="77777777" w:rsidTr="00E83919">
        <w:trPr>
          <w:trHeight w:val="20"/>
          <w:jc w:val="center"/>
        </w:trPr>
        <w:tc>
          <w:tcPr>
            <w:tcW w:w="0" w:type="auto"/>
            <w:tcBorders>
              <w:top w:val="nil"/>
              <w:left w:val="nil"/>
              <w:bottom w:val="nil"/>
              <w:right w:val="nil"/>
            </w:tcBorders>
            <w:shd w:val="clear" w:color="auto" w:fill="auto"/>
            <w:noWrap/>
            <w:vAlign w:val="center"/>
            <w:hideMark/>
          </w:tcPr>
          <w:p w14:paraId="3469FEE7"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550</w:t>
            </w:r>
          </w:p>
        </w:tc>
        <w:tc>
          <w:tcPr>
            <w:tcW w:w="0" w:type="auto"/>
            <w:tcBorders>
              <w:top w:val="nil"/>
              <w:left w:val="nil"/>
              <w:bottom w:val="nil"/>
              <w:right w:val="nil"/>
            </w:tcBorders>
            <w:shd w:val="clear" w:color="auto" w:fill="auto"/>
            <w:noWrap/>
            <w:vAlign w:val="center"/>
            <w:hideMark/>
          </w:tcPr>
          <w:p w14:paraId="6164AEC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571478</w:t>
            </w:r>
          </w:p>
        </w:tc>
        <w:tc>
          <w:tcPr>
            <w:tcW w:w="0" w:type="auto"/>
            <w:tcBorders>
              <w:top w:val="nil"/>
              <w:left w:val="nil"/>
              <w:bottom w:val="nil"/>
              <w:right w:val="nil"/>
            </w:tcBorders>
            <w:shd w:val="clear" w:color="auto" w:fill="auto"/>
            <w:noWrap/>
            <w:vAlign w:val="center"/>
            <w:hideMark/>
          </w:tcPr>
          <w:p w14:paraId="6E91A70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G/A</w:t>
            </w:r>
          </w:p>
        </w:tc>
        <w:tc>
          <w:tcPr>
            <w:tcW w:w="0" w:type="auto"/>
            <w:tcBorders>
              <w:top w:val="nil"/>
              <w:left w:val="nil"/>
              <w:bottom w:val="nil"/>
              <w:right w:val="nil"/>
            </w:tcBorders>
            <w:shd w:val="clear" w:color="auto" w:fill="auto"/>
            <w:noWrap/>
            <w:vAlign w:val="center"/>
            <w:hideMark/>
          </w:tcPr>
          <w:p w14:paraId="64C10A0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7 / 0.46 / 0.17</w:t>
            </w:r>
          </w:p>
        </w:tc>
        <w:tc>
          <w:tcPr>
            <w:tcW w:w="0" w:type="auto"/>
            <w:tcBorders>
              <w:top w:val="nil"/>
              <w:left w:val="nil"/>
              <w:bottom w:val="nil"/>
              <w:right w:val="nil"/>
            </w:tcBorders>
            <w:shd w:val="clear" w:color="auto" w:fill="auto"/>
            <w:noWrap/>
            <w:vAlign w:val="center"/>
            <w:hideMark/>
          </w:tcPr>
          <w:p w14:paraId="5CABD7E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6 / 0.37 / 0.05</w:t>
            </w:r>
          </w:p>
        </w:tc>
        <w:tc>
          <w:tcPr>
            <w:tcW w:w="0" w:type="auto"/>
            <w:tcBorders>
              <w:top w:val="nil"/>
              <w:left w:val="nil"/>
              <w:bottom w:val="nil"/>
              <w:right w:val="nil"/>
            </w:tcBorders>
            <w:shd w:val="clear" w:color="auto" w:fill="auto"/>
            <w:noWrap/>
            <w:vAlign w:val="center"/>
            <w:hideMark/>
          </w:tcPr>
          <w:p w14:paraId="4786E62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23 / 0.77</w:t>
            </w:r>
          </w:p>
        </w:tc>
        <w:tc>
          <w:tcPr>
            <w:tcW w:w="0" w:type="auto"/>
            <w:tcBorders>
              <w:top w:val="nil"/>
              <w:left w:val="nil"/>
              <w:bottom w:val="nil"/>
              <w:right w:val="nil"/>
            </w:tcBorders>
            <w:shd w:val="clear" w:color="auto" w:fill="auto"/>
            <w:noWrap/>
            <w:vAlign w:val="center"/>
            <w:hideMark/>
          </w:tcPr>
          <w:p w14:paraId="1D383E3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3 / 0.51 / 0.16</w:t>
            </w:r>
          </w:p>
        </w:tc>
        <w:tc>
          <w:tcPr>
            <w:tcW w:w="0" w:type="auto"/>
            <w:tcBorders>
              <w:top w:val="nil"/>
              <w:left w:val="nil"/>
              <w:bottom w:val="nil"/>
              <w:right w:val="nil"/>
            </w:tcBorders>
            <w:shd w:val="clear" w:color="auto" w:fill="auto"/>
            <w:noWrap/>
            <w:vAlign w:val="center"/>
            <w:hideMark/>
          </w:tcPr>
          <w:p w14:paraId="11B7618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7 / 0.38 / 0.05</w:t>
            </w:r>
          </w:p>
        </w:tc>
        <w:tc>
          <w:tcPr>
            <w:tcW w:w="0" w:type="auto"/>
            <w:tcBorders>
              <w:top w:val="nil"/>
              <w:left w:val="nil"/>
              <w:bottom w:val="nil"/>
              <w:right w:val="nil"/>
            </w:tcBorders>
            <w:shd w:val="clear" w:color="auto" w:fill="auto"/>
            <w:noWrap/>
            <w:vAlign w:val="center"/>
            <w:hideMark/>
          </w:tcPr>
          <w:p w14:paraId="43245B1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19 / 0.81</w:t>
            </w:r>
          </w:p>
        </w:tc>
      </w:tr>
      <w:tr w:rsidR="003125D5" w:rsidRPr="003125D5" w14:paraId="3266A34A" w14:textId="77777777" w:rsidTr="00E83919">
        <w:trPr>
          <w:trHeight w:val="20"/>
          <w:jc w:val="center"/>
        </w:trPr>
        <w:tc>
          <w:tcPr>
            <w:tcW w:w="0" w:type="auto"/>
            <w:tcBorders>
              <w:top w:val="nil"/>
              <w:left w:val="nil"/>
              <w:bottom w:val="nil"/>
              <w:right w:val="nil"/>
            </w:tcBorders>
            <w:shd w:val="clear" w:color="auto" w:fill="auto"/>
            <w:noWrap/>
            <w:vAlign w:val="center"/>
            <w:hideMark/>
          </w:tcPr>
          <w:p w14:paraId="2F2D2D7A"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i/>
                <w:color w:val="000000" w:themeColor="text1"/>
                <w:sz w:val="18"/>
                <w:szCs w:val="18"/>
                <w:lang w:val="en-US" w:eastAsia="en-GB"/>
              </w:rPr>
              <w:t>FADS2</w:t>
            </w:r>
          </w:p>
        </w:tc>
        <w:tc>
          <w:tcPr>
            <w:tcW w:w="0" w:type="auto"/>
            <w:tcBorders>
              <w:top w:val="nil"/>
              <w:left w:val="nil"/>
              <w:bottom w:val="nil"/>
              <w:right w:val="nil"/>
            </w:tcBorders>
            <w:shd w:val="clear" w:color="auto" w:fill="auto"/>
            <w:noWrap/>
            <w:vAlign w:val="center"/>
            <w:hideMark/>
          </w:tcPr>
          <w:p w14:paraId="73366919"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096AE4B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64D5D57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7A6C0A6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1DD8042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032369C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009E314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4FD4D11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r>
      <w:tr w:rsidR="003125D5" w:rsidRPr="003125D5" w14:paraId="241AA68F" w14:textId="77777777" w:rsidTr="00E83919">
        <w:trPr>
          <w:trHeight w:val="20"/>
          <w:jc w:val="center"/>
        </w:trPr>
        <w:tc>
          <w:tcPr>
            <w:tcW w:w="0" w:type="auto"/>
            <w:tcBorders>
              <w:top w:val="nil"/>
              <w:left w:val="nil"/>
              <w:bottom w:val="nil"/>
              <w:right w:val="nil"/>
            </w:tcBorders>
            <w:shd w:val="clear" w:color="auto" w:fill="auto"/>
            <w:noWrap/>
            <w:vAlign w:val="center"/>
            <w:hideMark/>
          </w:tcPr>
          <w:p w14:paraId="2693143E"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570</w:t>
            </w:r>
          </w:p>
        </w:tc>
        <w:tc>
          <w:tcPr>
            <w:tcW w:w="0" w:type="auto"/>
            <w:tcBorders>
              <w:top w:val="nil"/>
              <w:left w:val="nil"/>
              <w:bottom w:val="nil"/>
              <w:right w:val="nil"/>
            </w:tcBorders>
            <w:shd w:val="clear" w:color="auto" w:fill="auto"/>
            <w:noWrap/>
            <w:vAlign w:val="center"/>
            <w:hideMark/>
          </w:tcPr>
          <w:p w14:paraId="737C578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597212</w:t>
            </w:r>
          </w:p>
        </w:tc>
        <w:tc>
          <w:tcPr>
            <w:tcW w:w="0" w:type="auto"/>
            <w:tcBorders>
              <w:top w:val="nil"/>
              <w:left w:val="nil"/>
              <w:bottom w:val="nil"/>
              <w:right w:val="nil"/>
            </w:tcBorders>
            <w:shd w:val="clear" w:color="auto" w:fill="auto"/>
            <w:noWrap/>
            <w:vAlign w:val="center"/>
            <w:hideMark/>
          </w:tcPr>
          <w:p w14:paraId="0435C68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G</w:t>
            </w:r>
          </w:p>
        </w:tc>
        <w:tc>
          <w:tcPr>
            <w:tcW w:w="0" w:type="auto"/>
            <w:tcBorders>
              <w:top w:val="nil"/>
              <w:left w:val="nil"/>
              <w:bottom w:val="nil"/>
              <w:right w:val="nil"/>
            </w:tcBorders>
            <w:shd w:val="clear" w:color="auto" w:fill="auto"/>
            <w:noWrap/>
            <w:vAlign w:val="center"/>
            <w:hideMark/>
          </w:tcPr>
          <w:p w14:paraId="1E0F159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6 / 0.46 / 0.18</w:t>
            </w:r>
          </w:p>
        </w:tc>
        <w:tc>
          <w:tcPr>
            <w:tcW w:w="0" w:type="auto"/>
            <w:tcBorders>
              <w:top w:val="nil"/>
              <w:left w:val="nil"/>
              <w:bottom w:val="nil"/>
              <w:right w:val="nil"/>
            </w:tcBorders>
            <w:shd w:val="clear" w:color="auto" w:fill="auto"/>
            <w:noWrap/>
            <w:vAlign w:val="center"/>
            <w:hideMark/>
          </w:tcPr>
          <w:p w14:paraId="43BB4FA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5 / 0.37 / 0.06</w:t>
            </w:r>
          </w:p>
        </w:tc>
        <w:tc>
          <w:tcPr>
            <w:tcW w:w="0" w:type="auto"/>
            <w:tcBorders>
              <w:top w:val="nil"/>
              <w:left w:val="nil"/>
              <w:bottom w:val="nil"/>
              <w:right w:val="nil"/>
            </w:tcBorders>
            <w:shd w:val="clear" w:color="auto" w:fill="auto"/>
            <w:noWrap/>
            <w:vAlign w:val="center"/>
            <w:hideMark/>
          </w:tcPr>
          <w:p w14:paraId="03EC0D7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0 / 0.15 / 0.85</w:t>
            </w:r>
          </w:p>
        </w:tc>
        <w:tc>
          <w:tcPr>
            <w:tcW w:w="0" w:type="auto"/>
            <w:tcBorders>
              <w:top w:val="nil"/>
              <w:left w:val="nil"/>
              <w:bottom w:val="nil"/>
              <w:right w:val="nil"/>
            </w:tcBorders>
            <w:shd w:val="clear" w:color="auto" w:fill="auto"/>
            <w:noWrap/>
            <w:vAlign w:val="center"/>
            <w:hideMark/>
          </w:tcPr>
          <w:p w14:paraId="11CE615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2 / 0.52 / 0.16</w:t>
            </w:r>
          </w:p>
        </w:tc>
        <w:tc>
          <w:tcPr>
            <w:tcW w:w="0" w:type="auto"/>
            <w:tcBorders>
              <w:top w:val="nil"/>
              <w:left w:val="nil"/>
              <w:bottom w:val="nil"/>
              <w:right w:val="nil"/>
            </w:tcBorders>
            <w:shd w:val="clear" w:color="auto" w:fill="auto"/>
            <w:noWrap/>
            <w:vAlign w:val="center"/>
            <w:hideMark/>
          </w:tcPr>
          <w:p w14:paraId="3579BDF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3 / 0.40 / 0.07</w:t>
            </w:r>
          </w:p>
        </w:tc>
        <w:tc>
          <w:tcPr>
            <w:tcW w:w="0" w:type="auto"/>
            <w:tcBorders>
              <w:top w:val="nil"/>
              <w:left w:val="nil"/>
              <w:bottom w:val="nil"/>
              <w:right w:val="nil"/>
            </w:tcBorders>
            <w:shd w:val="clear" w:color="auto" w:fill="auto"/>
            <w:noWrap/>
            <w:vAlign w:val="center"/>
            <w:hideMark/>
          </w:tcPr>
          <w:p w14:paraId="1A78B73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13 / 0.86</w:t>
            </w:r>
          </w:p>
        </w:tc>
      </w:tr>
      <w:tr w:rsidR="003125D5" w:rsidRPr="003125D5" w14:paraId="41999FC6" w14:textId="77777777" w:rsidTr="00E83919">
        <w:trPr>
          <w:trHeight w:val="20"/>
          <w:jc w:val="center"/>
        </w:trPr>
        <w:tc>
          <w:tcPr>
            <w:tcW w:w="0" w:type="auto"/>
            <w:tcBorders>
              <w:top w:val="nil"/>
              <w:left w:val="nil"/>
              <w:bottom w:val="nil"/>
              <w:right w:val="nil"/>
            </w:tcBorders>
            <w:shd w:val="clear" w:color="auto" w:fill="auto"/>
            <w:noWrap/>
            <w:vAlign w:val="center"/>
            <w:hideMark/>
          </w:tcPr>
          <w:p w14:paraId="2D74780B"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535</w:t>
            </w:r>
          </w:p>
        </w:tc>
        <w:tc>
          <w:tcPr>
            <w:tcW w:w="0" w:type="auto"/>
            <w:tcBorders>
              <w:top w:val="nil"/>
              <w:left w:val="nil"/>
              <w:bottom w:val="nil"/>
              <w:right w:val="nil"/>
            </w:tcBorders>
            <w:shd w:val="clear" w:color="auto" w:fill="auto"/>
            <w:noWrap/>
            <w:vAlign w:val="center"/>
            <w:hideMark/>
          </w:tcPr>
          <w:p w14:paraId="682E0B6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597972</w:t>
            </w:r>
          </w:p>
        </w:tc>
        <w:tc>
          <w:tcPr>
            <w:tcW w:w="0" w:type="auto"/>
            <w:tcBorders>
              <w:top w:val="nil"/>
              <w:left w:val="nil"/>
              <w:bottom w:val="nil"/>
              <w:right w:val="nil"/>
            </w:tcBorders>
            <w:shd w:val="clear" w:color="auto" w:fill="auto"/>
            <w:noWrap/>
            <w:vAlign w:val="center"/>
            <w:hideMark/>
          </w:tcPr>
          <w:p w14:paraId="497813E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G/A</w:t>
            </w:r>
          </w:p>
        </w:tc>
        <w:tc>
          <w:tcPr>
            <w:tcW w:w="0" w:type="auto"/>
            <w:tcBorders>
              <w:top w:val="nil"/>
              <w:left w:val="nil"/>
              <w:bottom w:val="nil"/>
              <w:right w:val="nil"/>
            </w:tcBorders>
            <w:shd w:val="clear" w:color="auto" w:fill="auto"/>
            <w:noWrap/>
            <w:vAlign w:val="center"/>
            <w:hideMark/>
          </w:tcPr>
          <w:p w14:paraId="1E9F980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7 / 0.46 / 0.17</w:t>
            </w:r>
          </w:p>
        </w:tc>
        <w:tc>
          <w:tcPr>
            <w:tcW w:w="0" w:type="auto"/>
            <w:tcBorders>
              <w:top w:val="nil"/>
              <w:left w:val="nil"/>
              <w:bottom w:val="nil"/>
              <w:right w:val="nil"/>
            </w:tcBorders>
            <w:shd w:val="clear" w:color="auto" w:fill="auto"/>
            <w:noWrap/>
            <w:vAlign w:val="center"/>
            <w:hideMark/>
          </w:tcPr>
          <w:p w14:paraId="6B98E11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7 / 0.37 / 0.05</w:t>
            </w:r>
          </w:p>
        </w:tc>
        <w:tc>
          <w:tcPr>
            <w:tcW w:w="0" w:type="auto"/>
            <w:tcBorders>
              <w:top w:val="nil"/>
              <w:left w:val="nil"/>
              <w:bottom w:val="nil"/>
              <w:right w:val="nil"/>
            </w:tcBorders>
            <w:shd w:val="clear" w:color="auto" w:fill="auto"/>
            <w:noWrap/>
            <w:vAlign w:val="center"/>
            <w:hideMark/>
          </w:tcPr>
          <w:p w14:paraId="6301372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21 / 0.78</w:t>
            </w:r>
          </w:p>
        </w:tc>
        <w:tc>
          <w:tcPr>
            <w:tcW w:w="0" w:type="auto"/>
            <w:tcBorders>
              <w:top w:val="nil"/>
              <w:left w:val="nil"/>
              <w:bottom w:val="nil"/>
              <w:right w:val="nil"/>
            </w:tcBorders>
            <w:shd w:val="clear" w:color="auto" w:fill="auto"/>
            <w:noWrap/>
            <w:vAlign w:val="center"/>
            <w:hideMark/>
          </w:tcPr>
          <w:p w14:paraId="40ADCBB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3 / 0.51 / 0.16</w:t>
            </w:r>
          </w:p>
        </w:tc>
        <w:tc>
          <w:tcPr>
            <w:tcW w:w="0" w:type="auto"/>
            <w:tcBorders>
              <w:top w:val="nil"/>
              <w:left w:val="nil"/>
              <w:bottom w:val="nil"/>
              <w:right w:val="nil"/>
            </w:tcBorders>
            <w:shd w:val="clear" w:color="auto" w:fill="auto"/>
            <w:noWrap/>
            <w:vAlign w:val="center"/>
            <w:hideMark/>
          </w:tcPr>
          <w:p w14:paraId="666D825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7 / 0.38 / 0.05</w:t>
            </w:r>
          </w:p>
        </w:tc>
        <w:tc>
          <w:tcPr>
            <w:tcW w:w="0" w:type="auto"/>
            <w:tcBorders>
              <w:top w:val="nil"/>
              <w:left w:val="nil"/>
              <w:bottom w:val="nil"/>
              <w:right w:val="nil"/>
            </w:tcBorders>
            <w:shd w:val="clear" w:color="auto" w:fill="auto"/>
            <w:noWrap/>
            <w:vAlign w:val="center"/>
            <w:hideMark/>
          </w:tcPr>
          <w:p w14:paraId="122F749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19 / 0.81</w:t>
            </w:r>
          </w:p>
        </w:tc>
      </w:tr>
      <w:tr w:rsidR="003125D5" w:rsidRPr="003125D5" w14:paraId="6A03A5CE" w14:textId="77777777" w:rsidTr="00E83919">
        <w:trPr>
          <w:trHeight w:val="20"/>
          <w:jc w:val="center"/>
        </w:trPr>
        <w:tc>
          <w:tcPr>
            <w:tcW w:w="0" w:type="auto"/>
            <w:tcBorders>
              <w:top w:val="nil"/>
              <w:left w:val="nil"/>
              <w:bottom w:val="nil"/>
              <w:right w:val="nil"/>
            </w:tcBorders>
            <w:shd w:val="clear" w:color="auto" w:fill="auto"/>
            <w:noWrap/>
            <w:vAlign w:val="center"/>
            <w:hideMark/>
          </w:tcPr>
          <w:p w14:paraId="3D93489F"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2727270</w:t>
            </w:r>
          </w:p>
        </w:tc>
        <w:tc>
          <w:tcPr>
            <w:tcW w:w="0" w:type="auto"/>
            <w:tcBorders>
              <w:top w:val="nil"/>
              <w:left w:val="nil"/>
              <w:bottom w:val="nil"/>
              <w:right w:val="nil"/>
            </w:tcBorders>
            <w:shd w:val="clear" w:color="auto" w:fill="auto"/>
            <w:noWrap/>
            <w:vAlign w:val="center"/>
            <w:hideMark/>
          </w:tcPr>
          <w:p w14:paraId="5655BF7F"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603237</w:t>
            </w:r>
          </w:p>
        </w:tc>
        <w:tc>
          <w:tcPr>
            <w:tcW w:w="0" w:type="auto"/>
            <w:tcBorders>
              <w:top w:val="nil"/>
              <w:left w:val="nil"/>
              <w:bottom w:val="nil"/>
              <w:right w:val="nil"/>
            </w:tcBorders>
            <w:shd w:val="clear" w:color="auto" w:fill="auto"/>
            <w:noWrap/>
            <w:vAlign w:val="center"/>
            <w:hideMark/>
          </w:tcPr>
          <w:p w14:paraId="32A04CC5"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G/A</w:t>
            </w:r>
          </w:p>
        </w:tc>
        <w:tc>
          <w:tcPr>
            <w:tcW w:w="0" w:type="auto"/>
            <w:tcBorders>
              <w:top w:val="nil"/>
              <w:left w:val="nil"/>
              <w:bottom w:val="nil"/>
              <w:right w:val="nil"/>
            </w:tcBorders>
            <w:shd w:val="clear" w:color="auto" w:fill="auto"/>
            <w:noWrap/>
            <w:vAlign w:val="center"/>
            <w:hideMark/>
          </w:tcPr>
          <w:p w14:paraId="4AADEF0B"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9 / 0.50 / 0.21</w:t>
            </w:r>
          </w:p>
        </w:tc>
        <w:tc>
          <w:tcPr>
            <w:tcW w:w="0" w:type="auto"/>
            <w:tcBorders>
              <w:top w:val="nil"/>
              <w:left w:val="nil"/>
              <w:bottom w:val="nil"/>
              <w:right w:val="nil"/>
            </w:tcBorders>
            <w:shd w:val="clear" w:color="auto" w:fill="auto"/>
            <w:noWrap/>
            <w:vAlign w:val="center"/>
            <w:hideMark/>
          </w:tcPr>
          <w:p w14:paraId="0DB84BCC"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6 / 0.55 / 0.14</w:t>
            </w:r>
          </w:p>
        </w:tc>
        <w:tc>
          <w:tcPr>
            <w:tcW w:w="0" w:type="auto"/>
            <w:tcBorders>
              <w:top w:val="nil"/>
              <w:left w:val="nil"/>
              <w:bottom w:val="nil"/>
              <w:right w:val="nil"/>
            </w:tcBorders>
            <w:shd w:val="clear" w:color="auto" w:fill="auto"/>
            <w:noWrap/>
            <w:vAlign w:val="center"/>
            <w:hideMark/>
          </w:tcPr>
          <w:p w14:paraId="72407991"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87 / 0.13 / 0.00</w:t>
            </w:r>
          </w:p>
        </w:tc>
        <w:tc>
          <w:tcPr>
            <w:tcW w:w="0" w:type="auto"/>
            <w:tcBorders>
              <w:top w:val="nil"/>
              <w:left w:val="nil"/>
              <w:bottom w:val="nil"/>
              <w:right w:val="nil"/>
            </w:tcBorders>
            <w:shd w:val="clear" w:color="auto" w:fill="auto"/>
            <w:noWrap/>
            <w:vAlign w:val="center"/>
            <w:hideMark/>
          </w:tcPr>
          <w:p w14:paraId="2E84B32D"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9 / 0.54 / 0.18</w:t>
            </w:r>
          </w:p>
        </w:tc>
        <w:tc>
          <w:tcPr>
            <w:tcW w:w="0" w:type="auto"/>
            <w:tcBorders>
              <w:top w:val="nil"/>
              <w:left w:val="nil"/>
              <w:bottom w:val="nil"/>
              <w:right w:val="nil"/>
            </w:tcBorders>
            <w:shd w:val="clear" w:color="auto" w:fill="auto"/>
            <w:noWrap/>
            <w:vAlign w:val="center"/>
            <w:hideMark/>
          </w:tcPr>
          <w:p w14:paraId="33DA96CC"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9 / 0.48 / 0.24</w:t>
            </w:r>
          </w:p>
        </w:tc>
        <w:tc>
          <w:tcPr>
            <w:tcW w:w="0" w:type="auto"/>
            <w:tcBorders>
              <w:top w:val="nil"/>
              <w:left w:val="nil"/>
              <w:bottom w:val="nil"/>
              <w:right w:val="nil"/>
            </w:tcBorders>
            <w:shd w:val="clear" w:color="auto" w:fill="auto"/>
            <w:noWrap/>
            <w:vAlign w:val="center"/>
            <w:hideMark/>
          </w:tcPr>
          <w:p w14:paraId="63D7D498"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91 / 0.09 / 0.00</w:t>
            </w:r>
          </w:p>
        </w:tc>
      </w:tr>
      <w:tr w:rsidR="003125D5" w:rsidRPr="003125D5" w14:paraId="3C701B60" w14:textId="77777777" w:rsidTr="00E83919">
        <w:trPr>
          <w:trHeight w:val="20"/>
          <w:jc w:val="center"/>
        </w:trPr>
        <w:tc>
          <w:tcPr>
            <w:tcW w:w="0" w:type="auto"/>
            <w:tcBorders>
              <w:top w:val="nil"/>
              <w:left w:val="nil"/>
              <w:bottom w:val="nil"/>
              <w:right w:val="nil"/>
            </w:tcBorders>
            <w:shd w:val="clear" w:color="auto" w:fill="auto"/>
            <w:noWrap/>
            <w:vAlign w:val="center"/>
            <w:hideMark/>
          </w:tcPr>
          <w:p w14:paraId="28FCC0D4"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576</w:t>
            </w:r>
          </w:p>
        </w:tc>
        <w:tc>
          <w:tcPr>
            <w:tcW w:w="0" w:type="auto"/>
            <w:tcBorders>
              <w:top w:val="nil"/>
              <w:left w:val="nil"/>
              <w:bottom w:val="nil"/>
              <w:right w:val="nil"/>
            </w:tcBorders>
            <w:shd w:val="clear" w:color="auto" w:fill="auto"/>
            <w:noWrap/>
            <w:vAlign w:val="center"/>
            <w:hideMark/>
          </w:tcPr>
          <w:p w14:paraId="037E5B9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603510</w:t>
            </w:r>
          </w:p>
        </w:tc>
        <w:tc>
          <w:tcPr>
            <w:tcW w:w="0" w:type="auto"/>
            <w:tcBorders>
              <w:top w:val="nil"/>
              <w:left w:val="nil"/>
              <w:bottom w:val="nil"/>
              <w:right w:val="nil"/>
            </w:tcBorders>
            <w:shd w:val="clear" w:color="auto" w:fill="auto"/>
            <w:noWrap/>
            <w:vAlign w:val="center"/>
            <w:hideMark/>
          </w:tcPr>
          <w:p w14:paraId="218B4EE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C</w:t>
            </w:r>
          </w:p>
        </w:tc>
        <w:tc>
          <w:tcPr>
            <w:tcW w:w="0" w:type="auto"/>
            <w:tcBorders>
              <w:top w:val="nil"/>
              <w:left w:val="nil"/>
              <w:bottom w:val="nil"/>
              <w:right w:val="nil"/>
            </w:tcBorders>
            <w:shd w:val="clear" w:color="auto" w:fill="auto"/>
            <w:noWrap/>
            <w:vAlign w:val="center"/>
            <w:hideMark/>
          </w:tcPr>
          <w:p w14:paraId="785F82A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7 / 0.46 / 0.17</w:t>
            </w:r>
          </w:p>
        </w:tc>
        <w:tc>
          <w:tcPr>
            <w:tcW w:w="0" w:type="auto"/>
            <w:tcBorders>
              <w:top w:val="nil"/>
              <w:left w:val="nil"/>
              <w:bottom w:val="nil"/>
              <w:right w:val="nil"/>
            </w:tcBorders>
            <w:shd w:val="clear" w:color="auto" w:fill="auto"/>
            <w:noWrap/>
            <w:vAlign w:val="center"/>
            <w:hideMark/>
          </w:tcPr>
          <w:p w14:paraId="032364F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8 / 0.35 / 0.05</w:t>
            </w:r>
          </w:p>
        </w:tc>
        <w:tc>
          <w:tcPr>
            <w:tcW w:w="0" w:type="auto"/>
            <w:tcBorders>
              <w:top w:val="nil"/>
              <w:left w:val="nil"/>
              <w:bottom w:val="nil"/>
              <w:right w:val="nil"/>
            </w:tcBorders>
            <w:shd w:val="clear" w:color="auto" w:fill="auto"/>
            <w:noWrap/>
            <w:vAlign w:val="center"/>
            <w:hideMark/>
          </w:tcPr>
          <w:p w14:paraId="7FE4D84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23 / 0.76</w:t>
            </w:r>
          </w:p>
        </w:tc>
        <w:tc>
          <w:tcPr>
            <w:tcW w:w="0" w:type="auto"/>
            <w:tcBorders>
              <w:top w:val="nil"/>
              <w:left w:val="nil"/>
              <w:bottom w:val="nil"/>
              <w:right w:val="nil"/>
            </w:tcBorders>
            <w:shd w:val="clear" w:color="auto" w:fill="auto"/>
            <w:noWrap/>
            <w:vAlign w:val="center"/>
            <w:hideMark/>
          </w:tcPr>
          <w:p w14:paraId="094919E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3 / 0.51 / 0.16</w:t>
            </w:r>
          </w:p>
        </w:tc>
        <w:tc>
          <w:tcPr>
            <w:tcW w:w="0" w:type="auto"/>
            <w:tcBorders>
              <w:top w:val="nil"/>
              <w:left w:val="nil"/>
              <w:bottom w:val="nil"/>
              <w:right w:val="nil"/>
            </w:tcBorders>
            <w:shd w:val="clear" w:color="auto" w:fill="auto"/>
            <w:noWrap/>
            <w:vAlign w:val="center"/>
            <w:hideMark/>
          </w:tcPr>
          <w:p w14:paraId="54724BE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7 / 0.38 / 0.04</w:t>
            </w:r>
          </w:p>
        </w:tc>
        <w:tc>
          <w:tcPr>
            <w:tcW w:w="0" w:type="auto"/>
            <w:tcBorders>
              <w:top w:val="nil"/>
              <w:left w:val="nil"/>
              <w:bottom w:val="nil"/>
              <w:right w:val="nil"/>
            </w:tcBorders>
            <w:shd w:val="clear" w:color="auto" w:fill="auto"/>
            <w:noWrap/>
            <w:vAlign w:val="center"/>
            <w:hideMark/>
          </w:tcPr>
          <w:p w14:paraId="3FD729E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19 / 0.80</w:t>
            </w:r>
          </w:p>
        </w:tc>
      </w:tr>
      <w:tr w:rsidR="003125D5" w:rsidRPr="003125D5" w14:paraId="2AD0FC08" w14:textId="77777777" w:rsidTr="00E83919">
        <w:trPr>
          <w:trHeight w:val="20"/>
          <w:jc w:val="center"/>
        </w:trPr>
        <w:tc>
          <w:tcPr>
            <w:tcW w:w="0" w:type="auto"/>
            <w:tcBorders>
              <w:top w:val="nil"/>
              <w:left w:val="nil"/>
              <w:bottom w:val="nil"/>
              <w:right w:val="nil"/>
            </w:tcBorders>
            <w:shd w:val="clear" w:color="auto" w:fill="auto"/>
            <w:noWrap/>
            <w:vAlign w:val="center"/>
            <w:hideMark/>
          </w:tcPr>
          <w:p w14:paraId="33D70725"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577</w:t>
            </w:r>
          </w:p>
        </w:tc>
        <w:tc>
          <w:tcPr>
            <w:tcW w:w="0" w:type="auto"/>
            <w:tcBorders>
              <w:top w:val="nil"/>
              <w:left w:val="nil"/>
              <w:bottom w:val="nil"/>
              <w:right w:val="nil"/>
            </w:tcBorders>
            <w:shd w:val="clear" w:color="auto" w:fill="auto"/>
            <w:noWrap/>
            <w:vAlign w:val="center"/>
            <w:hideMark/>
          </w:tcPr>
          <w:p w14:paraId="5B39E50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604814</w:t>
            </w:r>
          </w:p>
        </w:tc>
        <w:tc>
          <w:tcPr>
            <w:tcW w:w="0" w:type="auto"/>
            <w:tcBorders>
              <w:top w:val="nil"/>
              <w:left w:val="nil"/>
              <w:bottom w:val="nil"/>
              <w:right w:val="nil"/>
            </w:tcBorders>
            <w:shd w:val="clear" w:color="auto" w:fill="auto"/>
            <w:noWrap/>
            <w:vAlign w:val="center"/>
            <w:hideMark/>
          </w:tcPr>
          <w:p w14:paraId="57149F3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C</w:t>
            </w:r>
          </w:p>
        </w:tc>
        <w:tc>
          <w:tcPr>
            <w:tcW w:w="0" w:type="auto"/>
            <w:tcBorders>
              <w:top w:val="nil"/>
              <w:left w:val="nil"/>
              <w:bottom w:val="nil"/>
              <w:right w:val="nil"/>
            </w:tcBorders>
            <w:shd w:val="clear" w:color="auto" w:fill="auto"/>
            <w:noWrap/>
            <w:vAlign w:val="center"/>
            <w:hideMark/>
          </w:tcPr>
          <w:p w14:paraId="4D2D51C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7 / 0.46 / 0.17</w:t>
            </w:r>
          </w:p>
        </w:tc>
        <w:tc>
          <w:tcPr>
            <w:tcW w:w="0" w:type="auto"/>
            <w:tcBorders>
              <w:top w:val="nil"/>
              <w:left w:val="nil"/>
              <w:bottom w:val="nil"/>
              <w:right w:val="nil"/>
            </w:tcBorders>
            <w:shd w:val="clear" w:color="auto" w:fill="auto"/>
            <w:noWrap/>
            <w:vAlign w:val="center"/>
            <w:hideMark/>
          </w:tcPr>
          <w:p w14:paraId="5EA82E9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8 / 0.36 / 0.05</w:t>
            </w:r>
          </w:p>
        </w:tc>
        <w:tc>
          <w:tcPr>
            <w:tcW w:w="0" w:type="auto"/>
            <w:tcBorders>
              <w:top w:val="nil"/>
              <w:left w:val="nil"/>
              <w:bottom w:val="nil"/>
              <w:right w:val="nil"/>
            </w:tcBorders>
            <w:shd w:val="clear" w:color="auto" w:fill="auto"/>
            <w:noWrap/>
            <w:vAlign w:val="center"/>
            <w:hideMark/>
          </w:tcPr>
          <w:p w14:paraId="7510402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23 / 0.77</w:t>
            </w:r>
          </w:p>
        </w:tc>
        <w:tc>
          <w:tcPr>
            <w:tcW w:w="0" w:type="auto"/>
            <w:tcBorders>
              <w:top w:val="nil"/>
              <w:left w:val="nil"/>
              <w:bottom w:val="nil"/>
              <w:right w:val="nil"/>
            </w:tcBorders>
            <w:shd w:val="clear" w:color="auto" w:fill="auto"/>
            <w:noWrap/>
            <w:vAlign w:val="center"/>
            <w:hideMark/>
          </w:tcPr>
          <w:p w14:paraId="0B7913B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3 / 0.51 / 0.16</w:t>
            </w:r>
          </w:p>
        </w:tc>
        <w:tc>
          <w:tcPr>
            <w:tcW w:w="0" w:type="auto"/>
            <w:tcBorders>
              <w:top w:val="nil"/>
              <w:left w:val="nil"/>
              <w:bottom w:val="nil"/>
              <w:right w:val="nil"/>
            </w:tcBorders>
            <w:shd w:val="clear" w:color="auto" w:fill="auto"/>
            <w:noWrap/>
            <w:vAlign w:val="center"/>
            <w:hideMark/>
          </w:tcPr>
          <w:p w14:paraId="3EF5681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7 / 0.38 / 0.05</w:t>
            </w:r>
          </w:p>
        </w:tc>
        <w:tc>
          <w:tcPr>
            <w:tcW w:w="0" w:type="auto"/>
            <w:tcBorders>
              <w:top w:val="nil"/>
              <w:left w:val="nil"/>
              <w:bottom w:val="nil"/>
              <w:right w:val="nil"/>
            </w:tcBorders>
            <w:shd w:val="clear" w:color="auto" w:fill="auto"/>
            <w:noWrap/>
            <w:vAlign w:val="center"/>
            <w:hideMark/>
          </w:tcPr>
          <w:p w14:paraId="67A7C8D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19 / 0.80</w:t>
            </w:r>
          </w:p>
        </w:tc>
      </w:tr>
      <w:tr w:rsidR="003125D5" w:rsidRPr="003125D5" w14:paraId="77826CD1" w14:textId="77777777" w:rsidTr="00E83919">
        <w:trPr>
          <w:trHeight w:val="20"/>
          <w:jc w:val="center"/>
        </w:trPr>
        <w:tc>
          <w:tcPr>
            <w:tcW w:w="0" w:type="auto"/>
            <w:tcBorders>
              <w:top w:val="nil"/>
              <w:left w:val="nil"/>
              <w:bottom w:val="nil"/>
              <w:right w:val="nil"/>
            </w:tcBorders>
            <w:shd w:val="clear" w:color="auto" w:fill="auto"/>
            <w:noWrap/>
            <w:vAlign w:val="center"/>
            <w:hideMark/>
          </w:tcPr>
          <w:p w14:paraId="2E619886"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583</w:t>
            </w:r>
          </w:p>
        </w:tc>
        <w:tc>
          <w:tcPr>
            <w:tcW w:w="0" w:type="auto"/>
            <w:tcBorders>
              <w:top w:val="nil"/>
              <w:left w:val="nil"/>
              <w:bottom w:val="nil"/>
              <w:right w:val="nil"/>
            </w:tcBorders>
            <w:shd w:val="clear" w:color="auto" w:fill="auto"/>
            <w:noWrap/>
            <w:vAlign w:val="center"/>
            <w:hideMark/>
          </w:tcPr>
          <w:p w14:paraId="7125097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609750</w:t>
            </w:r>
          </w:p>
        </w:tc>
        <w:tc>
          <w:tcPr>
            <w:tcW w:w="0" w:type="auto"/>
            <w:tcBorders>
              <w:top w:val="nil"/>
              <w:left w:val="nil"/>
              <w:bottom w:val="nil"/>
              <w:right w:val="nil"/>
            </w:tcBorders>
            <w:shd w:val="clear" w:color="auto" w:fill="auto"/>
            <w:noWrap/>
            <w:vAlign w:val="center"/>
            <w:hideMark/>
          </w:tcPr>
          <w:p w14:paraId="34E8402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G</w:t>
            </w:r>
          </w:p>
        </w:tc>
        <w:tc>
          <w:tcPr>
            <w:tcW w:w="0" w:type="auto"/>
            <w:tcBorders>
              <w:top w:val="nil"/>
              <w:left w:val="nil"/>
              <w:bottom w:val="nil"/>
              <w:right w:val="nil"/>
            </w:tcBorders>
            <w:shd w:val="clear" w:color="auto" w:fill="auto"/>
            <w:noWrap/>
            <w:vAlign w:val="center"/>
            <w:hideMark/>
          </w:tcPr>
          <w:p w14:paraId="4CF27ED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7 / 0.45 / 0.17</w:t>
            </w:r>
          </w:p>
        </w:tc>
        <w:tc>
          <w:tcPr>
            <w:tcW w:w="0" w:type="auto"/>
            <w:tcBorders>
              <w:top w:val="nil"/>
              <w:left w:val="nil"/>
              <w:bottom w:val="nil"/>
              <w:right w:val="nil"/>
            </w:tcBorders>
            <w:shd w:val="clear" w:color="auto" w:fill="auto"/>
            <w:noWrap/>
            <w:vAlign w:val="center"/>
            <w:hideMark/>
          </w:tcPr>
          <w:p w14:paraId="0DFA154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8 / 0.35 / 0.05</w:t>
            </w:r>
          </w:p>
        </w:tc>
        <w:tc>
          <w:tcPr>
            <w:tcW w:w="0" w:type="auto"/>
            <w:tcBorders>
              <w:top w:val="nil"/>
              <w:left w:val="nil"/>
              <w:bottom w:val="nil"/>
              <w:right w:val="nil"/>
            </w:tcBorders>
            <w:shd w:val="clear" w:color="auto" w:fill="auto"/>
            <w:noWrap/>
            <w:vAlign w:val="center"/>
            <w:hideMark/>
          </w:tcPr>
          <w:p w14:paraId="4E0EACE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1 / 0.28 / 0.72</w:t>
            </w:r>
          </w:p>
        </w:tc>
        <w:tc>
          <w:tcPr>
            <w:tcW w:w="0" w:type="auto"/>
            <w:tcBorders>
              <w:top w:val="nil"/>
              <w:left w:val="nil"/>
              <w:bottom w:val="nil"/>
              <w:right w:val="nil"/>
            </w:tcBorders>
            <w:shd w:val="clear" w:color="auto" w:fill="auto"/>
            <w:noWrap/>
            <w:vAlign w:val="center"/>
            <w:hideMark/>
          </w:tcPr>
          <w:p w14:paraId="240B82D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4 / 0.51 / 0.16</w:t>
            </w:r>
          </w:p>
        </w:tc>
        <w:tc>
          <w:tcPr>
            <w:tcW w:w="0" w:type="auto"/>
            <w:tcBorders>
              <w:top w:val="nil"/>
              <w:left w:val="nil"/>
              <w:bottom w:val="nil"/>
              <w:right w:val="nil"/>
            </w:tcBorders>
            <w:shd w:val="clear" w:color="auto" w:fill="auto"/>
            <w:noWrap/>
            <w:vAlign w:val="center"/>
            <w:hideMark/>
          </w:tcPr>
          <w:p w14:paraId="68A74E0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8 / 0.38 / 0.05</w:t>
            </w:r>
          </w:p>
        </w:tc>
        <w:tc>
          <w:tcPr>
            <w:tcW w:w="0" w:type="auto"/>
            <w:tcBorders>
              <w:top w:val="nil"/>
              <w:left w:val="nil"/>
              <w:bottom w:val="nil"/>
              <w:right w:val="nil"/>
            </w:tcBorders>
            <w:shd w:val="clear" w:color="auto" w:fill="auto"/>
            <w:noWrap/>
            <w:vAlign w:val="center"/>
            <w:hideMark/>
          </w:tcPr>
          <w:p w14:paraId="7569D0F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02 / 0.19 / 0.79</w:t>
            </w:r>
          </w:p>
        </w:tc>
      </w:tr>
      <w:tr w:rsidR="003125D5" w:rsidRPr="003125D5" w14:paraId="500B09EE" w14:textId="77777777" w:rsidTr="00E83919">
        <w:trPr>
          <w:trHeight w:val="20"/>
          <w:jc w:val="center"/>
        </w:trPr>
        <w:tc>
          <w:tcPr>
            <w:tcW w:w="0" w:type="auto"/>
            <w:tcBorders>
              <w:top w:val="nil"/>
              <w:left w:val="nil"/>
              <w:bottom w:val="nil"/>
              <w:right w:val="nil"/>
            </w:tcBorders>
            <w:shd w:val="clear" w:color="auto" w:fill="auto"/>
            <w:noWrap/>
            <w:vAlign w:val="center"/>
            <w:hideMark/>
          </w:tcPr>
          <w:p w14:paraId="61958D14"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2851682</w:t>
            </w:r>
          </w:p>
        </w:tc>
        <w:tc>
          <w:tcPr>
            <w:tcW w:w="0" w:type="auto"/>
            <w:tcBorders>
              <w:top w:val="nil"/>
              <w:left w:val="nil"/>
              <w:bottom w:val="nil"/>
              <w:right w:val="nil"/>
            </w:tcBorders>
            <w:shd w:val="clear" w:color="auto" w:fill="auto"/>
            <w:noWrap/>
            <w:vAlign w:val="center"/>
            <w:hideMark/>
          </w:tcPr>
          <w:p w14:paraId="41521B8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616012</w:t>
            </w:r>
          </w:p>
        </w:tc>
        <w:tc>
          <w:tcPr>
            <w:tcW w:w="0" w:type="auto"/>
            <w:tcBorders>
              <w:top w:val="nil"/>
              <w:left w:val="nil"/>
              <w:bottom w:val="nil"/>
              <w:right w:val="nil"/>
            </w:tcBorders>
            <w:shd w:val="clear" w:color="auto" w:fill="auto"/>
            <w:noWrap/>
            <w:vAlign w:val="center"/>
            <w:hideMark/>
          </w:tcPr>
          <w:p w14:paraId="05F7973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G</w:t>
            </w:r>
          </w:p>
        </w:tc>
        <w:tc>
          <w:tcPr>
            <w:tcW w:w="0" w:type="auto"/>
            <w:tcBorders>
              <w:top w:val="nil"/>
              <w:left w:val="nil"/>
              <w:bottom w:val="nil"/>
              <w:right w:val="nil"/>
            </w:tcBorders>
            <w:shd w:val="clear" w:color="auto" w:fill="auto"/>
            <w:noWrap/>
            <w:vAlign w:val="center"/>
            <w:hideMark/>
          </w:tcPr>
          <w:p w14:paraId="066FD14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31 / 0.49 / 0.20</w:t>
            </w:r>
          </w:p>
        </w:tc>
        <w:tc>
          <w:tcPr>
            <w:tcW w:w="0" w:type="auto"/>
            <w:tcBorders>
              <w:top w:val="nil"/>
              <w:left w:val="nil"/>
              <w:bottom w:val="nil"/>
              <w:right w:val="nil"/>
            </w:tcBorders>
            <w:shd w:val="clear" w:color="auto" w:fill="auto"/>
            <w:noWrap/>
            <w:vAlign w:val="center"/>
            <w:hideMark/>
          </w:tcPr>
          <w:p w14:paraId="0ABD27A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26 / 0.56 / 0.13</w:t>
            </w:r>
          </w:p>
        </w:tc>
        <w:tc>
          <w:tcPr>
            <w:tcW w:w="0" w:type="auto"/>
            <w:tcBorders>
              <w:top w:val="nil"/>
              <w:left w:val="nil"/>
              <w:bottom w:val="nil"/>
              <w:right w:val="nil"/>
            </w:tcBorders>
            <w:shd w:val="clear" w:color="auto" w:fill="auto"/>
            <w:noWrap/>
            <w:vAlign w:val="center"/>
            <w:hideMark/>
          </w:tcPr>
          <w:p w14:paraId="15A7F43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88 / 0.12 / 0.00</w:t>
            </w:r>
          </w:p>
        </w:tc>
        <w:tc>
          <w:tcPr>
            <w:tcW w:w="0" w:type="auto"/>
            <w:tcBorders>
              <w:top w:val="nil"/>
              <w:left w:val="nil"/>
              <w:bottom w:val="nil"/>
              <w:right w:val="nil"/>
            </w:tcBorders>
            <w:shd w:val="clear" w:color="auto" w:fill="auto"/>
            <w:noWrap/>
            <w:vAlign w:val="center"/>
            <w:hideMark/>
          </w:tcPr>
          <w:p w14:paraId="67517A3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29 / 0.54 / 0.17</w:t>
            </w:r>
          </w:p>
        </w:tc>
        <w:tc>
          <w:tcPr>
            <w:tcW w:w="0" w:type="auto"/>
            <w:tcBorders>
              <w:top w:val="nil"/>
              <w:left w:val="nil"/>
              <w:bottom w:val="nil"/>
              <w:right w:val="nil"/>
            </w:tcBorders>
            <w:shd w:val="clear" w:color="auto" w:fill="auto"/>
            <w:noWrap/>
            <w:vAlign w:val="center"/>
            <w:hideMark/>
          </w:tcPr>
          <w:p w14:paraId="3BCA505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29 / 0.48 / 0.23</w:t>
            </w:r>
          </w:p>
        </w:tc>
        <w:tc>
          <w:tcPr>
            <w:tcW w:w="0" w:type="auto"/>
            <w:tcBorders>
              <w:top w:val="nil"/>
              <w:left w:val="nil"/>
              <w:bottom w:val="nil"/>
              <w:right w:val="nil"/>
            </w:tcBorders>
            <w:shd w:val="clear" w:color="auto" w:fill="auto"/>
            <w:noWrap/>
            <w:vAlign w:val="center"/>
            <w:hideMark/>
          </w:tcPr>
          <w:p w14:paraId="5B791AE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91 / 0.09 / 0.00</w:t>
            </w:r>
          </w:p>
        </w:tc>
      </w:tr>
      <w:tr w:rsidR="003125D5" w:rsidRPr="003125D5" w14:paraId="4898C202" w14:textId="77777777" w:rsidTr="00E83919">
        <w:trPr>
          <w:trHeight w:val="20"/>
          <w:jc w:val="center"/>
        </w:trPr>
        <w:tc>
          <w:tcPr>
            <w:tcW w:w="0" w:type="auto"/>
            <w:tcBorders>
              <w:top w:val="nil"/>
              <w:left w:val="nil"/>
              <w:bottom w:val="nil"/>
              <w:right w:val="nil"/>
            </w:tcBorders>
            <w:shd w:val="clear" w:color="auto" w:fill="auto"/>
            <w:noWrap/>
            <w:vAlign w:val="center"/>
            <w:hideMark/>
          </w:tcPr>
          <w:p w14:paraId="5288D7C3"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174593</w:t>
            </w:r>
          </w:p>
        </w:tc>
        <w:tc>
          <w:tcPr>
            <w:tcW w:w="0" w:type="auto"/>
            <w:tcBorders>
              <w:top w:val="nil"/>
              <w:left w:val="nil"/>
              <w:bottom w:val="nil"/>
              <w:right w:val="nil"/>
            </w:tcBorders>
            <w:shd w:val="clear" w:color="auto" w:fill="auto"/>
            <w:noWrap/>
            <w:vAlign w:val="center"/>
            <w:hideMark/>
          </w:tcPr>
          <w:p w14:paraId="66CA27AF"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618831</w:t>
            </w:r>
          </w:p>
        </w:tc>
        <w:tc>
          <w:tcPr>
            <w:tcW w:w="0" w:type="auto"/>
            <w:tcBorders>
              <w:top w:val="nil"/>
              <w:left w:val="nil"/>
              <w:bottom w:val="nil"/>
              <w:right w:val="nil"/>
            </w:tcBorders>
            <w:shd w:val="clear" w:color="auto" w:fill="auto"/>
            <w:noWrap/>
            <w:vAlign w:val="center"/>
            <w:hideMark/>
          </w:tcPr>
          <w:p w14:paraId="7461483A"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A/G</w:t>
            </w:r>
          </w:p>
        </w:tc>
        <w:tc>
          <w:tcPr>
            <w:tcW w:w="0" w:type="auto"/>
            <w:tcBorders>
              <w:top w:val="nil"/>
              <w:left w:val="nil"/>
              <w:bottom w:val="nil"/>
              <w:right w:val="nil"/>
            </w:tcBorders>
            <w:shd w:val="clear" w:color="auto" w:fill="auto"/>
            <w:noWrap/>
            <w:vAlign w:val="center"/>
            <w:hideMark/>
          </w:tcPr>
          <w:p w14:paraId="531CC93D"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73 / 0.25 / 0.03</w:t>
            </w:r>
          </w:p>
        </w:tc>
        <w:tc>
          <w:tcPr>
            <w:tcW w:w="0" w:type="auto"/>
            <w:tcBorders>
              <w:top w:val="nil"/>
              <w:left w:val="nil"/>
              <w:bottom w:val="nil"/>
              <w:right w:val="nil"/>
            </w:tcBorders>
            <w:shd w:val="clear" w:color="auto" w:fill="auto"/>
            <w:noWrap/>
            <w:vAlign w:val="center"/>
            <w:hideMark/>
          </w:tcPr>
          <w:p w14:paraId="1260FFDB"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5 / 0.46 / 0.06</w:t>
            </w:r>
          </w:p>
        </w:tc>
        <w:tc>
          <w:tcPr>
            <w:tcW w:w="0" w:type="auto"/>
            <w:tcBorders>
              <w:top w:val="nil"/>
              <w:left w:val="nil"/>
              <w:bottom w:val="nil"/>
              <w:right w:val="nil"/>
            </w:tcBorders>
            <w:shd w:val="clear" w:color="auto" w:fill="auto"/>
            <w:noWrap/>
            <w:vAlign w:val="center"/>
            <w:hideMark/>
          </w:tcPr>
          <w:p w14:paraId="2E442E1B"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77 / 0.22 / 0.01</w:t>
            </w:r>
          </w:p>
        </w:tc>
        <w:tc>
          <w:tcPr>
            <w:tcW w:w="0" w:type="auto"/>
            <w:tcBorders>
              <w:top w:val="nil"/>
              <w:left w:val="nil"/>
              <w:bottom w:val="nil"/>
              <w:right w:val="nil"/>
            </w:tcBorders>
            <w:shd w:val="clear" w:color="auto" w:fill="auto"/>
            <w:noWrap/>
            <w:vAlign w:val="center"/>
            <w:hideMark/>
          </w:tcPr>
          <w:p w14:paraId="08A98878"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72 / 0.26 / 0.02</w:t>
            </w:r>
          </w:p>
        </w:tc>
        <w:tc>
          <w:tcPr>
            <w:tcW w:w="0" w:type="auto"/>
            <w:tcBorders>
              <w:top w:val="nil"/>
              <w:left w:val="nil"/>
              <w:bottom w:val="nil"/>
              <w:right w:val="nil"/>
            </w:tcBorders>
            <w:shd w:val="clear" w:color="auto" w:fill="auto"/>
            <w:noWrap/>
            <w:vAlign w:val="center"/>
            <w:hideMark/>
          </w:tcPr>
          <w:p w14:paraId="6AE52215"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8 / 0.41 / 0.11</w:t>
            </w:r>
          </w:p>
        </w:tc>
        <w:tc>
          <w:tcPr>
            <w:tcW w:w="0" w:type="auto"/>
            <w:tcBorders>
              <w:top w:val="nil"/>
              <w:left w:val="nil"/>
              <w:bottom w:val="nil"/>
              <w:right w:val="nil"/>
            </w:tcBorders>
            <w:shd w:val="clear" w:color="auto" w:fill="auto"/>
            <w:noWrap/>
            <w:vAlign w:val="center"/>
            <w:hideMark/>
          </w:tcPr>
          <w:p w14:paraId="73596C32"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79 / 0.20 / 0.01</w:t>
            </w:r>
          </w:p>
        </w:tc>
      </w:tr>
      <w:tr w:rsidR="003125D5" w:rsidRPr="003125D5" w14:paraId="3850387E" w14:textId="77777777" w:rsidTr="00E83919">
        <w:trPr>
          <w:trHeight w:val="20"/>
          <w:jc w:val="center"/>
        </w:trPr>
        <w:tc>
          <w:tcPr>
            <w:tcW w:w="0" w:type="auto"/>
            <w:tcBorders>
              <w:top w:val="nil"/>
              <w:left w:val="nil"/>
              <w:bottom w:val="nil"/>
              <w:right w:val="nil"/>
            </w:tcBorders>
            <w:shd w:val="clear" w:color="auto" w:fill="auto"/>
            <w:noWrap/>
            <w:vAlign w:val="center"/>
            <w:hideMark/>
          </w:tcPr>
          <w:p w14:paraId="2757ACB5"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498793</w:t>
            </w:r>
          </w:p>
        </w:tc>
        <w:tc>
          <w:tcPr>
            <w:tcW w:w="0" w:type="auto"/>
            <w:tcBorders>
              <w:top w:val="nil"/>
              <w:left w:val="nil"/>
              <w:bottom w:val="nil"/>
              <w:right w:val="nil"/>
            </w:tcBorders>
            <w:shd w:val="clear" w:color="auto" w:fill="auto"/>
            <w:noWrap/>
            <w:vAlign w:val="center"/>
            <w:hideMark/>
          </w:tcPr>
          <w:p w14:paraId="69895765"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624705</w:t>
            </w:r>
          </w:p>
        </w:tc>
        <w:tc>
          <w:tcPr>
            <w:tcW w:w="0" w:type="auto"/>
            <w:tcBorders>
              <w:top w:val="nil"/>
              <w:left w:val="nil"/>
              <w:bottom w:val="nil"/>
              <w:right w:val="nil"/>
            </w:tcBorders>
            <w:shd w:val="clear" w:color="auto" w:fill="auto"/>
            <w:noWrap/>
            <w:vAlign w:val="center"/>
            <w:hideMark/>
          </w:tcPr>
          <w:p w14:paraId="54EAAE02"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G/A</w:t>
            </w:r>
          </w:p>
        </w:tc>
        <w:tc>
          <w:tcPr>
            <w:tcW w:w="0" w:type="auto"/>
            <w:tcBorders>
              <w:top w:val="nil"/>
              <w:left w:val="nil"/>
              <w:bottom w:val="nil"/>
              <w:right w:val="nil"/>
            </w:tcBorders>
            <w:shd w:val="clear" w:color="auto" w:fill="auto"/>
            <w:noWrap/>
            <w:vAlign w:val="center"/>
            <w:hideMark/>
          </w:tcPr>
          <w:p w14:paraId="4A226748"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83 / 0.16 / 0.01</w:t>
            </w:r>
          </w:p>
        </w:tc>
        <w:tc>
          <w:tcPr>
            <w:tcW w:w="0" w:type="auto"/>
            <w:tcBorders>
              <w:top w:val="nil"/>
              <w:left w:val="nil"/>
              <w:bottom w:val="nil"/>
              <w:right w:val="nil"/>
            </w:tcBorders>
            <w:shd w:val="clear" w:color="auto" w:fill="auto"/>
            <w:noWrap/>
            <w:vAlign w:val="center"/>
            <w:hideMark/>
          </w:tcPr>
          <w:p w14:paraId="24E105DB"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66 / 0.30 / 0.03</w:t>
            </w:r>
          </w:p>
        </w:tc>
        <w:tc>
          <w:tcPr>
            <w:tcW w:w="0" w:type="auto"/>
            <w:tcBorders>
              <w:top w:val="nil"/>
              <w:left w:val="nil"/>
              <w:bottom w:val="nil"/>
              <w:right w:val="nil"/>
            </w:tcBorders>
            <w:shd w:val="clear" w:color="auto" w:fill="auto"/>
            <w:noWrap/>
            <w:vAlign w:val="center"/>
            <w:hideMark/>
          </w:tcPr>
          <w:p w14:paraId="67AA6E16"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0 / 0.49 / 0.11</w:t>
            </w:r>
          </w:p>
        </w:tc>
        <w:tc>
          <w:tcPr>
            <w:tcW w:w="0" w:type="auto"/>
            <w:tcBorders>
              <w:top w:val="nil"/>
              <w:left w:val="nil"/>
              <w:bottom w:val="nil"/>
              <w:right w:val="nil"/>
            </w:tcBorders>
            <w:shd w:val="clear" w:color="auto" w:fill="auto"/>
            <w:noWrap/>
            <w:vAlign w:val="center"/>
            <w:hideMark/>
          </w:tcPr>
          <w:p w14:paraId="104E1F6E"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84 / 0.16 / 0.01</w:t>
            </w:r>
          </w:p>
        </w:tc>
        <w:tc>
          <w:tcPr>
            <w:tcW w:w="0" w:type="auto"/>
            <w:tcBorders>
              <w:top w:val="nil"/>
              <w:left w:val="nil"/>
              <w:bottom w:val="nil"/>
              <w:right w:val="nil"/>
            </w:tcBorders>
            <w:shd w:val="clear" w:color="auto" w:fill="auto"/>
            <w:noWrap/>
            <w:vAlign w:val="center"/>
            <w:hideMark/>
          </w:tcPr>
          <w:p w14:paraId="201885D8"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69 / 0.27 / 0.04</w:t>
            </w:r>
          </w:p>
        </w:tc>
        <w:tc>
          <w:tcPr>
            <w:tcW w:w="0" w:type="auto"/>
            <w:tcBorders>
              <w:top w:val="nil"/>
              <w:left w:val="nil"/>
              <w:bottom w:val="nil"/>
              <w:right w:val="nil"/>
            </w:tcBorders>
            <w:shd w:val="clear" w:color="auto" w:fill="auto"/>
            <w:noWrap/>
            <w:vAlign w:val="center"/>
            <w:hideMark/>
          </w:tcPr>
          <w:p w14:paraId="67D382DD"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0 / 0.46 / 0.13</w:t>
            </w:r>
          </w:p>
        </w:tc>
      </w:tr>
      <w:tr w:rsidR="003125D5" w:rsidRPr="003125D5" w14:paraId="69AD479F" w14:textId="77777777" w:rsidTr="00E83919">
        <w:trPr>
          <w:trHeight w:val="20"/>
          <w:jc w:val="center"/>
        </w:trPr>
        <w:tc>
          <w:tcPr>
            <w:tcW w:w="0" w:type="auto"/>
            <w:tcBorders>
              <w:top w:val="nil"/>
              <w:left w:val="nil"/>
              <w:bottom w:val="nil"/>
              <w:right w:val="nil"/>
            </w:tcBorders>
            <w:shd w:val="clear" w:color="auto" w:fill="auto"/>
            <w:noWrap/>
            <w:vAlign w:val="center"/>
            <w:hideMark/>
          </w:tcPr>
          <w:p w14:paraId="78941C4D"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611</w:t>
            </w:r>
          </w:p>
        </w:tc>
        <w:tc>
          <w:tcPr>
            <w:tcW w:w="0" w:type="auto"/>
            <w:tcBorders>
              <w:top w:val="nil"/>
              <w:left w:val="nil"/>
              <w:bottom w:val="nil"/>
              <w:right w:val="nil"/>
            </w:tcBorders>
            <w:shd w:val="clear" w:color="auto" w:fill="auto"/>
            <w:noWrap/>
            <w:vAlign w:val="center"/>
            <w:hideMark/>
          </w:tcPr>
          <w:p w14:paraId="650EB0B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627881</w:t>
            </w:r>
          </w:p>
        </w:tc>
        <w:tc>
          <w:tcPr>
            <w:tcW w:w="0" w:type="auto"/>
            <w:tcBorders>
              <w:top w:val="nil"/>
              <w:left w:val="nil"/>
              <w:bottom w:val="nil"/>
              <w:right w:val="nil"/>
            </w:tcBorders>
            <w:shd w:val="clear" w:color="auto" w:fill="auto"/>
            <w:noWrap/>
            <w:vAlign w:val="center"/>
            <w:hideMark/>
          </w:tcPr>
          <w:p w14:paraId="7F9DD79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G</w:t>
            </w:r>
          </w:p>
        </w:tc>
        <w:tc>
          <w:tcPr>
            <w:tcW w:w="0" w:type="auto"/>
            <w:tcBorders>
              <w:top w:val="nil"/>
              <w:left w:val="nil"/>
              <w:bottom w:val="nil"/>
              <w:right w:val="nil"/>
            </w:tcBorders>
            <w:shd w:val="clear" w:color="auto" w:fill="auto"/>
            <w:noWrap/>
            <w:vAlign w:val="center"/>
            <w:hideMark/>
          </w:tcPr>
          <w:p w14:paraId="65655CE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97 / 0.03 / 0.00</w:t>
            </w:r>
          </w:p>
        </w:tc>
        <w:tc>
          <w:tcPr>
            <w:tcW w:w="0" w:type="auto"/>
            <w:tcBorders>
              <w:top w:val="nil"/>
              <w:left w:val="nil"/>
              <w:bottom w:val="nil"/>
              <w:right w:val="nil"/>
            </w:tcBorders>
            <w:shd w:val="clear" w:color="auto" w:fill="auto"/>
            <w:noWrap/>
            <w:vAlign w:val="center"/>
            <w:hideMark/>
          </w:tcPr>
          <w:p w14:paraId="7CAAE79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88 / 0.11 / 0.01</w:t>
            </w:r>
          </w:p>
        </w:tc>
        <w:tc>
          <w:tcPr>
            <w:tcW w:w="0" w:type="auto"/>
            <w:tcBorders>
              <w:top w:val="nil"/>
              <w:left w:val="nil"/>
              <w:bottom w:val="nil"/>
              <w:right w:val="nil"/>
            </w:tcBorders>
            <w:shd w:val="clear" w:color="auto" w:fill="auto"/>
            <w:noWrap/>
            <w:vAlign w:val="center"/>
            <w:hideMark/>
          </w:tcPr>
          <w:p w14:paraId="43841AA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87 / 0.13 / 0.00</w:t>
            </w:r>
          </w:p>
        </w:tc>
        <w:tc>
          <w:tcPr>
            <w:tcW w:w="0" w:type="auto"/>
            <w:tcBorders>
              <w:top w:val="nil"/>
              <w:left w:val="nil"/>
              <w:bottom w:val="nil"/>
              <w:right w:val="nil"/>
            </w:tcBorders>
            <w:shd w:val="clear" w:color="auto" w:fill="auto"/>
            <w:noWrap/>
            <w:vAlign w:val="center"/>
            <w:hideMark/>
          </w:tcPr>
          <w:p w14:paraId="3DFF172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98 / 0.02 / 0.00</w:t>
            </w:r>
          </w:p>
        </w:tc>
        <w:tc>
          <w:tcPr>
            <w:tcW w:w="0" w:type="auto"/>
            <w:tcBorders>
              <w:top w:val="nil"/>
              <w:left w:val="nil"/>
              <w:bottom w:val="nil"/>
              <w:right w:val="nil"/>
            </w:tcBorders>
            <w:shd w:val="clear" w:color="auto" w:fill="auto"/>
            <w:noWrap/>
            <w:vAlign w:val="center"/>
            <w:hideMark/>
          </w:tcPr>
          <w:p w14:paraId="7E287D5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85 / 0.14 / 0.01</w:t>
            </w:r>
          </w:p>
        </w:tc>
        <w:tc>
          <w:tcPr>
            <w:tcW w:w="0" w:type="auto"/>
            <w:tcBorders>
              <w:top w:val="nil"/>
              <w:left w:val="nil"/>
              <w:bottom w:val="nil"/>
              <w:right w:val="nil"/>
            </w:tcBorders>
            <w:shd w:val="clear" w:color="auto" w:fill="auto"/>
            <w:noWrap/>
            <w:vAlign w:val="center"/>
            <w:hideMark/>
          </w:tcPr>
          <w:p w14:paraId="725CB58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89 / 0.11 / 0.00</w:t>
            </w:r>
          </w:p>
        </w:tc>
      </w:tr>
      <w:tr w:rsidR="003125D5" w:rsidRPr="003125D5" w14:paraId="66121E54" w14:textId="77777777" w:rsidTr="00E83919">
        <w:trPr>
          <w:trHeight w:val="20"/>
          <w:jc w:val="center"/>
        </w:trPr>
        <w:tc>
          <w:tcPr>
            <w:tcW w:w="0" w:type="auto"/>
            <w:tcBorders>
              <w:top w:val="nil"/>
              <w:left w:val="nil"/>
              <w:bottom w:val="nil"/>
              <w:right w:val="nil"/>
            </w:tcBorders>
            <w:shd w:val="clear" w:color="auto" w:fill="auto"/>
            <w:noWrap/>
            <w:vAlign w:val="center"/>
            <w:hideMark/>
          </w:tcPr>
          <w:p w14:paraId="37A18C88"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val="en-US" w:eastAsia="en-GB"/>
              </w:rPr>
            </w:pPr>
            <w:r w:rsidRPr="003125D5">
              <w:rPr>
                <w:rFonts w:ascii="Times New Roman" w:eastAsia="Times New Roman" w:hAnsi="Times New Roman"/>
                <w:iCs/>
                <w:color w:val="000000" w:themeColor="text1"/>
                <w:sz w:val="18"/>
                <w:szCs w:val="18"/>
                <w:lang w:val="en-US" w:eastAsia="en-GB"/>
              </w:rPr>
              <w:t>rs174618</w:t>
            </w:r>
          </w:p>
        </w:tc>
        <w:tc>
          <w:tcPr>
            <w:tcW w:w="0" w:type="auto"/>
            <w:tcBorders>
              <w:top w:val="nil"/>
              <w:left w:val="nil"/>
              <w:bottom w:val="nil"/>
              <w:right w:val="nil"/>
            </w:tcBorders>
            <w:shd w:val="clear" w:color="auto" w:fill="auto"/>
            <w:noWrap/>
            <w:vAlign w:val="center"/>
            <w:hideMark/>
          </w:tcPr>
          <w:p w14:paraId="4B991B3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61629322</w:t>
            </w:r>
          </w:p>
        </w:tc>
        <w:tc>
          <w:tcPr>
            <w:tcW w:w="0" w:type="auto"/>
            <w:tcBorders>
              <w:top w:val="nil"/>
              <w:left w:val="nil"/>
              <w:bottom w:val="nil"/>
              <w:right w:val="nil"/>
            </w:tcBorders>
            <w:shd w:val="clear" w:color="auto" w:fill="auto"/>
            <w:noWrap/>
            <w:vAlign w:val="center"/>
            <w:hideMark/>
          </w:tcPr>
          <w:p w14:paraId="4BB5F6B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A/G</w:t>
            </w:r>
          </w:p>
        </w:tc>
        <w:tc>
          <w:tcPr>
            <w:tcW w:w="0" w:type="auto"/>
            <w:tcBorders>
              <w:top w:val="nil"/>
              <w:left w:val="nil"/>
              <w:bottom w:val="nil"/>
              <w:right w:val="nil"/>
            </w:tcBorders>
            <w:shd w:val="clear" w:color="auto" w:fill="auto"/>
            <w:noWrap/>
            <w:vAlign w:val="center"/>
            <w:hideMark/>
          </w:tcPr>
          <w:p w14:paraId="1EC63C8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96 / 0.04 / 0.00</w:t>
            </w:r>
          </w:p>
        </w:tc>
        <w:tc>
          <w:tcPr>
            <w:tcW w:w="0" w:type="auto"/>
            <w:tcBorders>
              <w:top w:val="nil"/>
              <w:left w:val="nil"/>
              <w:bottom w:val="nil"/>
              <w:right w:val="nil"/>
            </w:tcBorders>
            <w:shd w:val="clear" w:color="auto" w:fill="auto"/>
            <w:noWrap/>
            <w:vAlign w:val="center"/>
            <w:hideMark/>
          </w:tcPr>
          <w:p w14:paraId="360D829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82 / 0.16 / 0.01</w:t>
            </w:r>
          </w:p>
        </w:tc>
        <w:tc>
          <w:tcPr>
            <w:tcW w:w="0" w:type="auto"/>
            <w:tcBorders>
              <w:top w:val="nil"/>
              <w:left w:val="nil"/>
              <w:bottom w:val="nil"/>
              <w:right w:val="nil"/>
            </w:tcBorders>
            <w:shd w:val="clear" w:color="auto" w:fill="auto"/>
            <w:noWrap/>
            <w:vAlign w:val="center"/>
            <w:hideMark/>
          </w:tcPr>
          <w:p w14:paraId="3F5738B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2 / 0.42 / 0.06</w:t>
            </w:r>
          </w:p>
        </w:tc>
        <w:tc>
          <w:tcPr>
            <w:tcW w:w="0" w:type="auto"/>
            <w:tcBorders>
              <w:top w:val="nil"/>
              <w:left w:val="nil"/>
              <w:bottom w:val="nil"/>
              <w:right w:val="nil"/>
            </w:tcBorders>
            <w:shd w:val="clear" w:color="auto" w:fill="auto"/>
            <w:noWrap/>
            <w:vAlign w:val="center"/>
            <w:hideMark/>
          </w:tcPr>
          <w:p w14:paraId="1026986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96 / 0.04 / 0.00</w:t>
            </w:r>
          </w:p>
        </w:tc>
        <w:tc>
          <w:tcPr>
            <w:tcW w:w="0" w:type="auto"/>
            <w:tcBorders>
              <w:top w:val="nil"/>
              <w:left w:val="nil"/>
              <w:bottom w:val="nil"/>
              <w:right w:val="nil"/>
            </w:tcBorders>
            <w:shd w:val="clear" w:color="auto" w:fill="auto"/>
            <w:noWrap/>
            <w:vAlign w:val="center"/>
            <w:hideMark/>
          </w:tcPr>
          <w:p w14:paraId="33B0459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78 / 0.20 / 0.03</w:t>
            </w:r>
          </w:p>
        </w:tc>
        <w:tc>
          <w:tcPr>
            <w:tcW w:w="0" w:type="auto"/>
            <w:tcBorders>
              <w:top w:val="nil"/>
              <w:left w:val="nil"/>
              <w:bottom w:val="nil"/>
              <w:right w:val="nil"/>
            </w:tcBorders>
            <w:shd w:val="clear" w:color="auto" w:fill="auto"/>
            <w:noWrap/>
            <w:vAlign w:val="center"/>
            <w:hideMark/>
          </w:tcPr>
          <w:p w14:paraId="0C6A538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0.57 / 0.39 / 0.05</w:t>
            </w:r>
          </w:p>
        </w:tc>
      </w:tr>
      <w:tr w:rsidR="003125D5" w:rsidRPr="003125D5" w14:paraId="07285E21" w14:textId="77777777" w:rsidTr="00E83919">
        <w:trPr>
          <w:trHeight w:val="20"/>
          <w:jc w:val="center"/>
        </w:trPr>
        <w:tc>
          <w:tcPr>
            <w:tcW w:w="0" w:type="auto"/>
            <w:tcBorders>
              <w:top w:val="nil"/>
              <w:left w:val="nil"/>
              <w:bottom w:val="nil"/>
              <w:right w:val="nil"/>
            </w:tcBorders>
            <w:shd w:val="clear" w:color="auto" w:fill="auto"/>
            <w:noWrap/>
            <w:vAlign w:val="center"/>
            <w:hideMark/>
          </w:tcPr>
          <w:p w14:paraId="60226BA2"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17156506</w:t>
            </w:r>
          </w:p>
        </w:tc>
        <w:tc>
          <w:tcPr>
            <w:tcW w:w="0" w:type="auto"/>
            <w:tcBorders>
              <w:top w:val="nil"/>
              <w:left w:val="nil"/>
              <w:bottom w:val="nil"/>
              <w:right w:val="nil"/>
            </w:tcBorders>
            <w:shd w:val="clear" w:color="auto" w:fill="auto"/>
            <w:noWrap/>
            <w:vAlign w:val="center"/>
            <w:hideMark/>
          </w:tcPr>
          <w:p w14:paraId="23880E01"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632913</w:t>
            </w:r>
          </w:p>
        </w:tc>
        <w:tc>
          <w:tcPr>
            <w:tcW w:w="0" w:type="auto"/>
            <w:tcBorders>
              <w:top w:val="nil"/>
              <w:left w:val="nil"/>
              <w:bottom w:val="nil"/>
              <w:right w:val="nil"/>
            </w:tcBorders>
            <w:shd w:val="clear" w:color="auto" w:fill="auto"/>
            <w:noWrap/>
            <w:vAlign w:val="center"/>
            <w:hideMark/>
          </w:tcPr>
          <w:p w14:paraId="358E0246"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G/A</w:t>
            </w:r>
          </w:p>
        </w:tc>
        <w:tc>
          <w:tcPr>
            <w:tcW w:w="0" w:type="auto"/>
            <w:tcBorders>
              <w:top w:val="nil"/>
              <w:left w:val="nil"/>
              <w:bottom w:val="nil"/>
              <w:right w:val="nil"/>
            </w:tcBorders>
            <w:shd w:val="clear" w:color="auto" w:fill="auto"/>
            <w:noWrap/>
            <w:vAlign w:val="center"/>
            <w:hideMark/>
          </w:tcPr>
          <w:p w14:paraId="23F9FCF7"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85 / 0.13 / 0.01</w:t>
            </w:r>
          </w:p>
        </w:tc>
        <w:tc>
          <w:tcPr>
            <w:tcW w:w="0" w:type="auto"/>
            <w:tcBorders>
              <w:top w:val="nil"/>
              <w:left w:val="nil"/>
              <w:bottom w:val="nil"/>
              <w:right w:val="nil"/>
            </w:tcBorders>
            <w:shd w:val="clear" w:color="auto" w:fill="auto"/>
            <w:noWrap/>
            <w:vAlign w:val="center"/>
            <w:hideMark/>
          </w:tcPr>
          <w:p w14:paraId="486A58C9"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77 / 0.21 / 0.01</w:t>
            </w:r>
          </w:p>
        </w:tc>
        <w:tc>
          <w:tcPr>
            <w:tcW w:w="0" w:type="auto"/>
            <w:tcBorders>
              <w:top w:val="nil"/>
              <w:left w:val="nil"/>
              <w:bottom w:val="nil"/>
              <w:right w:val="nil"/>
            </w:tcBorders>
            <w:shd w:val="clear" w:color="auto" w:fill="auto"/>
            <w:noWrap/>
            <w:vAlign w:val="center"/>
            <w:hideMark/>
          </w:tcPr>
          <w:p w14:paraId="32DCF4AE"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95 / 0.05 / 0.00</w:t>
            </w:r>
          </w:p>
        </w:tc>
        <w:tc>
          <w:tcPr>
            <w:tcW w:w="0" w:type="auto"/>
            <w:tcBorders>
              <w:top w:val="nil"/>
              <w:left w:val="nil"/>
              <w:bottom w:val="nil"/>
              <w:right w:val="nil"/>
            </w:tcBorders>
            <w:shd w:val="clear" w:color="auto" w:fill="auto"/>
            <w:noWrap/>
            <w:vAlign w:val="center"/>
            <w:hideMark/>
          </w:tcPr>
          <w:p w14:paraId="61A392FF"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85 / 0.15 / 0.00</w:t>
            </w:r>
          </w:p>
        </w:tc>
        <w:tc>
          <w:tcPr>
            <w:tcW w:w="0" w:type="auto"/>
            <w:tcBorders>
              <w:top w:val="nil"/>
              <w:left w:val="nil"/>
              <w:bottom w:val="nil"/>
              <w:right w:val="nil"/>
            </w:tcBorders>
            <w:shd w:val="clear" w:color="auto" w:fill="auto"/>
            <w:noWrap/>
            <w:vAlign w:val="center"/>
            <w:hideMark/>
          </w:tcPr>
          <w:p w14:paraId="5B4B2E08"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78 / 0.21 / 0.01</w:t>
            </w:r>
          </w:p>
        </w:tc>
        <w:tc>
          <w:tcPr>
            <w:tcW w:w="0" w:type="auto"/>
            <w:tcBorders>
              <w:top w:val="nil"/>
              <w:left w:val="nil"/>
              <w:bottom w:val="nil"/>
              <w:right w:val="nil"/>
            </w:tcBorders>
            <w:shd w:val="clear" w:color="auto" w:fill="auto"/>
            <w:noWrap/>
            <w:vAlign w:val="center"/>
            <w:hideMark/>
          </w:tcPr>
          <w:p w14:paraId="6E31CA3C"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96 / 0.04 / 0.00</w:t>
            </w:r>
          </w:p>
        </w:tc>
      </w:tr>
      <w:tr w:rsidR="003125D5" w:rsidRPr="003125D5" w14:paraId="130692A3" w14:textId="77777777" w:rsidTr="00E83919">
        <w:trPr>
          <w:trHeight w:val="20"/>
          <w:jc w:val="center"/>
        </w:trPr>
        <w:tc>
          <w:tcPr>
            <w:tcW w:w="0" w:type="auto"/>
            <w:tcBorders>
              <w:top w:val="nil"/>
              <w:left w:val="nil"/>
              <w:bottom w:val="nil"/>
              <w:right w:val="nil"/>
            </w:tcBorders>
            <w:shd w:val="clear" w:color="auto" w:fill="auto"/>
            <w:noWrap/>
            <w:vAlign w:val="center"/>
            <w:hideMark/>
          </w:tcPr>
          <w:p w14:paraId="32AFD50E"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i/>
                <w:color w:val="000000" w:themeColor="text1"/>
                <w:sz w:val="18"/>
                <w:szCs w:val="18"/>
                <w:lang w:val="en-US" w:eastAsia="en-GB"/>
              </w:rPr>
              <w:t>FADS3</w:t>
            </w:r>
          </w:p>
        </w:tc>
        <w:tc>
          <w:tcPr>
            <w:tcW w:w="0" w:type="auto"/>
            <w:tcBorders>
              <w:top w:val="nil"/>
              <w:left w:val="nil"/>
              <w:bottom w:val="nil"/>
              <w:right w:val="nil"/>
            </w:tcBorders>
            <w:shd w:val="clear" w:color="auto" w:fill="auto"/>
            <w:noWrap/>
            <w:vAlign w:val="center"/>
            <w:hideMark/>
          </w:tcPr>
          <w:p w14:paraId="1E8D555A"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2F101A5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17CE46E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5F81FB1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188A2A3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0781AAA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147C0D5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c>
          <w:tcPr>
            <w:tcW w:w="0" w:type="auto"/>
            <w:tcBorders>
              <w:top w:val="nil"/>
              <w:left w:val="nil"/>
              <w:bottom w:val="nil"/>
              <w:right w:val="nil"/>
            </w:tcBorders>
            <w:shd w:val="clear" w:color="auto" w:fill="auto"/>
            <w:noWrap/>
            <w:vAlign w:val="center"/>
            <w:hideMark/>
          </w:tcPr>
          <w:p w14:paraId="7618086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val="en-US" w:eastAsia="en-GB"/>
              </w:rPr>
            </w:pPr>
          </w:p>
        </w:tc>
      </w:tr>
      <w:tr w:rsidR="003125D5" w:rsidRPr="003125D5" w14:paraId="1DC00DB4" w14:textId="77777777" w:rsidTr="00E83919">
        <w:trPr>
          <w:trHeight w:val="20"/>
          <w:jc w:val="center"/>
        </w:trPr>
        <w:tc>
          <w:tcPr>
            <w:tcW w:w="0" w:type="auto"/>
            <w:tcBorders>
              <w:top w:val="nil"/>
              <w:left w:val="nil"/>
              <w:bottom w:val="nil"/>
              <w:right w:val="nil"/>
            </w:tcBorders>
            <w:shd w:val="clear" w:color="auto" w:fill="auto"/>
            <w:noWrap/>
            <w:vAlign w:val="center"/>
            <w:hideMark/>
          </w:tcPr>
          <w:p w14:paraId="7E343494"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174450</w:t>
            </w:r>
          </w:p>
        </w:tc>
        <w:tc>
          <w:tcPr>
            <w:tcW w:w="0" w:type="auto"/>
            <w:tcBorders>
              <w:top w:val="nil"/>
              <w:left w:val="nil"/>
              <w:bottom w:val="nil"/>
              <w:right w:val="nil"/>
            </w:tcBorders>
            <w:shd w:val="clear" w:color="auto" w:fill="auto"/>
            <w:noWrap/>
            <w:vAlign w:val="center"/>
            <w:hideMark/>
          </w:tcPr>
          <w:p w14:paraId="33D208E7"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641542</w:t>
            </w:r>
          </w:p>
        </w:tc>
        <w:tc>
          <w:tcPr>
            <w:tcW w:w="0" w:type="auto"/>
            <w:tcBorders>
              <w:top w:val="nil"/>
              <w:left w:val="nil"/>
              <w:bottom w:val="nil"/>
              <w:right w:val="nil"/>
            </w:tcBorders>
            <w:shd w:val="clear" w:color="auto" w:fill="auto"/>
            <w:noWrap/>
            <w:vAlign w:val="center"/>
            <w:hideMark/>
          </w:tcPr>
          <w:p w14:paraId="1BAC5891"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A/C</w:t>
            </w:r>
          </w:p>
        </w:tc>
        <w:tc>
          <w:tcPr>
            <w:tcW w:w="0" w:type="auto"/>
            <w:tcBorders>
              <w:top w:val="nil"/>
              <w:left w:val="nil"/>
              <w:bottom w:val="nil"/>
              <w:right w:val="nil"/>
            </w:tcBorders>
            <w:shd w:val="clear" w:color="auto" w:fill="auto"/>
            <w:noWrap/>
            <w:vAlign w:val="center"/>
            <w:hideMark/>
          </w:tcPr>
          <w:p w14:paraId="3DCE7390"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4 / 0.49 / 0.16</w:t>
            </w:r>
          </w:p>
        </w:tc>
        <w:tc>
          <w:tcPr>
            <w:tcW w:w="0" w:type="auto"/>
            <w:tcBorders>
              <w:top w:val="nil"/>
              <w:left w:val="nil"/>
              <w:bottom w:val="nil"/>
              <w:right w:val="nil"/>
            </w:tcBorders>
            <w:shd w:val="clear" w:color="auto" w:fill="auto"/>
            <w:noWrap/>
            <w:vAlign w:val="center"/>
            <w:hideMark/>
          </w:tcPr>
          <w:p w14:paraId="343440B1"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17 / 0.47 / 0.32</w:t>
            </w:r>
          </w:p>
        </w:tc>
        <w:tc>
          <w:tcPr>
            <w:tcW w:w="0" w:type="auto"/>
            <w:tcBorders>
              <w:top w:val="nil"/>
              <w:left w:val="nil"/>
              <w:bottom w:val="nil"/>
              <w:right w:val="nil"/>
            </w:tcBorders>
            <w:shd w:val="clear" w:color="auto" w:fill="auto"/>
            <w:noWrap/>
            <w:vAlign w:val="center"/>
            <w:hideMark/>
          </w:tcPr>
          <w:p w14:paraId="53A296EC"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7 / 0.53 / 0.20</w:t>
            </w:r>
          </w:p>
        </w:tc>
        <w:tc>
          <w:tcPr>
            <w:tcW w:w="0" w:type="auto"/>
            <w:tcBorders>
              <w:top w:val="nil"/>
              <w:left w:val="nil"/>
              <w:bottom w:val="nil"/>
              <w:right w:val="nil"/>
            </w:tcBorders>
            <w:shd w:val="clear" w:color="auto" w:fill="auto"/>
            <w:noWrap/>
            <w:vAlign w:val="center"/>
            <w:hideMark/>
          </w:tcPr>
          <w:p w14:paraId="1F84C6A9"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5 / 0.50 / 0.15</w:t>
            </w:r>
          </w:p>
        </w:tc>
        <w:tc>
          <w:tcPr>
            <w:tcW w:w="0" w:type="auto"/>
            <w:tcBorders>
              <w:top w:val="nil"/>
              <w:left w:val="nil"/>
              <w:bottom w:val="nil"/>
              <w:right w:val="nil"/>
            </w:tcBorders>
            <w:shd w:val="clear" w:color="auto" w:fill="auto"/>
            <w:noWrap/>
            <w:vAlign w:val="center"/>
            <w:hideMark/>
          </w:tcPr>
          <w:p w14:paraId="43C5FC97"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1 / 0.45 / 0.35</w:t>
            </w:r>
          </w:p>
        </w:tc>
        <w:tc>
          <w:tcPr>
            <w:tcW w:w="0" w:type="auto"/>
            <w:tcBorders>
              <w:top w:val="nil"/>
              <w:left w:val="nil"/>
              <w:bottom w:val="nil"/>
              <w:right w:val="nil"/>
            </w:tcBorders>
            <w:shd w:val="clear" w:color="auto" w:fill="auto"/>
            <w:noWrap/>
            <w:vAlign w:val="center"/>
            <w:hideMark/>
          </w:tcPr>
          <w:p w14:paraId="1D77F35E"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8 / 0.46 / 0.25</w:t>
            </w:r>
          </w:p>
        </w:tc>
      </w:tr>
      <w:tr w:rsidR="003125D5" w:rsidRPr="003125D5" w14:paraId="3C7EC712" w14:textId="77777777" w:rsidTr="00E83919">
        <w:trPr>
          <w:trHeight w:val="20"/>
          <w:jc w:val="center"/>
        </w:trPr>
        <w:tc>
          <w:tcPr>
            <w:tcW w:w="0" w:type="auto"/>
            <w:tcBorders>
              <w:top w:val="nil"/>
              <w:left w:val="nil"/>
              <w:bottom w:val="nil"/>
              <w:right w:val="nil"/>
            </w:tcBorders>
            <w:shd w:val="clear" w:color="auto" w:fill="auto"/>
            <w:noWrap/>
            <w:vAlign w:val="center"/>
            <w:hideMark/>
          </w:tcPr>
          <w:p w14:paraId="6BDA80D7"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1000778</w:t>
            </w:r>
          </w:p>
        </w:tc>
        <w:tc>
          <w:tcPr>
            <w:tcW w:w="0" w:type="auto"/>
            <w:tcBorders>
              <w:top w:val="nil"/>
              <w:left w:val="nil"/>
              <w:bottom w:val="nil"/>
              <w:right w:val="nil"/>
            </w:tcBorders>
            <w:shd w:val="clear" w:color="auto" w:fill="auto"/>
            <w:noWrap/>
            <w:vAlign w:val="center"/>
            <w:hideMark/>
          </w:tcPr>
          <w:p w14:paraId="388D98C4"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655305</w:t>
            </w:r>
          </w:p>
        </w:tc>
        <w:tc>
          <w:tcPr>
            <w:tcW w:w="0" w:type="auto"/>
            <w:tcBorders>
              <w:top w:val="nil"/>
              <w:left w:val="nil"/>
              <w:bottom w:val="nil"/>
              <w:right w:val="nil"/>
            </w:tcBorders>
            <w:shd w:val="clear" w:color="auto" w:fill="auto"/>
            <w:noWrap/>
            <w:vAlign w:val="center"/>
            <w:hideMark/>
          </w:tcPr>
          <w:p w14:paraId="2B2A56F8"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G/A</w:t>
            </w:r>
          </w:p>
        </w:tc>
        <w:tc>
          <w:tcPr>
            <w:tcW w:w="0" w:type="auto"/>
            <w:tcBorders>
              <w:top w:val="nil"/>
              <w:left w:val="nil"/>
              <w:bottom w:val="nil"/>
              <w:right w:val="nil"/>
            </w:tcBorders>
            <w:shd w:val="clear" w:color="auto" w:fill="auto"/>
            <w:noWrap/>
            <w:vAlign w:val="center"/>
            <w:hideMark/>
          </w:tcPr>
          <w:p w14:paraId="125731AD"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9 / 0.42 / 0.09</w:t>
            </w:r>
          </w:p>
        </w:tc>
        <w:tc>
          <w:tcPr>
            <w:tcW w:w="0" w:type="auto"/>
            <w:tcBorders>
              <w:top w:val="nil"/>
              <w:left w:val="nil"/>
              <w:bottom w:val="nil"/>
              <w:right w:val="nil"/>
            </w:tcBorders>
            <w:shd w:val="clear" w:color="auto" w:fill="auto"/>
            <w:noWrap/>
            <w:vAlign w:val="center"/>
            <w:hideMark/>
          </w:tcPr>
          <w:p w14:paraId="36197B90"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3 / 0.43 / 0.10</w:t>
            </w:r>
          </w:p>
        </w:tc>
        <w:tc>
          <w:tcPr>
            <w:tcW w:w="0" w:type="auto"/>
            <w:tcBorders>
              <w:top w:val="nil"/>
              <w:left w:val="nil"/>
              <w:bottom w:val="nil"/>
              <w:right w:val="nil"/>
            </w:tcBorders>
            <w:shd w:val="clear" w:color="auto" w:fill="auto"/>
            <w:noWrap/>
            <w:vAlign w:val="center"/>
            <w:hideMark/>
          </w:tcPr>
          <w:p w14:paraId="0AA60241"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1 / 0.48 / 0.21</w:t>
            </w:r>
          </w:p>
        </w:tc>
        <w:tc>
          <w:tcPr>
            <w:tcW w:w="0" w:type="auto"/>
            <w:tcBorders>
              <w:top w:val="nil"/>
              <w:left w:val="nil"/>
              <w:bottom w:val="nil"/>
              <w:right w:val="nil"/>
            </w:tcBorders>
            <w:shd w:val="clear" w:color="auto" w:fill="auto"/>
            <w:noWrap/>
            <w:vAlign w:val="center"/>
            <w:hideMark/>
          </w:tcPr>
          <w:p w14:paraId="1DB14145"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9 / 0.43 / 0.08</w:t>
            </w:r>
          </w:p>
        </w:tc>
        <w:tc>
          <w:tcPr>
            <w:tcW w:w="0" w:type="auto"/>
            <w:tcBorders>
              <w:top w:val="nil"/>
              <w:left w:val="nil"/>
              <w:bottom w:val="nil"/>
              <w:right w:val="nil"/>
            </w:tcBorders>
            <w:shd w:val="clear" w:color="auto" w:fill="auto"/>
            <w:noWrap/>
            <w:vAlign w:val="center"/>
            <w:hideMark/>
          </w:tcPr>
          <w:p w14:paraId="3421BCBF"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46 / 0.39 / 0.15</w:t>
            </w:r>
          </w:p>
        </w:tc>
        <w:tc>
          <w:tcPr>
            <w:tcW w:w="0" w:type="auto"/>
            <w:tcBorders>
              <w:top w:val="nil"/>
              <w:left w:val="nil"/>
              <w:bottom w:val="nil"/>
              <w:right w:val="nil"/>
            </w:tcBorders>
            <w:shd w:val="clear" w:color="auto" w:fill="auto"/>
            <w:noWrap/>
            <w:vAlign w:val="center"/>
            <w:hideMark/>
          </w:tcPr>
          <w:p w14:paraId="0D52CC92"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0 / 0.52 / 0.18</w:t>
            </w:r>
          </w:p>
        </w:tc>
      </w:tr>
      <w:tr w:rsidR="003125D5" w:rsidRPr="003125D5" w14:paraId="36877B32" w14:textId="77777777" w:rsidTr="00E83919">
        <w:trPr>
          <w:trHeight w:val="20"/>
          <w:jc w:val="center"/>
        </w:trPr>
        <w:tc>
          <w:tcPr>
            <w:tcW w:w="0" w:type="auto"/>
            <w:tcBorders>
              <w:top w:val="nil"/>
              <w:left w:val="nil"/>
              <w:bottom w:val="single" w:sz="4" w:space="0" w:color="auto"/>
              <w:right w:val="nil"/>
            </w:tcBorders>
            <w:shd w:val="clear" w:color="auto" w:fill="auto"/>
            <w:noWrap/>
            <w:vAlign w:val="center"/>
            <w:hideMark/>
          </w:tcPr>
          <w:p w14:paraId="66A7C2B2" w14:textId="77777777" w:rsidR="00D1513C" w:rsidRPr="003125D5" w:rsidRDefault="00D1513C" w:rsidP="00E83919">
            <w:pPr>
              <w:spacing w:after="0" w:line="240" w:lineRule="auto"/>
              <w:ind w:firstLineChars="100" w:firstLine="181"/>
              <w:rPr>
                <w:rFonts w:ascii="Times New Roman" w:eastAsia="Times New Roman" w:hAnsi="Times New Roman"/>
                <w:b/>
                <w:iCs/>
                <w:color w:val="000000" w:themeColor="text1"/>
                <w:sz w:val="18"/>
                <w:szCs w:val="18"/>
                <w:lang w:val="en-US" w:eastAsia="en-GB"/>
              </w:rPr>
            </w:pPr>
            <w:r w:rsidRPr="003125D5">
              <w:rPr>
                <w:rFonts w:ascii="Times New Roman" w:eastAsia="Times New Roman" w:hAnsi="Times New Roman"/>
                <w:b/>
                <w:iCs/>
                <w:color w:val="000000" w:themeColor="text1"/>
                <w:sz w:val="18"/>
                <w:szCs w:val="18"/>
                <w:lang w:val="en-US" w:eastAsia="en-GB"/>
              </w:rPr>
              <w:t>rs174455</w:t>
            </w:r>
          </w:p>
        </w:tc>
        <w:tc>
          <w:tcPr>
            <w:tcW w:w="0" w:type="auto"/>
            <w:tcBorders>
              <w:top w:val="nil"/>
              <w:left w:val="nil"/>
              <w:bottom w:val="single" w:sz="4" w:space="0" w:color="auto"/>
              <w:right w:val="nil"/>
            </w:tcBorders>
            <w:shd w:val="clear" w:color="auto" w:fill="auto"/>
            <w:noWrap/>
            <w:vAlign w:val="center"/>
            <w:hideMark/>
          </w:tcPr>
          <w:p w14:paraId="4CE5199B"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61656117</w:t>
            </w:r>
          </w:p>
        </w:tc>
        <w:tc>
          <w:tcPr>
            <w:tcW w:w="0" w:type="auto"/>
            <w:tcBorders>
              <w:top w:val="nil"/>
              <w:left w:val="nil"/>
              <w:bottom w:val="single" w:sz="4" w:space="0" w:color="auto"/>
              <w:right w:val="nil"/>
            </w:tcBorders>
            <w:shd w:val="clear" w:color="auto" w:fill="auto"/>
            <w:noWrap/>
            <w:vAlign w:val="center"/>
            <w:hideMark/>
          </w:tcPr>
          <w:p w14:paraId="0C141B37"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A/G</w:t>
            </w:r>
          </w:p>
        </w:tc>
        <w:tc>
          <w:tcPr>
            <w:tcW w:w="0" w:type="auto"/>
            <w:tcBorders>
              <w:top w:val="nil"/>
              <w:left w:val="nil"/>
              <w:bottom w:val="single" w:sz="4" w:space="0" w:color="auto"/>
              <w:right w:val="nil"/>
            </w:tcBorders>
            <w:shd w:val="clear" w:color="auto" w:fill="auto"/>
            <w:noWrap/>
            <w:vAlign w:val="center"/>
            <w:hideMark/>
          </w:tcPr>
          <w:p w14:paraId="7A64C087"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7 / 0.47 / 0.16</w:t>
            </w:r>
          </w:p>
        </w:tc>
        <w:tc>
          <w:tcPr>
            <w:tcW w:w="0" w:type="auto"/>
            <w:tcBorders>
              <w:top w:val="nil"/>
              <w:left w:val="nil"/>
              <w:bottom w:val="single" w:sz="4" w:space="0" w:color="auto"/>
              <w:right w:val="nil"/>
            </w:tcBorders>
            <w:shd w:val="clear" w:color="auto" w:fill="auto"/>
            <w:noWrap/>
            <w:vAlign w:val="center"/>
            <w:hideMark/>
          </w:tcPr>
          <w:p w14:paraId="063AFA0D"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0 / 0.47 / 0.28</w:t>
            </w:r>
          </w:p>
        </w:tc>
        <w:tc>
          <w:tcPr>
            <w:tcW w:w="0" w:type="auto"/>
            <w:tcBorders>
              <w:top w:val="nil"/>
              <w:left w:val="nil"/>
              <w:bottom w:val="single" w:sz="4" w:space="0" w:color="auto"/>
              <w:right w:val="nil"/>
            </w:tcBorders>
            <w:shd w:val="clear" w:color="auto" w:fill="auto"/>
            <w:noWrap/>
            <w:vAlign w:val="center"/>
            <w:hideMark/>
          </w:tcPr>
          <w:p w14:paraId="1F9773B4"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6 / 0.50 / 0.24</w:t>
            </w:r>
          </w:p>
        </w:tc>
        <w:tc>
          <w:tcPr>
            <w:tcW w:w="0" w:type="auto"/>
            <w:tcBorders>
              <w:top w:val="nil"/>
              <w:left w:val="nil"/>
              <w:bottom w:val="single" w:sz="4" w:space="0" w:color="auto"/>
              <w:right w:val="nil"/>
            </w:tcBorders>
            <w:shd w:val="clear" w:color="auto" w:fill="auto"/>
            <w:noWrap/>
            <w:vAlign w:val="center"/>
            <w:hideMark/>
          </w:tcPr>
          <w:p w14:paraId="103E95F6"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35 / 0.51 / 0.14</w:t>
            </w:r>
          </w:p>
        </w:tc>
        <w:tc>
          <w:tcPr>
            <w:tcW w:w="0" w:type="auto"/>
            <w:tcBorders>
              <w:top w:val="nil"/>
              <w:left w:val="nil"/>
              <w:bottom w:val="single" w:sz="4" w:space="0" w:color="auto"/>
              <w:right w:val="nil"/>
            </w:tcBorders>
            <w:shd w:val="clear" w:color="auto" w:fill="auto"/>
            <w:noWrap/>
            <w:vAlign w:val="center"/>
            <w:hideMark/>
          </w:tcPr>
          <w:p w14:paraId="4C0BC27A"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2 / 0.44 / 0.33</w:t>
            </w:r>
          </w:p>
        </w:tc>
        <w:tc>
          <w:tcPr>
            <w:tcW w:w="0" w:type="auto"/>
            <w:tcBorders>
              <w:top w:val="nil"/>
              <w:left w:val="nil"/>
              <w:bottom w:val="single" w:sz="4" w:space="0" w:color="auto"/>
              <w:right w:val="nil"/>
            </w:tcBorders>
            <w:shd w:val="clear" w:color="auto" w:fill="auto"/>
            <w:noWrap/>
            <w:vAlign w:val="center"/>
            <w:hideMark/>
          </w:tcPr>
          <w:p w14:paraId="7A30A06D" w14:textId="77777777" w:rsidR="00D1513C" w:rsidRPr="003125D5" w:rsidRDefault="00D1513C" w:rsidP="00E83919">
            <w:pPr>
              <w:spacing w:after="0" w:line="240" w:lineRule="auto"/>
              <w:jc w:val="center"/>
              <w:rPr>
                <w:rFonts w:ascii="Times New Roman" w:eastAsia="Times New Roman" w:hAnsi="Times New Roman"/>
                <w:b/>
                <w:color w:val="000000" w:themeColor="text1"/>
                <w:sz w:val="18"/>
                <w:szCs w:val="18"/>
                <w:lang w:val="en-US" w:eastAsia="en-GB"/>
              </w:rPr>
            </w:pPr>
            <w:r w:rsidRPr="003125D5">
              <w:rPr>
                <w:rFonts w:ascii="Times New Roman" w:eastAsia="Times New Roman" w:hAnsi="Times New Roman"/>
                <w:b/>
                <w:color w:val="000000" w:themeColor="text1"/>
                <w:sz w:val="18"/>
                <w:szCs w:val="18"/>
                <w:lang w:val="en-US" w:eastAsia="en-GB"/>
              </w:rPr>
              <w:t>0.27 / 0.50 / 0.23</w:t>
            </w:r>
          </w:p>
        </w:tc>
      </w:tr>
      <w:tr w:rsidR="00D1513C" w:rsidRPr="003125D5" w14:paraId="4A8EA918" w14:textId="77777777" w:rsidTr="00E83919">
        <w:trPr>
          <w:trHeight w:val="563"/>
          <w:jc w:val="center"/>
        </w:trPr>
        <w:tc>
          <w:tcPr>
            <w:tcW w:w="0" w:type="auto"/>
            <w:gridSpan w:val="9"/>
            <w:tcBorders>
              <w:top w:val="nil"/>
              <w:left w:val="nil"/>
              <w:bottom w:val="nil"/>
              <w:right w:val="nil"/>
            </w:tcBorders>
            <w:shd w:val="clear" w:color="auto" w:fill="auto"/>
            <w:noWrap/>
            <w:vAlign w:val="center"/>
            <w:hideMark/>
          </w:tcPr>
          <w:p w14:paraId="068E01E9"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1</w:t>
            </w:r>
            <w:r w:rsidRPr="003125D5">
              <w:rPr>
                <w:rFonts w:ascii="Times New Roman" w:eastAsia="Times New Roman" w:hAnsi="Times New Roman"/>
                <w:color w:val="000000" w:themeColor="text1"/>
                <w:sz w:val="18"/>
                <w:szCs w:val="18"/>
                <w:lang w:val="en-US" w:eastAsia="en-GB"/>
              </w:rPr>
              <w:t xml:space="preserve"> Major (M) and minor (m) alleles were defined based on allele frequencies in the whole study.</w:t>
            </w:r>
          </w:p>
          <w:p w14:paraId="10EC0BD5"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lang w:val="en-US" w:eastAsia="en-GB"/>
              </w:rPr>
              <w:t>Tagged SNPs are in bold.</w:t>
            </w:r>
          </w:p>
        </w:tc>
      </w:tr>
    </w:tbl>
    <w:p w14:paraId="5DF9D8D4" w14:textId="77777777" w:rsidR="00D1513C" w:rsidRPr="003125D5" w:rsidRDefault="00D1513C" w:rsidP="00D1513C">
      <w:pPr>
        <w:rPr>
          <w:rFonts w:ascii="Times New Roman" w:hAnsi="Times New Roman"/>
          <w:color w:val="000000" w:themeColor="text1"/>
          <w:sz w:val="20"/>
          <w:lang w:val="en-US"/>
        </w:rPr>
      </w:pPr>
    </w:p>
    <w:p w14:paraId="5500386C" w14:textId="77777777" w:rsidR="00D1513C" w:rsidRPr="003125D5" w:rsidRDefault="00D1513C" w:rsidP="00D1513C">
      <w:pPr>
        <w:rPr>
          <w:rFonts w:ascii="Times New Roman" w:hAnsi="Times New Roman"/>
          <w:color w:val="000000" w:themeColor="text1"/>
          <w:sz w:val="20"/>
          <w:lang w:val="en-US"/>
        </w:rPr>
        <w:sectPr w:rsidR="00D1513C" w:rsidRPr="003125D5" w:rsidSect="002060D6">
          <w:pgSz w:w="16838" w:h="11906" w:orient="landscape"/>
          <w:pgMar w:top="1417" w:right="1417" w:bottom="1417" w:left="1417" w:header="708" w:footer="708" w:gutter="0"/>
          <w:cols w:space="708"/>
          <w:docGrid w:linePitch="360"/>
        </w:sectPr>
      </w:pPr>
    </w:p>
    <w:p w14:paraId="0481674C" w14:textId="77777777" w:rsidR="00D1513C" w:rsidRPr="003125D5" w:rsidRDefault="00D1513C" w:rsidP="00D1513C">
      <w:pPr>
        <w:outlineLvl w:val="0"/>
        <w:rPr>
          <w:rFonts w:ascii="Times New Roman" w:hAnsi="Times New Roman"/>
          <w:color w:val="000000" w:themeColor="text1"/>
          <w:sz w:val="20"/>
          <w:vertAlign w:val="superscript"/>
          <w:lang w:val="en-US"/>
        </w:rPr>
      </w:pPr>
      <w:r w:rsidRPr="003125D5">
        <w:rPr>
          <w:rFonts w:ascii="Times New Roman" w:hAnsi="Times New Roman"/>
          <w:color w:val="000000" w:themeColor="text1"/>
          <w:sz w:val="20"/>
          <w:lang w:val="en-US"/>
        </w:rPr>
        <w:lastRenderedPageBreak/>
        <w:t xml:space="preserve">Table 2. Mean differences in gestation duration according to </w:t>
      </w:r>
      <w:r w:rsidRPr="003125D5">
        <w:rPr>
          <w:rFonts w:ascii="Times New Roman" w:hAnsi="Times New Roman"/>
          <w:i/>
          <w:color w:val="000000" w:themeColor="text1"/>
          <w:sz w:val="20"/>
          <w:lang w:val="en-US"/>
        </w:rPr>
        <w:t>FADS</w:t>
      </w:r>
      <w:r w:rsidRPr="003125D5">
        <w:rPr>
          <w:rFonts w:ascii="Times New Roman" w:hAnsi="Times New Roman"/>
          <w:color w:val="000000" w:themeColor="text1"/>
          <w:sz w:val="20"/>
          <w:lang w:val="en-US"/>
        </w:rPr>
        <w:t xml:space="preserve"> gene variants in mother-offspring pairs from the GUSTO cohort.</w:t>
      </w:r>
      <w:r w:rsidRPr="003125D5">
        <w:rPr>
          <w:rFonts w:ascii="Times New Roman" w:hAnsi="Times New Roman"/>
          <w:color w:val="000000" w:themeColor="text1"/>
          <w:sz w:val="20"/>
          <w:vertAlign w:val="superscript"/>
          <w:lang w:val="en-US"/>
        </w:rPr>
        <w:t>1</w:t>
      </w:r>
    </w:p>
    <w:tbl>
      <w:tblPr>
        <w:tblW w:w="0" w:type="auto"/>
        <w:jc w:val="center"/>
        <w:tblLook w:val="04A0" w:firstRow="1" w:lastRow="0" w:firstColumn="1" w:lastColumn="0" w:noHBand="0" w:noVBand="1"/>
      </w:tblPr>
      <w:tblGrid>
        <w:gridCol w:w="2580"/>
        <w:gridCol w:w="1274"/>
        <w:gridCol w:w="2282"/>
        <w:gridCol w:w="2122"/>
        <w:gridCol w:w="1882"/>
        <w:gridCol w:w="1923"/>
        <w:gridCol w:w="2507"/>
      </w:tblGrid>
      <w:tr w:rsidR="003125D5" w:rsidRPr="003125D5" w14:paraId="583DEC0E" w14:textId="77777777" w:rsidTr="00E83919">
        <w:trPr>
          <w:trHeight w:val="182"/>
          <w:jc w:val="center"/>
        </w:trPr>
        <w:tc>
          <w:tcPr>
            <w:tcW w:w="0" w:type="auto"/>
            <w:tcBorders>
              <w:top w:val="nil"/>
              <w:left w:val="nil"/>
              <w:bottom w:val="single" w:sz="4" w:space="0" w:color="auto"/>
              <w:right w:val="nil"/>
            </w:tcBorders>
            <w:shd w:val="clear" w:color="auto" w:fill="auto"/>
            <w:noWrap/>
            <w:vAlign w:val="bottom"/>
            <w:hideMark/>
          </w:tcPr>
          <w:p w14:paraId="73647CD6"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SNPs</w:t>
            </w:r>
          </w:p>
        </w:tc>
        <w:tc>
          <w:tcPr>
            <w:tcW w:w="0" w:type="auto"/>
            <w:tcBorders>
              <w:top w:val="nil"/>
              <w:left w:val="nil"/>
              <w:bottom w:val="single" w:sz="4" w:space="0" w:color="auto"/>
              <w:right w:val="nil"/>
            </w:tcBorders>
          </w:tcPr>
          <w:p w14:paraId="711620B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inor allele</w:t>
            </w:r>
          </w:p>
        </w:tc>
        <w:tc>
          <w:tcPr>
            <w:tcW w:w="0" w:type="auto"/>
            <w:tcBorders>
              <w:top w:val="nil"/>
              <w:left w:val="nil"/>
              <w:bottom w:val="single" w:sz="4" w:space="0" w:color="auto"/>
              <w:right w:val="nil"/>
            </w:tcBorders>
            <w:shd w:val="clear" w:color="auto" w:fill="auto"/>
            <w:vAlign w:val="center"/>
            <w:hideMark/>
          </w:tcPr>
          <w:p w14:paraId="78F1F9C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ll ethnic subgroups</w:t>
            </w:r>
            <w:r w:rsidRPr="003125D5">
              <w:rPr>
                <w:rFonts w:ascii="Times New Roman" w:eastAsia="Times New Roman" w:hAnsi="Times New Roman"/>
                <w:color w:val="000000" w:themeColor="text1"/>
                <w:sz w:val="18"/>
                <w:szCs w:val="18"/>
                <w:vertAlign w:val="superscript"/>
                <w:lang w:eastAsia="en-GB"/>
              </w:rPr>
              <w:t>2</w:t>
            </w:r>
          </w:p>
        </w:tc>
        <w:tc>
          <w:tcPr>
            <w:tcW w:w="0" w:type="auto"/>
            <w:tcBorders>
              <w:top w:val="nil"/>
              <w:left w:val="nil"/>
              <w:bottom w:val="single" w:sz="4" w:space="0" w:color="auto"/>
              <w:right w:val="nil"/>
            </w:tcBorders>
            <w:shd w:val="clear" w:color="auto" w:fill="auto"/>
            <w:vAlign w:val="center"/>
            <w:hideMark/>
          </w:tcPr>
          <w:p w14:paraId="760907E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Chinese</w:t>
            </w:r>
          </w:p>
        </w:tc>
        <w:tc>
          <w:tcPr>
            <w:tcW w:w="0" w:type="auto"/>
            <w:tcBorders>
              <w:top w:val="nil"/>
              <w:left w:val="nil"/>
              <w:bottom w:val="single" w:sz="4" w:space="0" w:color="auto"/>
              <w:right w:val="nil"/>
            </w:tcBorders>
            <w:shd w:val="clear" w:color="auto" w:fill="auto"/>
            <w:vAlign w:val="center"/>
            <w:hideMark/>
          </w:tcPr>
          <w:p w14:paraId="538158C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alay</w:t>
            </w:r>
          </w:p>
        </w:tc>
        <w:tc>
          <w:tcPr>
            <w:tcW w:w="0" w:type="auto"/>
            <w:tcBorders>
              <w:top w:val="nil"/>
              <w:left w:val="nil"/>
              <w:bottom w:val="single" w:sz="4" w:space="0" w:color="auto"/>
              <w:right w:val="nil"/>
            </w:tcBorders>
            <w:shd w:val="clear" w:color="auto" w:fill="auto"/>
            <w:noWrap/>
            <w:vAlign w:val="center"/>
            <w:hideMark/>
          </w:tcPr>
          <w:p w14:paraId="243789C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Indian</w:t>
            </w:r>
          </w:p>
        </w:tc>
        <w:tc>
          <w:tcPr>
            <w:tcW w:w="0" w:type="auto"/>
            <w:tcBorders>
              <w:top w:val="nil"/>
              <w:left w:val="nil"/>
              <w:bottom w:val="single" w:sz="4" w:space="0" w:color="auto"/>
              <w:right w:val="nil"/>
            </w:tcBorders>
            <w:shd w:val="clear" w:color="auto" w:fill="auto"/>
            <w:noWrap/>
            <w:vAlign w:val="bottom"/>
            <w:hideMark/>
          </w:tcPr>
          <w:p w14:paraId="01ACAB8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p</w:t>
            </w:r>
            <w:r w:rsidRPr="003125D5">
              <w:rPr>
                <w:rFonts w:ascii="Times New Roman" w:eastAsia="Times New Roman" w:hAnsi="Times New Roman"/>
                <w:color w:val="000000" w:themeColor="text1"/>
                <w:sz w:val="18"/>
                <w:szCs w:val="18"/>
                <w:lang w:eastAsia="en-GB"/>
              </w:rPr>
              <w:t>-value for interaction</w:t>
            </w:r>
            <w:r w:rsidRPr="003125D5">
              <w:rPr>
                <w:rFonts w:ascii="Times New Roman" w:eastAsia="Times New Roman" w:hAnsi="Times New Roman"/>
                <w:color w:val="000000" w:themeColor="text1"/>
                <w:sz w:val="18"/>
                <w:szCs w:val="18"/>
                <w:vertAlign w:val="superscript"/>
                <w:lang w:eastAsia="en-GB"/>
              </w:rPr>
              <w:t>3</w:t>
            </w:r>
          </w:p>
        </w:tc>
      </w:tr>
      <w:tr w:rsidR="003125D5" w:rsidRPr="003125D5" w14:paraId="7DB9F009" w14:textId="77777777" w:rsidTr="00E83919">
        <w:trPr>
          <w:trHeight w:val="272"/>
          <w:jc w:val="center"/>
        </w:trPr>
        <w:tc>
          <w:tcPr>
            <w:tcW w:w="0" w:type="auto"/>
            <w:tcBorders>
              <w:top w:val="nil"/>
              <w:left w:val="nil"/>
              <w:bottom w:val="nil"/>
              <w:right w:val="nil"/>
            </w:tcBorders>
            <w:shd w:val="clear" w:color="auto" w:fill="auto"/>
            <w:noWrap/>
            <w:vAlign w:val="center"/>
            <w:hideMark/>
          </w:tcPr>
          <w:p w14:paraId="5A95B8E4"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others</w:t>
            </w:r>
          </w:p>
        </w:tc>
        <w:tc>
          <w:tcPr>
            <w:tcW w:w="0" w:type="auto"/>
            <w:tcBorders>
              <w:top w:val="nil"/>
              <w:left w:val="nil"/>
              <w:bottom w:val="nil"/>
              <w:right w:val="nil"/>
            </w:tcBorders>
          </w:tcPr>
          <w:p w14:paraId="3CE2F193" w14:textId="77777777" w:rsidR="00D1513C" w:rsidRPr="003125D5" w:rsidRDefault="00D1513C" w:rsidP="00E83919">
            <w:pPr>
              <w:spacing w:after="0" w:line="240" w:lineRule="auto"/>
              <w:jc w:val="center"/>
              <w:rPr>
                <w:rFonts w:ascii="Times New Roman" w:eastAsia="Times New Roman" w:hAnsi="Times New Roman"/>
                <w:i/>
                <w:color w:val="000000" w:themeColor="text1"/>
                <w:sz w:val="18"/>
                <w:szCs w:val="18"/>
                <w:lang w:eastAsia="en-GB"/>
              </w:rPr>
            </w:pPr>
          </w:p>
        </w:tc>
        <w:tc>
          <w:tcPr>
            <w:tcW w:w="0" w:type="auto"/>
            <w:tcBorders>
              <w:top w:val="nil"/>
              <w:left w:val="nil"/>
              <w:bottom w:val="nil"/>
              <w:right w:val="nil"/>
            </w:tcBorders>
            <w:shd w:val="clear" w:color="auto" w:fill="auto"/>
            <w:noWrap/>
            <w:vAlign w:val="center"/>
            <w:hideMark/>
          </w:tcPr>
          <w:p w14:paraId="695A59B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502</w:t>
            </w:r>
          </w:p>
        </w:tc>
        <w:tc>
          <w:tcPr>
            <w:tcW w:w="0" w:type="auto"/>
            <w:tcBorders>
              <w:top w:val="nil"/>
              <w:left w:val="nil"/>
              <w:bottom w:val="nil"/>
              <w:right w:val="nil"/>
            </w:tcBorders>
            <w:shd w:val="clear" w:color="auto" w:fill="auto"/>
            <w:noWrap/>
            <w:vAlign w:val="center"/>
            <w:hideMark/>
          </w:tcPr>
          <w:p w14:paraId="4A3075A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284</w:t>
            </w:r>
          </w:p>
        </w:tc>
        <w:tc>
          <w:tcPr>
            <w:tcW w:w="0" w:type="auto"/>
            <w:tcBorders>
              <w:top w:val="nil"/>
              <w:left w:val="nil"/>
              <w:bottom w:val="nil"/>
              <w:right w:val="nil"/>
            </w:tcBorders>
            <w:shd w:val="clear" w:color="auto" w:fill="auto"/>
            <w:noWrap/>
            <w:vAlign w:val="center"/>
            <w:hideMark/>
          </w:tcPr>
          <w:p w14:paraId="401D8B8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150</w:t>
            </w:r>
          </w:p>
        </w:tc>
        <w:tc>
          <w:tcPr>
            <w:tcW w:w="0" w:type="auto"/>
            <w:tcBorders>
              <w:top w:val="nil"/>
              <w:left w:val="nil"/>
              <w:bottom w:val="nil"/>
              <w:right w:val="nil"/>
            </w:tcBorders>
            <w:shd w:val="clear" w:color="auto" w:fill="auto"/>
            <w:noWrap/>
            <w:vAlign w:val="center"/>
            <w:hideMark/>
          </w:tcPr>
          <w:p w14:paraId="487DFB4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68</w:t>
            </w:r>
          </w:p>
        </w:tc>
        <w:tc>
          <w:tcPr>
            <w:tcW w:w="0" w:type="auto"/>
            <w:tcBorders>
              <w:top w:val="single" w:sz="4" w:space="0" w:color="auto"/>
              <w:left w:val="nil"/>
              <w:bottom w:val="nil"/>
              <w:right w:val="nil"/>
            </w:tcBorders>
            <w:shd w:val="clear" w:color="auto" w:fill="auto"/>
            <w:noWrap/>
            <w:vAlign w:val="center"/>
            <w:hideMark/>
          </w:tcPr>
          <w:p w14:paraId="241CBE3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p>
        </w:tc>
      </w:tr>
      <w:tr w:rsidR="003125D5" w:rsidRPr="003125D5" w14:paraId="2A9EFF2D"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613A81FA"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val="en-US" w:eastAsia="en-GB"/>
              </w:rPr>
              <w:t>rs174546</w:t>
            </w:r>
            <w:r w:rsidRPr="003125D5">
              <w:rPr>
                <w:rFonts w:ascii="Times New Roman" w:eastAsia="Times New Roman" w:hAnsi="Times New Roman"/>
                <w:iCs/>
                <w:color w:val="000000" w:themeColor="text1"/>
                <w:sz w:val="18"/>
                <w:szCs w:val="18"/>
                <w:vertAlign w:val="superscript"/>
                <w:lang w:val="en-US" w:eastAsia="en-GB"/>
              </w:rPr>
              <w:t>4</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1</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1C9945A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3F1154A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8 (-0.5, 2.1)</w:t>
            </w:r>
          </w:p>
        </w:tc>
        <w:tc>
          <w:tcPr>
            <w:tcW w:w="0" w:type="auto"/>
            <w:tcBorders>
              <w:top w:val="nil"/>
              <w:left w:val="nil"/>
              <w:bottom w:val="nil"/>
              <w:right w:val="nil"/>
            </w:tcBorders>
            <w:shd w:val="clear" w:color="auto" w:fill="auto"/>
            <w:noWrap/>
            <w:vAlign w:val="bottom"/>
            <w:hideMark/>
          </w:tcPr>
          <w:p w14:paraId="16EA889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4 (-0.3, 3.1)</w:t>
            </w:r>
          </w:p>
        </w:tc>
        <w:tc>
          <w:tcPr>
            <w:tcW w:w="0" w:type="auto"/>
            <w:tcBorders>
              <w:top w:val="nil"/>
              <w:left w:val="nil"/>
              <w:bottom w:val="nil"/>
              <w:right w:val="nil"/>
            </w:tcBorders>
            <w:shd w:val="clear" w:color="auto" w:fill="auto"/>
            <w:noWrap/>
            <w:vAlign w:val="bottom"/>
            <w:hideMark/>
          </w:tcPr>
          <w:p w14:paraId="3E8668C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6 (-2.6, 1.5)</w:t>
            </w:r>
          </w:p>
        </w:tc>
        <w:tc>
          <w:tcPr>
            <w:tcW w:w="0" w:type="auto"/>
            <w:tcBorders>
              <w:top w:val="nil"/>
              <w:left w:val="nil"/>
              <w:bottom w:val="nil"/>
              <w:right w:val="nil"/>
            </w:tcBorders>
            <w:shd w:val="clear" w:color="auto" w:fill="auto"/>
            <w:noWrap/>
            <w:vAlign w:val="bottom"/>
            <w:hideMark/>
          </w:tcPr>
          <w:p w14:paraId="456ECAC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 (-6.5, 6.8)</w:t>
            </w:r>
          </w:p>
        </w:tc>
        <w:tc>
          <w:tcPr>
            <w:tcW w:w="0" w:type="auto"/>
            <w:tcBorders>
              <w:top w:val="nil"/>
              <w:left w:val="nil"/>
              <w:bottom w:val="nil"/>
              <w:right w:val="nil"/>
            </w:tcBorders>
            <w:shd w:val="clear" w:color="auto" w:fill="auto"/>
            <w:noWrap/>
            <w:vAlign w:val="bottom"/>
            <w:hideMark/>
          </w:tcPr>
          <w:p w14:paraId="4664F88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43</w:t>
            </w:r>
          </w:p>
        </w:tc>
      </w:tr>
      <w:tr w:rsidR="003125D5" w:rsidRPr="003125D5" w14:paraId="027CCCA0"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30B03AAA"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272727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73C7530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40C8905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5 (-1.8, 0.8)</w:t>
            </w:r>
          </w:p>
        </w:tc>
        <w:tc>
          <w:tcPr>
            <w:tcW w:w="0" w:type="auto"/>
            <w:tcBorders>
              <w:top w:val="nil"/>
              <w:left w:val="nil"/>
              <w:bottom w:val="nil"/>
              <w:right w:val="nil"/>
            </w:tcBorders>
            <w:shd w:val="clear" w:color="auto" w:fill="auto"/>
            <w:noWrap/>
            <w:vAlign w:val="bottom"/>
            <w:hideMark/>
          </w:tcPr>
          <w:p w14:paraId="6955B24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3 (-3.0, 0.4)</w:t>
            </w:r>
          </w:p>
        </w:tc>
        <w:tc>
          <w:tcPr>
            <w:tcW w:w="0" w:type="auto"/>
            <w:tcBorders>
              <w:top w:val="nil"/>
              <w:left w:val="nil"/>
              <w:bottom w:val="nil"/>
              <w:right w:val="nil"/>
            </w:tcBorders>
            <w:shd w:val="clear" w:color="auto" w:fill="auto"/>
            <w:noWrap/>
            <w:vAlign w:val="bottom"/>
            <w:hideMark/>
          </w:tcPr>
          <w:p w14:paraId="17A4CD0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1 (-0.8, 3.0)</w:t>
            </w:r>
          </w:p>
        </w:tc>
        <w:tc>
          <w:tcPr>
            <w:tcW w:w="0" w:type="auto"/>
            <w:tcBorders>
              <w:top w:val="nil"/>
              <w:left w:val="nil"/>
              <w:bottom w:val="nil"/>
              <w:right w:val="nil"/>
            </w:tcBorders>
            <w:shd w:val="clear" w:color="auto" w:fill="auto"/>
            <w:noWrap/>
            <w:vAlign w:val="bottom"/>
            <w:hideMark/>
          </w:tcPr>
          <w:p w14:paraId="285AFFE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 (-8.8, 9.0)</w:t>
            </w:r>
          </w:p>
        </w:tc>
        <w:tc>
          <w:tcPr>
            <w:tcW w:w="0" w:type="auto"/>
            <w:tcBorders>
              <w:top w:val="nil"/>
              <w:left w:val="nil"/>
              <w:bottom w:val="nil"/>
              <w:right w:val="nil"/>
            </w:tcBorders>
            <w:shd w:val="clear" w:color="auto" w:fill="auto"/>
            <w:noWrap/>
            <w:vAlign w:val="bottom"/>
            <w:hideMark/>
          </w:tcPr>
          <w:p w14:paraId="46172F4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4</w:t>
            </w:r>
          </w:p>
        </w:tc>
      </w:tr>
      <w:tr w:rsidR="003125D5" w:rsidRPr="003125D5" w14:paraId="6C7ABA05"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08C2BAD8"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5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3186A41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1552235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 (-1.3, 1.9)</w:t>
            </w:r>
          </w:p>
        </w:tc>
        <w:tc>
          <w:tcPr>
            <w:tcW w:w="0" w:type="auto"/>
            <w:tcBorders>
              <w:top w:val="nil"/>
              <w:left w:val="nil"/>
              <w:bottom w:val="nil"/>
              <w:right w:val="nil"/>
            </w:tcBorders>
            <w:shd w:val="clear" w:color="auto" w:fill="auto"/>
            <w:noWrap/>
            <w:vAlign w:val="bottom"/>
            <w:hideMark/>
          </w:tcPr>
          <w:p w14:paraId="0B21DFF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5 (-1.8, 2.9)</w:t>
            </w:r>
          </w:p>
        </w:tc>
        <w:tc>
          <w:tcPr>
            <w:tcW w:w="0" w:type="auto"/>
            <w:tcBorders>
              <w:top w:val="nil"/>
              <w:left w:val="nil"/>
              <w:bottom w:val="nil"/>
              <w:right w:val="nil"/>
            </w:tcBorders>
            <w:shd w:val="clear" w:color="auto" w:fill="auto"/>
            <w:noWrap/>
            <w:vAlign w:val="bottom"/>
            <w:hideMark/>
          </w:tcPr>
          <w:p w14:paraId="2D9AAAE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8 (-2.8, 1.2)</w:t>
            </w:r>
          </w:p>
        </w:tc>
        <w:tc>
          <w:tcPr>
            <w:tcW w:w="0" w:type="auto"/>
            <w:tcBorders>
              <w:top w:val="nil"/>
              <w:left w:val="nil"/>
              <w:bottom w:val="nil"/>
              <w:right w:val="nil"/>
            </w:tcBorders>
            <w:shd w:val="clear" w:color="auto" w:fill="auto"/>
            <w:noWrap/>
            <w:vAlign w:val="bottom"/>
            <w:hideMark/>
          </w:tcPr>
          <w:p w14:paraId="219BA57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4.3 (-1.7, 10.3)</w:t>
            </w:r>
          </w:p>
        </w:tc>
        <w:tc>
          <w:tcPr>
            <w:tcW w:w="0" w:type="auto"/>
            <w:tcBorders>
              <w:top w:val="nil"/>
              <w:left w:val="nil"/>
              <w:bottom w:val="nil"/>
              <w:right w:val="nil"/>
            </w:tcBorders>
            <w:shd w:val="clear" w:color="auto" w:fill="auto"/>
            <w:noWrap/>
            <w:vAlign w:val="bottom"/>
            <w:hideMark/>
          </w:tcPr>
          <w:p w14:paraId="6B27AF3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3</w:t>
            </w:r>
          </w:p>
        </w:tc>
      </w:tr>
      <w:tr w:rsidR="003125D5" w:rsidRPr="003125D5" w14:paraId="42897B7D"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3B3F47FB"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4987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05B92CE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2BFC165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 (-1.8, 1.6)</w:t>
            </w:r>
          </w:p>
        </w:tc>
        <w:tc>
          <w:tcPr>
            <w:tcW w:w="0" w:type="auto"/>
            <w:tcBorders>
              <w:top w:val="nil"/>
              <w:left w:val="nil"/>
              <w:bottom w:val="nil"/>
              <w:right w:val="nil"/>
            </w:tcBorders>
            <w:shd w:val="clear" w:color="auto" w:fill="auto"/>
            <w:noWrap/>
            <w:vAlign w:val="bottom"/>
            <w:hideMark/>
          </w:tcPr>
          <w:p w14:paraId="00F12C6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4 (-1.6, 4.4)</w:t>
            </w:r>
          </w:p>
        </w:tc>
        <w:tc>
          <w:tcPr>
            <w:tcW w:w="0" w:type="auto"/>
            <w:tcBorders>
              <w:top w:val="nil"/>
              <w:left w:val="nil"/>
              <w:bottom w:val="nil"/>
              <w:right w:val="nil"/>
            </w:tcBorders>
            <w:shd w:val="clear" w:color="auto" w:fill="auto"/>
            <w:noWrap/>
            <w:vAlign w:val="bottom"/>
            <w:hideMark/>
          </w:tcPr>
          <w:p w14:paraId="3F41DC8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5 (-2.6, 1.7)</w:t>
            </w:r>
          </w:p>
        </w:tc>
        <w:tc>
          <w:tcPr>
            <w:tcW w:w="0" w:type="auto"/>
            <w:tcBorders>
              <w:top w:val="nil"/>
              <w:left w:val="nil"/>
              <w:bottom w:val="nil"/>
              <w:right w:val="nil"/>
            </w:tcBorders>
            <w:shd w:val="clear" w:color="auto" w:fill="auto"/>
            <w:noWrap/>
            <w:vAlign w:val="bottom"/>
            <w:hideMark/>
          </w:tcPr>
          <w:p w14:paraId="5CB6618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0 (-6.0, 2.1)</w:t>
            </w:r>
          </w:p>
        </w:tc>
        <w:tc>
          <w:tcPr>
            <w:tcW w:w="0" w:type="auto"/>
            <w:tcBorders>
              <w:top w:val="nil"/>
              <w:left w:val="nil"/>
              <w:bottom w:val="nil"/>
              <w:right w:val="nil"/>
            </w:tcBorders>
            <w:shd w:val="clear" w:color="auto" w:fill="auto"/>
            <w:noWrap/>
            <w:vAlign w:val="bottom"/>
            <w:hideMark/>
          </w:tcPr>
          <w:p w14:paraId="5BC8D46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3</w:t>
            </w:r>
          </w:p>
        </w:tc>
      </w:tr>
      <w:tr w:rsidR="003125D5" w:rsidRPr="003125D5" w14:paraId="316BE432"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2F533EDB"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156506</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279F263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1F8A9B0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 (-1.8, 2.4)</w:t>
            </w:r>
          </w:p>
        </w:tc>
        <w:tc>
          <w:tcPr>
            <w:tcW w:w="0" w:type="auto"/>
            <w:tcBorders>
              <w:top w:val="nil"/>
              <w:left w:val="nil"/>
              <w:bottom w:val="nil"/>
              <w:right w:val="nil"/>
            </w:tcBorders>
            <w:shd w:val="clear" w:color="auto" w:fill="auto"/>
            <w:noWrap/>
            <w:vAlign w:val="bottom"/>
            <w:hideMark/>
          </w:tcPr>
          <w:p w14:paraId="2369024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5 (-3.4, 2.5)</w:t>
            </w:r>
          </w:p>
        </w:tc>
        <w:tc>
          <w:tcPr>
            <w:tcW w:w="0" w:type="auto"/>
            <w:tcBorders>
              <w:top w:val="nil"/>
              <w:left w:val="nil"/>
              <w:bottom w:val="nil"/>
              <w:right w:val="nil"/>
            </w:tcBorders>
            <w:shd w:val="clear" w:color="auto" w:fill="auto"/>
            <w:noWrap/>
            <w:vAlign w:val="bottom"/>
            <w:hideMark/>
          </w:tcPr>
          <w:p w14:paraId="0E88346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7 (-2.1, 3.4)</w:t>
            </w:r>
          </w:p>
        </w:tc>
        <w:tc>
          <w:tcPr>
            <w:tcW w:w="0" w:type="auto"/>
            <w:tcBorders>
              <w:top w:val="nil"/>
              <w:left w:val="nil"/>
              <w:bottom w:val="nil"/>
              <w:right w:val="nil"/>
            </w:tcBorders>
            <w:shd w:val="clear" w:color="auto" w:fill="auto"/>
            <w:noWrap/>
            <w:vAlign w:val="bottom"/>
            <w:hideMark/>
          </w:tcPr>
          <w:p w14:paraId="1A4E52F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6.4 (-3.9, 16.6)</w:t>
            </w:r>
          </w:p>
        </w:tc>
        <w:tc>
          <w:tcPr>
            <w:tcW w:w="0" w:type="auto"/>
            <w:tcBorders>
              <w:top w:val="nil"/>
              <w:left w:val="nil"/>
              <w:bottom w:val="nil"/>
              <w:right w:val="nil"/>
            </w:tcBorders>
            <w:shd w:val="clear" w:color="auto" w:fill="auto"/>
            <w:noWrap/>
            <w:vAlign w:val="bottom"/>
            <w:hideMark/>
          </w:tcPr>
          <w:p w14:paraId="49D2A76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5</w:t>
            </w:r>
          </w:p>
        </w:tc>
      </w:tr>
      <w:tr w:rsidR="003125D5" w:rsidRPr="003125D5" w14:paraId="417EE444"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131E0F3C"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033B25B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C</w:t>
            </w:r>
          </w:p>
        </w:tc>
        <w:tc>
          <w:tcPr>
            <w:tcW w:w="0" w:type="auto"/>
            <w:tcBorders>
              <w:top w:val="nil"/>
              <w:left w:val="nil"/>
              <w:bottom w:val="nil"/>
              <w:right w:val="nil"/>
            </w:tcBorders>
            <w:shd w:val="clear" w:color="auto" w:fill="auto"/>
            <w:noWrap/>
            <w:vAlign w:val="center"/>
            <w:hideMark/>
          </w:tcPr>
          <w:p w14:paraId="0F2200A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2 (-3.4, -0.9)***</w:t>
            </w:r>
          </w:p>
        </w:tc>
        <w:tc>
          <w:tcPr>
            <w:tcW w:w="0" w:type="auto"/>
            <w:tcBorders>
              <w:top w:val="nil"/>
              <w:left w:val="nil"/>
              <w:bottom w:val="nil"/>
              <w:right w:val="nil"/>
            </w:tcBorders>
            <w:shd w:val="clear" w:color="auto" w:fill="auto"/>
            <w:noWrap/>
            <w:vAlign w:val="bottom"/>
            <w:hideMark/>
          </w:tcPr>
          <w:p w14:paraId="267F91C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1 (-3.8, -0.4)*</w:t>
            </w:r>
          </w:p>
        </w:tc>
        <w:tc>
          <w:tcPr>
            <w:tcW w:w="0" w:type="auto"/>
            <w:tcBorders>
              <w:top w:val="nil"/>
              <w:left w:val="nil"/>
              <w:bottom w:val="nil"/>
              <w:right w:val="nil"/>
            </w:tcBorders>
            <w:shd w:val="clear" w:color="auto" w:fill="auto"/>
            <w:noWrap/>
            <w:vAlign w:val="bottom"/>
            <w:hideMark/>
          </w:tcPr>
          <w:p w14:paraId="0707ABD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1 (-4.0, -0.3)*</w:t>
            </w:r>
          </w:p>
        </w:tc>
        <w:tc>
          <w:tcPr>
            <w:tcW w:w="0" w:type="auto"/>
            <w:tcBorders>
              <w:top w:val="nil"/>
              <w:left w:val="nil"/>
              <w:bottom w:val="nil"/>
              <w:right w:val="nil"/>
            </w:tcBorders>
            <w:shd w:val="clear" w:color="auto" w:fill="auto"/>
            <w:noWrap/>
            <w:vAlign w:val="bottom"/>
            <w:hideMark/>
          </w:tcPr>
          <w:p w14:paraId="4C578A2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9 (-7.2, 1.4)</w:t>
            </w:r>
          </w:p>
        </w:tc>
        <w:tc>
          <w:tcPr>
            <w:tcW w:w="0" w:type="auto"/>
            <w:tcBorders>
              <w:top w:val="nil"/>
              <w:left w:val="nil"/>
              <w:bottom w:val="nil"/>
              <w:right w:val="nil"/>
            </w:tcBorders>
            <w:shd w:val="clear" w:color="auto" w:fill="auto"/>
            <w:noWrap/>
            <w:vAlign w:val="bottom"/>
            <w:hideMark/>
          </w:tcPr>
          <w:p w14:paraId="555BE57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92</w:t>
            </w:r>
          </w:p>
        </w:tc>
      </w:tr>
      <w:tr w:rsidR="003125D5" w:rsidRPr="003125D5" w14:paraId="17C574A1"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3C07DCF8"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000778</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14B4EEE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7C3D374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6 (-2.8, -0.3)*</w:t>
            </w:r>
          </w:p>
        </w:tc>
        <w:tc>
          <w:tcPr>
            <w:tcW w:w="0" w:type="auto"/>
            <w:tcBorders>
              <w:top w:val="nil"/>
              <w:left w:val="nil"/>
              <w:bottom w:val="nil"/>
              <w:right w:val="nil"/>
            </w:tcBorders>
            <w:shd w:val="clear" w:color="auto" w:fill="auto"/>
            <w:noWrap/>
            <w:vAlign w:val="bottom"/>
            <w:hideMark/>
          </w:tcPr>
          <w:p w14:paraId="537F980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7 (-3.4, 0.1)</w:t>
            </w:r>
          </w:p>
        </w:tc>
        <w:tc>
          <w:tcPr>
            <w:tcW w:w="0" w:type="auto"/>
            <w:tcBorders>
              <w:top w:val="nil"/>
              <w:left w:val="nil"/>
              <w:bottom w:val="nil"/>
              <w:right w:val="nil"/>
            </w:tcBorders>
            <w:shd w:val="clear" w:color="auto" w:fill="auto"/>
            <w:noWrap/>
            <w:vAlign w:val="bottom"/>
            <w:hideMark/>
          </w:tcPr>
          <w:p w14:paraId="60F9408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4 (-3.2, 0.4)</w:t>
            </w:r>
          </w:p>
        </w:tc>
        <w:tc>
          <w:tcPr>
            <w:tcW w:w="0" w:type="auto"/>
            <w:tcBorders>
              <w:top w:val="nil"/>
              <w:left w:val="nil"/>
              <w:bottom w:val="nil"/>
              <w:right w:val="nil"/>
            </w:tcBorders>
            <w:shd w:val="clear" w:color="auto" w:fill="auto"/>
            <w:noWrap/>
            <w:vAlign w:val="bottom"/>
            <w:hideMark/>
          </w:tcPr>
          <w:p w14:paraId="552C728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6 (-5.4, 2.3)</w:t>
            </w:r>
          </w:p>
        </w:tc>
        <w:tc>
          <w:tcPr>
            <w:tcW w:w="0" w:type="auto"/>
            <w:tcBorders>
              <w:top w:val="nil"/>
              <w:left w:val="nil"/>
              <w:bottom w:val="nil"/>
              <w:right w:val="nil"/>
            </w:tcBorders>
            <w:shd w:val="clear" w:color="auto" w:fill="auto"/>
            <w:noWrap/>
            <w:vAlign w:val="bottom"/>
            <w:hideMark/>
          </w:tcPr>
          <w:p w14:paraId="25325A7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99</w:t>
            </w:r>
          </w:p>
        </w:tc>
      </w:tr>
      <w:tr w:rsidR="003125D5" w:rsidRPr="003125D5" w14:paraId="35AD2159"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0D17FF76"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5</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6CB0037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3781F5E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9 (-3.1, -0.8)**</w:t>
            </w:r>
          </w:p>
        </w:tc>
        <w:tc>
          <w:tcPr>
            <w:tcW w:w="0" w:type="auto"/>
            <w:tcBorders>
              <w:top w:val="nil"/>
              <w:left w:val="nil"/>
              <w:bottom w:val="nil"/>
              <w:right w:val="nil"/>
            </w:tcBorders>
            <w:shd w:val="clear" w:color="auto" w:fill="auto"/>
            <w:noWrap/>
            <w:vAlign w:val="bottom"/>
            <w:hideMark/>
          </w:tcPr>
          <w:p w14:paraId="0FC25FC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9 (-3.6, -0.3)*</w:t>
            </w:r>
          </w:p>
        </w:tc>
        <w:tc>
          <w:tcPr>
            <w:tcW w:w="0" w:type="auto"/>
            <w:tcBorders>
              <w:top w:val="nil"/>
              <w:left w:val="nil"/>
              <w:bottom w:val="nil"/>
              <w:right w:val="nil"/>
            </w:tcBorders>
            <w:shd w:val="clear" w:color="auto" w:fill="auto"/>
            <w:noWrap/>
            <w:vAlign w:val="bottom"/>
            <w:hideMark/>
          </w:tcPr>
          <w:p w14:paraId="2EE1211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8 (-3.6, -0.1)*</w:t>
            </w:r>
          </w:p>
        </w:tc>
        <w:tc>
          <w:tcPr>
            <w:tcW w:w="0" w:type="auto"/>
            <w:tcBorders>
              <w:top w:val="nil"/>
              <w:left w:val="nil"/>
              <w:bottom w:val="nil"/>
              <w:right w:val="nil"/>
            </w:tcBorders>
            <w:shd w:val="clear" w:color="auto" w:fill="auto"/>
            <w:noWrap/>
            <w:vAlign w:val="bottom"/>
            <w:hideMark/>
          </w:tcPr>
          <w:p w14:paraId="0DC0753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4 (-6.3, 1.6)</w:t>
            </w:r>
          </w:p>
        </w:tc>
        <w:tc>
          <w:tcPr>
            <w:tcW w:w="0" w:type="auto"/>
            <w:tcBorders>
              <w:top w:val="nil"/>
              <w:left w:val="nil"/>
              <w:bottom w:val="nil"/>
              <w:right w:val="nil"/>
            </w:tcBorders>
            <w:shd w:val="clear" w:color="auto" w:fill="auto"/>
            <w:noWrap/>
            <w:vAlign w:val="bottom"/>
            <w:hideMark/>
          </w:tcPr>
          <w:p w14:paraId="2B5D4F0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97</w:t>
            </w:r>
          </w:p>
        </w:tc>
      </w:tr>
      <w:tr w:rsidR="003125D5" w:rsidRPr="003125D5" w14:paraId="72A091AC" w14:textId="77777777" w:rsidTr="00E83919">
        <w:trPr>
          <w:trHeight w:val="272"/>
          <w:jc w:val="center"/>
        </w:trPr>
        <w:tc>
          <w:tcPr>
            <w:tcW w:w="0" w:type="auto"/>
            <w:tcBorders>
              <w:top w:val="nil"/>
              <w:left w:val="nil"/>
              <w:bottom w:val="nil"/>
              <w:right w:val="nil"/>
            </w:tcBorders>
            <w:shd w:val="clear" w:color="auto" w:fill="auto"/>
            <w:noWrap/>
            <w:vAlign w:val="center"/>
            <w:hideMark/>
          </w:tcPr>
          <w:p w14:paraId="4DE52574"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Offspring</w:t>
            </w:r>
          </w:p>
        </w:tc>
        <w:tc>
          <w:tcPr>
            <w:tcW w:w="0" w:type="auto"/>
            <w:tcBorders>
              <w:top w:val="nil"/>
              <w:left w:val="nil"/>
              <w:bottom w:val="nil"/>
              <w:right w:val="nil"/>
            </w:tcBorders>
          </w:tcPr>
          <w:p w14:paraId="6ADAAFF9" w14:textId="77777777" w:rsidR="00D1513C" w:rsidRPr="003125D5" w:rsidRDefault="00D1513C" w:rsidP="00E83919">
            <w:pPr>
              <w:spacing w:after="0" w:line="240" w:lineRule="auto"/>
              <w:jc w:val="center"/>
              <w:rPr>
                <w:rFonts w:ascii="Times New Roman" w:eastAsia="Times New Roman" w:hAnsi="Times New Roman"/>
                <w:i/>
                <w:color w:val="000000" w:themeColor="text1"/>
                <w:sz w:val="18"/>
                <w:szCs w:val="18"/>
                <w:lang w:eastAsia="en-GB"/>
              </w:rPr>
            </w:pPr>
          </w:p>
        </w:tc>
        <w:tc>
          <w:tcPr>
            <w:tcW w:w="0" w:type="auto"/>
            <w:tcBorders>
              <w:top w:val="nil"/>
              <w:left w:val="nil"/>
              <w:bottom w:val="nil"/>
              <w:right w:val="nil"/>
            </w:tcBorders>
            <w:shd w:val="clear" w:color="auto" w:fill="auto"/>
            <w:noWrap/>
            <w:vAlign w:val="center"/>
            <w:hideMark/>
          </w:tcPr>
          <w:p w14:paraId="629DE5A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601</w:t>
            </w:r>
          </w:p>
        </w:tc>
        <w:tc>
          <w:tcPr>
            <w:tcW w:w="0" w:type="auto"/>
            <w:tcBorders>
              <w:top w:val="nil"/>
              <w:left w:val="nil"/>
              <w:bottom w:val="nil"/>
              <w:right w:val="nil"/>
            </w:tcBorders>
            <w:shd w:val="clear" w:color="auto" w:fill="auto"/>
            <w:noWrap/>
            <w:vAlign w:val="center"/>
            <w:hideMark/>
          </w:tcPr>
          <w:p w14:paraId="5E8138B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337</w:t>
            </w:r>
          </w:p>
        </w:tc>
        <w:tc>
          <w:tcPr>
            <w:tcW w:w="0" w:type="auto"/>
            <w:tcBorders>
              <w:top w:val="nil"/>
              <w:left w:val="nil"/>
              <w:bottom w:val="nil"/>
              <w:right w:val="nil"/>
            </w:tcBorders>
            <w:shd w:val="clear" w:color="auto" w:fill="auto"/>
            <w:noWrap/>
            <w:vAlign w:val="center"/>
            <w:hideMark/>
          </w:tcPr>
          <w:p w14:paraId="1E69FC5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174</w:t>
            </w:r>
          </w:p>
        </w:tc>
        <w:tc>
          <w:tcPr>
            <w:tcW w:w="0" w:type="auto"/>
            <w:tcBorders>
              <w:top w:val="nil"/>
              <w:left w:val="nil"/>
              <w:bottom w:val="nil"/>
              <w:right w:val="nil"/>
            </w:tcBorders>
            <w:shd w:val="clear" w:color="auto" w:fill="auto"/>
            <w:noWrap/>
            <w:vAlign w:val="center"/>
            <w:hideMark/>
          </w:tcPr>
          <w:p w14:paraId="6302FF2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90</w:t>
            </w:r>
          </w:p>
        </w:tc>
        <w:tc>
          <w:tcPr>
            <w:tcW w:w="0" w:type="auto"/>
            <w:tcBorders>
              <w:top w:val="nil"/>
              <w:left w:val="nil"/>
              <w:bottom w:val="nil"/>
              <w:right w:val="nil"/>
            </w:tcBorders>
            <w:shd w:val="clear" w:color="auto" w:fill="auto"/>
            <w:noWrap/>
            <w:vAlign w:val="bottom"/>
            <w:hideMark/>
          </w:tcPr>
          <w:p w14:paraId="0503820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p>
        </w:tc>
      </w:tr>
      <w:tr w:rsidR="003125D5" w:rsidRPr="003125D5" w14:paraId="2B888FA0"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15015DBC"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val="en-US" w:eastAsia="en-GB"/>
              </w:rPr>
              <w:t>rs174546</w:t>
            </w:r>
            <w:r w:rsidRPr="003125D5">
              <w:rPr>
                <w:rFonts w:ascii="Times New Roman" w:eastAsia="Times New Roman" w:hAnsi="Times New Roman"/>
                <w:iCs/>
                <w:color w:val="000000" w:themeColor="text1"/>
                <w:sz w:val="18"/>
                <w:szCs w:val="18"/>
                <w:vertAlign w:val="superscript"/>
                <w:lang w:val="en-US" w:eastAsia="en-GB"/>
              </w:rPr>
              <w:t>4</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1</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7075BEA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701FDFD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7 (0.3, 3.0)*</w:t>
            </w:r>
          </w:p>
        </w:tc>
        <w:tc>
          <w:tcPr>
            <w:tcW w:w="0" w:type="auto"/>
            <w:tcBorders>
              <w:top w:val="nil"/>
              <w:left w:val="nil"/>
              <w:bottom w:val="nil"/>
              <w:right w:val="nil"/>
            </w:tcBorders>
            <w:shd w:val="clear" w:color="auto" w:fill="auto"/>
            <w:noWrap/>
            <w:vAlign w:val="bottom"/>
            <w:hideMark/>
          </w:tcPr>
          <w:p w14:paraId="11DB069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4 (0.8, 4.1)**</w:t>
            </w:r>
          </w:p>
        </w:tc>
        <w:tc>
          <w:tcPr>
            <w:tcW w:w="0" w:type="auto"/>
            <w:tcBorders>
              <w:top w:val="nil"/>
              <w:left w:val="nil"/>
              <w:bottom w:val="nil"/>
              <w:right w:val="nil"/>
            </w:tcBorders>
            <w:shd w:val="clear" w:color="auto" w:fill="auto"/>
            <w:noWrap/>
            <w:vAlign w:val="bottom"/>
            <w:hideMark/>
          </w:tcPr>
          <w:p w14:paraId="1A97727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 (-1.7, 2.4)</w:t>
            </w:r>
          </w:p>
        </w:tc>
        <w:tc>
          <w:tcPr>
            <w:tcW w:w="0" w:type="auto"/>
            <w:tcBorders>
              <w:top w:val="nil"/>
              <w:left w:val="nil"/>
              <w:bottom w:val="nil"/>
              <w:right w:val="nil"/>
            </w:tcBorders>
            <w:shd w:val="clear" w:color="auto" w:fill="auto"/>
            <w:noWrap/>
            <w:vAlign w:val="bottom"/>
            <w:hideMark/>
          </w:tcPr>
          <w:p w14:paraId="3F101DB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 (-7.4, 6.8)</w:t>
            </w:r>
          </w:p>
        </w:tc>
        <w:tc>
          <w:tcPr>
            <w:tcW w:w="0" w:type="auto"/>
            <w:tcBorders>
              <w:top w:val="nil"/>
              <w:left w:val="nil"/>
              <w:bottom w:val="nil"/>
              <w:right w:val="nil"/>
            </w:tcBorders>
            <w:shd w:val="clear" w:color="auto" w:fill="auto"/>
            <w:noWrap/>
            <w:vAlign w:val="bottom"/>
            <w:hideMark/>
          </w:tcPr>
          <w:p w14:paraId="6851F74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1</w:t>
            </w:r>
          </w:p>
        </w:tc>
      </w:tr>
      <w:tr w:rsidR="003125D5" w:rsidRPr="003125D5" w14:paraId="0A1F3D97"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30FABA61"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272727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1DCCD92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56B2A22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0 (-2.3, 0.3)</w:t>
            </w:r>
          </w:p>
        </w:tc>
        <w:tc>
          <w:tcPr>
            <w:tcW w:w="0" w:type="auto"/>
            <w:tcBorders>
              <w:top w:val="nil"/>
              <w:left w:val="nil"/>
              <w:bottom w:val="nil"/>
              <w:right w:val="nil"/>
            </w:tcBorders>
            <w:shd w:val="clear" w:color="auto" w:fill="auto"/>
            <w:noWrap/>
            <w:vAlign w:val="bottom"/>
            <w:hideMark/>
          </w:tcPr>
          <w:p w14:paraId="1E04745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0 (-3.7, -0.3)*</w:t>
            </w:r>
          </w:p>
        </w:tc>
        <w:tc>
          <w:tcPr>
            <w:tcW w:w="0" w:type="auto"/>
            <w:tcBorders>
              <w:top w:val="nil"/>
              <w:left w:val="nil"/>
              <w:bottom w:val="nil"/>
              <w:right w:val="nil"/>
            </w:tcBorders>
            <w:shd w:val="clear" w:color="auto" w:fill="auto"/>
            <w:noWrap/>
            <w:vAlign w:val="bottom"/>
            <w:hideMark/>
          </w:tcPr>
          <w:p w14:paraId="2BF0C95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6 (-1.1, 2.2)</w:t>
            </w:r>
          </w:p>
        </w:tc>
        <w:tc>
          <w:tcPr>
            <w:tcW w:w="0" w:type="auto"/>
            <w:tcBorders>
              <w:top w:val="nil"/>
              <w:left w:val="nil"/>
              <w:bottom w:val="nil"/>
              <w:right w:val="nil"/>
            </w:tcBorders>
            <w:shd w:val="clear" w:color="auto" w:fill="auto"/>
            <w:noWrap/>
            <w:vAlign w:val="bottom"/>
            <w:hideMark/>
          </w:tcPr>
          <w:p w14:paraId="4F69A36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1 (-13.7, 11.6)</w:t>
            </w:r>
          </w:p>
        </w:tc>
        <w:tc>
          <w:tcPr>
            <w:tcW w:w="0" w:type="auto"/>
            <w:tcBorders>
              <w:top w:val="nil"/>
              <w:left w:val="nil"/>
              <w:bottom w:val="nil"/>
              <w:right w:val="nil"/>
            </w:tcBorders>
            <w:shd w:val="clear" w:color="auto" w:fill="auto"/>
            <w:noWrap/>
            <w:vAlign w:val="bottom"/>
            <w:hideMark/>
          </w:tcPr>
          <w:p w14:paraId="22AE0C6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8</w:t>
            </w:r>
          </w:p>
        </w:tc>
      </w:tr>
      <w:tr w:rsidR="003125D5" w:rsidRPr="003125D5" w14:paraId="29D47436"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6B8A7FBA"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5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3B52F36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7850F24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7 (-2.1, 0.8)</w:t>
            </w:r>
          </w:p>
        </w:tc>
        <w:tc>
          <w:tcPr>
            <w:tcW w:w="0" w:type="auto"/>
            <w:tcBorders>
              <w:top w:val="nil"/>
              <w:left w:val="nil"/>
              <w:bottom w:val="nil"/>
              <w:right w:val="nil"/>
            </w:tcBorders>
            <w:shd w:val="clear" w:color="auto" w:fill="auto"/>
            <w:noWrap/>
            <w:vAlign w:val="bottom"/>
            <w:hideMark/>
          </w:tcPr>
          <w:p w14:paraId="546ADC7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5 (-3.6, 0.6)</w:t>
            </w:r>
          </w:p>
        </w:tc>
        <w:tc>
          <w:tcPr>
            <w:tcW w:w="0" w:type="auto"/>
            <w:tcBorders>
              <w:top w:val="nil"/>
              <w:left w:val="nil"/>
              <w:bottom w:val="nil"/>
              <w:right w:val="nil"/>
            </w:tcBorders>
            <w:shd w:val="clear" w:color="auto" w:fill="auto"/>
            <w:noWrap/>
            <w:vAlign w:val="bottom"/>
            <w:hideMark/>
          </w:tcPr>
          <w:p w14:paraId="229993D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8 (-2.5, 0.9)</w:t>
            </w:r>
          </w:p>
        </w:tc>
        <w:tc>
          <w:tcPr>
            <w:tcW w:w="0" w:type="auto"/>
            <w:tcBorders>
              <w:top w:val="nil"/>
              <w:left w:val="nil"/>
              <w:bottom w:val="nil"/>
              <w:right w:val="nil"/>
            </w:tcBorders>
            <w:shd w:val="clear" w:color="auto" w:fill="auto"/>
            <w:noWrap/>
            <w:vAlign w:val="bottom"/>
            <w:hideMark/>
          </w:tcPr>
          <w:p w14:paraId="78C925D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3.3 (-2.5, 9.2)</w:t>
            </w:r>
          </w:p>
        </w:tc>
        <w:tc>
          <w:tcPr>
            <w:tcW w:w="0" w:type="auto"/>
            <w:tcBorders>
              <w:top w:val="nil"/>
              <w:left w:val="nil"/>
              <w:bottom w:val="nil"/>
              <w:right w:val="nil"/>
            </w:tcBorders>
            <w:shd w:val="clear" w:color="auto" w:fill="auto"/>
            <w:noWrap/>
            <w:vAlign w:val="bottom"/>
            <w:hideMark/>
          </w:tcPr>
          <w:p w14:paraId="57BDDD0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4</w:t>
            </w:r>
          </w:p>
        </w:tc>
      </w:tr>
      <w:tr w:rsidR="003125D5" w:rsidRPr="003125D5" w14:paraId="39AFEE15"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567B1754"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4987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4B3AD7F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2B7B1E0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6 (-1.1, 2.2)</w:t>
            </w:r>
          </w:p>
        </w:tc>
        <w:tc>
          <w:tcPr>
            <w:tcW w:w="0" w:type="auto"/>
            <w:tcBorders>
              <w:top w:val="nil"/>
              <w:left w:val="nil"/>
              <w:bottom w:val="nil"/>
              <w:right w:val="nil"/>
            </w:tcBorders>
            <w:shd w:val="clear" w:color="auto" w:fill="auto"/>
            <w:noWrap/>
            <w:vAlign w:val="bottom"/>
            <w:hideMark/>
          </w:tcPr>
          <w:p w14:paraId="2D3AE3F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 (-2.4, 2.9)</w:t>
            </w:r>
          </w:p>
        </w:tc>
        <w:tc>
          <w:tcPr>
            <w:tcW w:w="0" w:type="auto"/>
            <w:tcBorders>
              <w:top w:val="nil"/>
              <w:left w:val="nil"/>
              <w:bottom w:val="nil"/>
              <w:right w:val="nil"/>
            </w:tcBorders>
            <w:shd w:val="clear" w:color="auto" w:fill="auto"/>
            <w:noWrap/>
            <w:vAlign w:val="bottom"/>
            <w:hideMark/>
          </w:tcPr>
          <w:p w14:paraId="4747EE7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7 (-1.4, 2.9)</w:t>
            </w:r>
          </w:p>
        </w:tc>
        <w:tc>
          <w:tcPr>
            <w:tcW w:w="0" w:type="auto"/>
            <w:tcBorders>
              <w:top w:val="nil"/>
              <w:left w:val="nil"/>
              <w:bottom w:val="nil"/>
              <w:right w:val="nil"/>
            </w:tcBorders>
            <w:shd w:val="clear" w:color="auto" w:fill="auto"/>
            <w:noWrap/>
            <w:vAlign w:val="bottom"/>
            <w:hideMark/>
          </w:tcPr>
          <w:p w14:paraId="2D9346F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7 (-3.8, 5.2)</w:t>
            </w:r>
          </w:p>
        </w:tc>
        <w:tc>
          <w:tcPr>
            <w:tcW w:w="0" w:type="auto"/>
            <w:tcBorders>
              <w:top w:val="nil"/>
              <w:left w:val="nil"/>
              <w:bottom w:val="nil"/>
              <w:right w:val="nil"/>
            </w:tcBorders>
            <w:shd w:val="clear" w:color="auto" w:fill="auto"/>
            <w:noWrap/>
            <w:vAlign w:val="bottom"/>
            <w:hideMark/>
          </w:tcPr>
          <w:p w14:paraId="0616F48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97</w:t>
            </w:r>
          </w:p>
        </w:tc>
      </w:tr>
      <w:tr w:rsidR="003125D5" w:rsidRPr="003125D5" w14:paraId="2FC40F04"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2D4D6BF4"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156506</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0E333EB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5EF8D7F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8 (-1.3, 3.0)</w:t>
            </w:r>
          </w:p>
        </w:tc>
        <w:tc>
          <w:tcPr>
            <w:tcW w:w="0" w:type="auto"/>
            <w:tcBorders>
              <w:top w:val="nil"/>
              <w:left w:val="nil"/>
              <w:bottom w:val="nil"/>
              <w:right w:val="nil"/>
            </w:tcBorders>
            <w:shd w:val="clear" w:color="auto" w:fill="auto"/>
            <w:noWrap/>
            <w:vAlign w:val="bottom"/>
            <w:hideMark/>
          </w:tcPr>
          <w:p w14:paraId="0B827D3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 (-2.5, 3.1)</w:t>
            </w:r>
          </w:p>
        </w:tc>
        <w:tc>
          <w:tcPr>
            <w:tcW w:w="0" w:type="auto"/>
            <w:tcBorders>
              <w:top w:val="nil"/>
              <w:left w:val="nil"/>
              <w:bottom w:val="nil"/>
              <w:right w:val="nil"/>
            </w:tcBorders>
            <w:shd w:val="clear" w:color="auto" w:fill="auto"/>
            <w:noWrap/>
            <w:vAlign w:val="bottom"/>
            <w:hideMark/>
          </w:tcPr>
          <w:p w14:paraId="2809A5C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8 (-1.9, 3.4)</w:t>
            </w:r>
          </w:p>
        </w:tc>
        <w:tc>
          <w:tcPr>
            <w:tcW w:w="0" w:type="auto"/>
            <w:tcBorders>
              <w:top w:val="nil"/>
              <w:left w:val="nil"/>
              <w:bottom w:val="nil"/>
              <w:right w:val="nil"/>
            </w:tcBorders>
            <w:shd w:val="clear" w:color="auto" w:fill="auto"/>
            <w:noWrap/>
            <w:vAlign w:val="bottom"/>
            <w:hideMark/>
          </w:tcPr>
          <w:p w14:paraId="152AA3F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6.3 (-5.3, 17.8)</w:t>
            </w:r>
          </w:p>
        </w:tc>
        <w:tc>
          <w:tcPr>
            <w:tcW w:w="0" w:type="auto"/>
            <w:tcBorders>
              <w:top w:val="nil"/>
              <w:left w:val="nil"/>
              <w:bottom w:val="nil"/>
              <w:right w:val="nil"/>
            </w:tcBorders>
            <w:shd w:val="clear" w:color="auto" w:fill="auto"/>
            <w:noWrap/>
            <w:vAlign w:val="bottom"/>
            <w:hideMark/>
          </w:tcPr>
          <w:p w14:paraId="1FE1AD5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43</w:t>
            </w:r>
          </w:p>
        </w:tc>
      </w:tr>
      <w:tr w:rsidR="003125D5" w:rsidRPr="003125D5" w14:paraId="50ABAD7A" w14:textId="77777777" w:rsidTr="00E83919">
        <w:trPr>
          <w:trHeight w:val="182"/>
          <w:jc w:val="center"/>
        </w:trPr>
        <w:tc>
          <w:tcPr>
            <w:tcW w:w="0" w:type="auto"/>
            <w:tcBorders>
              <w:top w:val="nil"/>
              <w:left w:val="nil"/>
              <w:bottom w:val="nil"/>
              <w:right w:val="nil"/>
            </w:tcBorders>
            <w:shd w:val="clear" w:color="auto" w:fill="auto"/>
            <w:noWrap/>
            <w:vAlign w:val="bottom"/>
            <w:hideMark/>
          </w:tcPr>
          <w:p w14:paraId="0F80E492"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5ECD7FE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C</w:t>
            </w:r>
          </w:p>
        </w:tc>
        <w:tc>
          <w:tcPr>
            <w:tcW w:w="0" w:type="auto"/>
            <w:tcBorders>
              <w:top w:val="nil"/>
              <w:left w:val="nil"/>
              <w:bottom w:val="nil"/>
              <w:right w:val="nil"/>
            </w:tcBorders>
            <w:shd w:val="clear" w:color="auto" w:fill="auto"/>
            <w:noWrap/>
            <w:vAlign w:val="center"/>
            <w:hideMark/>
          </w:tcPr>
          <w:p w14:paraId="0CB0394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9 (-3.0, -0.7)**</w:t>
            </w:r>
          </w:p>
        </w:tc>
        <w:tc>
          <w:tcPr>
            <w:tcW w:w="0" w:type="auto"/>
            <w:tcBorders>
              <w:top w:val="nil"/>
              <w:left w:val="nil"/>
              <w:bottom w:val="nil"/>
              <w:right w:val="nil"/>
            </w:tcBorders>
            <w:shd w:val="clear" w:color="auto" w:fill="auto"/>
            <w:noWrap/>
            <w:vAlign w:val="bottom"/>
            <w:hideMark/>
          </w:tcPr>
          <w:p w14:paraId="5F921E6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4 (-4.0, -0.9)**</w:t>
            </w:r>
          </w:p>
        </w:tc>
        <w:tc>
          <w:tcPr>
            <w:tcW w:w="0" w:type="auto"/>
            <w:tcBorders>
              <w:top w:val="nil"/>
              <w:left w:val="nil"/>
              <w:bottom w:val="nil"/>
              <w:right w:val="nil"/>
            </w:tcBorders>
            <w:shd w:val="clear" w:color="auto" w:fill="auto"/>
            <w:noWrap/>
            <w:vAlign w:val="bottom"/>
            <w:hideMark/>
          </w:tcPr>
          <w:p w14:paraId="03A5257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7 (-2.4, 0.9)</w:t>
            </w:r>
          </w:p>
        </w:tc>
        <w:tc>
          <w:tcPr>
            <w:tcW w:w="0" w:type="auto"/>
            <w:tcBorders>
              <w:top w:val="nil"/>
              <w:left w:val="nil"/>
              <w:bottom w:val="nil"/>
              <w:right w:val="nil"/>
            </w:tcBorders>
            <w:shd w:val="clear" w:color="auto" w:fill="auto"/>
            <w:noWrap/>
            <w:vAlign w:val="bottom"/>
            <w:hideMark/>
          </w:tcPr>
          <w:p w14:paraId="719A399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2 (-6.1, 1.8)</w:t>
            </w:r>
          </w:p>
        </w:tc>
        <w:tc>
          <w:tcPr>
            <w:tcW w:w="0" w:type="auto"/>
            <w:tcBorders>
              <w:top w:val="nil"/>
              <w:left w:val="nil"/>
              <w:bottom w:val="nil"/>
              <w:right w:val="nil"/>
            </w:tcBorders>
            <w:shd w:val="clear" w:color="auto" w:fill="auto"/>
            <w:noWrap/>
            <w:vAlign w:val="bottom"/>
            <w:hideMark/>
          </w:tcPr>
          <w:p w14:paraId="44A0320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42</w:t>
            </w:r>
          </w:p>
        </w:tc>
      </w:tr>
      <w:tr w:rsidR="003125D5" w:rsidRPr="003125D5" w14:paraId="3AB79704" w14:textId="77777777" w:rsidTr="00E83919">
        <w:trPr>
          <w:trHeight w:val="182"/>
          <w:jc w:val="center"/>
        </w:trPr>
        <w:tc>
          <w:tcPr>
            <w:tcW w:w="0" w:type="auto"/>
            <w:tcBorders>
              <w:top w:val="nil"/>
              <w:left w:val="nil"/>
              <w:right w:val="nil"/>
            </w:tcBorders>
            <w:shd w:val="clear" w:color="auto" w:fill="auto"/>
            <w:noWrap/>
            <w:vAlign w:val="bottom"/>
            <w:hideMark/>
          </w:tcPr>
          <w:p w14:paraId="652AFBFB"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000778</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right w:val="nil"/>
            </w:tcBorders>
          </w:tcPr>
          <w:p w14:paraId="3D11C42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right w:val="nil"/>
            </w:tcBorders>
            <w:shd w:val="clear" w:color="auto" w:fill="auto"/>
            <w:noWrap/>
            <w:vAlign w:val="center"/>
            <w:hideMark/>
          </w:tcPr>
          <w:p w14:paraId="6D9E91D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0 (-3.3, -0.8)**</w:t>
            </w:r>
          </w:p>
        </w:tc>
        <w:tc>
          <w:tcPr>
            <w:tcW w:w="0" w:type="auto"/>
            <w:tcBorders>
              <w:top w:val="nil"/>
              <w:left w:val="nil"/>
              <w:right w:val="nil"/>
            </w:tcBorders>
            <w:shd w:val="clear" w:color="auto" w:fill="auto"/>
            <w:noWrap/>
            <w:vAlign w:val="bottom"/>
            <w:hideMark/>
          </w:tcPr>
          <w:p w14:paraId="774E9DA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4 (-4.1, -0.7)**</w:t>
            </w:r>
          </w:p>
        </w:tc>
        <w:tc>
          <w:tcPr>
            <w:tcW w:w="0" w:type="auto"/>
            <w:tcBorders>
              <w:top w:val="nil"/>
              <w:left w:val="nil"/>
              <w:right w:val="nil"/>
            </w:tcBorders>
            <w:shd w:val="clear" w:color="auto" w:fill="auto"/>
            <w:noWrap/>
            <w:vAlign w:val="bottom"/>
            <w:hideMark/>
          </w:tcPr>
          <w:p w14:paraId="1E021B4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1 (-2.9, 0.6)</w:t>
            </w:r>
          </w:p>
        </w:tc>
        <w:tc>
          <w:tcPr>
            <w:tcW w:w="0" w:type="auto"/>
            <w:tcBorders>
              <w:top w:val="nil"/>
              <w:left w:val="nil"/>
              <w:right w:val="nil"/>
            </w:tcBorders>
            <w:shd w:val="clear" w:color="auto" w:fill="auto"/>
            <w:noWrap/>
            <w:vAlign w:val="bottom"/>
            <w:hideMark/>
          </w:tcPr>
          <w:p w14:paraId="51DE55E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8 (-7.0, 1.5)</w:t>
            </w:r>
          </w:p>
        </w:tc>
        <w:tc>
          <w:tcPr>
            <w:tcW w:w="0" w:type="auto"/>
            <w:tcBorders>
              <w:top w:val="nil"/>
              <w:left w:val="nil"/>
              <w:right w:val="nil"/>
            </w:tcBorders>
            <w:shd w:val="clear" w:color="auto" w:fill="auto"/>
            <w:noWrap/>
            <w:vAlign w:val="bottom"/>
            <w:hideMark/>
          </w:tcPr>
          <w:p w14:paraId="59916AB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60</w:t>
            </w:r>
          </w:p>
        </w:tc>
      </w:tr>
      <w:tr w:rsidR="003125D5" w:rsidRPr="003125D5" w14:paraId="60604906" w14:textId="77777777" w:rsidTr="00E83919">
        <w:trPr>
          <w:trHeight w:val="182"/>
          <w:jc w:val="center"/>
        </w:trPr>
        <w:tc>
          <w:tcPr>
            <w:tcW w:w="0" w:type="auto"/>
            <w:tcBorders>
              <w:top w:val="nil"/>
              <w:left w:val="nil"/>
              <w:bottom w:val="single" w:sz="4" w:space="0" w:color="auto"/>
              <w:right w:val="nil"/>
            </w:tcBorders>
            <w:shd w:val="clear" w:color="auto" w:fill="auto"/>
            <w:noWrap/>
            <w:vAlign w:val="bottom"/>
            <w:hideMark/>
          </w:tcPr>
          <w:p w14:paraId="3029588F"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5</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single" w:sz="4" w:space="0" w:color="auto"/>
              <w:right w:val="nil"/>
            </w:tcBorders>
          </w:tcPr>
          <w:p w14:paraId="3D37333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single" w:sz="4" w:space="0" w:color="auto"/>
              <w:right w:val="nil"/>
            </w:tcBorders>
            <w:shd w:val="clear" w:color="auto" w:fill="auto"/>
            <w:noWrap/>
            <w:vAlign w:val="center"/>
            <w:hideMark/>
          </w:tcPr>
          <w:p w14:paraId="09B40FC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1.9 (-3.1, -0.8)**</w:t>
            </w:r>
          </w:p>
        </w:tc>
        <w:tc>
          <w:tcPr>
            <w:tcW w:w="0" w:type="auto"/>
            <w:tcBorders>
              <w:top w:val="nil"/>
              <w:left w:val="nil"/>
              <w:bottom w:val="single" w:sz="4" w:space="0" w:color="auto"/>
              <w:right w:val="nil"/>
            </w:tcBorders>
            <w:shd w:val="clear" w:color="auto" w:fill="auto"/>
            <w:noWrap/>
            <w:vAlign w:val="bottom"/>
            <w:hideMark/>
          </w:tcPr>
          <w:p w14:paraId="5BCE46D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8 (-4.3, -1.2)***</w:t>
            </w:r>
          </w:p>
        </w:tc>
        <w:tc>
          <w:tcPr>
            <w:tcW w:w="0" w:type="auto"/>
            <w:tcBorders>
              <w:top w:val="nil"/>
              <w:left w:val="nil"/>
              <w:bottom w:val="single" w:sz="4" w:space="0" w:color="auto"/>
              <w:right w:val="nil"/>
            </w:tcBorders>
            <w:shd w:val="clear" w:color="auto" w:fill="auto"/>
            <w:noWrap/>
            <w:vAlign w:val="bottom"/>
            <w:hideMark/>
          </w:tcPr>
          <w:p w14:paraId="1380A87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5 (-2.2, 1.1)</w:t>
            </w:r>
          </w:p>
        </w:tc>
        <w:tc>
          <w:tcPr>
            <w:tcW w:w="0" w:type="auto"/>
            <w:tcBorders>
              <w:top w:val="nil"/>
              <w:left w:val="nil"/>
              <w:bottom w:val="single" w:sz="4" w:space="0" w:color="auto"/>
              <w:right w:val="nil"/>
            </w:tcBorders>
            <w:shd w:val="clear" w:color="auto" w:fill="auto"/>
            <w:noWrap/>
            <w:vAlign w:val="bottom"/>
            <w:hideMark/>
          </w:tcPr>
          <w:p w14:paraId="49CC529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2.1 (-6.1, 2.0)</w:t>
            </w:r>
          </w:p>
        </w:tc>
        <w:tc>
          <w:tcPr>
            <w:tcW w:w="0" w:type="auto"/>
            <w:tcBorders>
              <w:top w:val="nil"/>
              <w:left w:val="nil"/>
              <w:bottom w:val="single" w:sz="4" w:space="0" w:color="auto"/>
              <w:right w:val="nil"/>
            </w:tcBorders>
            <w:shd w:val="clear" w:color="auto" w:fill="auto"/>
            <w:noWrap/>
            <w:vAlign w:val="bottom"/>
            <w:hideMark/>
          </w:tcPr>
          <w:p w14:paraId="3E8A72B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5</w:t>
            </w:r>
          </w:p>
        </w:tc>
      </w:tr>
      <w:tr w:rsidR="00D1513C" w:rsidRPr="003125D5" w14:paraId="63430C3E" w14:textId="77777777" w:rsidTr="00E83919">
        <w:trPr>
          <w:trHeight w:val="182"/>
          <w:jc w:val="center"/>
        </w:trPr>
        <w:tc>
          <w:tcPr>
            <w:tcW w:w="0" w:type="auto"/>
            <w:gridSpan w:val="7"/>
            <w:tcBorders>
              <w:top w:val="single" w:sz="4" w:space="0" w:color="auto"/>
              <w:left w:val="nil"/>
              <w:bottom w:val="nil"/>
              <w:right w:val="nil"/>
            </w:tcBorders>
          </w:tcPr>
          <w:p w14:paraId="68DE43E5"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 xml:space="preserve">1 </w:t>
            </w:r>
            <w:r w:rsidRPr="003125D5">
              <w:rPr>
                <w:rFonts w:ascii="Times New Roman" w:eastAsia="Times New Roman" w:hAnsi="Times New Roman"/>
                <w:color w:val="000000" w:themeColor="text1"/>
                <w:sz w:val="18"/>
                <w:szCs w:val="18"/>
                <w:lang w:val="en-US" w:eastAsia="en-GB"/>
              </w:rPr>
              <w:t xml:space="preserve">Values are mean differences (95% CI) in gestation duration (in days) per copy of the minor allele among participants who experienced a spontaneous labor. Estimates were assessed by linear regression. </w:t>
            </w:r>
            <w:r w:rsidRPr="003125D5">
              <w:rPr>
                <w:rFonts w:ascii="Times New Roman" w:eastAsia="Times New Roman" w:hAnsi="Times New Roman"/>
                <w:i/>
                <w:iCs/>
                <w:color w:val="000000" w:themeColor="text1"/>
                <w:sz w:val="18"/>
                <w:szCs w:val="18"/>
                <w:lang w:val="en-US" w:eastAsia="en-GB"/>
              </w:rPr>
              <w:t>p</w:t>
            </w:r>
            <w:r w:rsidRPr="003125D5">
              <w:rPr>
                <w:rFonts w:ascii="Times New Roman" w:eastAsia="Times New Roman" w:hAnsi="Times New Roman"/>
                <w:color w:val="000000" w:themeColor="text1"/>
                <w:sz w:val="18"/>
                <w:szCs w:val="18"/>
                <w:lang w:val="en-US" w:eastAsia="en-GB"/>
              </w:rPr>
              <w:t>-values: *&lt;0.05, **&lt;0.01, ***&lt;0.001.</w:t>
            </w:r>
          </w:p>
          <w:p w14:paraId="31DF846E"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 xml:space="preserve">2 </w:t>
            </w:r>
            <w:r w:rsidRPr="003125D5">
              <w:rPr>
                <w:rFonts w:ascii="Times New Roman" w:eastAsia="Times New Roman" w:hAnsi="Times New Roman"/>
                <w:color w:val="000000" w:themeColor="text1"/>
                <w:sz w:val="18"/>
                <w:szCs w:val="18"/>
                <w:lang w:val="en-US" w:eastAsia="en-GB"/>
              </w:rPr>
              <w:t>Models in all ethnic subgroups were adjusted for ethnicity.</w:t>
            </w:r>
          </w:p>
          <w:p w14:paraId="66E83A70"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 xml:space="preserve">3 </w:t>
            </w:r>
            <w:r w:rsidRPr="003125D5">
              <w:rPr>
                <w:rFonts w:ascii="Times New Roman" w:eastAsia="Times New Roman" w:hAnsi="Times New Roman"/>
                <w:i/>
                <w:color w:val="000000" w:themeColor="text1"/>
                <w:sz w:val="18"/>
                <w:szCs w:val="18"/>
                <w:lang w:val="en-US" w:eastAsia="en-GB"/>
              </w:rPr>
              <w:t>p</w:t>
            </w:r>
            <w:r w:rsidRPr="003125D5">
              <w:rPr>
                <w:rFonts w:ascii="Times New Roman" w:eastAsia="Times New Roman" w:hAnsi="Times New Roman"/>
                <w:color w:val="000000" w:themeColor="text1"/>
                <w:sz w:val="18"/>
                <w:szCs w:val="18"/>
                <w:lang w:val="en-US" w:eastAsia="en-GB"/>
              </w:rPr>
              <w:t>-value for interaction of the SNP with ethnicity.</w:t>
            </w:r>
          </w:p>
          <w:p w14:paraId="7616C9A7"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vertAlign w:val="superscript"/>
                <w:lang w:val="en-US" w:eastAsia="en-GB"/>
              </w:rPr>
              <w:t xml:space="preserve">4 </w:t>
            </w:r>
            <w:r w:rsidRPr="003125D5">
              <w:rPr>
                <w:rFonts w:ascii="Times New Roman" w:eastAsia="Times New Roman" w:hAnsi="Times New Roman"/>
                <w:color w:val="000000" w:themeColor="text1"/>
                <w:sz w:val="18"/>
                <w:szCs w:val="18"/>
                <w:lang w:val="en-US" w:eastAsia="en-GB"/>
              </w:rPr>
              <w:t>rs174546 is in negative linkage disequilibrium with the other SNPs.</w:t>
            </w:r>
          </w:p>
        </w:tc>
      </w:tr>
    </w:tbl>
    <w:p w14:paraId="1E399B0A" w14:textId="77777777" w:rsidR="00D1513C" w:rsidRPr="003125D5" w:rsidRDefault="00D1513C" w:rsidP="00D1513C">
      <w:pPr>
        <w:rPr>
          <w:rFonts w:ascii="Times New Roman" w:hAnsi="Times New Roman"/>
          <w:color w:val="000000" w:themeColor="text1"/>
          <w:lang w:val="en-US"/>
        </w:rPr>
      </w:pPr>
    </w:p>
    <w:p w14:paraId="22FD936B" w14:textId="77777777" w:rsidR="00D1513C" w:rsidRPr="003125D5" w:rsidRDefault="00D1513C" w:rsidP="00D1513C">
      <w:pPr>
        <w:rPr>
          <w:rFonts w:ascii="Times New Roman" w:hAnsi="Times New Roman"/>
          <w:color w:val="000000" w:themeColor="text1"/>
          <w:lang w:val="en-US"/>
        </w:rPr>
      </w:pPr>
    </w:p>
    <w:p w14:paraId="750D3FF7" w14:textId="77777777" w:rsidR="00D1513C" w:rsidRPr="003125D5" w:rsidRDefault="00D1513C" w:rsidP="00D1513C">
      <w:pPr>
        <w:outlineLvl w:val="0"/>
        <w:rPr>
          <w:rFonts w:ascii="Times New Roman" w:hAnsi="Times New Roman"/>
          <w:color w:val="000000" w:themeColor="text1"/>
          <w:sz w:val="20"/>
          <w:lang w:val="en-US"/>
        </w:rPr>
        <w:sectPr w:rsidR="00D1513C" w:rsidRPr="003125D5" w:rsidSect="00E94EB9">
          <w:pgSz w:w="16838" w:h="11906" w:orient="landscape"/>
          <w:pgMar w:top="1418" w:right="1134" w:bottom="1134" w:left="1134" w:header="709" w:footer="709" w:gutter="0"/>
          <w:cols w:space="708"/>
          <w:docGrid w:linePitch="360"/>
        </w:sectPr>
      </w:pPr>
    </w:p>
    <w:p w14:paraId="185BED9B" w14:textId="77777777" w:rsidR="00D1513C" w:rsidRPr="003125D5" w:rsidRDefault="00D1513C" w:rsidP="00D1513C">
      <w:pPr>
        <w:outlineLvl w:val="0"/>
        <w:rPr>
          <w:rFonts w:ascii="Times New Roman" w:hAnsi="Times New Roman"/>
          <w:color w:val="000000" w:themeColor="text1"/>
          <w:sz w:val="20"/>
          <w:vertAlign w:val="superscript"/>
          <w:lang w:val="en-US"/>
        </w:rPr>
      </w:pPr>
      <w:r w:rsidRPr="003125D5">
        <w:rPr>
          <w:rFonts w:ascii="Times New Roman" w:hAnsi="Times New Roman"/>
          <w:color w:val="000000" w:themeColor="text1"/>
          <w:sz w:val="20"/>
          <w:lang w:val="en-US"/>
        </w:rPr>
        <w:lastRenderedPageBreak/>
        <w:t xml:space="preserve">Table 3. Cause-specific hazard ratios for spontaneous delivery according to </w:t>
      </w:r>
      <w:r w:rsidRPr="003125D5">
        <w:rPr>
          <w:rFonts w:ascii="Times New Roman" w:hAnsi="Times New Roman"/>
          <w:i/>
          <w:color w:val="000000" w:themeColor="text1"/>
          <w:sz w:val="20"/>
          <w:lang w:val="en-US"/>
        </w:rPr>
        <w:t>FADS</w:t>
      </w:r>
      <w:r w:rsidRPr="003125D5">
        <w:rPr>
          <w:rFonts w:ascii="Times New Roman" w:hAnsi="Times New Roman"/>
          <w:color w:val="000000" w:themeColor="text1"/>
          <w:sz w:val="20"/>
          <w:lang w:val="en-US"/>
        </w:rPr>
        <w:t xml:space="preserve"> gene variants in mother-offspring pairs from the GUSTO cohort.</w:t>
      </w:r>
      <w:r w:rsidRPr="003125D5">
        <w:rPr>
          <w:rFonts w:ascii="Times New Roman" w:hAnsi="Times New Roman"/>
          <w:color w:val="000000" w:themeColor="text1"/>
          <w:sz w:val="20"/>
          <w:vertAlign w:val="superscript"/>
          <w:lang w:val="en-US"/>
        </w:rPr>
        <w:t>1</w:t>
      </w:r>
    </w:p>
    <w:tbl>
      <w:tblPr>
        <w:tblW w:w="0" w:type="auto"/>
        <w:jc w:val="center"/>
        <w:tblLook w:val="04A0" w:firstRow="1" w:lastRow="0" w:firstColumn="1" w:lastColumn="0" w:noHBand="0" w:noVBand="1"/>
      </w:tblPr>
      <w:tblGrid>
        <w:gridCol w:w="2095"/>
        <w:gridCol w:w="806"/>
        <w:gridCol w:w="1625"/>
        <w:gridCol w:w="1820"/>
        <w:gridCol w:w="1528"/>
        <w:gridCol w:w="1820"/>
        <w:gridCol w:w="1528"/>
        <w:gridCol w:w="1723"/>
        <w:gridCol w:w="1625"/>
      </w:tblGrid>
      <w:tr w:rsidR="003125D5" w:rsidRPr="003125D5" w14:paraId="0CB0FE2C" w14:textId="77777777" w:rsidTr="00E83919">
        <w:trPr>
          <w:trHeight w:val="20"/>
          <w:jc w:val="center"/>
        </w:trPr>
        <w:tc>
          <w:tcPr>
            <w:tcW w:w="0" w:type="auto"/>
            <w:tcBorders>
              <w:top w:val="nil"/>
              <w:left w:val="nil"/>
              <w:bottom w:val="nil"/>
              <w:right w:val="nil"/>
            </w:tcBorders>
            <w:shd w:val="clear" w:color="auto" w:fill="auto"/>
            <w:noWrap/>
            <w:vAlign w:val="center"/>
            <w:hideMark/>
          </w:tcPr>
          <w:p w14:paraId="19B704FD"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p>
        </w:tc>
        <w:tc>
          <w:tcPr>
            <w:tcW w:w="0" w:type="auto"/>
            <w:tcBorders>
              <w:top w:val="nil"/>
              <w:left w:val="nil"/>
              <w:right w:val="nil"/>
            </w:tcBorders>
          </w:tcPr>
          <w:p w14:paraId="1D4721C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p>
        </w:tc>
        <w:tc>
          <w:tcPr>
            <w:tcW w:w="0" w:type="auto"/>
            <w:gridSpan w:val="2"/>
            <w:tcBorders>
              <w:top w:val="nil"/>
              <w:left w:val="nil"/>
              <w:bottom w:val="single" w:sz="4" w:space="0" w:color="auto"/>
              <w:right w:val="nil"/>
            </w:tcBorders>
            <w:shd w:val="clear" w:color="auto" w:fill="auto"/>
            <w:vAlign w:val="center"/>
            <w:hideMark/>
          </w:tcPr>
          <w:p w14:paraId="4CE8585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ll ethnic subgroups</w:t>
            </w:r>
            <w:r w:rsidRPr="003125D5">
              <w:rPr>
                <w:rFonts w:ascii="Times New Roman" w:eastAsia="Times New Roman" w:hAnsi="Times New Roman"/>
                <w:color w:val="000000" w:themeColor="text1"/>
                <w:sz w:val="18"/>
                <w:szCs w:val="18"/>
                <w:vertAlign w:val="superscript"/>
                <w:lang w:eastAsia="en-GB"/>
              </w:rPr>
              <w:t>2</w:t>
            </w:r>
          </w:p>
        </w:tc>
        <w:tc>
          <w:tcPr>
            <w:tcW w:w="0" w:type="auto"/>
            <w:gridSpan w:val="2"/>
            <w:tcBorders>
              <w:top w:val="nil"/>
              <w:left w:val="nil"/>
              <w:bottom w:val="single" w:sz="4" w:space="0" w:color="auto"/>
              <w:right w:val="nil"/>
            </w:tcBorders>
            <w:shd w:val="clear" w:color="auto" w:fill="auto"/>
            <w:vAlign w:val="center"/>
            <w:hideMark/>
          </w:tcPr>
          <w:p w14:paraId="0890E0A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Chinese</w:t>
            </w:r>
          </w:p>
        </w:tc>
        <w:tc>
          <w:tcPr>
            <w:tcW w:w="0" w:type="auto"/>
            <w:gridSpan w:val="2"/>
            <w:tcBorders>
              <w:top w:val="nil"/>
              <w:left w:val="nil"/>
              <w:bottom w:val="single" w:sz="4" w:space="0" w:color="auto"/>
              <w:right w:val="nil"/>
            </w:tcBorders>
            <w:shd w:val="clear" w:color="auto" w:fill="auto"/>
            <w:vAlign w:val="center"/>
            <w:hideMark/>
          </w:tcPr>
          <w:p w14:paraId="390786F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alay</w:t>
            </w:r>
          </w:p>
        </w:tc>
        <w:tc>
          <w:tcPr>
            <w:tcW w:w="0" w:type="auto"/>
            <w:tcBorders>
              <w:top w:val="nil"/>
              <w:left w:val="nil"/>
              <w:bottom w:val="single" w:sz="4" w:space="0" w:color="auto"/>
              <w:right w:val="nil"/>
            </w:tcBorders>
            <w:shd w:val="clear" w:color="auto" w:fill="auto"/>
            <w:noWrap/>
            <w:vAlign w:val="center"/>
            <w:hideMark/>
          </w:tcPr>
          <w:p w14:paraId="70D0935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Indian</w:t>
            </w:r>
          </w:p>
        </w:tc>
      </w:tr>
      <w:tr w:rsidR="003125D5" w:rsidRPr="003125D5" w14:paraId="4CC1F62D" w14:textId="77777777" w:rsidTr="00E83919">
        <w:trPr>
          <w:trHeight w:val="20"/>
          <w:jc w:val="center"/>
        </w:trPr>
        <w:tc>
          <w:tcPr>
            <w:tcW w:w="0" w:type="auto"/>
            <w:tcBorders>
              <w:top w:val="nil"/>
              <w:left w:val="nil"/>
              <w:bottom w:val="single" w:sz="4" w:space="0" w:color="auto"/>
              <w:right w:val="nil"/>
            </w:tcBorders>
            <w:shd w:val="clear" w:color="auto" w:fill="auto"/>
            <w:noWrap/>
            <w:vAlign w:val="center"/>
            <w:hideMark/>
          </w:tcPr>
          <w:p w14:paraId="7D138CD0"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SNPs</w:t>
            </w:r>
          </w:p>
        </w:tc>
        <w:tc>
          <w:tcPr>
            <w:tcW w:w="0" w:type="auto"/>
            <w:tcBorders>
              <w:left w:val="nil"/>
              <w:bottom w:val="single" w:sz="4" w:space="0" w:color="auto"/>
              <w:right w:val="nil"/>
            </w:tcBorders>
          </w:tcPr>
          <w:p w14:paraId="720DF58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inor allele</w:t>
            </w:r>
          </w:p>
        </w:tc>
        <w:tc>
          <w:tcPr>
            <w:tcW w:w="0" w:type="auto"/>
            <w:tcBorders>
              <w:top w:val="nil"/>
              <w:left w:val="nil"/>
              <w:bottom w:val="single" w:sz="4" w:space="0" w:color="auto"/>
              <w:right w:val="nil"/>
            </w:tcBorders>
            <w:shd w:val="clear" w:color="auto" w:fill="auto"/>
            <w:noWrap/>
            <w:vAlign w:val="center"/>
            <w:hideMark/>
          </w:tcPr>
          <w:p w14:paraId="1C923B4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m</w:t>
            </w:r>
          </w:p>
        </w:tc>
        <w:tc>
          <w:tcPr>
            <w:tcW w:w="0" w:type="auto"/>
            <w:tcBorders>
              <w:top w:val="nil"/>
              <w:left w:val="nil"/>
              <w:bottom w:val="single" w:sz="4" w:space="0" w:color="auto"/>
              <w:right w:val="nil"/>
            </w:tcBorders>
            <w:shd w:val="clear" w:color="auto" w:fill="auto"/>
            <w:vAlign w:val="center"/>
            <w:hideMark/>
          </w:tcPr>
          <w:p w14:paraId="30F9D66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m</w:t>
            </w:r>
          </w:p>
        </w:tc>
        <w:tc>
          <w:tcPr>
            <w:tcW w:w="0" w:type="auto"/>
            <w:tcBorders>
              <w:top w:val="nil"/>
              <w:left w:val="nil"/>
              <w:bottom w:val="single" w:sz="4" w:space="0" w:color="auto"/>
              <w:right w:val="nil"/>
            </w:tcBorders>
            <w:shd w:val="clear" w:color="auto" w:fill="auto"/>
            <w:noWrap/>
            <w:vAlign w:val="center"/>
            <w:hideMark/>
          </w:tcPr>
          <w:p w14:paraId="7BA3410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m</w:t>
            </w:r>
          </w:p>
        </w:tc>
        <w:tc>
          <w:tcPr>
            <w:tcW w:w="0" w:type="auto"/>
            <w:tcBorders>
              <w:top w:val="nil"/>
              <w:left w:val="nil"/>
              <w:bottom w:val="single" w:sz="4" w:space="0" w:color="auto"/>
              <w:right w:val="nil"/>
            </w:tcBorders>
            <w:shd w:val="clear" w:color="auto" w:fill="auto"/>
            <w:vAlign w:val="center"/>
            <w:hideMark/>
          </w:tcPr>
          <w:p w14:paraId="41027CF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m</w:t>
            </w:r>
          </w:p>
        </w:tc>
        <w:tc>
          <w:tcPr>
            <w:tcW w:w="0" w:type="auto"/>
            <w:tcBorders>
              <w:top w:val="nil"/>
              <w:left w:val="nil"/>
              <w:bottom w:val="single" w:sz="4" w:space="0" w:color="auto"/>
              <w:right w:val="nil"/>
            </w:tcBorders>
            <w:shd w:val="clear" w:color="auto" w:fill="auto"/>
            <w:noWrap/>
            <w:vAlign w:val="center"/>
            <w:hideMark/>
          </w:tcPr>
          <w:p w14:paraId="177FE37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m</w:t>
            </w:r>
          </w:p>
        </w:tc>
        <w:tc>
          <w:tcPr>
            <w:tcW w:w="0" w:type="auto"/>
            <w:tcBorders>
              <w:top w:val="nil"/>
              <w:left w:val="nil"/>
              <w:bottom w:val="single" w:sz="4" w:space="0" w:color="auto"/>
              <w:right w:val="nil"/>
            </w:tcBorders>
            <w:shd w:val="clear" w:color="auto" w:fill="auto"/>
            <w:vAlign w:val="center"/>
            <w:hideMark/>
          </w:tcPr>
          <w:p w14:paraId="20465C1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m</w:t>
            </w:r>
          </w:p>
        </w:tc>
        <w:tc>
          <w:tcPr>
            <w:tcW w:w="0" w:type="auto"/>
            <w:tcBorders>
              <w:top w:val="nil"/>
              <w:left w:val="nil"/>
              <w:bottom w:val="single" w:sz="4" w:space="0" w:color="auto"/>
              <w:right w:val="nil"/>
            </w:tcBorders>
            <w:shd w:val="clear" w:color="auto" w:fill="auto"/>
            <w:noWrap/>
            <w:vAlign w:val="center"/>
            <w:hideMark/>
          </w:tcPr>
          <w:p w14:paraId="4647D4F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m + mm</w:t>
            </w:r>
            <w:r w:rsidRPr="003125D5">
              <w:rPr>
                <w:rFonts w:ascii="Times New Roman" w:eastAsia="Times New Roman" w:hAnsi="Times New Roman"/>
                <w:color w:val="000000" w:themeColor="text1"/>
                <w:sz w:val="18"/>
                <w:szCs w:val="18"/>
                <w:vertAlign w:val="superscript"/>
                <w:lang w:eastAsia="en-GB"/>
              </w:rPr>
              <w:t>3</w:t>
            </w:r>
          </w:p>
        </w:tc>
      </w:tr>
      <w:tr w:rsidR="003125D5" w:rsidRPr="003125D5" w14:paraId="474A7E3C" w14:textId="77777777" w:rsidTr="00E83919">
        <w:trPr>
          <w:trHeight w:val="20"/>
          <w:jc w:val="center"/>
        </w:trPr>
        <w:tc>
          <w:tcPr>
            <w:tcW w:w="0" w:type="auto"/>
            <w:tcBorders>
              <w:top w:val="nil"/>
              <w:left w:val="nil"/>
              <w:bottom w:val="nil"/>
              <w:right w:val="nil"/>
            </w:tcBorders>
            <w:shd w:val="clear" w:color="auto" w:fill="auto"/>
            <w:noWrap/>
            <w:vAlign w:val="center"/>
            <w:hideMark/>
          </w:tcPr>
          <w:p w14:paraId="480DEC25"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others</w:t>
            </w:r>
          </w:p>
        </w:tc>
        <w:tc>
          <w:tcPr>
            <w:tcW w:w="0" w:type="auto"/>
            <w:tcBorders>
              <w:top w:val="single" w:sz="4" w:space="0" w:color="auto"/>
              <w:left w:val="nil"/>
              <w:bottom w:val="nil"/>
              <w:right w:val="nil"/>
            </w:tcBorders>
          </w:tcPr>
          <w:p w14:paraId="59293270" w14:textId="77777777" w:rsidR="00D1513C" w:rsidRPr="003125D5" w:rsidRDefault="00D1513C" w:rsidP="00E83919">
            <w:pPr>
              <w:spacing w:after="0" w:line="240" w:lineRule="auto"/>
              <w:jc w:val="center"/>
              <w:rPr>
                <w:rFonts w:ascii="Times New Roman" w:eastAsia="Times New Roman" w:hAnsi="Times New Roman"/>
                <w:i/>
                <w:color w:val="000000" w:themeColor="text1"/>
                <w:sz w:val="18"/>
                <w:szCs w:val="18"/>
                <w:lang w:eastAsia="en-GB"/>
              </w:rPr>
            </w:pPr>
          </w:p>
        </w:tc>
        <w:tc>
          <w:tcPr>
            <w:tcW w:w="0" w:type="auto"/>
            <w:gridSpan w:val="2"/>
            <w:tcBorders>
              <w:top w:val="single" w:sz="4" w:space="0" w:color="auto"/>
              <w:left w:val="nil"/>
              <w:bottom w:val="nil"/>
              <w:right w:val="nil"/>
            </w:tcBorders>
            <w:shd w:val="clear" w:color="auto" w:fill="auto"/>
            <w:noWrap/>
            <w:vAlign w:val="center"/>
            <w:hideMark/>
          </w:tcPr>
          <w:p w14:paraId="1C80DB3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897</w:t>
            </w:r>
          </w:p>
        </w:tc>
        <w:tc>
          <w:tcPr>
            <w:tcW w:w="0" w:type="auto"/>
            <w:gridSpan w:val="2"/>
            <w:tcBorders>
              <w:top w:val="single" w:sz="4" w:space="0" w:color="auto"/>
              <w:left w:val="nil"/>
              <w:bottom w:val="nil"/>
              <w:right w:val="nil"/>
            </w:tcBorders>
            <w:shd w:val="clear" w:color="auto" w:fill="auto"/>
            <w:noWrap/>
            <w:vAlign w:val="center"/>
            <w:hideMark/>
          </w:tcPr>
          <w:p w14:paraId="16668F5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516</w:t>
            </w:r>
          </w:p>
        </w:tc>
        <w:tc>
          <w:tcPr>
            <w:tcW w:w="0" w:type="auto"/>
            <w:gridSpan w:val="2"/>
            <w:tcBorders>
              <w:top w:val="single" w:sz="4" w:space="0" w:color="auto"/>
              <w:left w:val="nil"/>
              <w:bottom w:val="nil"/>
              <w:right w:val="nil"/>
            </w:tcBorders>
            <w:shd w:val="clear" w:color="auto" w:fill="auto"/>
            <w:noWrap/>
            <w:vAlign w:val="center"/>
            <w:hideMark/>
          </w:tcPr>
          <w:p w14:paraId="7796E07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231</w:t>
            </w:r>
          </w:p>
        </w:tc>
        <w:tc>
          <w:tcPr>
            <w:tcW w:w="0" w:type="auto"/>
            <w:tcBorders>
              <w:top w:val="single" w:sz="4" w:space="0" w:color="auto"/>
              <w:left w:val="nil"/>
              <w:bottom w:val="nil"/>
              <w:right w:val="nil"/>
            </w:tcBorders>
            <w:shd w:val="clear" w:color="auto" w:fill="auto"/>
            <w:noWrap/>
            <w:vAlign w:val="center"/>
            <w:hideMark/>
          </w:tcPr>
          <w:p w14:paraId="722D19F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150</w:t>
            </w:r>
          </w:p>
        </w:tc>
      </w:tr>
      <w:tr w:rsidR="003125D5" w:rsidRPr="003125D5" w14:paraId="41A43EA5" w14:textId="77777777" w:rsidTr="00E83919">
        <w:trPr>
          <w:trHeight w:val="20"/>
          <w:jc w:val="center"/>
        </w:trPr>
        <w:tc>
          <w:tcPr>
            <w:tcW w:w="0" w:type="auto"/>
            <w:tcBorders>
              <w:top w:val="nil"/>
              <w:left w:val="nil"/>
              <w:bottom w:val="nil"/>
              <w:right w:val="nil"/>
            </w:tcBorders>
            <w:shd w:val="clear" w:color="auto" w:fill="auto"/>
            <w:noWrap/>
            <w:vAlign w:val="bottom"/>
            <w:hideMark/>
          </w:tcPr>
          <w:p w14:paraId="0FD9ABBA"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val="en-US" w:eastAsia="en-GB"/>
              </w:rPr>
              <w:t>rs174546</w:t>
            </w:r>
            <w:r w:rsidRPr="003125D5">
              <w:rPr>
                <w:rFonts w:ascii="Times New Roman" w:eastAsia="Times New Roman" w:hAnsi="Times New Roman"/>
                <w:iCs/>
                <w:color w:val="000000" w:themeColor="text1"/>
                <w:sz w:val="18"/>
                <w:szCs w:val="18"/>
                <w:vertAlign w:val="superscript"/>
                <w:lang w:val="en-US" w:eastAsia="en-GB"/>
              </w:rPr>
              <w:t>4</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1</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2C9DAF9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G</w:t>
            </w:r>
          </w:p>
        </w:tc>
        <w:tc>
          <w:tcPr>
            <w:tcW w:w="0" w:type="auto"/>
            <w:tcBorders>
              <w:top w:val="nil"/>
              <w:left w:val="nil"/>
              <w:bottom w:val="nil"/>
              <w:right w:val="nil"/>
            </w:tcBorders>
            <w:shd w:val="clear" w:color="auto" w:fill="auto"/>
            <w:noWrap/>
            <w:vAlign w:val="center"/>
            <w:hideMark/>
          </w:tcPr>
          <w:p w14:paraId="38656C4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89 (0.73, 1.09)</w:t>
            </w:r>
          </w:p>
        </w:tc>
        <w:tc>
          <w:tcPr>
            <w:tcW w:w="0" w:type="auto"/>
            <w:tcBorders>
              <w:top w:val="nil"/>
              <w:left w:val="nil"/>
              <w:bottom w:val="nil"/>
              <w:right w:val="nil"/>
            </w:tcBorders>
            <w:shd w:val="clear" w:color="auto" w:fill="auto"/>
            <w:noWrap/>
            <w:vAlign w:val="center"/>
            <w:hideMark/>
          </w:tcPr>
          <w:p w14:paraId="25F88DE8"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82 (0.62, 1.08)</w:t>
            </w:r>
          </w:p>
        </w:tc>
        <w:tc>
          <w:tcPr>
            <w:tcW w:w="0" w:type="auto"/>
            <w:tcBorders>
              <w:top w:val="nil"/>
              <w:left w:val="nil"/>
              <w:bottom w:val="nil"/>
              <w:right w:val="nil"/>
            </w:tcBorders>
            <w:shd w:val="clear" w:color="auto" w:fill="auto"/>
            <w:noWrap/>
            <w:vAlign w:val="center"/>
            <w:hideMark/>
          </w:tcPr>
          <w:p w14:paraId="4B68BF25"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82 (0.63, 1.06)</w:t>
            </w:r>
          </w:p>
        </w:tc>
        <w:tc>
          <w:tcPr>
            <w:tcW w:w="0" w:type="auto"/>
            <w:tcBorders>
              <w:top w:val="nil"/>
              <w:left w:val="nil"/>
              <w:bottom w:val="nil"/>
              <w:right w:val="nil"/>
            </w:tcBorders>
            <w:shd w:val="clear" w:color="auto" w:fill="auto"/>
            <w:noWrap/>
            <w:vAlign w:val="center"/>
            <w:hideMark/>
          </w:tcPr>
          <w:p w14:paraId="0C79BB5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70 (0.50, 0.99)*</w:t>
            </w:r>
          </w:p>
        </w:tc>
        <w:tc>
          <w:tcPr>
            <w:tcW w:w="0" w:type="auto"/>
            <w:tcBorders>
              <w:top w:val="nil"/>
              <w:left w:val="nil"/>
              <w:bottom w:val="nil"/>
              <w:right w:val="nil"/>
            </w:tcBorders>
            <w:shd w:val="clear" w:color="auto" w:fill="auto"/>
            <w:noWrap/>
            <w:vAlign w:val="center"/>
            <w:hideMark/>
          </w:tcPr>
          <w:p w14:paraId="3513FA3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8 (0.77, 1.51)</w:t>
            </w:r>
          </w:p>
        </w:tc>
        <w:tc>
          <w:tcPr>
            <w:tcW w:w="0" w:type="auto"/>
            <w:tcBorders>
              <w:top w:val="nil"/>
              <w:left w:val="nil"/>
              <w:bottom w:val="nil"/>
              <w:right w:val="nil"/>
            </w:tcBorders>
            <w:shd w:val="clear" w:color="auto" w:fill="auto"/>
            <w:noWrap/>
            <w:vAlign w:val="center"/>
            <w:hideMark/>
          </w:tcPr>
          <w:p w14:paraId="5A72665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6 (0.55, 2.05)</w:t>
            </w:r>
          </w:p>
        </w:tc>
        <w:tc>
          <w:tcPr>
            <w:tcW w:w="0" w:type="auto"/>
            <w:tcBorders>
              <w:top w:val="nil"/>
              <w:left w:val="nil"/>
              <w:bottom w:val="nil"/>
              <w:right w:val="nil"/>
            </w:tcBorders>
            <w:shd w:val="clear" w:color="auto" w:fill="auto"/>
            <w:noWrap/>
            <w:vAlign w:val="center"/>
            <w:hideMark/>
          </w:tcPr>
          <w:p w14:paraId="71CC31E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6 (0.79, 1.43)</w:t>
            </w:r>
          </w:p>
        </w:tc>
      </w:tr>
      <w:tr w:rsidR="003125D5" w:rsidRPr="003125D5" w14:paraId="40539836" w14:textId="77777777" w:rsidTr="00E83919">
        <w:trPr>
          <w:trHeight w:val="20"/>
          <w:jc w:val="center"/>
        </w:trPr>
        <w:tc>
          <w:tcPr>
            <w:tcW w:w="0" w:type="auto"/>
            <w:tcBorders>
              <w:top w:val="nil"/>
              <w:left w:val="nil"/>
              <w:bottom w:val="nil"/>
              <w:right w:val="nil"/>
            </w:tcBorders>
            <w:shd w:val="clear" w:color="auto" w:fill="auto"/>
            <w:noWrap/>
            <w:vAlign w:val="bottom"/>
            <w:hideMark/>
          </w:tcPr>
          <w:p w14:paraId="550408FF"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272727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16D9FC4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43B0CB6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2 (0.83, 1.26)</w:t>
            </w:r>
          </w:p>
        </w:tc>
        <w:tc>
          <w:tcPr>
            <w:tcW w:w="0" w:type="auto"/>
            <w:tcBorders>
              <w:top w:val="nil"/>
              <w:left w:val="nil"/>
              <w:bottom w:val="nil"/>
              <w:right w:val="nil"/>
            </w:tcBorders>
            <w:shd w:val="clear" w:color="auto" w:fill="auto"/>
            <w:noWrap/>
            <w:vAlign w:val="center"/>
            <w:hideMark/>
          </w:tcPr>
          <w:p w14:paraId="7077CF1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4 (0.88, 1.49)</w:t>
            </w:r>
          </w:p>
        </w:tc>
        <w:tc>
          <w:tcPr>
            <w:tcW w:w="0" w:type="auto"/>
            <w:tcBorders>
              <w:top w:val="nil"/>
              <w:left w:val="nil"/>
              <w:bottom w:val="nil"/>
              <w:right w:val="nil"/>
            </w:tcBorders>
            <w:shd w:val="clear" w:color="auto" w:fill="auto"/>
            <w:noWrap/>
            <w:vAlign w:val="center"/>
            <w:hideMark/>
          </w:tcPr>
          <w:p w14:paraId="3F50605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9 (0.83, 1.43)</w:t>
            </w:r>
          </w:p>
        </w:tc>
        <w:tc>
          <w:tcPr>
            <w:tcW w:w="0" w:type="auto"/>
            <w:tcBorders>
              <w:top w:val="nil"/>
              <w:left w:val="nil"/>
              <w:bottom w:val="nil"/>
              <w:right w:val="nil"/>
            </w:tcBorders>
            <w:shd w:val="clear" w:color="auto" w:fill="auto"/>
            <w:noWrap/>
            <w:vAlign w:val="center"/>
            <w:hideMark/>
          </w:tcPr>
          <w:p w14:paraId="098C283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4 (1.04, 1.99)*</w:t>
            </w:r>
          </w:p>
        </w:tc>
        <w:tc>
          <w:tcPr>
            <w:tcW w:w="0" w:type="auto"/>
            <w:tcBorders>
              <w:top w:val="nil"/>
              <w:left w:val="nil"/>
              <w:bottom w:val="nil"/>
              <w:right w:val="nil"/>
            </w:tcBorders>
            <w:shd w:val="clear" w:color="auto" w:fill="auto"/>
            <w:noWrap/>
            <w:vAlign w:val="center"/>
            <w:hideMark/>
          </w:tcPr>
          <w:p w14:paraId="60EECA0C"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3 (0.64, 1.35)</w:t>
            </w:r>
          </w:p>
        </w:tc>
        <w:tc>
          <w:tcPr>
            <w:tcW w:w="0" w:type="auto"/>
            <w:tcBorders>
              <w:top w:val="nil"/>
              <w:left w:val="nil"/>
              <w:bottom w:val="nil"/>
              <w:right w:val="nil"/>
            </w:tcBorders>
            <w:shd w:val="clear" w:color="auto" w:fill="auto"/>
            <w:noWrap/>
            <w:vAlign w:val="center"/>
            <w:hideMark/>
          </w:tcPr>
          <w:p w14:paraId="43CA1DE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78 (0.48, 1.26)</w:t>
            </w:r>
          </w:p>
        </w:tc>
        <w:tc>
          <w:tcPr>
            <w:tcW w:w="0" w:type="auto"/>
            <w:tcBorders>
              <w:top w:val="nil"/>
              <w:left w:val="nil"/>
              <w:bottom w:val="nil"/>
              <w:right w:val="nil"/>
            </w:tcBorders>
            <w:shd w:val="clear" w:color="auto" w:fill="auto"/>
            <w:noWrap/>
            <w:vAlign w:val="center"/>
            <w:hideMark/>
          </w:tcPr>
          <w:p w14:paraId="3BEAF8B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89 (0.60, 1.32)</w:t>
            </w:r>
          </w:p>
        </w:tc>
      </w:tr>
      <w:tr w:rsidR="003125D5" w:rsidRPr="003125D5" w14:paraId="15228C3C" w14:textId="77777777" w:rsidTr="00E83919">
        <w:trPr>
          <w:trHeight w:val="20"/>
          <w:jc w:val="center"/>
        </w:trPr>
        <w:tc>
          <w:tcPr>
            <w:tcW w:w="0" w:type="auto"/>
            <w:tcBorders>
              <w:top w:val="nil"/>
              <w:left w:val="nil"/>
              <w:bottom w:val="nil"/>
              <w:right w:val="nil"/>
            </w:tcBorders>
            <w:shd w:val="clear" w:color="auto" w:fill="auto"/>
            <w:noWrap/>
            <w:vAlign w:val="bottom"/>
            <w:hideMark/>
          </w:tcPr>
          <w:p w14:paraId="62031766"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5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2BA57E58"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G</w:t>
            </w:r>
          </w:p>
        </w:tc>
        <w:tc>
          <w:tcPr>
            <w:tcW w:w="0" w:type="auto"/>
            <w:tcBorders>
              <w:top w:val="nil"/>
              <w:left w:val="nil"/>
              <w:bottom w:val="nil"/>
              <w:right w:val="nil"/>
            </w:tcBorders>
            <w:shd w:val="clear" w:color="auto" w:fill="auto"/>
            <w:noWrap/>
            <w:vAlign w:val="center"/>
            <w:hideMark/>
          </w:tcPr>
          <w:p w14:paraId="06ECCB1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6 (0.96, 1.41)</w:t>
            </w:r>
          </w:p>
        </w:tc>
        <w:tc>
          <w:tcPr>
            <w:tcW w:w="0" w:type="auto"/>
            <w:tcBorders>
              <w:top w:val="nil"/>
              <w:left w:val="nil"/>
              <w:bottom w:val="nil"/>
              <w:right w:val="nil"/>
            </w:tcBorders>
            <w:shd w:val="clear" w:color="auto" w:fill="auto"/>
            <w:noWrap/>
            <w:vAlign w:val="center"/>
            <w:hideMark/>
          </w:tcPr>
          <w:p w14:paraId="4537F205"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7 (0.61, 1.55)</w:t>
            </w:r>
          </w:p>
        </w:tc>
        <w:tc>
          <w:tcPr>
            <w:tcW w:w="0" w:type="auto"/>
            <w:tcBorders>
              <w:top w:val="nil"/>
              <w:left w:val="nil"/>
              <w:bottom w:val="nil"/>
              <w:right w:val="nil"/>
            </w:tcBorders>
            <w:shd w:val="clear" w:color="auto" w:fill="auto"/>
            <w:noWrap/>
            <w:vAlign w:val="center"/>
            <w:hideMark/>
          </w:tcPr>
          <w:p w14:paraId="0E4C7A4B"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9 (0.76, 1.30)</w:t>
            </w:r>
          </w:p>
        </w:tc>
        <w:tc>
          <w:tcPr>
            <w:tcW w:w="0" w:type="auto"/>
            <w:tcBorders>
              <w:top w:val="nil"/>
              <w:left w:val="nil"/>
              <w:bottom w:val="nil"/>
              <w:right w:val="nil"/>
            </w:tcBorders>
            <w:shd w:val="clear" w:color="auto" w:fill="auto"/>
            <w:noWrap/>
            <w:vAlign w:val="center"/>
            <w:hideMark/>
          </w:tcPr>
          <w:p w14:paraId="26FC45D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7 (0.55, 2.48)</w:t>
            </w:r>
          </w:p>
        </w:tc>
        <w:tc>
          <w:tcPr>
            <w:tcW w:w="0" w:type="auto"/>
            <w:tcBorders>
              <w:top w:val="nil"/>
              <w:left w:val="nil"/>
              <w:bottom w:val="nil"/>
              <w:right w:val="nil"/>
            </w:tcBorders>
            <w:shd w:val="clear" w:color="auto" w:fill="auto"/>
            <w:noWrap/>
            <w:vAlign w:val="center"/>
            <w:hideMark/>
          </w:tcPr>
          <w:p w14:paraId="37113F7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36 (0.97, 1.91)</w:t>
            </w:r>
          </w:p>
        </w:tc>
        <w:tc>
          <w:tcPr>
            <w:tcW w:w="0" w:type="auto"/>
            <w:tcBorders>
              <w:top w:val="nil"/>
              <w:left w:val="nil"/>
              <w:bottom w:val="nil"/>
              <w:right w:val="nil"/>
            </w:tcBorders>
            <w:shd w:val="clear" w:color="auto" w:fill="auto"/>
            <w:noWrap/>
            <w:vAlign w:val="center"/>
            <w:hideMark/>
          </w:tcPr>
          <w:p w14:paraId="2BBBE48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7 (0.54, 1.76)</w:t>
            </w:r>
          </w:p>
        </w:tc>
        <w:tc>
          <w:tcPr>
            <w:tcW w:w="0" w:type="auto"/>
            <w:tcBorders>
              <w:top w:val="nil"/>
              <w:left w:val="nil"/>
              <w:bottom w:val="nil"/>
              <w:right w:val="nil"/>
            </w:tcBorders>
            <w:shd w:val="clear" w:color="auto" w:fill="auto"/>
            <w:noWrap/>
            <w:vAlign w:val="center"/>
            <w:hideMark/>
          </w:tcPr>
          <w:p w14:paraId="623B39B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8 (0.90, 1.55)</w:t>
            </w:r>
          </w:p>
        </w:tc>
      </w:tr>
      <w:tr w:rsidR="003125D5" w:rsidRPr="003125D5" w14:paraId="490EAF4B" w14:textId="77777777" w:rsidTr="00E83919">
        <w:trPr>
          <w:trHeight w:val="20"/>
          <w:jc w:val="center"/>
        </w:trPr>
        <w:tc>
          <w:tcPr>
            <w:tcW w:w="0" w:type="auto"/>
            <w:tcBorders>
              <w:top w:val="nil"/>
              <w:left w:val="nil"/>
              <w:bottom w:val="nil"/>
              <w:right w:val="nil"/>
            </w:tcBorders>
            <w:shd w:val="clear" w:color="auto" w:fill="auto"/>
            <w:noWrap/>
            <w:vAlign w:val="bottom"/>
            <w:hideMark/>
          </w:tcPr>
          <w:p w14:paraId="696A9058"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4987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383062C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334B1C5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4 (0.76, 1.17)</w:t>
            </w:r>
          </w:p>
        </w:tc>
        <w:tc>
          <w:tcPr>
            <w:tcW w:w="0" w:type="auto"/>
            <w:tcBorders>
              <w:top w:val="nil"/>
              <w:left w:val="nil"/>
              <w:bottom w:val="nil"/>
              <w:right w:val="nil"/>
            </w:tcBorders>
            <w:shd w:val="clear" w:color="auto" w:fill="auto"/>
            <w:noWrap/>
            <w:vAlign w:val="center"/>
            <w:hideMark/>
          </w:tcPr>
          <w:p w14:paraId="638B864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8 (0.90, 2.45)</w:t>
            </w:r>
          </w:p>
        </w:tc>
        <w:tc>
          <w:tcPr>
            <w:tcW w:w="0" w:type="auto"/>
            <w:tcBorders>
              <w:top w:val="nil"/>
              <w:left w:val="nil"/>
              <w:bottom w:val="nil"/>
              <w:right w:val="nil"/>
            </w:tcBorders>
            <w:shd w:val="clear" w:color="auto" w:fill="auto"/>
            <w:noWrap/>
            <w:vAlign w:val="center"/>
            <w:hideMark/>
          </w:tcPr>
          <w:p w14:paraId="7AAB4CF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81 (0.58, 1.12)</w:t>
            </w:r>
          </w:p>
        </w:tc>
        <w:tc>
          <w:tcPr>
            <w:tcW w:w="0" w:type="auto"/>
            <w:tcBorders>
              <w:top w:val="nil"/>
              <w:left w:val="nil"/>
              <w:bottom w:val="nil"/>
              <w:right w:val="nil"/>
            </w:tcBorders>
            <w:shd w:val="clear" w:color="auto" w:fill="auto"/>
            <w:noWrap/>
            <w:vAlign w:val="center"/>
            <w:hideMark/>
          </w:tcPr>
          <w:p w14:paraId="18B4DDF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85 (0.59, 5.79)</w:t>
            </w:r>
          </w:p>
        </w:tc>
        <w:tc>
          <w:tcPr>
            <w:tcW w:w="0" w:type="auto"/>
            <w:tcBorders>
              <w:top w:val="nil"/>
              <w:left w:val="nil"/>
              <w:bottom w:val="nil"/>
              <w:right w:val="nil"/>
            </w:tcBorders>
            <w:shd w:val="clear" w:color="auto" w:fill="auto"/>
            <w:noWrap/>
            <w:vAlign w:val="center"/>
            <w:hideMark/>
          </w:tcPr>
          <w:p w14:paraId="6DB47A7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3 (0.79, 1.61)</w:t>
            </w:r>
          </w:p>
        </w:tc>
        <w:tc>
          <w:tcPr>
            <w:tcW w:w="0" w:type="auto"/>
            <w:tcBorders>
              <w:top w:val="nil"/>
              <w:left w:val="nil"/>
              <w:bottom w:val="nil"/>
              <w:right w:val="nil"/>
            </w:tcBorders>
            <w:shd w:val="clear" w:color="auto" w:fill="auto"/>
            <w:noWrap/>
            <w:vAlign w:val="center"/>
            <w:hideMark/>
          </w:tcPr>
          <w:p w14:paraId="3FCBEFDE"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3.42 (1.64, 7.11)**</w:t>
            </w:r>
          </w:p>
        </w:tc>
        <w:tc>
          <w:tcPr>
            <w:tcW w:w="0" w:type="auto"/>
            <w:tcBorders>
              <w:top w:val="nil"/>
              <w:left w:val="nil"/>
              <w:bottom w:val="nil"/>
              <w:right w:val="nil"/>
            </w:tcBorders>
            <w:shd w:val="clear" w:color="auto" w:fill="auto"/>
            <w:noWrap/>
            <w:vAlign w:val="center"/>
            <w:hideMark/>
          </w:tcPr>
          <w:p w14:paraId="0DBDE53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87 (0.68, 1.11)</w:t>
            </w:r>
          </w:p>
        </w:tc>
      </w:tr>
      <w:tr w:rsidR="003125D5" w:rsidRPr="003125D5" w14:paraId="6EBC1962" w14:textId="77777777" w:rsidTr="00E83919">
        <w:trPr>
          <w:trHeight w:val="20"/>
          <w:jc w:val="center"/>
        </w:trPr>
        <w:tc>
          <w:tcPr>
            <w:tcW w:w="0" w:type="auto"/>
            <w:tcBorders>
              <w:top w:val="nil"/>
              <w:left w:val="nil"/>
              <w:bottom w:val="nil"/>
              <w:right w:val="nil"/>
            </w:tcBorders>
            <w:shd w:val="clear" w:color="auto" w:fill="auto"/>
            <w:noWrap/>
            <w:vAlign w:val="bottom"/>
            <w:hideMark/>
          </w:tcPr>
          <w:p w14:paraId="53679AF3"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156506</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48B039C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2BA5C83C"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7 (0.92, 1.50)</w:t>
            </w:r>
          </w:p>
        </w:tc>
        <w:tc>
          <w:tcPr>
            <w:tcW w:w="0" w:type="auto"/>
            <w:tcBorders>
              <w:top w:val="nil"/>
              <w:left w:val="nil"/>
              <w:bottom w:val="nil"/>
              <w:right w:val="nil"/>
            </w:tcBorders>
            <w:shd w:val="clear" w:color="auto" w:fill="auto"/>
            <w:noWrap/>
            <w:vAlign w:val="center"/>
            <w:hideMark/>
          </w:tcPr>
          <w:p w14:paraId="11FF751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9 (0.66, 3.34)</w:t>
            </w:r>
          </w:p>
        </w:tc>
        <w:tc>
          <w:tcPr>
            <w:tcW w:w="0" w:type="auto"/>
            <w:tcBorders>
              <w:top w:val="nil"/>
              <w:left w:val="nil"/>
              <w:bottom w:val="nil"/>
              <w:right w:val="nil"/>
            </w:tcBorders>
            <w:shd w:val="clear" w:color="auto" w:fill="auto"/>
            <w:noWrap/>
            <w:vAlign w:val="center"/>
            <w:hideMark/>
          </w:tcPr>
          <w:p w14:paraId="103B1420"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31 (0.93, 1.84)</w:t>
            </w:r>
          </w:p>
        </w:tc>
        <w:tc>
          <w:tcPr>
            <w:tcW w:w="0" w:type="auto"/>
            <w:tcBorders>
              <w:top w:val="nil"/>
              <w:left w:val="nil"/>
              <w:bottom w:val="nil"/>
              <w:right w:val="nil"/>
            </w:tcBorders>
            <w:shd w:val="clear" w:color="auto" w:fill="auto"/>
            <w:noWrap/>
            <w:vAlign w:val="center"/>
            <w:hideMark/>
          </w:tcPr>
          <w:p w14:paraId="457FC845"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97 (0.73, 5.33)</w:t>
            </w:r>
          </w:p>
        </w:tc>
        <w:tc>
          <w:tcPr>
            <w:tcW w:w="0" w:type="auto"/>
            <w:tcBorders>
              <w:top w:val="nil"/>
              <w:left w:val="nil"/>
              <w:bottom w:val="nil"/>
              <w:right w:val="nil"/>
            </w:tcBorders>
            <w:shd w:val="clear" w:color="auto" w:fill="auto"/>
            <w:noWrap/>
            <w:vAlign w:val="center"/>
            <w:hideMark/>
          </w:tcPr>
          <w:p w14:paraId="5232E53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4 (0.71, 1.52)</w:t>
            </w:r>
          </w:p>
        </w:tc>
        <w:tc>
          <w:tcPr>
            <w:tcW w:w="0" w:type="auto"/>
            <w:tcBorders>
              <w:top w:val="nil"/>
              <w:left w:val="nil"/>
              <w:bottom w:val="nil"/>
              <w:right w:val="nil"/>
            </w:tcBorders>
            <w:shd w:val="clear" w:color="auto" w:fill="auto"/>
            <w:noWrap/>
            <w:vAlign w:val="center"/>
            <w:hideMark/>
          </w:tcPr>
          <w:p w14:paraId="058F78B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2 (0.28, 4.56)</w:t>
            </w:r>
          </w:p>
        </w:tc>
        <w:tc>
          <w:tcPr>
            <w:tcW w:w="0" w:type="auto"/>
            <w:tcBorders>
              <w:top w:val="nil"/>
              <w:left w:val="nil"/>
              <w:bottom w:val="nil"/>
              <w:right w:val="nil"/>
            </w:tcBorders>
            <w:shd w:val="clear" w:color="auto" w:fill="auto"/>
            <w:noWrap/>
            <w:vAlign w:val="center"/>
            <w:hideMark/>
          </w:tcPr>
          <w:p w14:paraId="6C17F91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4 (0.66, 1.64)</w:t>
            </w:r>
          </w:p>
        </w:tc>
      </w:tr>
      <w:tr w:rsidR="003125D5" w:rsidRPr="003125D5" w14:paraId="0F8F5F48" w14:textId="77777777" w:rsidTr="00E83919">
        <w:trPr>
          <w:trHeight w:val="20"/>
          <w:jc w:val="center"/>
        </w:trPr>
        <w:tc>
          <w:tcPr>
            <w:tcW w:w="0" w:type="auto"/>
            <w:tcBorders>
              <w:top w:val="nil"/>
              <w:left w:val="nil"/>
              <w:bottom w:val="nil"/>
              <w:right w:val="nil"/>
            </w:tcBorders>
            <w:shd w:val="clear" w:color="auto" w:fill="auto"/>
            <w:noWrap/>
            <w:vAlign w:val="bottom"/>
            <w:hideMark/>
          </w:tcPr>
          <w:p w14:paraId="4126B49F"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04EC0085"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C</w:t>
            </w:r>
          </w:p>
        </w:tc>
        <w:tc>
          <w:tcPr>
            <w:tcW w:w="0" w:type="auto"/>
            <w:tcBorders>
              <w:top w:val="nil"/>
              <w:left w:val="nil"/>
              <w:bottom w:val="nil"/>
              <w:right w:val="nil"/>
            </w:tcBorders>
            <w:shd w:val="clear" w:color="auto" w:fill="auto"/>
            <w:noWrap/>
            <w:vAlign w:val="center"/>
            <w:hideMark/>
          </w:tcPr>
          <w:p w14:paraId="6CDCB01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1 (0.90, 1.37)</w:t>
            </w:r>
          </w:p>
        </w:tc>
        <w:tc>
          <w:tcPr>
            <w:tcW w:w="0" w:type="auto"/>
            <w:tcBorders>
              <w:top w:val="nil"/>
              <w:left w:val="nil"/>
              <w:bottom w:val="nil"/>
              <w:right w:val="nil"/>
            </w:tcBorders>
            <w:shd w:val="clear" w:color="auto" w:fill="auto"/>
            <w:noWrap/>
            <w:vAlign w:val="center"/>
            <w:hideMark/>
          </w:tcPr>
          <w:p w14:paraId="695CC1B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51 (1.18, 1.95)**</w:t>
            </w:r>
          </w:p>
        </w:tc>
        <w:tc>
          <w:tcPr>
            <w:tcW w:w="0" w:type="auto"/>
            <w:tcBorders>
              <w:top w:val="nil"/>
              <w:left w:val="nil"/>
              <w:bottom w:val="nil"/>
              <w:right w:val="nil"/>
            </w:tcBorders>
            <w:shd w:val="clear" w:color="auto" w:fill="auto"/>
            <w:noWrap/>
            <w:vAlign w:val="center"/>
            <w:hideMark/>
          </w:tcPr>
          <w:p w14:paraId="2680757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6 (0.82, 1.38)</w:t>
            </w:r>
          </w:p>
        </w:tc>
        <w:tc>
          <w:tcPr>
            <w:tcW w:w="0" w:type="auto"/>
            <w:tcBorders>
              <w:top w:val="nil"/>
              <w:left w:val="nil"/>
              <w:bottom w:val="nil"/>
              <w:right w:val="nil"/>
            </w:tcBorders>
            <w:shd w:val="clear" w:color="auto" w:fill="auto"/>
            <w:noWrap/>
            <w:vAlign w:val="center"/>
            <w:hideMark/>
          </w:tcPr>
          <w:p w14:paraId="2926B32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4 (1.03, 2.03)*</w:t>
            </w:r>
          </w:p>
        </w:tc>
        <w:tc>
          <w:tcPr>
            <w:tcW w:w="0" w:type="auto"/>
            <w:tcBorders>
              <w:top w:val="nil"/>
              <w:left w:val="nil"/>
              <w:bottom w:val="nil"/>
              <w:right w:val="nil"/>
            </w:tcBorders>
            <w:shd w:val="clear" w:color="auto" w:fill="auto"/>
            <w:noWrap/>
            <w:vAlign w:val="center"/>
            <w:hideMark/>
          </w:tcPr>
          <w:p w14:paraId="4CB42BCC"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5 (0.58, 1.53)</w:t>
            </w:r>
          </w:p>
        </w:tc>
        <w:tc>
          <w:tcPr>
            <w:tcW w:w="0" w:type="auto"/>
            <w:tcBorders>
              <w:top w:val="nil"/>
              <w:left w:val="nil"/>
              <w:bottom w:val="nil"/>
              <w:right w:val="nil"/>
            </w:tcBorders>
            <w:shd w:val="clear" w:color="auto" w:fill="auto"/>
            <w:noWrap/>
            <w:vAlign w:val="center"/>
            <w:hideMark/>
          </w:tcPr>
          <w:p w14:paraId="37010D4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6 (0.90, 2.39)</w:t>
            </w:r>
          </w:p>
        </w:tc>
        <w:tc>
          <w:tcPr>
            <w:tcW w:w="0" w:type="auto"/>
            <w:tcBorders>
              <w:top w:val="nil"/>
              <w:left w:val="nil"/>
              <w:bottom w:val="nil"/>
              <w:right w:val="nil"/>
            </w:tcBorders>
            <w:shd w:val="clear" w:color="auto" w:fill="auto"/>
            <w:noWrap/>
            <w:vAlign w:val="center"/>
            <w:hideMark/>
          </w:tcPr>
          <w:p w14:paraId="3E66F9F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8 (1.08, 2.02)*</w:t>
            </w:r>
          </w:p>
        </w:tc>
      </w:tr>
      <w:tr w:rsidR="003125D5" w:rsidRPr="003125D5" w14:paraId="6D9FD3C6" w14:textId="77777777" w:rsidTr="00E83919">
        <w:trPr>
          <w:trHeight w:val="20"/>
          <w:jc w:val="center"/>
        </w:trPr>
        <w:tc>
          <w:tcPr>
            <w:tcW w:w="0" w:type="auto"/>
            <w:tcBorders>
              <w:top w:val="nil"/>
              <w:left w:val="nil"/>
              <w:bottom w:val="nil"/>
              <w:right w:val="nil"/>
            </w:tcBorders>
            <w:shd w:val="clear" w:color="auto" w:fill="auto"/>
            <w:noWrap/>
            <w:vAlign w:val="bottom"/>
            <w:hideMark/>
          </w:tcPr>
          <w:p w14:paraId="0A4700A3"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000778</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60F0188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75E9A61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4 (0.86, 1.25)</w:t>
            </w:r>
          </w:p>
        </w:tc>
        <w:tc>
          <w:tcPr>
            <w:tcW w:w="0" w:type="auto"/>
            <w:tcBorders>
              <w:top w:val="nil"/>
              <w:left w:val="nil"/>
              <w:bottom w:val="nil"/>
              <w:right w:val="nil"/>
            </w:tcBorders>
            <w:shd w:val="clear" w:color="auto" w:fill="auto"/>
            <w:noWrap/>
            <w:vAlign w:val="center"/>
            <w:hideMark/>
          </w:tcPr>
          <w:p w14:paraId="1F94CEC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35 (1.03, 1.78)*</w:t>
            </w:r>
          </w:p>
        </w:tc>
        <w:tc>
          <w:tcPr>
            <w:tcW w:w="0" w:type="auto"/>
            <w:tcBorders>
              <w:top w:val="nil"/>
              <w:left w:val="nil"/>
              <w:bottom w:val="nil"/>
              <w:right w:val="nil"/>
            </w:tcBorders>
            <w:shd w:val="clear" w:color="auto" w:fill="auto"/>
            <w:noWrap/>
            <w:vAlign w:val="center"/>
            <w:hideMark/>
          </w:tcPr>
          <w:p w14:paraId="2ACD00F5"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3 (0.73, 1.20)</w:t>
            </w:r>
          </w:p>
        </w:tc>
        <w:tc>
          <w:tcPr>
            <w:tcW w:w="0" w:type="auto"/>
            <w:tcBorders>
              <w:top w:val="nil"/>
              <w:left w:val="nil"/>
              <w:bottom w:val="nil"/>
              <w:right w:val="nil"/>
            </w:tcBorders>
            <w:shd w:val="clear" w:color="auto" w:fill="auto"/>
            <w:noWrap/>
            <w:vAlign w:val="center"/>
            <w:hideMark/>
          </w:tcPr>
          <w:p w14:paraId="15AA82FC"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6 (0.98, 2.18)</w:t>
            </w:r>
          </w:p>
        </w:tc>
        <w:tc>
          <w:tcPr>
            <w:tcW w:w="0" w:type="auto"/>
            <w:tcBorders>
              <w:top w:val="nil"/>
              <w:left w:val="nil"/>
              <w:bottom w:val="nil"/>
              <w:right w:val="nil"/>
            </w:tcBorders>
            <w:shd w:val="clear" w:color="auto" w:fill="auto"/>
            <w:noWrap/>
            <w:vAlign w:val="center"/>
            <w:hideMark/>
          </w:tcPr>
          <w:p w14:paraId="496FB81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9 (0.77, 1.54)</w:t>
            </w:r>
          </w:p>
        </w:tc>
        <w:tc>
          <w:tcPr>
            <w:tcW w:w="0" w:type="auto"/>
            <w:tcBorders>
              <w:top w:val="nil"/>
              <w:left w:val="nil"/>
              <w:bottom w:val="nil"/>
              <w:right w:val="nil"/>
            </w:tcBorders>
            <w:shd w:val="clear" w:color="auto" w:fill="auto"/>
            <w:noWrap/>
            <w:vAlign w:val="center"/>
            <w:hideMark/>
          </w:tcPr>
          <w:p w14:paraId="5DF538B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5 (0.77, 2.04)</w:t>
            </w:r>
          </w:p>
        </w:tc>
        <w:tc>
          <w:tcPr>
            <w:tcW w:w="0" w:type="auto"/>
            <w:tcBorders>
              <w:top w:val="nil"/>
              <w:left w:val="nil"/>
              <w:bottom w:val="nil"/>
              <w:right w:val="nil"/>
            </w:tcBorders>
            <w:shd w:val="clear" w:color="auto" w:fill="auto"/>
            <w:noWrap/>
            <w:vAlign w:val="center"/>
            <w:hideMark/>
          </w:tcPr>
          <w:p w14:paraId="238CDA4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38 (1.05, 1.83)*</w:t>
            </w:r>
          </w:p>
        </w:tc>
      </w:tr>
      <w:tr w:rsidR="003125D5" w:rsidRPr="003125D5" w14:paraId="2D099B2D" w14:textId="77777777" w:rsidTr="00E83919">
        <w:trPr>
          <w:trHeight w:val="20"/>
          <w:jc w:val="center"/>
        </w:trPr>
        <w:tc>
          <w:tcPr>
            <w:tcW w:w="0" w:type="auto"/>
            <w:tcBorders>
              <w:top w:val="nil"/>
              <w:left w:val="nil"/>
              <w:bottom w:val="nil"/>
              <w:right w:val="nil"/>
            </w:tcBorders>
            <w:shd w:val="clear" w:color="auto" w:fill="auto"/>
            <w:noWrap/>
            <w:vAlign w:val="bottom"/>
            <w:hideMark/>
          </w:tcPr>
          <w:p w14:paraId="278C5349"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5</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4D63D0D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G</w:t>
            </w:r>
          </w:p>
        </w:tc>
        <w:tc>
          <w:tcPr>
            <w:tcW w:w="0" w:type="auto"/>
            <w:tcBorders>
              <w:top w:val="nil"/>
              <w:left w:val="nil"/>
              <w:bottom w:val="nil"/>
              <w:right w:val="nil"/>
            </w:tcBorders>
            <w:shd w:val="clear" w:color="auto" w:fill="auto"/>
            <w:noWrap/>
            <w:vAlign w:val="center"/>
            <w:hideMark/>
          </w:tcPr>
          <w:p w14:paraId="094FA03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8 (0.88, 1.33)</w:t>
            </w:r>
          </w:p>
        </w:tc>
        <w:tc>
          <w:tcPr>
            <w:tcW w:w="0" w:type="auto"/>
            <w:tcBorders>
              <w:top w:val="nil"/>
              <w:left w:val="nil"/>
              <w:bottom w:val="nil"/>
              <w:right w:val="nil"/>
            </w:tcBorders>
            <w:shd w:val="clear" w:color="auto" w:fill="auto"/>
            <w:noWrap/>
            <w:vAlign w:val="center"/>
            <w:hideMark/>
          </w:tcPr>
          <w:p w14:paraId="4EC2758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2 (1.11, 1.82)**</w:t>
            </w:r>
          </w:p>
        </w:tc>
        <w:tc>
          <w:tcPr>
            <w:tcW w:w="0" w:type="auto"/>
            <w:tcBorders>
              <w:top w:val="nil"/>
              <w:left w:val="nil"/>
              <w:bottom w:val="nil"/>
              <w:right w:val="nil"/>
            </w:tcBorders>
            <w:shd w:val="clear" w:color="auto" w:fill="auto"/>
            <w:noWrap/>
            <w:vAlign w:val="center"/>
            <w:hideMark/>
          </w:tcPr>
          <w:p w14:paraId="1524DA6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4 (0.80, 1.35)</w:t>
            </w:r>
          </w:p>
        </w:tc>
        <w:tc>
          <w:tcPr>
            <w:tcW w:w="0" w:type="auto"/>
            <w:tcBorders>
              <w:top w:val="nil"/>
              <w:left w:val="nil"/>
              <w:bottom w:val="nil"/>
              <w:right w:val="nil"/>
            </w:tcBorders>
            <w:shd w:val="clear" w:color="auto" w:fill="auto"/>
            <w:noWrap/>
            <w:vAlign w:val="center"/>
            <w:hideMark/>
          </w:tcPr>
          <w:p w14:paraId="41DB40A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33 (0.95, 1.85)</w:t>
            </w:r>
          </w:p>
        </w:tc>
        <w:tc>
          <w:tcPr>
            <w:tcW w:w="0" w:type="auto"/>
            <w:tcBorders>
              <w:top w:val="nil"/>
              <w:left w:val="nil"/>
              <w:bottom w:val="nil"/>
              <w:right w:val="nil"/>
            </w:tcBorders>
            <w:shd w:val="clear" w:color="auto" w:fill="auto"/>
            <w:noWrap/>
            <w:vAlign w:val="center"/>
            <w:hideMark/>
          </w:tcPr>
          <w:p w14:paraId="134C89C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7 (0.63, 1.49)</w:t>
            </w:r>
          </w:p>
        </w:tc>
        <w:tc>
          <w:tcPr>
            <w:tcW w:w="0" w:type="auto"/>
            <w:tcBorders>
              <w:top w:val="nil"/>
              <w:left w:val="nil"/>
              <w:bottom w:val="nil"/>
              <w:right w:val="nil"/>
            </w:tcBorders>
            <w:shd w:val="clear" w:color="auto" w:fill="auto"/>
            <w:noWrap/>
            <w:vAlign w:val="center"/>
            <w:hideMark/>
          </w:tcPr>
          <w:p w14:paraId="7A4E973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0 (0.89, 2.2)</w:t>
            </w:r>
          </w:p>
        </w:tc>
        <w:tc>
          <w:tcPr>
            <w:tcW w:w="0" w:type="auto"/>
            <w:tcBorders>
              <w:top w:val="nil"/>
              <w:left w:val="nil"/>
              <w:bottom w:val="nil"/>
              <w:right w:val="nil"/>
            </w:tcBorders>
            <w:shd w:val="clear" w:color="auto" w:fill="auto"/>
            <w:noWrap/>
            <w:vAlign w:val="center"/>
            <w:hideMark/>
          </w:tcPr>
          <w:p w14:paraId="340B355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6 (1.08, 1.99)*</w:t>
            </w:r>
          </w:p>
        </w:tc>
      </w:tr>
      <w:tr w:rsidR="003125D5" w:rsidRPr="003125D5" w14:paraId="6E1D5E86" w14:textId="77777777" w:rsidTr="00E83919">
        <w:trPr>
          <w:trHeight w:val="20"/>
          <w:jc w:val="center"/>
        </w:trPr>
        <w:tc>
          <w:tcPr>
            <w:tcW w:w="0" w:type="auto"/>
            <w:tcBorders>
              <w:top w:val="nil"/>
              <w:left w:val="nil"/>
              <w:bottom w:val="nil"/>
              <w:right w:val="nil"/>
            </w:tcBorders>
            <w:shd w:val="clear" w:color="auto" w:fill="auto"/>
            <w:noWrap/>
            <w:vAlign w:val="center"/>
            <w:hideMark/>
          </w:tcPr>
          <w:p w14:paraId="6492E802"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Offspring</w:t>
            </w:r>
          </w:p>
        </w:tc>
        <w:tc>
          <w:tcPr>
            <w:tcW w:w="0" w:type="auto"/>
            <w:tcBorders>
              <w:top w:val="nil"/>
              <w:left w:val="nil"/>
              <w:bottom w:val="nil"/>
              <w:right w:val="nil"/>
            </w:tcBorders>
          </w:tcPr>
          <w:p w14:paraId="72DB8CAF" w14:textId="77777777" w:rsidR="00D1513C" w:rsidRPr="003125D5" w:rsidRDefault="00D1513C" w:rsidP="00E83919">
            <w:pPr>
              <w:spacing w:after="0" w:line="240" w:lineRule="auto"/>
              <w:jc w:val="center"/>
              <w:rPr>
                <w:rFonts w:ascii="Times New Roman" w:eastAsia="Times New Roman" w:hAnsi="Times New Roman"/>
                <w:i/>
                <w:color w:val="000000" w:themeColor="text1"/>
                <w:sz w:val="18"/>
                <w:szCs w:val="18"/>
                <w:lang w:eastAsia="en-GB"/>
              </w:rPr>
            </w:pPr>
          </w:p>
        </w:tc>
        <w:tc>
          <w:tcPr>
            <w:tcW w:w="0" w:type="auto"/>
            <w:gridSpan w:val="2"/>
            <w:tcBorders>
              <w:top w:val="nil"/>
              <w:left w:val="nil"/>
              <w:bottom w:val="nil"/>
              <w:right w:val="nil"/>
            </w:tcBorders>
            <w:shd w:val="clear" w:color="auto" w:fill="auto"/>
            <w:noWrap/>
            <w:vAlign w:val="center"/>
            <w:hideMark/>
          </w:tcPr>
          <w:p w14:paraId="6BB10E5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1100</w:t>
            </w:r>
          </w:p>
        </w:tc>
        <w:tc>
          <w:tcPr>
            <w:tcW w:w="0" w:type="auto"/>
            <w:gridSpan w:val="2"/>
            <w:tcBorders>
              <w:top w:val="nil"/>
              <w:left w:val="nil"/>
              <w:bottom w:val="nil"/>
              <w:right w:val="nil"/>
            </w:tcBorders>
            <w:shd w:val="clear" w:color="auto" w:fill="auto"/>
            <w:noWrap/>
            <w:vAlign w:val="center"/>
            <w:hideMark/>
          </w:tcPr>
          <w:p w14:paraId="0280B1C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626</w:t>
            </w:r>
          </w:p>
        </w:tc>
        <w:tc>
          <w:tcPr>
            <w:tcW w:w="0" w:type="auto"/>
            <w:gridSpan w:val="2"/>
            <w:tcBorders>
              <w:top w:val="nil"/>
              <w:left w:val="nil"/>
              <w:bottom w:val="nil"/>
              <w:right w:val="nil"/>
            </w:tcBorders>
            <w:shd w:val="clear" w:color="auto" w:fill="auto"/>
            <w:noWrap/>
            <w:vAlign w:val="center"/>
            <w:hideMark/>
          </w:tcPr>
          <w:p w14:paraId="1E309E0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277</w:t>
            </w:r>
          </w:p>
        </w:tc>
        <w:tc>
          <w:tcPr>
            <w:tcW w:w="0" w:type="auto"/>
            <w:tcBorders>
              <w:top w:val="nil"/>
              <w:left w:val="nil"/>
              <w:bottom w:val="nil"/>
              <w:right w:val="nil"/>
            </w:tcBorders>
            <w:shd w:val="clear" w:color="auto" w:fill="auto"/>
            <w:noWrap/>
            <w:vAlign w:val="center"/>
            <w:hideMark/>
          </w:tcPr>
          <w:p w14:paraId="4A2AFC4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197</w:t>
            </w:r>
          </w:p>
        </w:tc>
      </w:tr>
      <w:tr w:rsidR="003125D5" w:rsidRPr="003125D5" w14:paraId="7E8E82F5" w14:textId="77777777" w:rsidTr="00E83919">
        <w:trPr>
          <w:trHeight w:val="20"/>
          <w:jc w:val="center"/>
        </w:trPr>
        <w:tc>
          <w:tcPr>
            <w:tcW w:w="0" w:type="auto"/>
            <w:tcBorders>
              <w:top w:val="nil"/>
              <w:left w:val="nil"/>
              <w:bottom w:val="nil"/>
              <w:right w:val="nil"/>
            </w:tcBorders>
            <w:shd w:val="clear" w:color="auto" w:fill="auto"/>
            <w:noWrap/>
            <w:vAlign w:val="bottom"/>
            <w:hideMark/>
          </w:tcPr>
          <w:p w14:paraId="77C02AFE"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val="en-US" w:eastAsia="en-GB"/>
              </w:rPr>
              <w:t>rs174546</w:t>
            </w:r>
            <w:r w:rsidRPr="003125D5">
              <w:rPr>
                <w:rFonts w:ascii="Times New Roman" w:eastAsia="Times New Roman" w:hAnsi="Times New Roman"/>
                <w:iCs/>
                <w:color w:val="000000" w:themeColor="text1"/>
                <w:sz w:val="18"/>
                <w:szCs w:val="18"/>
                <w:vertAlign w:val="superscript"/>
                <w:lang w:val="en-US" w:eastAsia="en-GB"/>
              </w:rPr>
              <w:t>4</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1</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223E5D4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G</w:t>
            </w:r>
          </w:p>
        </w:tc>
        <w:tc>
          <w:tcPr>
            <w:tcW w:w="0" w:type="auto"/>
            <w:tcBorders>
              <w:top w:val="nil"/>
              <w:left w:val="nil"/>
              <w:bottom w:val="nil"/>
              <w:right w:val="nil"/>
            </w:tcBorders>
            <w:shd w:val="clear" w:color="auto" w:fill="auto"/>
            <w:noWrap/>
            <w:vAlign w:val="center"/>
            <w:hideMark/>
          </w:tcPr>
          <w:p w14:paraId="4D8CD17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4 (0.78, 1.14)</w:t>
            </w:r>
          </w:p>
        </w:tc>
        <w:tc>
          <w:tcPr>
            <w:tcW w:w="0" w:type="auto"/>
            <w:tcBorders>
              <w:top w:val="nil"/>
              <w:left w:val="nil"/>
              <w:bottom w:val="nil"/>
              <w:right w:val="nil"/>
            </w:tcBorders>
            <w:shd w:val="clear" w:color="auto" w:fill="auto"/>
            <w:noWrap/>
            <w:vAlign w:val="center"/>
            <w:hideMark/>
          </w:tcPr>
          <w:p w14:paraId="2E4BD0C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77 (0.59, 1.01)</w:t>
            </w:r>
          </w:p>
        </w:tc>
        <w:tc>
          <w:tcPr>
            <w:tcW w:w="0" w:type="auto"/>
            <w:tcBorders>
              <w:top w:val="nil"/>
              <w:left w:val="nil"/>
              <w:bottom w:val="nil"/>
              <w:right w:val="nil"/>
            </w:tcBorders>
            <w:shd w:val="clear" w:color="auto" w:fill="auto"/>
            <w:noWrap/>
            <w:vAlign w:val="center"/>
            <w:hideMark/>
          </w:tcPr>
          <w:p w14:paraId="2D95AF1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6 (0.76, 1.22)</w:t>
            </w:r>
          </w:p>
        </w:tc>
        <w:tc>
          <w:tcPr>
            <w:tcW w:w="0" w:type="auto"/>
            <w:tcBorders>
              <w:top w:val="nil"/>
              <w:left w:val="nil"/>
              <w:bottom w:val="nil"/>
              <w:right w:val="nil"/>
            </w:tcBorders>
            <w:shd w:val="clear" w:color="auto" w:fill="auto"/>
            <w:noWrap/>
            <w:vAlign w:val="center"/>
            <w:hideMark/>
          </w:tcPr>
          <w:p w14:paraId="626A2FA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66 (0.47, 0.93)*</w:t>
            </w:r>
          </w:p>
        </w:tc>
        <w:tc>
          <w:tcPr>
            <w:tcW w:w="0" w:type="auto"/>
            <w:tcBorders>
              <w:top w:val="nil"/>
              <w:left w:val="nil"/>
              <w:bottom w:val="nil"/>
              <w:right w:val="nil"/>
            </w:tcBorders>
            <w:shd w:val="clear" w:color="auto" w:fill="auto"/>
            <w:noWrap/>
            <w:vAlign w:val="center"/>
            <w:hideMark/>
          </w:tcPr>
          <w:p w14:paraId="1EB261D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4 (0.69, 1.29)</w:t>
            </w:r>
          </w:p>
        </w:tc>
        <w:tc>
          <w:tcPr>
            <w:tcW w:w="0" w:type="auto"/>
            <w:tcBorders>
              <w:top w:val="nil"/>
              <w:left w:val="nil"/>
              <w:bottom w:val="nil"/>
              <w:right w:val="nil"/>
            </w:tcBorders>
            <w:shd w:val="clear" w:color="auto" w:fill="auto"/>
            <w:noWrap/>
            <w:vAlign w:val="center"/>
            <w:hideMark/>
          </w:tcPr>
          <w:p w14:paraId="3C608F4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4 (0.53, 2.06)</w:t>
            </w:r>
          </w:p>
        </w:tc>
        <w:tc>
          <w:tcPr>
            <w:tcW w:w="0" w:type="auto"/>
            <w:tcBorders>
              <w:top w:val="nil"/>
              <w:left w:val="nil"/>
              <w:bottom w:val="nil"/>
              <w:right w:val="nil"/>
            </w:tcBorders>
            <w:shd w:val="clear" w:color="auto" w:fill="auto"/>
            <w:noWrap/>
            <w:vAlign w:val="center"/>
            <w:hideMark/>
          </w:tcPr>
          <w:p w14:paraId="5F669C7E"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5 (0.80, 1.39)</w:t>
            </w:r>
          </w:p>
        </w:tc>
      </w:tr>
      <w:tr w:rsidR="003125D5" w:rsidRPr="003125D5" w14:paraId="245CFE87" w14:textId="77777777" w:rsidTr="00E83919">
        <w:trPr>
          <w:trHeight w:val="20"/>
          <w:jc w:val="center"/>
        </w:trPr>
        <w:tc>
          <w:tcPr>
            <w:tcW w:w="0" w:type="auto"/>
            <w:tcBorders>
              <w:top w:val="nil"/>
              <w:left w:val="nil"/>
              <w:bottom w:val="nil"/>
              <w:right w:val="nil"/>
            </w:tcBorders>
            <w:shd w:val="clear" w:color="auto" w:fill="auto"/>
            <w:noWrap/>
            <w:vAlign w:val="bottom"/>
            <w:hideMark/>
          </w:tcPr>
          <w:p w14:paraId="3C42F481"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272727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6FAACA4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0620238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6 (0.87, 1.29)</w:t>
            </w:r>
          </w:p>
        </w:tc>
        <w:tc>
          <w:tcPr>
            <w:tcW w:w="0" w:type="auto"/>
            <w:tcBorders>
              <w:top w:val="nil"/>
              <w:left w:val="nil"/>
              <w:bottom w:val="nil"/>
              <w:right w:val="nil"/>
            </w:tcBorders>
            <w:shd w:val="clear" w:color="auto" w:fill="auto"/>
            <w:noWrap/>
            <w:vAlign w:val="center"/>
            <w:hideMark/>
          </w:tcPr>
          <w:p w14:paraId="1A008C9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0 (0.85, 1.42)</w:t>
            </w:r>
          </w:p>
        </w:tc>
        <w:tc>
          <w:tcPr>
            <w:tcW w:w="0" w:type="auto"/>
            <w:tcBorders>
              <w:top w:val="nil"/>
              <w:left w:val="nil"/>
              <w:bottom w:val="nil"/>
              <w:right w:val="nil"/>
            </w:tcBorders>
            <w:shd w:val="clear" w:color="auto" w:fill="auto"/>
            <w:noWrap/>
            <w:vAlign w:val="center"/>
            <w:hideMark/>
          </w:tcPr>
          <w:p w14:paraId="221EA22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8 (1.00, 1.65)</w:t>
            </w:r>
          </w:p>
        </w:tc>
        <w:tc>
          <w:tcPr>
            <w:tcW w:w="0" w:type="auto"/>
            <w:tcBorders>
              <w:top w:val="nil"/>
              <w:left w:val="nil"/>
              <w:bottom w:val="nil"/>
              <w:right w:val="nil"/>
            </w:tcBorders>
            <w:shd w:val="clear" w:color="auto" w:fill="auto"/>
            <w:noWrap/>
            <w:vAlign w:val="center"/>
            <w:hideMark/>
          </w:tcPr>
          <w:p w14:paraId="0C3F5A1C"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0 (0.85, 1.68)</w:t>
            </w:r>
          </w:p>
        </w:tc>
        <w:tc>
          <w:tcPr>
            <w:tcW w:w="0" w:type="auto"/>
            <w:tcBorders>
              <w:top w:val="nil"/>
              <w:left w:val="nil"/>
              <w:bottom w:val="nil"/>
              <w:right w:val="nil"/>
            </w:tcBorders>
            <w:shd w:val="clear" w:color="auto" w:fill="auto"/>
            <w:noWrap/>
            <w:vAlign w:val="center"/>
            <w:hideMark/>
          </w:tcPr>
          <w:p w14:paraId="7570908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80 (0.56, 1.14)</w:t>
            </w:r>
          </w:p>
        </w:tc>
        <w:tc>
          <w:tcPr>
            <w:tcW w:w="0" w:type="auto"/>
            <w:tcBorders>
              <w:top w:val="nil"/>
              <w:left w:val="nil"/>
              <w:bottom w:val="nil"/>
              <w:right w:val="nil"/>
            </w:tcBorders>
            <w:shd w:val="clear" w:color="auto" w:fill="auto"/>
            <w:noWrap/>
            <w:vAlign w:val="center"/>
            <w:hideMark/>
          </w:tcPr>
          <w:p w14:paraId="7A65794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5 (0.63, 1.42)</w:t>
            </w:r>
          </w:p>
        </w:tc>
        <w:tc>
          <w:tcPr>
            <w:tcW w:w="0" w:type="auto"/>
            <w:tcBorders>
              <w:top w:val="nil"/>
              <w:left w:val="nil"/>
              <w:bottom w:val="nil"/>
              <w:right w:val="nil"/>
            </w:tcBorders>
            <w:shd w:val="clear" w:color="auto" w:fill="auto"/>
            <w:noWrap/>
            <w:vAlign w:val="center"/>
            <w:hideMark/>
          </w:tcPr>
          <w:p w14:paraId="21E9E0A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78 (0.50, 1.23)</w:t>
            </w:r>
          </w:p>
        </w:tc>
      </w:tr>
      <w:tr w:rsidR="003125D5" w:rsidRPr="003125D5" w14:paraId="6791BD9A" w14:textId="77777777" w:rsidTr="00E83919">
        <w:trPr>
          <w:trHeight w:val="20"/>
          <w:jc w:val="center"/>
        </w:trPr>
        <w:tc>
          <w:tcPr>
            <w:tcW w:w="0" w:type="auto"/>
            <w:tcBorders>
              <w:top w:val="nil"/>
              <w:left w:val="nil"/>
              <w:bottom w:val="nil"/>
              <w:right w:val="nil"/>
            </w:tcBorders>
            <w:shd w:val="clear" w:color="auto" w:fill="auto"/>
            <w:noWrap/>
            <w:vAlign w:val="bottom"/>
            <w:hideMark/>
          </w:tcPr>
          <w:p w14:paraId="1E9D44EE"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5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126A27AB"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G</w:t>
            </w:r>
          </w:p>
        </w:tc>
        <w:tc>
          <w:tcPr>
            <w:tcW w:w="0" w:type="auto"/>
            <w:tcBorders>
              <w:top w:val="nil"/>
              <w:left w:val="nil"/>
              <w:bottom w:val="nil"/>
              <w:right w:val="nil"/>
            </w:tcBorders>
            <w:shd w:val="clear" w:color="auto" w:fill="auto"/>
            <w:noWrap/>
            <w:vAlign w:val="center"/>
            <w:hideMark/>
          </w:tcPr>
          <w:p w14:paraId="0D80905C"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7 (0.89, 1.28)</w:t>
            </w:r>
          </w:p>
        </w:tc>
        <w:tc>
          <w:tcPr>
            <w:tcW w:w="0" w:type="auto"/>
            <w:tcBorders>
              <w:top w:val="nil"/>
              <w:left w:val="nil"/>
              <w:bottom w:val="nil"/>
              <w:right w:val="nil"/>
            </w:tcBorders>
            <w:shd w:val="clear" w:color="auto" w:fill="auto"/>
            <w:noWrap/>
            <w:vAlign w:val="center"/>
            <w:hideMark/>
          </w:tcPr>
          <w:p w14:paraId="182EC69B"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33 (0.91, 1.93)</w:t>
            </w:r>
          </w:p>
        </w:tc>
        <w:tc>
          <w:tcPr>
            <w:tcW w:w="0" w:type="auto"/>
            <w:tcBorders>
              <w:top w:val="nil"/>
              <w:left w:val="nil"/>
              <w:bottom w:val="nil"/>
              <w:right w:val="nil"/>
            </w:tcBorders>
            <w:shd w:val="clear" w:color="auto" w:fill="auto"/>
            <w:noWrap/>
            <w:vAlign w:val="center"/>
            <w:hideMark/>
          </w:tcPr>
          <w:p w14:paraId="5585F01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3 (0.88, 1.44)</w:t>
            </w:r>
          </w:p>
        </w:tc>
        <w:tc>
          <w:tcPr>
            <w:tcW w:w="0" w:type="auto"/>
            <w:tcBorders>
              <w:top w:val="nil"/>
              <w:left w:val="nil"/>
              <w:bottom w:val="nil"/>
              <w:right w:val="nil"/>
            </w:tcBorders>
            <w:shd w:val="clear" w:color="auto" w:fill="auto"/>
            <w:noWrap/>
            <w:vAlign w:val="center"/>
            <w:hideMark/>
          </w:tcPr>
          <w:p w14:paraId="0E587CA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87 (0.92, 3.79)</w:t>
            </w:r>
          </w:p>
        </w:tc>
        <w:tc>
          <w:tcPr>
            <w:tcW w:w="0" w:type="auto"/>
            <w:tcBorders>
              <w:top w:val="nil"/>
              <w:left w:val="nil"/>
              <w:bottom w:val="nil"/>
              <w:right w:val="nil"/>
            </w:tcBorders>
            <w:shd w:val="clear" w:color="auto" w:fill="auto"/>
            <w:noWrap/>
            <w:vAlign w:val="center"/>
            <w:hideMark/>
          </w:tcPr>
          <w:p w14:paraId="73B29B0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3 (0.68, 1.29)</w:t>
            </w:r>
          </w:p>
        </w:tc>
        <w:tc>
          <w:tcPr>
            <w:tcW w:w="0" w:type="auto"/>
            <w:tcBorders>
              <w:top w:val="nil"/>
              <w:left w:val="nil"/>
              <w:bottom w:val="nil"/>
              <w:right w:val="nil"/>
            </w:tcBorders>
            <w:shd w:val="clear" w:color="auto" w:fill="auto"/>
            <w:noWrap/>
            <w:vAlign w:val="center"/>
            <w:hideMark/>
          </w:tcPr>
          <w:p w14:paraId="25F3757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6 (0.73, 1.86)</w:t>
            </w:r>
          </w:p>
        </w:tc>
        <w:tc>
          <w:tcPr>
            <w:tcW w:w="0" w:type="auto"/>
            <w:tcBorders>
              <w:top w:val="nil"/>
              <w:left w:val="nil"/>
              <w:bottom w:val="nil"/>
              <w:right w:val="nil"/>
            </w:tcBorders>
            <w:shd w:val="clear" w:color="auto" w:fill="auto"/>
            <w:noWrap/>
            <w:vAlign w:val="center"/>
            <w:hideMark/>
          </w:tcPr>
          <w:p w14:paraId="07EE99DF"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8 (0.85, 1.37)</w:t>
            </w:r>
          </w:p>
        </w:tc>
      </w:tr>
      <w:tr w:rsidR="003125D5" w:rsidRPr="003125D5" w14:paraId="2C57E9D4" w14:textId="77777777" w:rsidTr="00E83919">
        <w:trPr>
          <w:trHeight w:val="20"/>
          <w:jc w:val="center"/>
        </w:trPr>
        <w:tc>
          <w:tcPr>
            <w:tcW w:w="0" w:type="auto"/>
            <w:tcBorders>
              <w:top w:val="nil"/>
              <w:left w:val="nil"/>
              <w:bottom w:val="nil"/>
              <w:right w:val="nil"/>
            </w:tcBorders>
            <w:shd w:val="clear" w:color="auto" w:fill="auto"/>
            <w:noWrap/>
            <w:vAlign w:val="bottom"/>
            <w:hideMark/>
          </w:tcPr>
          <w:p w14:paraId="5D23A29F"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49879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3B229A4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3984B06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4 (0.85, 1.27)</w:t>
            </w:r>
          </w:p>
        </w:tc>
        <w:tc>
          <w:tcPr>
            <w:tcW w:w="0" w:type="auto"/>
            <w:tcBorders>
              <w:top w:val="nil"/>
              <w:left w:val="nil"/>
              <w:bottom w:val="nil"/>
              <w:right w:val="nil"/>
            </w:tcBorders>
            <w:shd w:val="clear" w:color="auto" w:fill="auto"/>
            <w:noWrap/>
            <w:vAlign w:val="center"/>
            <w:hideMark/>
          </w:tcPr>
          <w:p w14:paraId="3270B590"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7 (0.68, 1.69)</w:t>
            </w:r>
          </w:p>
        </w:tc>
        <w:tc>
          <w:tcPr>
            <w:tcW w:w="0" w:type="auto"/>
            <w:tcBorders>
              <w:top w:val="nil"/>
              <w:left w:val="nil"/>
              <w:bottom w:val="nil"/>
              <w:right w:val="nil"/>
            </w:tcBorders>
            <w:shd w:val="clear" w:color="auto" w:fill="auto"/>
            <w:noWrap/>
            <w:vAlign w:val="center"/>
            <w:hideMark/>
          </w:tcPr>
          <w:p w14:paraId="28F2341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3 (0.77, 1.39)</w:t>
            </w:r>
          </w:p>
        </w:tc>
        <w:tc>
          <w:tcPr>
            <w:tcW w:w="0" w:type="auto"/>
            <w:tcBorders>
              <w:top w:val="nil"/>
              <w:left w:val="nil"/>
              <w:bottom w:val="nil"/>
              <w:right w:val="nil"/>
            </w:tcBorders>
            <w:shd w:val="clear" w:color="auto" w:fill="auto"/>
            <w:noWrap/>
            <w:vAlign w:val="center"/>
            <w:hideMark/>
          </w:tcPr>
          <w:p w14:paraId="6EC5744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61 (0.60, 4.34)</w:t>
            </w:r>
          </w:p>
        </w:tc>
        <w:tc>
          <w:tcPr>
            <w:tcW w:w="0" w:type="auto"/>
            <w:tcBorders>
              <w:top w:val="nil"/>
              <w:left w:val="nil"/>
              <w:bottom w:val="nil"/>
              <w:right w:val="nil"/>
            </w:tcBorders>
            <w:shd w:val="clear" w:color="auto" w:fill="auto"/>
            <w:noWrap/>
            <w:vAlign w:val="center"/>
            <w:hideMark/>
          </w:tcPr>
          <w:p w14:paraId="280BAA48"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08 (0.77, 1.50)</w:t>
            </w:r>
          </w:p>
        </w:tc>
        <w:tc>
          <w:tcPr>
            <w:tcW w:w="0" w:type="auto"/>
            <w:tcBorders>
              <w:top w:val="nil"/>
              <w:left w:val="nil"/>
              <w:bottom w:val="nil"/>
              <w:right w:val="nil"/>
            </w:tcBorders>
            <w:shd w:val="clear" w:color="auto" w:fill="auto"/>
            <w:noWrap/>
            <w:vAlign w:val="center"/>
            <w:hideMark/>
          </w:tcPr>
          <w:p w14:paraId="62904CD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6 (0.61, 2.58)</w:t>
            </w:r>
          </w:p>
        </w:tc>
        <w:tc>
          <w:tcPr>
            <w:tcW w:w="0" w:type="auto"/>
            <w:tcBorders>
              <w:top w:val="nil"/>
              <w:left w:val="nil"/>
              <w:bottom w:val="nil"/>
              <w:right w:val="nil"/>
            </w:tcBorders>
            <w:shd w:val="clear" w:color="auto" w:fill="auto"/>
            <w:noWrap/>
            <w:vAlign w:val="center"/>
            <w:hideMark/>
          </w:tcPr>
          <w:p w14:paraId="54DFE4C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4 (0.76, 1.16)</w:t>
            </w:r>
          </w:p>
        </w:tc>
      </w:tr>
      <w:tr w:rsidR="003125D5" w:rsidRPr="003125D5" w14:paraId="4464AC76" w14:textId="77777777" w:rsidTr="00E83919">
        <w:trPr>
          <w:trHeight w:val="20"/>
          <w:jc w:val="center"/>
        </w:trPr>
        <w:tc>
          <w:tcPr>
            <w:tcW w:w="0" w:type="auto"/>
            <w:tcBorders>
              <w:top w:val="nil"/>
              <w:left w:val="nil"/>
              <w:bottom w:val="nil"/>
              <w:right w:val="nil"/>
            </w:tcBorders>
            <w:shd w:val="clear" w:color="auto" w:fill="auto"/>
            <w:noWrap/>
            <w:vAlign w:val="bottom"/>
            <w:hideMark/>
          </w:tcPr>
          <w:p w14:paraId="43B22D74"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156506</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2</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258680E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340BD58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0 (0.88, 1.37)</w:t>
            </w:r>
          </w:p>
        </w:tc>
        <w:tc>
          <w:tcPr>
            <w:tcW w:w="0" w:type="auto"/>
            <w:tcBorders>
              <w:top w:val="nil"/>
              <w:left w:val="nil"/>
              <w:bottom w:val="nil"/>
              <w:right w:val="nil"/>
            </w:tcBorders>
            <w:shd w:val="clear" w:color="auto" w:fill="auto"/>
            <w:noWrap/>
            <w:vAlign w:val="center"/>
            <w:hideMark/>
          </w:tcPr>
          <w:p w14:paraId="450AFA40"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2.41 (0.89, 6.48)</w:t>
            </w:r>
          </w:p>
        </w:tc>
        <w:tc>
          <w:tcPr>
            <w:tcW w:w="0" w:type="auto"/>
            <w:tcBorders>
              <w:top w:val="nil"/>
              <w:left w:val="nil"/>
              <w:bottom w:val="nil"/>
              <w:right w:val="nil"/>
            </w:tcBorders>
            <w:shd w:val="clear" w:color="auto" w:fill="auto"/>
            <w:noWrap/>
            <w:vAlign w:val="center"/>
            <w:hideMark/>
          </w:tcPr>
          <w:p w14:paraId="512F462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8 (0.89, 1.58)</w:t>
            </w:r>
          </w:p>
        </w:tc>
        <w:tc>
          <w:tcPr>
            <w:tcW w:w="0" w:type="auto"/>
            <w:tcBorders>
              <w:top w:val="nil"/>
              <w:left w:val="nil"/>
              <w:bottom w:val="nil"/>
              <w:right w:val="nil"/>
            </w:tcBorders>
            <w:shd w:val="clear" w:color="auto" w:fill="auto"/>
            <w:noWrap/>
            <w:vAlign w:val="center"/>
            <w:hideMark/>
          </w:tcPr>
          <w:p w14:paraId="1DA375B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3.89 (0.54, 27.77)</w:t>
            </w:r>
          </w:p>
        </w:tc>
        <w:tc>
          <w:tcPr>
            <w:tcW w:w="0" w:type="auto"/>
            <w:tcBorders>
              <w:top w:val="nil"/>
              <w:left w:val="nil"/>
              <w:bottom w:val="nil"/>
              <w:right w:val="nil"/>
            </w:tcBorders>
            <w:shd w:val="clear" w:color="auto" w:fill="auto"/>
            <w:noWrap/>
            <w:vAlign w:val="center"/>
            <w:hideMark/>
          </w:tcPr>
          <w:p w14:paraId="22E82A7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4 (0.64, 1.38)</w:t>
            </w:r>
          </w:p>
        </w:tc>
        <w:tc>
          <w:tcPr>
            <w:tcW w:w="0" w:type="auto"/>
            <w:tcBorders>
              <w:top w:val="nil"/>
              <w:left w:val="nil"/>
              <w:bottom w:val="nil"/>
              <w:right w:val="nil"/>
            </w:tcBorders>
            <w:shd w:val="clear" w:color="auto" w:fill="auto"/>
            <w:noWrap/>
            <w:vAlign w:val="center"/>
            <w:hideMark/>
          </w:tcPr>
          <w:p w14:paraId="3FB15B5D"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85 (0.59, 5.81)</w:t>
            </w:r>
          </w:p>
        </w:tc>
        <w:tc>
          <w:tcPr>
            <w:tcW w:w="0" w:type="auto"/>
            <w:tcBorders>
              <w:top w:val="nil"/>
              <w:left w:val="nil"/>
              <w:bottom w:val="nil"/>
              <w:right w:val="nil"/>
            </w:tcBorders>
            <w:shd w:val="clear" w:color="auto" w:fill="auto"/>
            <w:noWrap/>
            <w:vAlign w:val="center"/>
            <w:hideMark/>
          </w:tcPr>
          <w:p w14:paraId="120AD39B"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1 (0.73, 1.68)</w:t>
            </w:r>
          </w:p>
        </w:tc>
      </w:tr>
      <w:tr w:rsidR="003125D5" w:rsidRPr="003125D5" w14:paraId="36A77CBD" w14:textId="77777777" w:rsidTr="00E83919">
        <w:trPr>
          <w:trHeight w:val="20"/>
          <w:jc w:val="center"/>
        </w:trPr>
        <w:tc>
          <w:tcPr>
            <w:tcW w:w="0" w:type="auto"/>
            <w:tcBorders>
              <w:top w:val="nil"/>
              <w:left w:val="nil"/>
              <w:bottom w:val="nil"/>
              <w:right w:val="nil"/>
            </w:tcBorders>
            <w:shd w:val="clear" w:color="auto" w:fill="auto"/>
            <w:noWrap/>
            <w:vAlign w:val="bottom"/>
            <w:hideMark/>
          </w:tcPr>
          <w:p w14:paraId="65390BD3"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0</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5887792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C</w:t>
            </w:r>
          </w:p>
        </w:tc>
        <w:tc>
          <w:tcPr>
            <w:tcW w:w="0" w:type="auto"/>
            <w:tcBorders>
              <w:top w:val="nil"/>
              <w:left w:val="nil"/>
              <w:bottom w:val="nil"/>
              <w:right w:val="nil"/>
            </w:tcBorders>
            <w:shd w:val="clear" w:color="auto" w:fill="auto"/>
            <w:noWrap/>
            <w:vAlign w:val="center"/>
            <w:hideMark/>
          </w:tcPr>
          <w:p w14:paraId="603F2B9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2 (1.01, 1.48)*</w:t>
            </w:r>
          </w:p>
        </w:tc>
        <w:tc>
          <w:tcPr>
            <w:tcW w:w="0" w:type="auto"/>
            <w:tcBorders>
              <w:top w:val="nil"/>
              <w:left w:val="nil"/>
              <w:bottom w:val="nil"/>
              <w:right w:val="nil"/>
            </w:tcBorders>
            <w:shd w:val="clear" w:color="auto" w:fill="auto"/>
            <w:noWrap/>
            <w:vAlign w:val="center"/>
            <w:hideMark/>
          </w:tcPr>
          <w:p w14:paraId="72787E65"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51 (1.20, 1.89)***</w:t>
            </w:r>
          </w:p>
        </w:tc>
        <w:tc>
          <w:tcPr>
            <w:tcW w:w="0" w:type="auto"/>
            <w:tcBorders>
              <w:top w:val="nil"/>
              <w:left w:val="nil"/>
              <w:bottom w:val="nil"/>
              <w:right w:val="nil"/>
            </w:tcBorders>
            <w:shd w:val="clear" w:color="auto" w:fill="auto"/>
            <w:noWrap/>
            <w:vAlign w:val="center"/>
            <w:hideMark/>
          </w:tcPr>
          <w:p w14:paraId="1395E58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7 (0.99, 1.61)</w:t>
            </w:r>
          </w:p>
        </w:tc>
        <w:tc>
          <w:tcPr>
            <w:tcW w:w="0" w:type="auto"/>
            <w:tcBorders>
              <w:top w:val="nil"/>
              <w:left w:val="nil"/>
              <w:bottom w:val="nil"/>
              <w:right w:val="nil"/>
            </w:tcBorders>
            <w:shd w:val="clear" w:color="auto" w:fill="auto"/>
            <w:noWrap/>
            <w:vAlign w:val="center"/>
            <w:hideMark/>
          </w:tcPr>
          <w:p w14:paraId="789310D4"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80 (1.31, 2.48)***</w:t>
            </w:r>
          </w:p>
        </w:tc>
        <w:tc>
          <w:tcPr>
            <w:tcW w:w="0" w:type="auto"/>
            <w:tcBorders>
              <w:top w:val="nil"/>
              <w:left w:val="nil"/>
              <w:bottom w:val="nil"/>
              <w:right w:val="nil"/>
            </w:tcBorders>
            <w:shd w:val="clear" w:color="auto" w:fill="auto"/>
            <w:noWrap/>
            <w:vAlign w:val="center"/>
            <w:hideMark/>
          </w:tcPr>
          <w:p w14:paraId="3CF99C5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9 (0.86, 1.94)</w:t>
            </w:r>
          </w:p>
        </w:tc>
        <w:tc>
          <w:tcPr>
            <w:tcW w:w="0" w:type="auto"/>
            <w:tcBorders>
              <w:top w:val="nil"/>
              <w:left w:val="nil"/>
              <w:bottom w:val="nil"/>
              <w:right w:val="nil"/>
            </w:tcBorders>
            <w:shd w:val="clear" w:color="auto" w:fill="auto"/>
            <w:noWrap/>
            <w:vAlign w:val="center"/>
            <w:hideMark/>
          </w:tcPr>
          <w:p w14:paraId="4EEF6AE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5 (0.96, 2.18)</w:t>
            </w:r>
          </w:p>
        </w:tc>
        <w:tc>
          <w:tcPr>
            <w:tcW w:w="0" w:type="auto"/>
            <w:tcBorders>
              <w:top w:val="nil"/>
              <w:left w:val="nil"/>
              <w:bottom w:val="nil"/>
              <w:right w:val="nil"/>
            </w:tcBorders>
            <w:shd w:val="clear" w:color="auto" w:fill="auto"/>
            <w:noWrap/>
            <w:vAlign w:val="center"/>
            <w:hideMark/>
          </w:tcPr>
          <w:p w14:paraId="51E41932"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4 (0.74, 1.20)</w:t>
            </w:r>
          </w:p>
        </w:tc>
      </w:tr>
      <w:tr w:rsidR="003125D5" w:rsidRPr="003125D5" w14:paraId="280ACA52" w14:textId="77777777" w:rsidTr="00E83919">
        <w:trPr>
          <w:trHeight w:val="20"/>
          <w:jc w:val="center"/>
        </w:trPr>
        <w:tc>
          <w:tcPr>
            <w:tcW w:w="0" w:type="auto"/>
            <w:tcBorders>
              <w:top w:val="nil"/>
              <w:left w:val="nil"/>
              <w:bottom w:val="nil"/>
              <w:right w:val="nil"/>
            </w:tcBorders>
            <w:shd w:val="clear" w:color="auto" w:fill="auto"/>
            <w:noWrap/>
            <w:vAlign w:val="bottom"/>
            <w:hideMark/>
          </w:tcPr>
          <w:p w14:paraId="526935E0"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000778</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2944BCB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A</w:t>
            </w:r>
          </w:p>
        </w:tc>
        <w:tc>
          <w:tcPr>
            <w:tcW w:w="0" w:type="auto"/>
            <w:tcBorders>
              <w:top w:val="nil"/>
              <w:left w:val="nil"/>
              <w:bottom w:val="nil"/>
              <w:right w:val="nil"/>
            </w:tcBorders>
            <w:shd w:val="clear" w:color="auto" w:fill="auto"/>
            <w:noWrap/>
            <w:vAlign w:val="center"/>
            <w:hideMark/>
          </w:tcPr>
          <w:p w14:paraId="4D07EF33"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5 (0.97, 1.36)</w:t>
            </w:r>
          </w:p>
        </w:tc>
        <w:tc>
          <w:tcPr>
            <w:tcW w:w="0" w:type="auto"/>
            <w:tcBorders>
              <w:top w:val="nil"/>
              <w:left w:val="nil"/>
              <w:bottom w:val="nil"/>
              <w:right w:val="nil"/>
            </w:tcBorders>
            <w:shd w:val="clear" w:color="auto" w:fill="auto"/>
            <w:noWrap/>
            <w:vAlign w:val="center"/>
            <w:hideMark/>
          </w:tcPr>
          <w:p w14:paraId="44705F0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8 (0.98, 1.68)</w:t>
            </w:r>
          </w:p>
        </w:tc>
        <w:tc>
          <w:tcPr>
            <w:tcW w:w="0" w:type="auto"/>
            <w:tcBorders>
              <w:top w:val="nil"/>
              <w:left w:val="nil"/>
              <w:bottom w:val="nil"/>
              <w:right w:val="nil"/>
            </w:tcBorders>
            <w:shd w:val="clear" w:color="auto" w:fill="auto"/>
            <w:noWrap/>
            <w:vAlign w:val="center"/>
            <w:hideMark/>
          </w:tcPr>
          <w:p w14:paraId="25F97D4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0 (0.88, 1.37)</w:t>
            </w:r>
          </w:p>
        </w:tc>
        <w:tc>
          <w:tcPr>
            <w:tcW w:w="0" w:type="auto"/>
            <w:tcBorders>
              <w:top w:val="nil"/>
              <w:left w:val="nil"/>
              <w:bottom w:val="nil"/>
              <w:right w:val="nil"/>
            </w:tcBorders>
            <w:shd w:val="clear" w:color="auto" w:fill="auto"/>
            <w:noWrap/>
            <w:vAlign w:val="center"/>
            <w:hideMark/>
          </w:tcPr>
          <w:p w14:paraId="6F481DC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64 (1.10, 2.44)*</w:t>
            </w:r>
          </w:p>
        </w:tc>
        <w:tc>
          <w:tcPr>
            <w:tcW w:w="0" w:type="auto"/>
            <w:tcBorders>
              <w:top w:val="nil"/>
              <w:left w:val="nil"/>
              <w:bottom w:val="nil"/>
              <w:right w:val="nil"/>
            </w:tcBorders>
            <w:shd w:val="clear" w:color="auto" w:fill="auto"/>
            <w:noWrap/>
            <w:vAlign w:val="center"/>
            <w:hideMark/>
          </w:tcPr>
          <w:p w14:paraId="3CAB4757"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0 (0.87, 1.66)</w:t>
            </w:r>
          </w:p>
        </w:tc>
        <w:tc>
          <w:tcPr>
            <w:tcW w:w="0" w:type="auto"/>
            <w:tcBorders>
              <w:top w:val="nil"/>
              <w:left w:val="nil"/>
              <w:bottom w:val="nil"/>
              <w:right w:val="nil"/>
            </w:tcBorders>
            <w:shd w:val="clear" w:color="auto" w:fill="auto"/>
            <w:noWrap/>
            <w:vAlign w:val="center"/>
            <w:hideMark/>
          </w:tcPr>
          <w:p w14:paraId="11DCABC0"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2 (0.70, 1.77)</w:t>
            </w:r>
          </w:p>
        </w:tc>
        <w:tc>
          <w:tcPr>
            <w:tcW w:w="0" w:type="auto"/>
            <w:tcBorders>
              <w:top w:val="nil"/>
              <w:left w:val="nil"/>
              <w:bottom w:val="nil"/>
              <w:right w:val="nil"/>
            </w:tcBorders>
            <w:shd w:val="clear" w:color="auto" w:fill="auto"/>
            <w:noWrap/>
            <w:vAlign w:val="center"/>
            <w:hideMark/>
          </w:tcPr>
          <w:p w14:paraId="59B5A1BE"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3 (0.89, 1.43)</w:t>
            </w:r>
          </w:p>
        </w:tc>
      </w:tr>
      <w:tr w:rsidR="003125D5" w:rsidRPr="003125D5" w14:paraId="1DC19907" w14:textId="77777777" w:rsidTr="00E83919">
        <w:trPr>
          <w:trHeight w:val="20"/>
          <w:jc w:val="center"/>
        </w:trPr>
        <w:tc>
          <w:tcPr>
            <w:tcW w:w="0" w:type="auto"/>
            <w:tcBorders>
              <w:top w:val="nil"/>
              <w:left w:val="nil"/>
              <w:bottom w:val="nil"/>
              <w:right w:val="nil"/>
            </w:tcBorders>
            <w:shd w:val="clear" w:color="auto" w:fill="auto"/>
            <w:noWrap/>
            <w:vAlign w:val="bottom"/>
            <w:hideMark/>
          </w:tcPr>
          <w:p w14:paraId="41006C87"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5</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3</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48504E7C"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G</w:t>
            </w:r>
          </w:p>
        </w:tc>
        <w:tc>
          <w:tcPr>
            <w:tcW w:w="0" w:type="auto"/>
            <w:tcBorders>
              <w:top w:val="nil"/>
              <w:left w:val="nil"/>
              <w:bottom w:val="nil"/>
              <w:right w:val="nil"/>
            </w:tcBorders>
            <w:shd w:val="clear" w:color="auto" w:fill="auto"/>
            <w:noWrap/>
            <w:vAlign w:val="center"/>
            <w:hideMark/>
          </w:tcPr>
          <w:p w14:paraId="4BDFC3E9"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17 (0.97, 1.42)</w:t>
            </w:r>
          </w:p>
        </w:tc>
        <w:tc>
          <w:tcPr>
            <w:tcW w:w="0" w:type="auto"/>
            <w:tcBorders>
              <w:top w:val="nil"/>
              <w:left w:val="nil"/>
              <w:bottom w:val="nil"/>
              <w:right w:val="nil"/>
            </w:tcBorders>
            <w:shd w:val="clear" w:color="auto" w:fill="auto"/>
            <w:noWrap/>
            <w:vAlign w:val="center"/>
            <w:hideMark/>
          </w:tcPr>
          <w:p w14:paraId="626BABD1"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40 (1.11, 1.77)**</w:t>
            </w:r>
          </w:p>
        </w:tc>
        <w:tc>
          <w:tcPr>
            <w:tcW w:w="0" w:type="auto"/>
            <w:tcBorders>
              <w:top w:val="nil"/>
              <w:left w:val="nil"/>
              <w:bottom w:val="nil"/>
              <w:right w:val="nil"/>
            </w:tcBorders>
            <w:shd w:val="clear" w:color="auto" w:fill="auto"/>
            <w:noWrap/>
            <w:vAlign w:val="center"/>
            <w:hideMark/>
          </w:tcPr>
          <w:p w14:paraId="57AB5986"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0 (0.95, 1.52)</w:t>
            </w:r>
          </w:p>
        </w:tc>
        <w:tc>
          <w:tcPr>
            <w:tcW w:w="0" w:type="auto"/>
            <w:tcBorders>
              <w:top w:val="nil"/>
              <w:left w:val="nil"/>
              <w:bottom w:val="nil"/>
              <w:right w:val="nil"/>
            </w:tcBorders>
            <w:shd w:val="clear" w:color="auto" w:fill="auto"/>
            <w:noWrap/>
            <w:vAlign w:val="center"/>
            <w:hideMark/>
          </w:tcPr>
          <w:p w14:paraId="63965965"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65 (1.19, 2.30)**</w:t>
            </w:r>
          </w:p>
        </w:tc>
        <w:tc>
          <w:tcPr>
            <w:tcW w:w="0" w:type="auto"/>
            <w:tcBorders>
              <w:top w:val="nil"/>
              <w:left w:val="nil"/>
              <w:bottom w:val="nil"/>
              <w:right w:val="nil"/>
            </w:tcBorders>
            <w:shd w:val="clear" w:color="auto" w:fill="auto"/>
            <w:noWrap/>
            <w:vAlign w:val="center"/>
            <w:hideMark/>
          </w:tcPr>
          <w:p w14:paraId="19F0713A"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29 (0.87, 1.92)</w:t>
            </w:r>
          </w:p>
        </w:tc>
        <w:tc>
          <w:tcPr>
            <w:tcW w:w="0" w:type="auto"/>
            <w:tcBorders>
              <w:top w:val="nil"/>
              <w:left w:val="nil"/>
              <w:bottom w:val="nil"/>
              <w:right w:val="nil"/>
            </w:tcBorders>
            <w:shd w:val="clear" w:color="auto" w:fill="auto"/>
            <w:noWrap/>
            <w:vAlign w:val="center"/>
            <w:hideMark/>
          </w:tcPr>
          <w:p w14:paraId="38348960"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1.39 (0.93, 2.09)</w:t>
            </w:r>
          </w:p>
        </w:tc>
        <w:tc>
          <w:tcPr>
            <w:tcW w:w="0" w:type="auto"/>
            <w:tcBorders>
              <w:top w:val="nil"/>
              <w:left w:val="nil"/>
              <w:bottom w:val="nil"/>
              <w:right w:val="nil"/>
            </w:tcBorders>
            <w:shd w:val="clear" w:color="auto" w:fill="auto"/>
            <w:noWrap/>
            <w:vAlign w:val="center"/>
            <w:hideMark/>
          </w:tcPr>
          <w:p w14:paraId="5286F068" w14:textId="77777777" w:rsidR="00D1513C" w:rsidRPr="003125D5" w:rsidRDefault="00D1513C" w:rsidP="00E83919">
            <w:pPr>
              <w:spacing w:after="0"/>
              <w:jc w:val="center"/>
              <w:rPr>
                <w:rFonts w:ascii="Times New Roman" w:hAnsi="Times New Roman"/>
                <w:color w:val="000000" w:themeColor="text1"/>
                <w:sz w:val="18"/>
                <w:szCs w:val="18"/>
              </w:rPr>
            </w:pPr>
            <w:r w:rsidRPr="003125D5">
              <w:rPr>
                <w:rFonts w:ascii="Times New Roman" w:hAnsi="Times New Roman"/>
                <w:color w:val="000000" w:themeColor="text1"/>
                <w:sz w:val="18"/>
                <w:szCs w:val="18"/>
              </w:rPr>
              <w:t>0.94 (0.74, 1.19)</w:t>
            </w:r>
          </w:p>
        </w:tc>
      </w:tr>
      <w:tr w:rsidR="00D1513C" w:rsidRPr="003125D5" w14:paraId="14C07F71" w14:textId="77777777" w:rsidTr="00E83919">
        <w:trPr>
          <w:trHeight w:val="20"/>
          <w:jc w:val="center"/>
        </w:trPr>
        <w:tc>
          <w:tcPr>
            <w:tcW w:w="0" w:type="auto"/>
            <w:gridSpan w:val="9"/>
            <w:tcBorders>
              <w:top w:val="nil"/>
              <w:left w:val="nil"/>
              <w:bottom w:val="single" w:sz="4" w:space="0" w:color="auto"/>
              <w:right w:val="nil"/>
            </w:tcBorders>
          </w:tcPr>
          <w:p w14:paraId="271873D1"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 xml:space="preserve">1 </w:t>
            </w:r>
            <w:r w:rsidRPr="003125D5">
              <w:rPr>
                <w:rFonts w:ascii="Times New Roman" w:eastAsia="Times New Roman" w:hAnsi="Times New Roman"/>
                <w:color w:val="000000" w:themeColor="text1"/>
                <w:sz w:val="18"/>
                <w:szCs w:val="18"/>
                <w:lang w:val="en-US" w:eastAsia="en-GB"/>
              </w:rPr>
              <w:t xml:space="preserve">Values are cause-specific hazard ratios (95% CI) for the incidence of birth by spontaneous labor for heterozygotes Mm and minor allele homozygotes mm (as compared to major allele homozygotes MM). Estimates were assessed by cause-specific proportional hazards model. </w:t>
            </w:r>
            <w:r w:rsidRPr="003125D5">
              <w:rPr>
                <w:rFonts w:ascii="Times New Roman" w:eastAsia="Times New Roman" w:hAnsi="Times New Roman"/>
                <w:i/>
                <w:color w:val="000000" w:themeColor="text1"/>
                <w:sz w:val="18"/>
                <w:szCs w:val="18"/>
                <w:lang w:val="en-US" w:eastAsia="en-GB"/>
              </w:rPr>
              <w:t>p</w:t>
            </w:r>
            <w:r w:rsidRPr="003125D5">
              <w:rPr>
                <w:rFonts w:ascii="Times New Roman" w:eastAsia="Times New Roman" w:hAnsi="Times New Roman"/>
                <w:color w:val="000000" w:themeColor="text1"/>
                <w:sz w:val="18"/>
                <w:szCs w:val="18"/>
                <w:lang w:val="en-US" w:eastAsia="en-GB"/>
              </w:rPr>
              <w:t>-values: *&lt;0.05, **&lt;0.01, ***&lt;0.001.</w:t>
            </w:r>
          </w:p>
          <w:p w14:paraId="701FDD55"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 xml:space="preserve">2 </w:t>
            </w:r>
            <w:r w:rsidRPr="003125D5">
              <w:rPr>
                <w:rFonts w:ascii="Times New Roman" w:eastAsia="Times New Roman" w:hAnsi="Times New Roman"/>
                <w:color w:val="000000" w:themeColor="text1"/>
                <w:sz w:val="18"/>
                <w:szCs w:val="18"/>
                <w:lang w:val="en-US" w:eastAsia="en-GB"/>
              </w:rPr>
              <w:t>Models in all ethnic subgroups were adjusted for ethnicity.</w:t>
            </w:r>
          </w:p>
          <w:p w14:paraId="117AFFDE"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 xml:space="preserve">3 </w:t>
            </w:r>
            <w:r w:rsidRPr="003125D5">
              <w:rPr>
                <w:rFonts w:ascii="Times New Roman" w:eastAsia="Times New Roman" w:hAnsi="Times New Roman"/>
                <w:color w:val="000000" w:themeColor="text1"/>
                <w:sz w:val="18"/>
                <w:szCs w:val="18"/>
                <w:lang w:val="en-US" w:eastAsia="en-GB"/>
              </w:rPr>
              <w:t>In Indians, homozygotes for the minor allele were too few and were therefore combined with the heterozygote group.</w:t>
            </w:r>
          </w:p>
          <w:p w14:paraId="36B69009"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vertAlign w:val="superscript"/>
                <w:lang w:val="en-US" w:eastAsia="en-GB"/>
              </w:rPr>
              <w:t xml:space="preserve">4 </w:t>
            </w:r>
            <w:r w:rsidRPr="003125D5">
              <w:rPr>
                <w:rFonts w:ascii="Times New Roman" w:eastAsia="Times New Roman" w:hAnsi="Times New Roman"/>
                <w:color w:val="000000" w:themeColor="text1"/>
                <w:sz w:val="18"/>
                <w:szCs w:val="18"/>
                <w:lang w:val="en-US" w:eastAsia="en-GB"/>
              </w:rPr>
              <w:t>rs174546 is in negative linkage disequilibrium with the other SNPs.</w:t>
            </w:r>
          </w:p>
        </w:tc>
      </w:tr>
    </w:tbl>
    <w:p w14:paraId="37E5C12E" w14:textId="77777777" w:rsidR="00D1513C" w:rsidRPr="003125D5" w:rsidRDefault="00D1513C" w:rsidP="00D1513C">
      <w:pPr>
        <w:rPr>
          <w:rFonts w:ascii="Times New Roman" w:hAnsi="Times New Roman"/>
          <w:color w:val="000000" w:themeColor="text1"/>
          <w:sz w:val="20"/>
          <w:lang w:val="en-US"/>
        </w:rPr>
      </w:pPr>
    </w:p>
    <w:p w14:paraId="0430E538" w14:textId="77777777" w:rsidR="00D1513C" w:rsidRPr="003125D5" w:rsidRDefault="00D1513C" w:rsidP="00D1513C">
      <w:pPr>
        <w:outlineLvl w:val="0"/>
        <w:rPr>
          <w:rFonts w:ascii="Times New Roman" w:hAnsi="Times New Roman"/>
          <w:color w:val="000000" w:themeColor="text1"/>
          <w:sz w:val="20"/>
          <w:lang w:val="en-US"/>
        </w:rPr>
        <w:sectPr w:rsidR="00D1513C" w:rsidRPr="003125D5" w:rsidSect="00E94EB9">
          <w:pgSz w:w="16838" w:h="11906" w:orient="landscape"/>
          <w:pgMar w:top="1418" w:right="1134" w:bottom="1134" w:left="1134" w:header="709" w:footer="709" w:gutter="0"/>
          <w:cols w:space="708"/>
          <w:docGrid w:linePitch="360"/>
        </w:sectPr>
      </w:pPr>
    </w:p>
    <w:p w14:paraId="62D65136" w14:textId="77777777" w:rsidR="00D1513C" w:rsidRPr="003125D5" w:rsidRDefault="00D1513C" w:rsidP="00D1513C">
      <w:pPr>
        <w:outlineLvl w:val="0"/>
        <w:rPr>
          <w:rFonts w:ascii="Times New Roman" w:hAnsi="Times New Roman"/>
          <w:color w:val="000000" w:themeColor="text1"/>
          <w:sz w:val="20"/>
          <w:vertAlign w:val="superscript"/>
          <w:lang w:val="en-US"/>
        </w:rPr>
      </w:pPr>
      <w:r w:rsidRPr="003125D5">
        <w:rPr>
          <w:rFonts w:ascii="Times New Roman" w:hAnsi="Times New Roman"/>
          <w:color w:val="000000" w:themeColor="text1"/>
          <w:sz w:val="20"/>
          <w:lang w:val="en-US"/>
        </w:rPr>
        <w:lastRenderedPageBreak/>
        <w:t xml:space="preserve">Table 4. Mean differences in birth length and weight according to </w:t>
      </w:r>
      <w:r w:rsidRPr="003125D5">
        <w:rPr>
          <w:rFonts w:ascii="Times New Roman" w:hAnsi="Times New Roman"/>
          <w:i/>
          <w:color w:val="000000" w:themeColor="text1"/>
          <w:sz w:val="20"/>
          <w:lang w:val="en-US"/>
        </w:rPr>
        <w:t>FADS</w:t>
      </w:r>
      <w:r w:rsidRPr="003125D5">
        <w:rPr>
          <w:rFonts w:ascii="Times New Roman" w:hAnsi="Times New Roman"/>
          <w:color w:val="000000" w:themeColor="text1"/>
          <w:sz w:val="20"/>
          <w:lang w:val="en-US"/>
        </w:rPr>
        <w:t xml:space="preserve"> gene variants in mother-offspring pairs from the GUSTO cohort.</w:t>
      </w:r>
      <w:r w:rsidRPr="003125D5">
        <w:rPr>
          <w:rFonts w:ascii="Times New Roman" w:hAnsi="Times New Roman"/>
          <w:color w:val="000000" w:themeColor="text1"/>
          <w:sz w:val="20"/>
          <w:vertAlign w:val="superscript"/>
          <w:lang w:val="en-US"/>
        </w:rPr>
        <w:t>1</w:t>
      </w:r>
    </w:p>
    <w:tbl>
      <w:tblPr>
        <w:tblW w:w="14570" w:type="dxa"/>
        <w:jc w:val="center"/>
        <w:tblLook w:val="04A0" w:firstRow="1" w:lastRow="0" w:firstColumn="1" w:lastColumn="0" w:noHBand="0" w:noVBand="1"/>
      </w:tblPr>
      <w:tblGrid>
        <w:gridCol w:w="2605"/>
        <w:gridCol w:w="1327"/>
        <w:gridCol w:w="2503"/>
        <w:gridCol w:w="3119"/>
        <w:gridCol w:w="1960"/>
        <w:gridCol w:w="3056"/>
      </w:tblGrid>
      <w:tr w:rsidR="003125D5" w:rsidRPr="003125D5" w14:paraId="38B0DD04" w14:textId="77777777" w:rsidTr="00E83919">
        <w:trPr>
          <w:trHeight w:val="21"/>
          <w:jc w:val="center"/>
        </w:trPr>
        <w:tc>
          <w:tcPr>
            <w:tcW w:w="0" w:type="auto"/>
            <w:tcBorders>
              <w:top w:val="nil"/>
              <w:left w:val="nil"/>
              <w:bottom w:val="nil"/>
              <w:right w:val="nil"/>
            </w:tcBorders>
            <w:shd w:val="clear" w:color="auto" w:fill="auto"/>
            <w:noWrap/>
            <w:vAlign w:val="center"/>
            <w:hideMark/>
          </w:tcPr>
          <w:p w14:paraId="52F6637A"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p>
        </w:tc>
        <w:tc>
          <w:tcPr>
            <w:tcW w:w="0" w:type="auto"/>
            <w:tcBorders>
              <w:top w:val="nil"/>
              <w:left w:val="nil"/>
              <w:bottom w:val="nil"/>
              <w:right w:val="nil"/>
            </w:tcBorders>
          </w:tcPr>
          <w:p w14:paraId="5153178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p>
        </w:tc>
        <w:tc>
          <w:tcPr>
            <w:tcW w:w="0" w:type="auto"/>
            <w:gridSpan w:val="2"/>
            <w:tcBorders>
              <w:top w:val="nil"/>
              <w:left w:val="nil"/>
              <w:bottom w:val="nil"/>
              <w:right w:val="nil"/>
            </w:tcBorders>
            <w:shd w:val="clear" w:color="auto" w:fill="auto"/>
            <w:noWrap/>
            <w:vAlign w:val="center"/>
            <w:hideMark/>
          </w:tcPr>
          <w:p w14:paraId="7BB9CE6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Birth length</w:t>
            </w:r>
          </w:p>
        </w:tc>
        <w:tc>
          <w:tcPr>
            <w:tcW w:w="0" w:type="auto"/>
            <w:gridSpan w:val="2"/>
            <w:tcBorders>
              <w:top w:val="nil"/>
              <w:left w:val="nil"/>
              <w:bottom w:val="nil"/>
              <w:right w:val="nil"/>
            </w:tcBorders>
            <w:shd w:val="clear" w:color="auto" w:fill="auto"/>
            <w:noWrap/>
            <w:vAlign w:val="center"/>
            <w:hideMark/>
          </w:tcPr>
          <w:p w14:paraId="2230797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Birth weight</w:t>
            </w:r>
          </w:p>
        </w:tc>
      </w:tr>
      <w:tr w:rsidR="003125D5" w:rsidRPr="003125D5" w14:paraId="4B3965CF" w14:textId="77777777" w:rsidTr="00E83919">
        <w:trPr>
          <w:trHeight w:val="21"/>
          <w:jc w:val="center"/>
        </w:trPr>
        <w:tc>
          <w:tcPr>
            <w:tcW w:w="0" w:type="auto"/>
            <w:tcBorders>
              <w:top w:val="nil"/>
              <w:left w:val="nil"/>
              <w:bottom w:val="single" w:sz="4" w:space="0" w:color="auto"/>
              <w:right w:val="nil"/>
            </w:tcBorders>
            <w:shd w:val="clear" w:color="auto" w:fill="auto"/>
            <w:noWrap/>
            <w:vAlign w:val="center"/>
            <w:hideMark/>
          </w:tcPr>
          <w:p w14:paraId="741BB5EC"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SNPs</w:t>
            </w:r>
          </w:p>
        </w:tc>
        <w:tc>
          <w:tcPr>
            <w:tcW w:w="0" w:type="auto"/>
            <w:tcBorders>
              <w:top w:val="nil"/>
              <w:left w:val="nil"/>
              <w:bottom w:val="nil"/>
              <w:right w:val="nil"/>
            </w:tcBorders>
          </w:tcPr>
          <w:p w14:paraId="661F05E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inor allele</w:t>
            </w:r>
          </w:p>
        </w:tc>
        <w:tc>
          <w:tcPr>
            <w:tcW w:w="0" w:type="auto"/>
            <w:tcBorders>
              <w:top w:val="nil"/>
              <w:left w:val="nil"/>
              <w:bottom w:val="nil"/>
              <w:right w:val="nil"/>
            </w:tcBorders>
            <w:shd w:val="clear" w:color="auto" w:fill="auto"/>
            <w:vAlign w:val="center"/>
            <w:hideMark/>
          </w:tcPr>
          <w:p w14:paraId="4F329A2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Unadjusted</w:t>
            </w:r>
            <w:r w:rsidRPr="003125D5">
              <w:rPr>
                <w:rFonts w:ascii="Times New Roman" w:eastAsia="Times New Roman" w:hAnsi="Times New Roman"/>
                <w:color w:val="000000" w:themeColor="text1"/>
                <w:sz w:val="18"/>
                <w:szCs w:val="18"/>
                <w:vertAlign w:val="superscript"/>
                <w:lang w:eastAsia="en-GB"/>
              </w:rPr>
              <w:t>2</w:t>
            </w:r>
            <w:r w:rsidRPr="003125D5">
              <w:rPr>
                <w:rFonts w:ascii="Times New Roman" w:eastAsia="Times New Roman" w:hAnsi="Times New Roman"/>
                <w:color w:val="000000" w:themeColor="text1"/>
                <w:sz w:val="18"/>
                <w:szCs w:val="18"/>
                <w:lang w:eastAsia="en-GB"/>
              </w:rPr>
              <w:t>, cm</w:t>
            </w:r>
          </w:p>
        </w:tc>
        <w:tc>
          <w:tcPr>
            <w:tcW w:w="0" w:type="auto"/>
            <w:tcBorders>
              <w:top w:val="nil"/>
              <w:left w:val="nil"/>
              <w:bottom w:val="single" w:sz="4" w:space="0" w:color="auto"/>
              <w:right w:val="nil"/>
            </w:tcBorders>
            <w:shd w:val="clear" w:color="auto" w:fill="auto"/>
            <w:vAlign w:val="center"/>
            <w:hideMark/>
          </w:tcPr>
          <w:p w14:paraId="634FBFB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estational age-specific z-score</w:t>
            </w:r>
          </w:p>
        </w:tc>
        <w:tc>
          <w:tcPr>
            <w:tcW w:w="0" w:type="auto"/>
            <w:tcBorders>
              <w:top w:val="nil"/>
              <w:left w:val="nil"/>
              <w:bottom w:val="nil"/>
              <w:right w:val="nil"/>
            </w:tcBorders>
            <w:shd w:val="clear" w:color="auto" w:fill="auto"/>
            <w:vAlign w:val="center"/>
            <w:hideMark/>
          </w:tcPr>
          <w:p w14:paraId="057A1C7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Unadjusted</w:t>
            </w:r>
            <w:r w:rsidRPr="003125D5">
              <w:rPr>
                <w:rFonts w:ascii="Times New Roman" w:eastAsia="Times New Roman" w:hAnsi="Times New Roman"/>
                <w:color w:val="000000" w:themeColor="text1"/>
                <w:sz w:val="18"/>
                <w:szCs w:val="18"/>
                <w:vertAlign w:val="superscript"/>
                <w:lang w:eastAsia="en-GB"/>
              </w:rPr>
              <w:t>2</w:t>
            </w:r>
            <w:r w:rsidRPr="003125D5">
              <w:rPr>
                <w:rFonts w:ascii="Times New Roman" w:eastAsia="Times New Roman" w:hAnsi="Times New Roman"/>
                <w:color w:val="000000" w:themeColor="text1"/>
                <w:sz w:val="18"/>
                <w:szCs w:val="18"/>
                <w:lang w:eastAsia="en-GB"/>
              </w:rPr>
              <w:t>, g</w:t>
            </w:r>
          </w:p>
        </w:tc>
        <w:tc>
          <w:tcPr>
            <w:tcW w:w="0" w:type="auto"/>
            <w:tcBorders>
              <w:top w:val="nil"/>
              <w:left w:val="nil"/>
              <w:bottom w:val="single" w:sz="4" w:space="0" w:color="auto"/>
              <w:right w:val="nil"/>
            </w:tcBorders>
            <w:shd w:val="clear" w:color="auto" w:fill="auto"/>
            <w:vAlign w:val="center"/>
            <w:hideMark/>
          </w:tcPr>
          <w:p w14:paraId="38A2739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estational age-specific z-score</w:t>
            </w:r>
          </w:p>
        </w:tc>
      </w:tr>
      <w:tr w:rsidR="003125D5" w:rsidRPr="003125D5" w14:paraId="2568E197" w14:textId="77777777" w:rsidTr="00E83919">
        <w:trPr>
          <w:trHeight w:val="21"/>
          <w:jc w:val="center"/>
        </w:trPr>
        <w:tc>
          <w:tcPr>
            <w:tcW w:w="0" w:type="auto"/>
            <w:tcBorders>
              <w:top w:val="nil"/>
              <w:left w:val="nil"/>
              <w:bottom w:val="nil"/>
              <w:right w:val="nil"/>
            </w:tcBorders>
            <w:shd w:val="clear" w:color="auto" w:fill="auto"/>
            <w:noWrap/>
            <w:vAlign w:val="center"/>
            <w:hideMark/>
          </w:tcPr>
          <w:p w14:paraId="74039CFF"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Mothers</w:t>
            </w:r>
          </w:p>
        </w:tc>
        <w:tc>
          <w:tcPr>
            <w:tcW w:w="0" w:type="auto"/>
            <w:tcBorders>
              <w:top w:val="single" w:sz="4" w:space="0" w:color="auto"/>
              <w:left w:val="nil"/>
              <w:bottom w:val="nil"/>
              <w:right w:val="nil"/>
            </w:tcBorders>
          </w:tcPr>
          <w:p w14:paraId="49AAEAEE" w14:textId="77777777" w:rsidR="00D1513C" w:rsidRPr="003125D5" w:rsidRDefault="00D1513C" w:rsidP="00E83919">
            <w:pPr>
              <w:spacing w:after="0" w:line="240" w:lineRule="auto"/>
              <w:jc w:val="center"/>
              <w:rPr>
                <w:rFonts w:ascii="Times New Roman" w:eastAsia="Times New Roman" w:hAnsi="Times New Roman"/>
                <w:i/>
                <w:color w:val="000000" w:themeColor="text1"/>
                <w:sz w:val="18"/>
                <w:szCs w:val="18"/>
                <w:lang w:eastAsia="en-GB"/>
              </w:rPr>
            </w:pPr>
          </w:p>
        </w:tc>
        <w:tc>
          <w:tcPr>
            <w:tcW w:w="0" w:type="auto"/>
            <w:gridSpan w:val="2"/>
            <w:tcBorders>
              <w:top w:val="single" w:sz="4" w:space="0" w:color="auto"/>
              <w:left w:val="nil"/>
              <w:bottom w:val="nil"/>
              <w:right w:val="nil"/>
            </w:tcBorders>
            <w:shd w:val="clear" w:color="auto" w:fill="auto"/>
            <w:noWrap/>
            <w:vAlign w:val="center"/>
            <w:hideMark/>
          </w:tcPr>
          <w:p w14:paraId="3D0395E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502</w:t>
            </w:r>
          </w:p>
        </w:tc>
        <w:tc>
          <w:tcPr>
            <w:tcW w:w="0" w:type="auto"/>
            <w:gridSpan w:val="2"/>
            <w:tcBorders>
              <w:top w:val="single" w:sz="4" w:space="0" w:color="auto"/>
              <w:left w:val="nil"/>
              <w:bottom w:val="nil"/>
              <w:right w:val="nil"/>
            </w:tcBorders>
            <w:shd w:val="clear" w:color="auto" w:fill="auto"/>
            <w:noWrap/>
            <w:vAlign w:val="center"/>
            <w:hideMark/>
          </w:tcPr>
          <w:p w14:paraId="4D99EEB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502</w:t>
            </w:r>
          </w:p>
        </w:tc>
      </w:tr>
      <w:tr w:rsidR="003125D5" w:rsidRPr="003125D5" w14:paraId="5739C328" w14:textId="77777777" w:rsidTr="00E83919">
        <w:trPr>
          <w:trHeight w:val="21"/>
          <w:jc w:val="center"/>
        </w:trPr>
        <w:tc>
          <w:tcPr>
            <w:tcW w:w="0" w:type="auto"/>
            <w:tcBorders>
              <w:top w:val="nil"/>
              <w:left w:val="nil"/>
              <w:bottom w:val="nil"/>
              <w:right w:val="nil"/>
            </w:tcBorders>
            <w:shd w:val="clear" w:color="auto" w:fill="auto"/>
            <w:noWrap/>
            <w:vAlign w:val="center"/>
            <w:hideMark/>
          </w:tcPr>
          <w:p w14:paraId="43A32D48"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val="en-US" w:eastAsia="en-GB"/>
              </w:rPr>
              <w:t>rs174546</w:t>
            </w:r>
            <w:r w:rsidRPr="003125D5">
              <w:rPr>
                <w:rFonts w:ascii="Times New Roman" w:eastAsia="Times New Roman" w:hAnsi="Times New Roman"/>
                <w:iCs/>
                <w:color w:val="000000" w:themeColor="text1"/>
                <w:sz w:val="18"/>
                <w:szCs w:val="18"/>
                <w:vertAlign w:val="superscript"/>
                <w:lang w:val="en-US" w:eastAsia="en-GB"/>
              </w:rPr>
              <w:t>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1</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660CEB4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18AC32D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3 (0.03, 0.62)*</w:t>
            </w:r>
          </w:p>
        </w:tc>
        <w:tc>
          <w:tcPr>
            <w:tcW w:w="0" w:type="auto"/>
            <w:tcBorders>
              <w:top w:val="nil"/>
              <w:left w:val="nil"/>
              <w:bottom w:val="nil"/>
              <w:right w:val="nil"/>
            </w:tcBorders>
            <w:shd w:val="clear" w:color="auto" w:fill="auto"/>
            <w:noWrap/>
            <w:vAlign w:val="center"/>
            <w:hideMark/>
          </w:tcPr>
          <w:p w14:paraId="2126D5E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0 (-0.04, 0.23)</w:t>
            </w:r>
          </w:p>
        </w:tc>
        <w:tc>
          <w:tcPr>
            <w:tcW w:w="0" w:type="auto"/>
            <w:tcBorders>
              <w:top w:val="nil"/>
              <w:left w:val="nil"/>
              <w:bottom w:val="nil"/>
              <w:right w:val="nil"/>
            </w:tcBorders>
            <w:shd w:val="clear" w:color="auto" w:fill="auto"/>
            <w:noWrap/>
            <w:vAlign w:val="center"/>
            <w:hideMark/>
          </w:tcPr>
          <w:p w14:paraId="69E874B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47 (-10, 104)</w:t>
            </w:r>
          </w:p>
        </w:tc>
        <w:tc>
          <w:tcPr>
            <w:tcW w:w="0" w:type="auto"/>
            <w:tcBorders>
              <w:top w:val="nil"/>
              <w:left w:val="nil"/>
              <w:bottom w:val="nil"/>
              <w:right w:val="nil"/>
            </w:tcBorders>
            <w:shd w:val="clear" w:color="auto" w:fill="auto"/>
            <w:noWrap/>
            <w:vAlign w:val="center"/>
            <w:hideMark/>
          </w:tcPr>
          <w:p w14:paraId="15D2E8C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6 (-0.08, 0.19)</w:t>
            </w:r>
          </w:p>
        </w:tc>
      </w:tr>
      <w:tr w:rsidR="003125D5" w:rsidRPr="003125D5" w14:paraId="16AEE083" w14:textId="77777777" w:rsidTr="00E83919">
        <w:trPr>
          <w:trHeight w:val="21"/>
          <w:jc w:val="center"/>
        </w:trPr>
        <w:tc>
          <w:tcPr>
            <w:tcW w:w="0" w:type="auto"/>
            <w:tcBorders>
              <w:top w:val="nil"/>
              <w:left w:val="nil"/>
              <w:bottom w:val="nil"/>
              <w:right w:val="nil"/>
            </w:tcBorders>
            <w:shd w:val="clear" w:color="auto" w:fill="auto"/>
            <w:noWrap/>
            <w:vAlign w:val="center"/>
            <w:hideMark/>
          </w:tcPr>
          <w:p w14:paraId="5E00C8B2"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2727270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5F20357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71B0308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4 (-0.63, -0.05)*</w:t>
            </w:r>
          </w:p>
        </w:tc>
        <w:tc>
          <w:tcPr>
            <w:tcW w:w="0" w:type="auto"/>
            <w:tcBorders>
              <w:top w:val="nil"/>
              <w:left w:val="nil"/>
              <w:bottom w:val="nil"/>
              <w:right w:val="nil"/>
            </w:tcBorders>
            <w:shd w:val="clear" w:color="auto" w:fill="auto"/>
            <w:noWrap/>
            <w:vAlign w:val="center"/>
            <w:hideMark/>
          </w:tcPr>
          <w:p w14:paraId="0F41C4F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1 (-0.25, 0.02)</w:t>
            </w:r>
          </w:p>
        </w:tc>
        <w:tc>
          <w:tcPr>
            <w:tcW w:w="0" w:type="auto"/>
            <w:tcBorders>
              <w:top w:val="nil"/>
              <w:left w:val="nil"/>
              <w:bottom w:val="nil"/>
              <w:right w:val="nil"/>
            </w:tcBorders>
            <w:shd w:val="clear" w:color="auto" w:fill="auto"/>
            <w:noWrap/>
            <w:vAlign w:val="center"/>
            <w:hideMark/>
          </w:tcPr>
          <w:p w14:paraId="692F0F2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42 (-98, 14)</w:t>
            </w:r>
          </w:p>
        </w:tc>
        <w:tc>
          <w:tcPr>
            <w:tcW w:w="0" w:type="auto"/>
            <w:tcBorders>
              <w:top w:val="nil"/>
              <w:left w:val="nil"/>
              <w:bottom w:val="nil"/>
              <w:right w:val="nil"/>
            </w:tcBorders>
            <w:shd w:val="clear" w:color="auto" w:fill="auto"/>
            <w:noWrap/>
            <w:vAlign w:val="center"/>
            <w:hideMark/>
          </w:tcPr>
          <w:p w14:paraId="4D642A1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6 (-0.19, 0.07)</w:t>
            </w:r>
          </w:p>
        </w:tc>
      </w:tr>
      <w:tr w:rsidR="003125D5" w:rsidRPr="003125D5" w14:paraId="564881C1" w14:textId="77777777" w:rsidTr="00E83919">
        <w:trPr>
          <w:trHeight w:val="21"/>
          <w:jc w:val="center"/>
        </w:trPr>
        <w:tc>
          <w:tcPr>
            <w:tcW w:w="0" w:type="auto"/>
            <w:tcBorders>
              <w:top w:val="nil"/>
              <w:left w:val="nil"/>
              <w:bottom w:val="nil"/>
              <w:right w:val="nil"/>
            </w:tcBorders>
            <w:shd w:val="clear" w:color="auto" w:fill="auto"/>
            <w:noWrap/>
            <w:vAlign w:val="center"/>
            <w:hideMark/>
          </w:tcPr>
          <w:p w14:paraId="4DE7D19D"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593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51614D9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1CE9DC9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2 (-0.34, 0.37)</w:t>
            </w:r>
          </w:p>
        </w:tc>
        <w:tc>
          <w:tcPr>
            <w:tcW w:w="0" w:type="auto"/>
            <w:tcBorders>
              <w:top w:val="nil"/>
              <w:left w:val="nil"/>
              <w:bottom w:val="nil"/>
              <w:right w:val="nil"/>
            </w:tcBorders>
            <w:shd w:val="clear" w:color="auto" w:fill="auto"/>
            <w:noWrap/>
            <w:vAlign w:val="center"/>
            <w:hideMark/>
          </w:tcPr>
          <w:p w14:paraId="52BF6A2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1 (-0.15, 0.17)</w:t>
            </w:r>
          </w:p>
        </w:tc>
        <w:tc>
          <w:tcPr>
            <w:tcW w:w="0" w:type="auto"/>
            <w:tcBorders>
              <w:top w:val="nil"/>
              <w:left w:val="nil"/>
              <w:bottom w:val="nil"/>
              <w:right w:val="nil"/>
            </w:tcBorders>
            <w:shd w:val="clear" w:color="auto" w:fill="auto"/>
            <w:noWrap/>
            <w:vAlign w:val="center"/>
            <w:hideMark/>
          </w:tcPr>
          <w:p w14:paraId="1459802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3 (-71, 66)</w:t>
            </w:r>
          </w:p>
        </w:tc>
        <w:tc>
          <w:tcPr>
            <w:tcW w:w="0" w:type="auto"/>
            <w:tcBorders>
              <w:top w:val="nil"/>
              <w:left w:val="nil"/>
              <w:bottom w:val="nil"/>
              <w:right w:val="nil"/>
            </w:tcBorders>
            <w:shd w:val="clear" w:color="auto" w:fill="auto"/>
            <w:noWrap/>
            <w:vAlign w:val="center"/>
            <w:hideMark/>
          </w:tcPr>
          <w:p w14:paraId="4896A51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2 (-0.18, 0.14)</w:t>
            </w:r>
          </w:p>
        </w:tc>
      </w:tr>
      <w:tr w:rsidR="003125D5" w:rsidRPr="003125D5" w14:paraId="1CC6B126" w14:textId="77777777" w:rsidTr="00E83919">
        <w:trPr>
          <w:trHeight w:val="21"/>
          <w:jc w:val="center"/>
        </w:trPr>
        <w:tc>
          <w:tcPr>
            <w:tcW w:w="0" w:type="auto"/>
            <w:tcBorders>
              <w:top w:val="nil"/>
              <w:left w:val="nil"/>
              <w:bottom w:val="nil"/>
              <w:right w:val="nil"/>
            </w:tcBorders>
            <w:shd w:val="clear" w:color="auto" w:fill="auto"/>
            <w:noWrap/>
            <w:vAlign w:val="center"/>
            <w:hideMark/>
          </w:tcPr>
          <w:p w14:paraId="36A6A281"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498793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31B4FD1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075E271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4 (-0.14, 0.62)</w:t>
            </w:r>
          </w:p>
        </w:tc>
        <w:tc>
          <w:tcPr>
            <w:tcW w:w="0" w:type="auto"/>
            <w:tcBorders>
              <w:top w:val="nil"/>
              <w:left w:val="nil"/>
              <w:bottom w:val="nil"/>
              <w:right w:val="nil"/>
            </w:tcBorders>
            <w:shd w:val="clear" w:color="auto" w:fill="auto"/>
            <w:noWrap/>
            <w:vAlign w:val="center"/>
            <w:hideMark/>
          </w:tcPr>
          <w:p w14:paraId="420F292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5 (-0.02, 0.33)</w:t>
            </w:r>
          </w:p>
        </w:tc>
        <w:tc>
          <w:tcPr>
            <w:tcW w:w="0" w:type="auto"/>
            <w:tcBorders>
              <w:top w:val="nil"/>
              <w:left w:val="nil"/>
              <w:bottom w:val="nil"/>
              <w:right w:val="nil"/>
            </w:tcBorders>
            <w:shd w:val="clear" w:color="auto" w:fill="auto"/>
            <w:noWrap/>
            <w:vAlign w:val="center"/>
            <w:hideMark/>
          </w:tcPr>
          <w:p w14:paraId="5AAA77B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73 (0, 147)</w:t>
            </w:r>
          </w:p>
        </w:tc>
        <w:tc>
          <w:tcPr>
            <w:tcW w:w="0" w:type="auto"/>
            <w:tcBorders>
              <w:top w:val="nil"/>
              <w:left w:val="nil"/>
              <w:bottom w:val="nil"/>
              <w:right w:val="nil"/>
            </w:tcBorders>
            <w:shd w:val="clear" w:color="auto" w:fill="auto"/>
            <w:noWrap/>
            <w:vAlign w:val="center"/>
            <w:hideMark/>
          </w:tcPr>
          <w:p w14:paraId="58BE6F7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4 (0.07, 0.41)**</w:t>
            </w:r>
          </w:p>
        </w:tc>
      </w:tr>
      <w:tr w:rsidR="003125D5" w:rsidRPr="003125D5" w14:paraId="6437DA3A" w14:textId="77777777" w:rsidTr="00E83919">
        <w:trPr>
          <w:trHeight w:val="21"/>
          <w:jc w:val="center"/>
        </w:trPr>
        <w:tc>
          <w:tcPr>
            <w:tcW w:w="0" w:type="auto"/>
            <w:tcBorders>
              <w:top w:val="nil"/>
              <w:left w:val="nil"/>
              <w:bottom w:val="nil"/>
              <w:right w:val="nil"/>
            </w:tcBorders>
            <w:shd w:val="clear" w:color="auto" w:fill="auto"/>
            <w:noWrap/>
            <w:vAlign w:val="center"/>
            <w:hideMark/>
          </w:tcPr>
          <w:p w14:paraId="0D86C9E3"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156506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06FBBD1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0291FAF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52 (-0.99, -0.05)*</w:t>
            </w:r>
          </w:p>
        </w:tc>
        <w:tc>
          <w:tcPr>
            <w:tcW w:w="0" w:type="auto"/>
            <w:tcBorders>
              <w:top w:val="nil"/>
              <w:left w:val="nil"/>
              <w:bottom w:val="nil"/>
              <w:right w:val="nil"/>
            </w:tcBorders>
            <w:shd w:val="clear" w:color="auto" w:fill="auto"/>
            <w:noWrap/>
            <w:vAlign w:val="center"/>
            <w:hideMark/>
          </w:tcPr>
          <w:p w14:paraId="3555A6E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0 (-0.52, -0.08)**</w:t>
            </w:r>
          </w:p>
        </w:tc>
        <w:tc>
          <w:tcPr>
            <w:tcW w:w="0" w:type="auto"/>
            <w:tcBorders>
              <w:top w:val="nil"/>
              <w:left w:val="nil"/>
              <w:bottom w:val="nil"/>
              <w:right w:val="nil"/>
            </w:tcBorders>
            <w:shd w:val="clear" w:color="auto" w:fill="auto"/>
            <w:noWrap/>
            <w:vAlign w:val="center"/>
            <w:hideMark/>
          </w:tcPr>
          <w:p w14:paraId="31EFD4B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58 (-149, 33)</w:t>
            </w:r>
          </w:p>
        </w:tc>
        <w:tc>
          <w:tcPr>
            <w:tcW w:w="0" w:type="auto"/>
            <w:tcBorders>
              <w:top w:val="nil"/>
              <w:left w:val="nil"/>
              <w:bottom w:val="nil"/>
              <w:right w:val="nil"/>
            </w:tcBorders>
            <w:shd w:val="clear" w:color="auto" w:fill="auto"/>
            <w:noWrap/>
            <w:vAlign w:val="center"/>
            <w:hideMark/>
          </w:tcPr>
          <w:p w14:paraId="58C04C3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6 (-0.38, 0.05)</w:t>
            </w:r>
          </w:p>
        </w:tc>
      </w:tr>
      <w:tr w:rsidR="003125D5" w:rsidRPr="003125D5" w14:paraId="234322F1" w14:textId="77777777" w:rsidTr="00E83919">
        <w:trPr>
          <w:trHeight w:val="21"/>
          <w:jc w:val="center"/>
        </w:trPr>
        <w:tc>
          <w:tcPr>
            <w:tcW w:w="0" w:type="auto"/>
            <w:tcBorders>
              <w:top w:val="nil"/>
              <w:left w:val="nil"/>
              <w:bottom w:val="nil"/>
              <w:right w:val="nil"/>
            </w:tcBorders>
            <w:shd w:val="clear" w:color="auto" w:fill="auto"/>
            <w:noWrap/>
            <w:vAlign w:val="center"/>
            <w:hideMark/>
          </w:tcPr>
          <w:p w14:paraId="4DBBC886"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0 (</w:t>
            </w:r>
            <w:r w:rsidRPr="003125D5">
              <w:rPr>
                <w:rFonts w:ascii="Times New Roman" w:eastAsia="Times New Roman" w:hAnsi="Times New Roman"/>
                <w:i/>
                <w:iCs/>
                <w:color w:val="000000" w:themeColor="text1"/>
                <w:sz w:val="18"/>
                <w:szCs w:val="18"/>
                <w:lang w:eastAsia="en-GB"/>
              </w:rPr>
              <w:t>FADS3</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3808944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C</w:t>
            </w:r>
          </w:p>
        </w:tc>
        <w:tc>
          <w:tcPr>
            <w:tcW w:w="0" w:type="auto"/>
            <w:tcBorders>
              <w:top w:val="nil"/>
              <w:left w:val="nil"/>
              <w:bottom w:val="nil"/>
              <w:right w:val="nil"/>
            </w:tcBorders>
            <w:shd w:val="clear" w:color="auto" w:fill="auto"/>
            <w:noWrap/>
            <w:vAlign w:val="center"/>
            <w:hideMark/>
          </w:tcPr>
          <w:p w14:paraId="3C2D01D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5 (-0.63, -0.07)*</w:t>
            </w:r>
          </w:p>
        </w:tc>
        <w:tc>
          <w:tcPr>
            <w:tcW w:w="0" w:type="auto"/>
            <w:tcBorders>
              <w:top w:val="nil"/>
              <w:left w:val="nil"/>
              <w:bottom w:val="nil"/>
              <w:right w:val="nil"/>
            </w:tcBorders>
            <w:shd w:val="clear" w:color="auto" w:fill="auto"/>
            <w:noWrap/>
            <w:vAlign w:val="center"/>
            <w:hideMark/>
          </w:tcPr>
          <w:p w14:paraId="25AD839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0 (-0.13, 0.13)</w:t>
            </w:r>
          </w:p>
        </w:tc>
        <w:tc>
          <w:tcPr>
            <w:tcW w:w="0" w:type="auto"/>
            <w:tcBorders>
              <w:top w:val="nil"/>
              <w:left w:val="nil"/>
              <w:bottom w:val="nil"/>
              <w:right w:val="nil"/>
            </w:tcBorders>
            <w:shd w:val="clear" w:color="auto" w:fill="auto"/>
            <w:noWrap/>
            <w:vAlign w:val="center"/>
            <w:hideMark/>
          </w:tcPr>
          <w:p w14:paraId="0C9DAE1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66 (-120, -12)*</w:t>
            </w:r>
          </w:p>
        </w:tc>
        <w:tc>
          <w:tcPr>
            <w:tcW w:w="0" w:type="auto"/>
            <w:tcBorders>
              <w:top w:val="nil"/>
              <w:left w:val="nil"/>
              <w:bottom w:val="nil"/>
              <w:right w:val="nil"/>
            </w:tcBorders>
            <w:shd w:val="clear" w:color="auto" w:fill="auto"/>
            <w:noWrap/>
            <w:vAlign w:val="center"/>
            <w:hideMark/>
          </w:tcPr>
          <w:p w14:paraId="182D773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0 (-0.13, 0.12)</w:t>
            </w:r>
          </w:p>
        </w:tc>
      </w:tr>
      <w:tr w:rsidR="003125D5" w:rsidRPr="003125D5" w14:paraId="33E424C5" w14:textId="77777777" w:rsidTr="00E83919">
        <w:trPr>
          <w:trHeight w:val="21"/>
          <w:jc w:val="center"/>
        </w:trPr>
        <w:tc>
          <w:tcPr>
            <w:tcW w:w="0" w:type="auto"/>
            <w:tcBorders>
              <w:top w:val="nil"/>
              <w:left w:val="nil"/>
              <w:bottom w:val="nil"/>
              <w:right w:val="nil"/>
            </w:tcBorders>
            <w:shd w:val="clear" w:color="auto" w:fill="auto"/>
            <w:noWrap/>
            <w:vAlign w:val="center"/>
            <w:hideMark/>
          </w:tcPr>
          <w:p w14:paraId="61A04699"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000778 (</w:t>
            </w:r>
            <w:r w:rsidRPr="003125D5">
              <w:rPr>
                <w:rFonts w:ascii="Times New Roman" w:eastAsia="Times New Roman" w:hAnsi="Times New Roman"/>
                <w:i/>
                <w:iCs/>
                <w:color w:val="000000" w:themeColor="text1"/>
                <w:sz w:val="18"/>
                <w:szCs w:val="18"/>
                <w:lang w:eastAsia="en-GB"/>
              </w:rPr>
              <w:t>FADS3</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5CC14D9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7ECBB82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7 (-0.45, 0.11)</w:t>
            </w:r>
          </w:p>
        </w:tc>
        <w:tc>
          <w:tcPr>
            <w:tcW w:w="0" w:type="auto"/>
            <w:tcBorders>
              <w:top w:val="nil"/>
              <w:left w:val="nil"/>
              <w:bottom w:val="nil"/>
              <w:right w:val="nil"/>
            </w:tcBorders>
            <w:shd w:val="clear" w:color="auto" w:fill="auto"/>
            <w:noWrap/>
            <w:vAlign w:val="center"/>
            <w:hideMark/>
          </w:tcPr>
          <w:p w14:paraId="6863D55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5 (-0.08, 0.18)</w:t>
            </w:r>
          </w:p>
        </w:tc>
        <w:tc>
          <w:tcPr>
            <w:tcW w:w="0" w:type="auto"/>
            <w:tcBorders>
              <w:top w:val="nil"/>
              <w:left w:val="nil"/>
              <w:bottom w:val="nil"/>
              <w:right w:val="nil"/>
            </w:tcBorders>
            <w:shd w:val="clear" w:color="auto" w:fill="auto"/>
            <w:noWrap/>
            <w:vAlign w:val="center"/>
            <w:hideMark/>
          </w:tcPr>
          <w:p w14:paraId="58FCD83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45 (-99, 9)</w:t>
            </w:r>
          </w:p>
        </w:tc>
        <w:tc>
          <w:tcPr>
            <w:tcW w:w="0" w:type="auto"/>
            <w:tcBorders>
              <w:top w:val="nil"/>
              <w:left w:val="nil"/>
              <w:bottom w:val="nil"/>
              <w:right w:val="nil"/>
            </w:tcBorders>
            <w:shd w:val="clear" w:color="auto" w:fill="auto"/>
            <w:noWrap/>
            <w:vAlign w:val="center"/>
            <w:hideMark/>
          </w:tcPr>
          <w:p w14:paraId="76FF1C0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1 (-0.13, 0.12)</w:t>
            </w:r>
          </w:p>
        </w:tc>
      </w:tr>
      <w:tr w:rsidR="003125D5" w:rsidRPr="003125D5" w14:paraId="468D4A01" w14:textId="77777777" w:rsidTr="00E83919">
        <w:trPr>
          <w:trHeight w:val="21"/>
          <w:jc w:val="center"/>
        </w:trPr>
        <w:tc>
          <w:tcPr>
            <w:tcW w:w="0" w:type="auto"/>
            <w:tcBorders>
              <w:top w:val="nil"/>
              <w:left w:val="nil"/>
              <w:bottom w:val="nil"/>
              <w:right w:val="nil"/>
            </w:tcBorders>
            <w:shd w:val="clear" w:color="auto" w:fill="auto"/>
            <w:noWrap/>
            <w:vAlign w:val="center"/>
            <w:hideMark/>
          </w:tcPr>
          <w:p w14:paraId="526371C2"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5 (</w:t>
            </w:r>
            <w:r w:rsidRPr="003125D5">
              <w:rPr>
                <w:rFonts w:ascii="Times New Roman" w:eastAsia="Times New Roman" w:hAnsi="Times New Roman"/>
                <w:i/>
                <w:iCs/>
                <w:color w:val="000000" w:themeColor="text1"/>
                <w:sz w:val="18"/>
                <w:szCs w:val="18"/>
                <w:lang w:eastAsia="en-GB"/>
              </w:rPr>
              <w:t>FADS3</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4C0FF14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1AA8D7F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7 (-0.63, -0.10)**</w:t>
            </w:r>
          </w:p>
        </w:tc>
        <w:tc>
          <w:tcPr>
            <w:tcW w:w="0" w:type="auto"/>
            <w:tcBorders>
              <w:top w:val="nil"/>
              <w:left w:val="nil"/>
              <w:bottom w:val="nil"/>
              <w:right w:val="nil"/>
            </w:tcBorders>
            <w:shd w:val="clear" w:color="auto" w:fill="auto"/>
            <w:noWrap/>
            <w:vAlign w:val="center"/>
            <w:hideMark/>
          </w:tcPr>
          <w:p w14:paraId="5A70D82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3 (-0.15, 0.10)</w:t>
            </w:r>
          </w:p>
        </w:tc>
        <w:tc>
          <w:tcPr>
            <w:tcW w:w="0" w:type="auto"/>
            <w:tcBorders>
              <w:top w:val="nil"/>
              <w:left w:val="nil"/>
              <w:bottom w:val="nil"/>
              <w:right w:val="nil"/>
            </w:tcBorders>
            <w:shd w:val="clear" w:color="auto" w:fill="auto"/>
            <w:noWrap/>
            <w:vAlign w:val="center"/>
            <w:hideMark/>
          </w:tcPr>
          <w:p w14:paraId="3621DC7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75 (-127, -23)**</w:t>
            </w:r>
          </w:p>
        </w:tc>
        <w:tc>
          <w:tcPr>
            <w:tcW w:w="0" w:type="auto"/>
            <w:tcBorders>
              <w:top w:val="nil"/>
              <w:left w:val="nil"/>
              <w:bottom w:val="nil"/>
              <w:right w:val="nil"/>
            </w:tcBorders>
            <w:shd w:val="clear" w:color="auto" w:fill="auto"/>
            <w:noWrap/>
            <w:vAlign w:val="center"/>
            <w:hideMark/>
          </w:tcPr>
          <w:p w14:paraId="4C146C5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5 (-0.17, 0.07)</w:t>
            </w:r>
          </w:p>
        </w:tc>
      </w:tr>
      <w:tr w:rsidR="003125D5" w:rsidRPr="003125D5" w14:paraId="457A3C67" w14:textId="77777777" w:rsidTr="00E83919">
        <w:trPr>
          <w:trHeight w:val="21"/>
          <w:jc w:val="center"/>
        </w:trPr>
        <w:tc>
          <w:tcPr>
            <w:tcW w:w="0" w:type="auto"/>
            <w:tcBorders>
              <w:top w:val="nil"/>
              <w:left w:val="nil"/>
              <w:bottom w:val="nil"/>
              <w:right w:val="nil"/>
            </w:tcBorders>
            <w:shd w:val="clear" w:color="auto" w:fill="auto"/>
            <w:noWrap/>
            <w:vAlign w:val="center"/>
            <w:hideMark/>
          </w:tcPr>
          <w:p w14:paraId="355CE0A1"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Offspring</w:t>
            </w:r>
          </w:p>
        </w:tc>
        <w:tc>
          <w:tcPr>
            <w:tcW w:w="0" w:type="auto"/>
            <w:tcBorders>
              <w:top w:val="nil"/>
              <w:left w:val="nil"/>
              <w:bottom w:val="nil"/>
              <w:right w:val="nil"/>
            </w:tcBorders>
          </w:tcPr>
          <w:p w14:paraId="47225947" w14:textId="77777777" w:rsidR="00D1513C" w:rsidRPr="003125D5" w:rsidRDefault="00D1513C" w:rsidP="00E83919">
            <w:pPr>
              <w:spacing w:after="0" w:line="240" w:lineRule="auto"/>
              <w:jc w:val="center"/>
              <w:rPr>
                <w:rFonts w:ascii="Times New Roman" w:eastAsia="Times New Roman" w:hAnsi="Times New Roman"/>
                <w:i/>
                <w:color w:val="000000" w:themeColor="text1"/>
                <w:sz w:val="18"/>
                <w:szCs w:val="18"/>
                <w:lang w:eastAsia="en-GB"/>
              </w:rPr>
            </w:pPr>
          </w:p>
        </w:tc>
        <w:tc>
          <w:tcPr>
            <w:tcW w:w="0" w:type="auto"/>
            <w:gridSpan w:val="2"/>
            <w:tcBorders>
              <w:top w:val="nil"/>
              <w:left w:val="nil"/>
              <w:bottom w:val="nil"/>
              <w:right w:val="nil"/>
            </w:tcBorders>
            <w:shd w:val="clear" w:color="auto" w:fill="auto"/>
            <w:noWrap/>
            <w:vAlign w:val="center"/>
            <w:hideMark/>
          </w:tcPr>
          <w:p w14:paraId="0BC7DC0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601</w:t>
            </w:r>
          </w:p>
        </w:tc>
        <w:tc>
          <w:tcPr>
            <w:tcW w:w="0" w:type="auto"/>
            <w:gridSpan w:val="2"/>
            <w:tcBorders>
              <w:top w:val="nil"/>
              <w:left w:val="nil"/>
              <w:bottom w:val="nil"/>
              <w:right w:val="nil"/>
            </w:tcBorders>
            <w:shd w:val="clear" w:color="auto" w:fill="auto"/>
            <w:noWrap/>
            <w:vAlign w:val="center"/>
            <w:hideMark/>
          </w:tcPr>
          <w:p w14:paraId="0D4FB25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i/>
                <w:color w:val="000000" w:themeColor="text1"/>
                <w:sz w:val="18"/>
                <w:szCs w:val="18"/>
                <w:lang w:eastAsia="en-GB"/>
              </w:rPr>
              <w:t>n</w:t>
            </w:r>
            <w:r w:rsidRPr="003125D5">
              <w:rPr>
                <w:rFonts w:ascii="Times New Roman" w:eastAsia="Times New Roman" w:hAnsi="Times New Roman"/>
                <w:color w:val="000000" w:themeColor="text1"/>
                <w:sz w:val="18"/>
                <w:szCs w:val="18"/>
                <w:lang w:eastAsia="en-GB"/>
              </w:rPr>
              <w:t>=601</w:t>
            </w:r>
          </w:p>
        </w:tc>
      </w:tr>
      <w:tr w:rsidR="003125D5" w:rsidRPr="003125D5" w14:paraId="2E893534" w14:textId="77777777" w:rsidTr="00E83919">
        <w:trPr>
          <w:trHeight w:val="21"/>
          <w:jc w:val="center"/>
        </w:trPr>
        <w:tc>
          <w:tcPr>
            <w:tcW w:w="0" w:type="auto"/>
            <w:tcBorders>
              <w:top w:val="nil"/>
              <w:left w:val="nil"/>
              <w:bottom w:val="nil"/>
              <w:right w:val="nil"/>
            </w:tcBorders>
            <w:shd w:val="clear" w:color="auto" w:fill="auto"/>
            <w:noWrap/>
            <w:vAlign w:val="center"/>
            <w:hideMark/>
          </w:tcPr>
          <w:p w14:paraId="7D6C121B"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val="en-US" w:eastAsia="en-GB"/>
              </w:rPr>
              <w:t>rs174546</w:t>
            </w:r>
            <w:r w:rsidRPr="003125D5">
              <w:rPr>
                <w:rFonts w:ascii="Times New Roman" w:eastAsia="Times New Roman" w:hAnsi="Times New Roman"/>
                <w:iCs/>
                <w:color w:val="000000" w:themeColor="text1"/>
                <w:sz w:val="18"/>
                <w:szCs w:val="18"/>
                <w:vertAlign w:val="superscript"/>
                <w:lang w:val="en-US" w:eastAsia="en-GB"/>
              </w:rPr>
              <w:t>3</w:t>
            </w:r>
            <w:r w:rsidRPr="003125D5">
              <w:rPr>
                <w:rFonts w:ascii="Times New Roman" w:eastAsia="Times New Roman" w:hAnsi="Times New Roman"/>
                <w:iCs/>
                <w:color w:val="000000" w:themeColor="text1"/>
                <w:sz w:val="18"/>
                <w:szCs w:val="18"/>
                <w:lang w:val="en-US" w:eastAsia="en-GB"/>
              </w:rPr>
              <w:t xml:space="preserve"> (</w:t>
            </w:r>
            <w:r w:rsidRPr="003125D5">
              <w:rPr>
                <w:rFonts w:ascii="Times New Roman" w:eastAsia="Times New Roman" w:hAnsi="Times New Roman"/>
                <w:i/>
                <w:iCs/>
                <w:color w:val="000000" w:themeColor="text1"/>
                <w:sz w:val="18"/>
                <w:szCs w:val="18"/>
                <w:lang w:val="en-US" w:eastAsia="en-GB"/>
              </w:rPr>
              <w:t>FADS1</w:t>
            </w:r>
            <w:r w:rsidRPr="003125D5">
              <w:rPr>
                <w:rFonts w:ascii="Times New Roman" w:eastAsia="Times New Roman" w:hAnsi="Times New Roman"/>
                <w:iCs/>
                <w:color w:val="000000" w:themeColor="text1"/>
                <w:sz w:val="18"/>
                <w:szCs w:val="18"/>
                <w:lang w:val="en-US" w:eastAsia="en-GB"/>
              </w:rPr>
              <w:t>)</w:t>
            </w:r>
          </w:p>
        </w:tc>
        <w:tc>
          <w:tcPr>
            <w:tcW w:w="0" w:type="auto"/>
            <w:tcBorders>
              <w:top w:val="nil"/>
              <w:left w:val="nil"/>
              <w:bottom w:val="nil"/>
              <w:right w:val="nil"/>
            </w:tcBorders>
          </w:tcPr>
          <w:p w14:paraId="35FF9C1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2A13984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52 (0.22, 0.81)***</w:t>
            </w:r>
          </w:p>
        </w:tc>
        <w:tc>
          <w:tcPr>
            <w:tcW w:w="0" w:type="auto"/>
            <w:tcBorders>
              <w:top w:val="nil"/>
              <w:left w:val="nil"/>
              <w:bottom w:val="nil"/>
              <w:right w:val="nil"/>
            </w:tcBorders>
            <w:shd w:val="clear" w:color="auto" w:fill="auto"/>
            <w:noWrap/>
            <w:vAlign w:val="center"/>
            <w:hideMark/>
          </w:tcPr>
          <w:p w14:paraId="4CC60D5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5 (0.02, 0.28)*</w:t>
            </w:r>
          </w:p>
        </w:tc>
        <w:tc>
          <w:tcPr>
            <w:tcW w:w="0" w:type="auto"/>
            <w:tcBorders>
              <w:top w:val="nil"/>
              <w:left w:val="nil"/>
              <w:bottom w:val="nil"/>
              <w:right w:val="nil"/>
            </w:tcBorders>
            <w:shd w:val="clear" w:color="auto" w:fill="auto"/>
            <w:noWrap/>
            <w:vAlign w:val="center"/>
            <w:hideMark/>
          </w:tcPr>
          <w:p w14:paraId="64FBE215"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66 (9, 122)*</w:t>
            </w:r>
          </w:p>
        </w:tc>
        <w:tc>
          <w:tcPr>
            <w:tcW w:w="0" w:type="auto"/>
            <w:tcBorders>
              <w:top w:val="nil"/>
              <w:left w:val="nil"/>
              <w:bottom w:val="nil"/>
              <w:right w:val="nil"/>
            </w:tcBorders>
            <w:shd w:val="clear" w:color="auto" w:fill="auto"/>
            <w:noWrap/>
            <w:vAlign w:val="center"/>
            <w:hideMark/>
          </w:tcPr>
          <w:p w14:paraId="2E1D2109"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5 (-0.08, 0.18)</w:t>
            </w:r>
          </w:p>
        </w:tc>
      </w:tr>
      <w:tr w:rsidR="003125D5" w:rsidRPr="003125D5" w14:paraId="7B33B278" w14:textId="77777777" w:rsidTr="00E83919">
        <w:trPr>
          <w:trHeight w:val="21"/>
          <w:jc w:val="center"/>
        </w:trPr>
        <w:tc>
          <w:tcPr>
            <w:tcW w:w="0" w:type="auto"/>
            <w:tcBorders>
              <w:top w:val="nil"/>
              <w:left w:val="nil"/>
              <w:bottom w:val="nil"/>
              <w:right w:val="nil"/>
            </w:tcBorders>
            <w:shd w:val="clear" w:color="auto" w:fill="auto"/>
            <w:noWrap/>
            <w:vAlign w:val="center"/>
            <w:hideMark/>
          </w:tcPr>
          <w:p w14:paraId="60CAEB0C"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2727270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63A81F6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43CA59EF"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8 (-0.57, 0.00)</w:t>
            </w:r>
          </w:p>
        </w:tc>
        <w:tc>
          <w:tcPr>
            <w:tcW w:w="0" w:type="auto"/>
            <w:tcBorders>
              <w:top w:val="nil"/>
              <w:left w:val="nil"/>
              <w:bottom w:val="nil"/>
              <w:right w:val="nil"/>
            </w:tcBorders>
            <w:shd w:val="clear" w:color="auto" w:fill="auto"/>
            <w:noWrap/>
            <w:vAlign w:val="center"/>
            <w:hideMark/>
          </w:tcPr>
          <w:p w14:paraId="44E90EA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5 (-0.17, 0.08)</w:t>
            </w:r>
          </w:p>
        </w:tc>
        <w:tc>
          <w:tcPr>
            <w:tcW w:w="0" w:type="auto"/>
            <w:tcBorders>
              <w:top w:val="nil"/>
              <w:left w:val="nil"/>
              <w:bottom w:val="nil"/>
              <w:right w:val="nil"/>
            </w:tcBorders>
            <w:shd w:val="clear" w:color="auto" w:fill="auto"/>
            <w:noWrap/>
            <w:vAlign w:val="center"/>
            <w:hideMark/>
          </w:tcPr>
          <w:p w14:paraId="3BE3D49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32 (-86, 22)</w:t>
            </w:r>
          </w:p>
        </w:tc>
        <w:tc>
          <w:tcPr>
            <w:tcW w:w="0" w:type="auto"/>
            <w:tcBorders>
              <w:top w:val="nil"/>
              <w:left w:val="nil"/>
              <w:bottom w:val="nil"/>
              <w:right w:val="nil"/>
            </w:tcBorders>
            <w:shd w:val="clear" w:color="auto" w:fill="auto"/>
            <w:noWrap/>
            <w:vAlign w:val="center"/>
            <w:hideMark/>
          </w:tcPr>
          <w:p w14:paraId="2E5E857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2 (-0.10, 0.15)</w:t>
            </w:r>
          </w:p>
        </w:tc>
      </w:tr>
      <w:tr w:rsidR="003125D5" w:rsidRPr="003125D5" w14:paraId="065651B4" w14:textId="77777777" w:rsidTr="00E83919">
        <w:trPr>
          <w:trHeight w:val="21"/>
          <w:jc w:val="center"/>
        </w:trPr>
        <w:tc>
          <w:tcPr>
            <w:tcW w:w="0" w:type="auto"/>
            <w:tcBorders>
              <w:top w:val="nil"/>
              <w:left w:val="nil"/>
              <w:bottom w:val="nil"/>
              <w:right w:val="nil"/>
            </w:tcBorders>
            <w:shd w:val="clear" w:color="auto" w:fill="auto"/>
            <w:noWrap/>
            <w:vAlign w:val="center"/>
            <w:hideMark/>
          </w:tcPr>
          <w:p w14:paraId="0952B04A"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593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4441C2C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nil"/>
              <w:right w:val="nil"/>
            </w:tcBorders>
            <w:shd w:val="clear" w:color="auto" w:fill="auto"/>
            <w:noWrap/>
            <w:vAlign w:val="center"/>
            <w:hideMark/>
          </w:tcPr>
          <w:p w14:paraId="29D91E9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1 (-0.62, 0.01)</w:t>
            </w:r>
          </w:p>
        </w:tc>
        <w:tc>
          <w:tcPr>
            <w:tcW w:w="0" w:type="auto"/>
            <w:tcBorders>
              <w:top w:val="nil"/>
              <w:left w:val="nil"/>
              <w:bottom w:val="nil"/>
              <w:right w:val="nil"/>
            </w:tcBorders>
            <w:shd w:val="clear" w:color="auto" w:fill="auto"/>
            <w:noWrap/>
            <w:vAlign w:val="center"/>
            <w:hideMark/>
          </w:tcPr>
          <w:p w14:paraId="09781ED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6 (-0.30, -0.02)*</w:t>
            </w:r>
          </w:p>
        </w:tc>
        <w:tc>
          <w:tcPr>
            <w:tcW w:w="0" w:type="auto"/>
            <w:tcBorders>
              <w:top w:val="nil"/>
              <w:left w:val="nil"/>
              <w:bottom w:val="nil"/>
              <w:right w:val="nil"/>
            </w:tcBorders>
            <w:shd w:val="clear" w:color="auto" w:fill="auto"/>
            <w:noWrap/>
            <w:vAlign w:val="center"/>
            <w:hideMark/>
          </w:tcPr>
          <w:p w14:paraId="6044D61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34 (-94, 27)</w:t>
            </w:r>
          </w:p>
        </w:tc>
        <w:tc>
          <w:tcPr>
            <w:tcW w:w="0" w:type="auto"/>
            <w:tcBorders>
              <w:top w:val="nil"/>
              <w:left w:val="nil"/>
              <w:bottom w:val="nil"/>
              <w:right w:val="nil"/>
            </w:tcBorders>
            <w:shd w:val="clear" w:color="auto" w:fill="auto"/>
            <w:noWrap/>
            <w:vAlign w:val="center"/>
            <w:hideMark/>
          </w:tcPr>
          <w:p w14:paraId="4BD6B122"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9 (-0.23, 0.05)</w:t>
            </w:r>
          </w:p>
        </w:tc>
      </w:tr>
      <w:tr w:rsidR="003125D5" w:rsidRPr="003125D5" w14:paraId="5D756360" w14:textId="77777777" w:rsidTr="00E83919">
        <w:trPr>
          <w:trHeight w:val="21"/>
          <w:jc w:val="center"/>
        </w:trPr>
        <w:tc>
          <w:tcPr>
            <w:tcW w:w="0" w:type="auto"/>
            <w:tcBorders>
              <w:top w:val="nil"/>
              <w:left w:val="nil"/>
              <w:bottom w:val="nil"/>
              <w:right w:val="nil"/>
            </w:tcBorders>
            <w:shd w:val="clear" w:color="auto" w:fill="auto"/>
            <w:noWrap/>
            <w:vAlign w:val="center"/>
            <w:hideMark/>
          </w:tcPr>
          <w:p w14:paraId="38890C88"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498793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7CB28256"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673F21A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3 (-0.23, 0.49)</w:t>
            </w:r>
          </w:p>
        </w:tc>
        <w:tc>
          <w:tcPr>
            <w:tcW w:w="0" w:type="auto"/>
            <w:tcBorders>
              <w:top w:val="nil"/>
              <w:left w:val="nil"/>
              <w:bottom w:val="nil"/>
              <w:right w:val="nil"/>
            </w:tcBorders>
            <w:shd w:val="clear" w:color="auto" w:fill="auto"/>
            <w:noWrap/>
            <w:vAlign w:val="center"/>
            <w:hideMark/>
          </w:tcPr>
          <w:p w14:paraId="7BFA68E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3 (-0.13, 0.19)</w:t>
            </w:r>
          </w:p>
        </w:tc>
        <w:tc>
          <w:tcPr>
            <w:tcW w:w="0" w:type="auto"/>
            <w:tcBorders>
              <w:top w:val="nil"/>
              <w:left w:val="nil"/>
              <w:bottom w:val="nil"/>
              <w:right w:val="nil"/>
            </w:tcBorders>
            <w:shd w:val="clear" w:color="auto" w:fill="auto"/>
            <w:noWrap/>
            <w:vAlign w:val="center"/>
            <w:hideMark/>
          </w:tcPr>
          <w:p w14:paraId="5097DF2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63 (-5, 131)</w:t>
            </w:r>
          </w:p>
        </w:tc>
        <w:tc>
          <w:tcPr>
            <w:tcW w:w="0" w:type="auto"/>
            <w:tcBorders>
              <w:top w:val="nil"/>
              <w:left w:val="nil"/>
              <w:bottom w:val="nil"/>
              <w:right w:val="nil"/>
            </w:tcBorders>
            <w:shd w:val="clear" w:color="auto" w:fill="auto"/>
            <w:noWrap/>
            <w:vAlign w:val="center"/>
            <w:hideMark/>
          </w:tcPr>
          <w:p w14:paraId="6D57D43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4 (-0.02, 0.29)</w:t>
            </w:r>
          </w:p>
        </w:tc>
      </w:tr>
      <w:tr w:rsidR="003125D5" w:rsidRPr="003125D5" w14:paraId="3A06883E" w14:textId="77777777" w:rsidTr="00E83919">
        <w:trPr>
          <w:trHeight w:val="21"/>
          <w:jc w:val="center"/>
        </w:trPr>
        <w:tc>
          <w:tcPr>
            <w:tcW w:w="0" w:type="auto"/>
            <w:tcBorders>
              <w:top w:val="nil"/>
              <w:left w:val="nil"/>
              <w:bottom w:val="nil"/>
              <w:right w:val="nil"/>
            </w:tcBorders>
            <w:shd w:val="clear" w:color="auto" w:fill="auto"/>
            <w:noWrap/>
            <w:vAlign w:val="center"/>
            <w:hideMark/>
          </w:tcPr>
          <w:p w14:paraId="7B723D9A"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156506 (</w:t>
            </w:r>
            <w:r w:rsidRPr="003125D5">
              <w:rPr>
                <w:rFonts w:ascii="Times New Roman" w:eastAsia="Times New Roman" w:hAnsi="Times New Roman"/>
                <w:i/>
                <w:iCs/>
                <w:color w:val="000000" w:themeColor="text1"/>
                <w:sz w:val="18"/>
                <w:szCs w:val="18"/>
                <w:lang w:eastAsia="en-GB"/>
              </w:rPr>
              <w:t>FADS2</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68B2341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1784DC4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4 (-0.80, 0.12)</w:t>
            </w:r>
          </w:p>
        </w:tc>
        <w:tc>
          <w:tcPr>
            <w:tcW w:w="0" w:type="auto"/>
            <w:tcBorders>
              <w:top w:val="nil"/>
              <w:left w:val="nil"/>
              <w:bottom w:val="nil"/>
              <w:right w:val="nil"/>
            </w:tcBorders>
            <w:shd w:val="clear" w:color="auto" w:fill="auto"/>
            <w:noWrap/>
            <w:vAlign w:val="center"/>
            <w:hideMark/>
          </w:tcPr>
          <w:p w14:paraId="5F0350AE"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20 (-0.41, 0.00)</w:t>
            </w:r>
          </w:p>
        </w:tc>
        <w:tc>
          <w:tcPr>
            <w:tcW w:w="0" w:type="auto"/>
            <w:tcBorders>
              <w:top w:val="nil"/>
              <w:left w:val="nil"/>
              <w:bottom w:val="nil"/>
              <w:right w:val="nil"/>
            </w:tcBorders>
            <w:shd w:val="clear" w:color="auto" w:fill="auto"/>
            <w:noWrap/>
            <w:vAlign w:val="center"/>
            <w:hideMark/>
          </w:tcPr>
          <w:p w14:paraId="1D3B089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33 (-121, 55)</w:t>
            </w:r>
          </w:p>
        </w:tc>
        <w:tc>
          <w:tcPr>
            <w:tcW w:w="0" w:type="auto"/>
            <w:tcBorders>
              <w:top w:val="nil"/>
              <w:left w:val="nil"/>
              <w:bottom w:val="nil"/>
              <w:right w:val="nil"/>
            </w:tcBorders>
            <w:shd w:val="clear" w:color="auto" w:fill="auto"/>
            <w:noWrap/>
            <w:vAlign w:val="center"/>
            <w:hideMark/>
          </w:tcPr>
          <w:p w14:paraId="7CC5597A"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9 (-0.30, 0.11)</w:t>
            </w:r>
          </w:p>
        </w:tc>
      </w:tr>
      <w:tr w:rsidR="003125D5" w:rsidRPr="003125D5" w14:paraId="15C85D65" w14:textId="77777777" w:rsidTr="00E83919">
        <w:trPr>
          <w:trHeight w:val="21"/>
          <w:jc w:val="center"/>
        </w:trPr>
        <w:tc>
          <w:tcPr>
            <w:tcW w:w="0" w:type="auto"/>
            <w:tcBorders>
              <w:top w:val="nil"/>
              <w:left w:val="nil"/>
              <w:bottom w:val="nil"/>
              <w:right w:val="nil"/>
            </w:tcBorders>
            <w:shd w:val="clear" w:color="auto" w:fill="auto"/>
            <w:noWrap/>
            <w:vAlign w:val="center"/>
            <w:hideMark/>
          </w:tcPr>
          <w:p w14:paraId="27A59428"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0 (</w:t>
            </w:r>
            <w:r w:rsidRPr="003125D5">
              <w:rPr>
                <w:rFonts w:ascii="Times New Roman" w:eastAsia="Times New Roman" w:hAnsi="Times New Roman"/>
                <w:i/>
                <w:iCs/>
                <w:color w:val="000000" w:themeColor="text1"/>
                <w:sz w:val="18"/>
                <w:szCs w:val="18"/>
                <w:lang w:eastAsia="en-GB"/>
              </w:rPr>
              <w:t>FADS3</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nil"/>
              <w:right w:val="nil"/>
            </w:tcBorders>
          </w:tcPr>
          <w:p w14:paraId="16319003"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C</w:t>
            </w:r>
          </w:p>
        </w:tc>
        <w:tc>
          <w:tcPr>
            <w:tcW w:w="0" w:type="auto"/>
            <w:tcBorders>
              <w:top w:val="nil"/>
              <w:left w:val="nil"/>
              <w:bottom w:val="nil"/>
              <w:right w:val="nil"/>
            </w:tcBorders>
            <w:shd w:val="clear" w:color="auto" w:fill="auto"/>
            <w:noWrap/>
            <w:vAlign w:val="center"/>
            <w:hideMark/>
          </w:tcPr>
          <w:p w14:paraId="066E6F8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48 (-0.73, -0.23)***</w:t>
            </w:r>
          </w:p>
        </w:tc>
        <w:tc>
          <w:tcPr>
            <w:tcW w:w="0" w:type="auto"/>
            <w:tcBorders>
              <w:top w:val="nil"/>
              <w:left w:val="nil"/>
              <w:bottom w:val="nil"/>
              <w:right w:val="nil"/>
            </w:tcBorders>
            <w:shd w:val="clear" w:color="auto" w:fill="auto"/>
            <w:noWrap/>
            <w:vAlign w:val="center"/>
            <w:hideMark/>
          </w:tcPr>
          <w:p w14:paraId="55B9368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3 (-0.25, -0.02)*</w:t>
            </w:r>
          </w:p>
        </w:tc>
        <w:tc>
          <w:tcPr>
            <w:tcW w:w="0" w:type="auto"/>
            <w:tcBorders>
              <w:top w:val="nil"/>
              <w:left w:val="nil"/>
              <w:bottom w:val="nil"/>
              <w:right w:val="nil"/>
            </w:tcBorders>
            <w:shd w:val="clear" w:color="auto" w:fill="auto"/>
            <w:noWrap/>
            <w:vAlign w:val="center"/>
            <w:hideMark/>
          </w:tcPr>
          <w:p w14:paraId="3D6CD00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63 (-111, -15)*</w:t>
            </w:r>
          </w:p>
        </w:tc>
        <w:tc>
          <w:tcPr>
            <w:tcW w:w="0" w:type="auto"/>
            <w:tcBorders>
              <w:top w:val="nil"/>
              <w:left w:val="nil"/>
              <w:bottom w:val="nil"/>
              <w:right w:val="nil"/>
            </w:tcBorders>
            <w:shd w:val="clear" w:color="auto" w:fill="auto"/>
            <w:noWrap/>
            <w:vAlign w:val="center"/>
            <w:hideMark/>
          </w:tcPr>
          <w:p w14:paraId="1274616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5 (-0.16, 0.06)</w:t>
            </w:r>
          </w:p>
        </w:tc>
      </w:tr>
      <w:tr w:rsidR="003125D5" w:rsidRPr="003125D5" w14:paraId="3E61ADC0" w14:textId="77777777" w:rsidTr="00E83919">
        <w:trPr>
          <w:trHeight w:val="21"/>
          <w:jc w:val="center"/>
        </w:trPr>
        <w:tc>
          <w:tcPr>
            <w:tcW w:w="0" w:type="auto"/>
            <w:tcBorders>
              <w:top w:val="nil"/>
              <w:left w:val="nil"/>
              <w:right w:val="nil"/>
            </w:tcBorders>
            <w:shd w:val="clear" w:color="auto" w:fill="auto"/>
            <w:noWrap/>
            <w:vAlign w:val="center"/>
            <w:hideMark/>
          </w:tcPr>
          <w:p w14:paraId="42B3A40A"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000778 (</w:t>
            </w:r>
            <w:r w:rsidRPr="003125D5">
              <w:rPr>
                <w:rFonts w:ascii="Times New Roman" w:eastAsia="Times New Roman" w:hAnsi="Times New Roman"/>
                <w:i/>
                <w:iCs/>
                <w:color w:val="000000" w:themeColor="text1"/>
                <w:sz w:val="18"/>
                <w:szCs w:val="18"/>
                <w:lang w:eastAsia="en-GB"/>
              </w:rPr>
              <w:t>FADS3</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right w:val="nil"/>
            </w:tcBorders>
          </w:tcPr>
          <w:p w14:paraId="00A8DDE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A</w:t>
            </w:r>
          </w:p>
        </w:tc>
        <w:tc>
          <w:tcPr>
            <w:tcW w:w="0" w:type="auto"/>
            <w:tcBorders>
              <w:top w:val="nil"/>
              <w:left w:val="nil"/>
              <w:bottom w:val="nil"/>
              <w:right w:val="nil"/>
            </w:tcBorders>
            <w:shd w:val="clear" w:color="auto" w:fill="auto"/>
            <w:noWrap/>
            <w:vAlign w:val="center"/>
            <w:hideMark/>
          </w:tcPr>
          <w:p w14:paraId="69552787"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33 (-0.60, -0.06)*</w:t>
            </w:r>
          </w:p>
        </w:tc>
        <w:tc>
          <w:tcPr>
            <w:tcW w:w="0" w:type="auto"/>
            <w:tcBorders>
              <w:top w:val="nil"/>
              <w:left w:val="nil"/>
              <w:bottom w:val="nil"/>
              <w:right w:val="nil"/>
            </w:tcBorders>
            <w:shd w:val="clear" w:color="auto" w:fill="auto"/>
            <w:noWrap/>
            <w:vAlign w:val="center"/>
            <w:hideMark/>
          </w:tcPr>
          <w:p w14:paraId="02DA4CA0"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3 (-0.15, 0.09)</w:t>
            </w:r>
          </w:p>
        </w:tc>
        <w:tc>
          <w:tcPr>
            <w:tcW w:w="0" w:type="auto"/>
            <w:tcBorders>
              <w:top w:val="nil"/>
              <w:left w:val="nil"/>
              <w:bottom w:val="nil"/>
              <w:right w:val="nil"/>
            </w:tcBorders>
            <w:shd w:val="clear" w:color="auto" w:fill="auto"/>
            <w:noWrap/>
            <w:vAlign w:val="center"/>
            <w:hideMark/>
          </w:tcPr>
          <w:p w14:paraId="0BBA4841"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57 (-109, -5)*</w:t>
            </w:r>
          </w:p>
        </w:tc>
        <w:tc>
          <w:tcPr>
            <w:tcW w:w="0" w:type="auto"/>
            <w:tcBorders>
              <w:top w:val="nil"/>
              <w:left w:val="nil"/>
              <w:bottom w:val="nil"/>
              <w:right w:val="nil"/>
            </w:tcBorders>
            <w:shd w:val="clear" w:color="auto" w:fill="auto"/>
            <w:noWrap/>
            <w:vAlign w:val="center"/>
            <w:hideMark/>
          </w:tcPr>
          <w:p w14:paraId="0472ACF4"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4 (-0.16, 0.08)</w:t>
            </w:r>
          </w:p>
        </w:tc>
      </w:tr>
      <w:tr w:rsidR="003125D5" w:rsidRPr="003125D5" w14:paraId="58E88687" w14:textId="77777777" w:rsidTr="00E83919">
        <w:trPr>
          <w:trHeight w:val="21"/>
          <w:jc w:val="center"/>
        </w:trPr>
        <w:tc>
          <w:tcPr>
            <w:tcW w:w="0" w:type="auto"/>
            <w:tcBorders>
              <w:top w:val="nil"/>
              <w:left w:val="nil"/>
              <w:bottom w:val="single" w:sz="4" w:space="0" w:color="auto"/>
              <w:right w:val="nil"/>
            </w:tcBorders>
            <w:shd w:val="clear" w:color="auto" w:fill="auto"/>
            <w:noWrap/>
            <w:vAlign w:val="center"/>
            <w:hideMark/>
          </w:tcPr>
          <w:p w14:paraId="44537445" w14:textId="77777777" w:rsidR="00D1513C" w:rsidRPr="003125D5" w:rsidRDefault="00D1513C" w:rsidP="00E83919">
            <w:pPr>
              <w:spacing w:after="0" w:line="240" w:lineRule="auto"/>
              <w:ind w:firstLineChars="100" w:firstLine="180"/>
              <w:rPr>
                <w:rFonts w:ascii="Times New Roman" w:eastAsia="Times New Roman" w:hAnsi="Times New Roman"/>
                <w:iCs/>
                <w:color w:val="000000" w:themeColor="text1"/>
                <w:sz w:val="18"/>
                <w:szCs w:val="18"/>
                <w:lang w:eastAsia="en-GB"/>
              </w:rPr>
            </w:pPr>
            <w:r w:rsidRPr="003125D5">
              <w:rPr>
                <w:rFonts w:ascii="Times New Roman" w:eastAsia="Times New Roman" w:hAnsi="Times New Roman"/>
                <w:iCs/>
                <w:color w:val="000000" w:themeColor="text1"/>
                <w:sz w:val="18"/>
                <w:szCs w:val="18"/>
                <w:lang w:eastAsia="en-GB"/>
              </w:rPr>
              <w:t>rs174455 (</w:t>
            </w:r>
            <w:r w:rsidRPr="003125D5">
              <w:rPr>
                <w:rFonts w:ascii="Times New Roman" w:eastAsia="Times New Roman" w:hAnsi="Times New Roman"/>
                <w:i/>
                <w:iCs/>
                <w:color w:val="000000" w:themeColor="text1"/>
                <w:sz w:val="18"/>
                <w:szCs w:val="18"/>
                <w:lang w:eastAsia="en-GB"/>
              </w:rPr>
              <w:t>FADS3</w:t>
            </w:r>
            <w:r w:rsidRPr="003125D5">
              <w:rPr>
                <w:rFonts w:ascii="Times New Roman" w:eastAsia="Times New Roman" w:hAnsi="Times New Roman"/>
                <w:iCs/>
                <w:color w:val="000000" w:themeColor="text1"/>
                <w:sz w:val="18"/>
                <w:szCs w:val="18"/>
                <w:lang w:eastAsia="en-GB"/>
              </w:rPr>
              <w:t>)</w:t>
            </w:r>
          </w:p>
        </w:tc>
        <w:tc>
          <w:tcPr>
            <w:tcW w:w="0" w:type="auto"/>
            <w:tcBorders>
              <w:top w:val="nil"/>
              <w:left w:val="nil"/>
              <w:bottom w:val="single" w:sz="4" w:space="0" w:color="auto"/>
              <w:right w:val="nil"/>
            </w:tcBorders>
          </w:tcPr>
          <w:p w14:paraId="50A065F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G</w:t>
            </w:r>
          </w:p>
        </w:tc>
        <w:tc>
          <w:tcPr>
            <w:tcW w:w="0" w:type="auto"/>
            <w:tcBorders>
              <w:top w:val="nil"/>
              <w:left w:val="nil"/>
              <w:bottom w:val="single" w:sz="4" w:space="0" w:color="auto"/>
              <w:right w:val="nil"/>
            </w:tcBorders>
            <w:shd w:val="clear" w:color="auto" w:fill="auto"/>
            <w:noWrap/>
            <w:vAlign w:val="center"/>
            <w:hideMark/>
          </w:tcPr>
          <w:p w14:paraId="34757C78"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43 (-0.68, -0.17)**</w:t>
            </w:r>
          </w:p>
        </w:tc>
        <w:tc>
          <w:tcPr>
            <w:tcW w:w="0" w:type="auto"/>
            <w:tcBorders>
              <w:top w:val="nil"/>
              <w:left w:val="nil"/>
              <w:bottom w:val="single" w:sz="4" w:space="0" w:color="auto"/>
              <w:right w:val="nil"/>
            </w:tcBorders>
            <w:shd w:val="clear" w:color="auto" w:fill="auto"/>
            <w:noWrap/>
            <w:vAlign w:val="center"/>
            <w:hideMark/>
          </w:tcPr>
          <w:p w14:paraId="1A34CE1B"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10 (-0.21, 0.02)</w:t>
            </w:r>
          </w:p>
        </w:tc>
        <w:tc>
          <w:tcPr>
            <w:tcW w:w="0" w:type="auto"/>
            <w:tcBorders>
              <w:top w:val="nil"/>
              <w:left w:val="nil"/>
              <w:bottom w:val="single" w:sz="4" w:space="0" w:color="auto"/>
              <w:right w:val="nil"/>
            </w:tcBorders>
            <w:shd w:val="clear" w:color="auto" w:fill="auto"/>
            <w:noWrap/>
            <w:vAlign w:val="center"/>
            <w:hideMark/>
          </w:tcPr>
          <w:p w14:paraId="76D3925C"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77 (-125, -28)**</w:t>
            </w:r>
          </w:p>
        </w:tc>
        <w:tc>
          <w:tcPr>
            <w:tcW w:w="0" w:type="auto"/>
            <w:tcBorders>
              <w:top w:val="nil"/>
              <w:left w:val="nil"/>
              <w:bottom w:val="single" w:sz="4" w:space="0" w:color="auto"/>
              <w:right w:val="nil"/>
            </w:tcBorders>
            <w:shd w:val="clear" w:color="auto" w:fill="auto"/>
            <w:noWrap/>
            <w:vAlign w:val="center"/>
            <w:hideMark/>
          </w:tcPr>
          <w:p w14:paraId="2DA2C83D" w14:textId="77777777" w:rsidR="00D1513C" w:rsidRPr="003125D5" w:rsidRDefault="00D1513C" w:rsidP="00E83919">
            <w:pPr>
              <w:spacing w:after="0" w:line="240" w:lineRule="auto"/>
              <w:jc w:val="center"/>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lang w:eastAsia="en-GB"/>
              </w:rPr>
              <w:t>-0.09 (-0.20, 0.02)</w:t>
            </w:r>
          </w:p>
        </w:tc>
      </w:tr>
      <w:tr w:rsidR="00D1513C" w:rsidRPr="003125D5" w14:paraId="312F5D97" w14:textId="77777777" w:rsidTr="00E83919">
        <w:trPr>
          <w:trHeight w:val="21"/>
          <w:jc w:val="center"/>
        </w:trPr>
        <w:tc>
          <w:tcPr>
            <w:tcW w:w="0" w:type="auto"/>
            <w:gridSpan w:val="6"/>
            <w:tcBorders>
              <w:top w:val="single" w:sz="4" w:space="0" w:color="auto"/>
              <w:left w:val="nil"/>
              <w:bottom w:val="nil"/>
              <w:right w:val="nil"/>
            </w:tcBorders>
          </w:tcPr>
          <w:p w14:paraId="6B7DD5FD"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1</w:t>
            </w:r>
            <w:r w:rsidRPr="003125D5">
              <w:rPr>
                <w:rFonts w:ascii="Times New Roman" w:eastAsia="Times New Roman" w:hAnsi="Times New Roman"/>
                <w:color w:val="000000" w:themeColor="text1"/>
                <w:sz w:val="18"/>
                <w:szCs w:val="18"/>
                <w:lang w:val="en-US" w:eastAsia="en-GB"/>
              </w:rPr>
              <w:t xml:space="preserve">Values are mean differences (95% CI) in birth length and weight per copy of the minor allele among participants who experienced a spontaneous labor. Estimates were assessed by linear regression. </w:t>
            </w:r>
            <w:r w:rsidRPr="003125D5">
              <w:rPr>
                <w:rFonts w:ascii="Times New Roman" w:eastAsia="Times New Roman" w:hAnsi="Times New Roman"/>
                <w:i/>
                <w:color w:val="000000" w:themeColor="text1"/>
                <w:sz w:val="18"/>
                <w:szCs w:val="18"/>
                <w:lang w:val="en-US" w:eastAsia="en-GB"/>
              </w:rPr>
              <w:t>p</w:t>
            </w:r>
            <w:r w:rsidRPr="003125D5">
              <w:rPr>
                <w:rFonts w:ascii="Times New Roman" w:eastAsia="Times New Roman" w:hAnsi="Times New Roman"/>
                <w:i/>
                <w:iCs/>
                <w:color w:val="000000" w:themeColor="text1"/>
                <w:sz w:val="18"/>
                <w:szCs w:val="18"/>
                <w:lang w:val="en-US" w:eastAsia="en-GB"/>
              </w:rPr>
              <w:t>-</w:t>
            </w:r>
            <w:r w:rsidRPr="003125D5">
              <w:rPr>
                <w:rFonts w:ascii="Times New Roman" w:eastAsia="Times New Roman" w:hAnsi="Times New Roman"/>
                <w:color w:val="000000" w:themeColor="text1"/>
                <w:sz w:val="18"/>
                <w:szCs w:val="18"/>
                <w:lang w:val="en-US" w:eastAsia="en-GB"/>
              </w:rPr>
              <w:t>values: *&lt;0.05, **&lt;0.01, ***&lt;0.001.</w:t>
            </w:r>
          </w:p>
          <w:p w14:paraId="558728CB"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val="en-US" w:eastAsia="en-GB"/>
              </w:rPr>
            </w:pPr>
            <w:r w:rsidRPr="003125D5">
              <w:rPr>
                <w:rFonts w:ascii="Times New Roman" w:eastAsia="Times New Roman" w:hAnsi="Times New Roman"/>
                <w:color w:val="000000" w:themeColor="text1"/>
                <w:sz w:val="18"/>
                <w:szCs w:val="18"/>
                <w:vertAlign w:val="superscript"/>
                <w:lang w:val="en-US" w:eastAsia="en-GB"/>
              </w:rPr>
              <w:t>2</w:t>
            </w:r>
            <w:r w:rsidRPr="003125D5">
              <w:rPr>
                <w:rFonts w:ascii="Times New Roman" w:eastAsia="Times New Roman" w:hAnsi="Times New Roman"/>
                <w:color w:val="000000" w:themeColor="text1"/>
                <w:sz w:val="18"/>
                <w:szCs w:val="18"/>
                <w:lang w:val="en-US" w:eastAsia="en-GB"/>
              </w:rPr>
              <w:t xml:space="preserve">Models were adjusted for ethnicity. </w:t>
            </w:r>
          </w:p>
          <w:p w14:paraId="3D34E483" w14:textId="77777777" w:rsidR="00D1513C" w:rsidRPr="003125D5" w:rsidRDefault="00D1513C" w:rsidP="00E83919">
            <w:pPr>
              <w:spacing w:after="0" w:line="240" w:lineRule="auto"/>
              <w:rPr>
                <w:rFonts w:ascii="Times New Roman" w:eastAsia="Times New Roman" w:hAnsi="Times New Roman"/>
                <w:color w:val="000000" w:themeColor="text1"/>
                <w:sz w:val="18"/>
                <w:szCs w:val="18"/>
                <w:lang w:eastAsia="en-GB"/>
              </w:rPr>
            </w:pPr>
            <w:r w:rsidRPr="003125D5">
              <w:rPr>
                <w:rFonts w:ascii="Times New Roman" w:eastAsia="Times New Roman" w:hAnsi="Times New Roman"/>
                <w:color w:val="000000" w:themeColor="text1"/>
                <w:sz w:val="18"/>
                <w:szCs w:val="18"/>
                <w:vertAlign w:val="superscript"/>
                <w:lang w:val="en-US" w:eastAsia="en-GB"/>
              </w:rPr>
              <w:t>3</w:t>
            </w:r>
            <w:r w:rsidRPr="003125D5">
              <w:rPr>
                <w:rFonts w:ascii="Times New Roman" w:eastAsia="Times New Roman" w:hAnsi="Times New Roman"/>
                <w:color w:val="000000" w:themeColor="text1"/>
                <w:sz w:val="18"/>
                <w:szCs w:val="18"/>
                <w:lang w:val="en-US" w:eastAsia="en-GB"/>
              </w:rPr>
              <w:t>rs174546 is in negative linkage disequilibrium with the other SNPs.</w:t>
            </w:r>
          </w:p>
        </w:tc>
      </w:tr>
    </w:tbl>
    <w:p w14:paraId="01264832" w14:textId="77777777" w:rsidR="00D1513C" w:rsidRPr="003125D5" w:rsidRDefault="00D1513C" w:rsidP="00D1513C">
      <w:pPr>
        <w:rPr>
          <w:rFonts w:ascii="Times New Roman" w:hAnsi="Times New Roman"/>
          <w:color w:val="000000" w:themeColor="text1"/>
          <w:lang w:val="en-US"/>
        </w:rPr>
      </w:pPr>
    </w:p>
    <w:p w14:paraId="34AC4D94" w14:textId="77777777" w:rsidR="00D1513C" w:rsidRPr="003125D5" w:rsidRDefault="00D1513C" w:rsidP="00D1513C">
      <w:pPr>
        <w:rPr>
          <w:rFonts w:ascii="Times New Roman" w:hAnsi="Times New Roman"/>
          <w:color w:val="000000" w:themeColor="text1"/>
          <w:sz w:val="20"/>
          <w:lang w:val="en-US"/>
        </w:rPr>
      </w:pPr>
    </w:p>
    <w:p w14:paraId="5128EF12" w14:textId="77777777" w:rsidR="00D1513C" w:rsidRPr="003125D5" w:rsidRDefault="00D1513C" w:rsidP="00D1513C">
      <w:pPr>
        <w:rPr>
          <w:rFonts w:ascii="Times New Roman" w:hAnsi="Times New Roman"/>
          <w:color w:val="000000" w:themeColor="text1"/>
          <w:sz w:val="20"/>
          <w:lang w:val="en-US"/>
        </w:rPr>
        <w:sectPr w:rsidR="00D1513C" w:rsidRPr="003125D5" w:rsidSect="00E94EB9">
          <w:pgSz w:w="16838" w:h="11906" w:orient="landscape"/>
          <w:pgMar w:top="1418" w:right="1134" w:bottom="1134" w:left="1134" w:header="709" w:footer="709" w:gutter="0"/>
          <w:cols w:space="708"/>
          <w:docGrid w:linePitch="360"/>
        </w:sectPr>
      </w:pPr>
    </w:p>
    <w:p w14:paraId="7371D35E" w14:textId="77777777" w:rsidR="00D1513C" w:rsidRPr="003125D5" w:rsidRDefault="00D1513C" w:rsidP="00656DC5">
      <w:pPr>
        <w:suppressLineNumbers/>
        <w:spacing w:line="276" w:lineRule="auto"/>
        <w:outlineLvl w:val="0"/>
        <w:rPr>
          <w:rFonts w:ascii="Times New Roman" w:hAnsi="Times New Roman"/>
          <w:b/>
          <w:color w:val="000000" w:themeColor="text1"/>
          <w:sz w:val="24"/>
          <w:szCs w:val="24"/>
          <w:lang w:val="en-US"/>
        </w:rPr>
      </w:pPr>
      <w:r w:rsidRPr="003125D5">
        <w:rPr>
          <w:rFonts w:ascii="Times New Roman" w:hAnsi="Times New Roman"/>
          <w:b/>
          <w:color w:val="000000" w:themeColor="text1"/>
          <w:sz w:val="24"/>
          <w:szCs w:val="24"/>
          <w:lang w:val="en-US"/>
        </w:rPr>
        <w:lastRenderedPageBreak/>
        <w:t>Figure legends</w:t>
      </w:r>
    </w:p>
    <w:p w14:paraId="70C6B269" w14:textId="77777777" w:rsidR="00D1513C" w:rsidRPr="003125D5" w:rsidRDefault="00D1513C" w:rsidP="00D1513C">
      <w:pPr>
        <w:spacing w:line="480" w:lineRule="auto"/>
        <w:jc w:val="both"/>
        <w:rPr>
          <w:rFonts w:ascii="Times New Roman" w:hAnsi="Times New Roman"/>
          <w:color w:val="000000" w:themeColor="text1"/>
          <w:sz w:val="24"/>
          <w:szCs w:val="24"/>
          <w:lang w:val="en-US"/>
        </w:rPr>
      </w:pPr>
      <w:r w:rsidRPr="003125D5">
        <w:rPr>
          <w:rFonts w:ascii="Times New Roman" w:hAnsi="Times New Roman"/>
          <w:color w:val="000000" w:themeColor="text1"/>
          <w:sz w:val="24"/>
          <w:szCs w:val="24"/>
          <w:lang w:val="en-US"/>
        </w:rPr>
        <w:t xml:space="preserve">Figure 1. Directed acyclic graph (DAG) representing the Mendelian randomization approach to estimate the causal effect of LC-PUFA status (E) on gestation duration (O) using </w:t>
      </w:r>
      <w:r w:rsidRPr="003125D5">
        <w:rPr>
          <w:rFonts w:ascii="Times New Roman" w:hAnsi="Times New Roman"/>
          <w:i/>
          <w:color w:val="000000" w:themeColor="text1"/>
          <w:sz w:val="24"/>
          <w:szCs w:val="24"/>
          <w:lang w:val="en-US"/>
        </w:rPr>
        <w:t>FADS</w:t>
      </w:r>
      <w:r w:rsidRPr="003125D5">
        <w:rPr>
          <w:rFonts w:ascii="Times New Roman" w:hAnsi="Times New Roman"/>
          <w:color w:val="000000" w:themeColor="text1"/>
          <w:sz w:val="24"/>
          <w:szCs w:val="24"/>
          <w:lang w:val="en-US"/>
        </w:rPr>
        <w:t xml:space="preserve"> genetic variants (G) as instrumental variables. U, V and W denote potential unmeasured confounders, maternal dietary PUFA intake and ethnicity, respectively. Unmeasured factors (U) confound the relationship E</w:t>
      </w:r>
      <w:r w:rsidRPr="003125D5">
        <w:rPr>
          <w:rFonts w:ascii="Times New Roman" w:hAnsi="Times New Roman"/>
          <w:color w:val="000000" w:themeColor="text1"/>
          <w:sz w:val="24"/>
          <w:szCs w:val="24"/>
          <w:lang w:val="en-US"/>
        </w:rPr>
        <w:sym w:font="Wingdings" w:char="F0E0"/>
      </w:r>
      <w:r w:rsidRPr="003125D5">
        <w:rPr>
          <w:rFonts w:ascii="Times New Roman" w:hAnsi="Times New Roman"/>
          <w:color w:val="000000" w:themeColor="text1"/>
          <w:sz w:val="24"/>
          <w:szCs w:val="24"/>
          <w:lang w:val="en-US"/>
        </w:rPr>
        <w:t>O, but not G</w:t>
      </w:r>
      <w:r w:rsidRPr="003125D5">
        <w:rPr>
          <w:rFonts w:ascii="Times New Roman" w:hAnsi="Times New Roman"/>
          <w:color w:val="000000" w:themeColor="text1"/>
          <w:sz w:val="24"/>
          <w:szCs w:val="24"/>
          <w:lang w:val="en-US"/>
        </w:rPr>
        <w:sym w:font="Wingdings" w:char="F0E0"/>
      </w:r>
      <w:r w:rsidRPr="003125D5">
        <w:rPr>
          <w:rFonts w:ascii="Times New Roman" w:hAnsi="Times New Roman"/>
          <w:color w:val="000000" w:themeColor="text1"/>
          <w:sz w:val="24"/>
          <w:szCs w:val="24"/>
          <w:lang w:val="en-US"/>
        </w:rPr>
        <w:t>O. Dietary PUFA intake (V) is related to O only through E and therefore cannot confound the E</w:t>
      </w:r>
      <w:r w:rsidRPr="003125D5">
        <w:rPr>
          <w:rFonts w:ascii="Times New Roman" w:hAnsi="Times New Roman"/>
          <w:color w:val="000000" w:themeColor="text1"/>
          <w:sz w:val="24"/>
          <w:szCs w:val="24"/>
          <w:lang w:val="en-US"/>
        </w:rPr>
        <w:sym w:font="Wingdings" w:char="F0E0"/>
      </w:r>
      <w:r w:rsidRPr="003125D5">
        <w:rPr>
          <w:rFonts w:ascii="Times New Roman" w:hAnsi="Times New Roman"/>
          <w:color w:val="000000" w:themeColor="text1"/>
          <w:sz w:val="24"/>
          <w:szCs w:val="24"/>
          <w:lang w:val="en-US"/>
        </w:rPr>
        <w:t>O or G</w:t>
      </w:r>
      <w:r w:rsidRPr="003125D5">
        <w:rPr>
          <w:rFonts w:ascii="Times New Roman" w:hAnsi="Times New Roman"/>
          <w:color w:val="000000" w:themeColor="text1"/>
          <w:sz w:val="24"/>
          <w:szCs w:val="24"/>
          <w:lang w:val="en-US"/>
        </w:rPr>
        <w:sym w:font="Wingdings" w:char="F0E0"/>
      </w:r>
      <w:r w:rsidRPr="003125D5">
        <w:rPr>
          <w:rFonts w:ascii="Times New Roman" w:hAnsi="Times New Roman"/>
          <w:color w:val="000000" w:themeColor="text1"/>
          <w:sz w:val="24"/>
          <w:szCs w:val="24"/>
          <w:lang w:val="en-US"/>
        </w:rPr>
        <w:t>O relationships. Ethnicity (W) affects LC-PUFA status (E) through FADS variants (G) and dietary PUFA intake (V) and is therefore a confounder of both the E</w:t>
      </w:r>
      <w:r w:rsidRPr="003125D5">
        <w:rPr>
          <w:rFonts w:ascii="Times New Roman" w:hAnsi="Times New Roman"/>
          <w:color w:val="000000" w:themeColor="text1"/>
          <w:sz w:val="24"/>
          <w:szCs w:val="24"/>
          <w:lang w:val="en-US"/>
        </w:rPr>
        <w:sym w:font="Wingdings" w:char="F0E0"/>
      </w:r>
      <w:r w:rsidRPr="003125D5">
        <w:rPr>
          <w:rFonts w:ascii="Times New Roman" w:hAnsi="Times New Roman"/>
          <w:color w:val="000000" w:themeColor="text1"/>
          <w:sz w:val="24"/>
          <w:szCs w:val="24"/>
          <w:lang w:val="en-US"/>
        </w:rPr>
        <w:t>O and G</w:t>
      </w:r>
      <w:r w:rsidRPr="003125D5">
        <w:rPr>
          <w:rFonts w:ascii="Times New Roman" w:hAnsi="Times New Roman"/>
          <w:color w:val="000000" w:themeColor="text1"/>
          <w:sz w:val="24"/>
          <w:szCs w:val="24"/>
          <w:lang w:val="en-US"/>
        </w:rPr>
        <w:sym w:font="Wingdings" w:char="F0E0"/>
      </w:r>
      <w:r w:rsidRPr="003125D5">
        <w:rPr>
          <w:rFonts w:ascii="Times New Roman" w:hAnsi="Times New Roman"/>
          <w:color w:val="000000" w:themeColor="text1"/>
          <w:sz w:val="24"/>
          <w:szCs w:val="24"/>
          <w:lang w:val="en-US"/>
        </w:rPr>
        <w:t>O relationships.</w:t>
      </w:r>
    </w:p>
    <w:p w14:paraId="43821F83" w14:textId="11B74A54" w:rsidR="00D1513C" w:rsidRPr="003125D5" w:rsidRDefault="00D1513C" w:rsidP="00D1513C">
      <w:pPr>
        <w:spacing w:line="480" w:lineRule="auto"/>
        <w:jc w:val="both"/>
        <w:rPr>
          <w:rFonts w:ascii="Times New Roman" w:hAnsi="Times New Roman"/>
          <w:color w:val="000000" w:themeColor="text1"/>
          <w:sz w:val="20"/>
          <w:lang w:val="en-US"/>
        </w:rPr>
        <w:sectPr w:rsidR="00D1513C" w:rsidRPr="003125D5" w:rsidSect="00D1513C">
          <w:pgSz w:w="11906" w:h="16838"/>
          <w:pgMar w:top="1134" w:right="1134" w:bottom="1134" w:left="1418" w:header="709" w:footer="709" w:gutter="0"/>
          <w:cols w:space="708"/>
          <w:docGrid w:linePitch="360"/>
        </w:sectPr>
      </w:pPr>
      <w:r w:rsidRPr="003125D5">
        <w:rPr>
          <w:rFonts w:ascii="Times New Roman" w:hAnsi="Times New Roman"/>
          <w:color w:val="000000" w:themeColor="text1"/>
          <w:sz w:val="24"/>
          <w:szCs w:val="24"/>
          <w:lang w:val="en-US"/>
        </w:rPr>
        <w:t xml:space="preserve">Figure 2. Cumulative incidence of the event of delivery after spontaneous labor according to offspring </w:t>
      </w:r>
      <w:r w:rsidRPr="003125D5">
        <w:rPr>
          <w:rFonts w:ascii="Times New Roman" w:hAnsi="Times New Roman"/>
          <w:i/>
          <w:color w:val="000000" w:themeColor="text1"/>
          <w:sz w:val="24"/>
          <w:szCs w:val="24"/>
          <w:lang w:val="en-US"/>
        </w:rPr>
        <w:t>FADS3</w:t>
      </w:r>
      <w:r w:rsidRPr="003125D5">
        <w:rPr>
          <w:rFonts w:ascii="Times New Roman" w:hAnsi="Times New Roman"/>
          <w:color w:val="000000" w:themeColor="text1"/>
          <w:sz w:val="24"/>
          <w:szCs w:val="24"/>
          <w:lang w:val="en-US"/>
        </w:rPr>
        <w:t xml:space="preserve"> rs174450 variant (major and minor alleles are A and C, respectively). Cumulative incidence function estimates were derived from cause-specific proportional hazards model adjusted for ethnicity (</w:t>
      </w:r>
      <w:r w:rsidRPr="003125D5">
        <w:rPr>
          <w:rFonts w:ascii="Times New Roman" w:hAnsi="Times New Roman"/>
          <w:i/>
          <w:color w:val="000000" w:themeColor="text1"/>
          <w:sz w:val="24"/>
          <w:szCs w:val="24"/>
          <w:lang w:val="en-US"/>
        </w:rPr>
        <w:t>n</w:t>
      </w:r>
      <w:r w:rsidRPr="003125D5">
        <w:rPr>
          <w:rFonts w:ascii="Times New Roman" w:hAnsi="Times New Roman"/>
          <w:color w:val="000000" w:themeColor="text1"/>
          <w:sz w:val="24"/>
          <w:szCs w:val="24"/>
          <w:lang w:val="en-US"/>
        </w:rPr>
        <w:t>=1100).</w:t>
      </w:r>
    </w:p>
    <w:p w14:paraId="57FE7413" w14:textId="57B7DC0F" w:rsidR="00D1513C" w:rsidRPr="003125D5" w:rsidRDefault="00D1513C" w:rsidP="00D1513C">
      <w:pPr>
        <w:jc w:val="center"/>
        <w:rPr>
          <w:rFonts w:ascii="Times New Roman" w:hAnsi="Times New Roman"/>
          <w:color w:val="000000" w:themeColor="text1"/>
          <w:sz w:val="20"/>
          <w:lang w:val="en-US"/>
        </w:rPr>
      </w:pPr>
    </w:p>
    <w:p w14:paraId="2A6875BF" w14:textId="77777777" w:rsidR="00D1513C" w:rsidRPr="003125D5" w:rsidRDefault="00D1513C" w:rsidP="00D1513C">
      <w:pPr>
        <w:jc w:val="center"/>
        <w:rPr>
          <w:rFonts w:ascii="Times New Roman" w:hAnsi="Times New Roman"/>
          <w:color w:val="000000" w:themeColor="text1"/>
          <w:sz w:val="20"/>
          <w:lang w:val="en-US"/>
        </w:rPr>
      </w:pPr>
      <w:r w:rsidRPr="003125D5">
        <w:rPr>
          <w:rFonts w:ascii="Times New Roman" w:hAnsi="Times New Roman"/>
          <w:noProof/>
          <w:color w:val="000000" w:themeColor="text1"/>
          <w:sz w:val="24"/>
          <w:szCs w:val="24"/>
          <w:lang w:eastAsia="en-GB"/>
        </w:rPr>
        <w:drawing>
          <wp:inline distT="0" distB="0" distL="0" distR="0" wp14:anchorId="6B6F2B6E" wp14:editId="22E215B2">
            <wp:extent cx="4087509" cy="18000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MR)_v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87509" cy="1800000"/>
                    </a:xfrm>
                    <a:prstGeom prst="rect">
                      <a:avLst/>
                    </a:prstGeom>
                  </pic:spPr>
                </pic:pic>
              </a:graphicData>
            </a:graphic>
          </wp:inline>
        </w:drawing>
      </w:r>
    </w:p>
    <w:p w14:paraId="770FF9A4" w14:textId="77777777" w:rsidR="00D1513C" w:rsidRPr="003125D5" w:rsidRDefault="00D1513C" w:rsidP="00D1513C">
      <w:pPr>
        <w:outlineLvl w:val="0"/>
        <w:rPr>
          <w:rFonts w:ascii="Times New Roman" w:hAnsi="Times New Roman"/>
          <w:color w:val="000000" w:themeColor="text1"/>
          <w:sz w:val="20"/>
          <w:lang w:val="en-US"/>
        </w:rPr>
        <w:sectPr w:rsidR="00D1513C" w:rsidRPr="003125D5" w:rsidSect="00D1513C">
          <w:pgSz w:w="11906" w:h="16838"/>
          <w:pgMar w:top="1134" w:right="1134" w:bottom="1134" w:left="1418" w:header="709" w:footer="709" w:gutter="0"/>
          <w:cols w:space="708"/>
          <w:docGrid w:linePitch="360"/>
        </w:sectPr>
      </w:pPr>
      <w:r w:rsidRPr="003125D5">
        <w:rPr>
          <w:rFonts w:ascii="Times New Roman" w:hAnsi="Times New Roman"/>
          <w:color w:val="000000" w:themeColor="text1"/>
          <w:sz w:val="20"/>
          <w:lang w:val="en-US"/>
        </w:rPr>
        <w:t>Figure 1.</w:t>
      </w:r>
    </w:p>
    <w:p w14:paraId="53AA1576" w14:textId="77777777" w:rsidR="00D1513C" w:rsidRPr="003125D5" w:rsidRDefault="00D1513C" w:rsidP="00D1513C">
      <w:pPr>
        <w:jc w:val="center"/>
        <w:rPr>
          <w:rFonts w:ascii="Times New Roman" w:hAnsi="Times New Roman"/>
          <w:color w:val="000000" w:themeColor="text1"/>
          <w:sz w:val="20"/>
          <w:lang w:val="en-US"/>
        </w:rPr>
      </w:pPr>
      <w:r w:rsidRPr="003125D5">
        <w:rPr>
          <w:rFonts w:ascii="Times New Roman" w:hAnsi="Times New Roman"/>
          <w:noProof/>
          <w:color w:val="000000" w:themeColor="text1"/>
          <w:sz w:val="20"/>
          <w:lang w:eastAsia="en-GB"/>
        </w:rPr>
        <w:lastRenderedPageBreak/>
        <w:drawing>
          <wp:inline distT="0" distB="0" distL="0" distR="0" wp14:anchorId="56671585" wp14:editId="4BB17093">
            <wp:extent cx="7200000" cy="5395771"/>
            <wp:effectExtent l="0" t="0" r="1270" b="0"/>
            <wp:docPr id="1" name="Image 1" descr="D:\A-STAR\Travaux de recherche\2016.03.01 - FADS genes, PUFA and Gestation Length\Figure 1 - CIF rs174450 and gestation leng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STAR\Travaux de recherche\2016.03.01 - FADS genes, PUFA and Gestation Length\Figure 1 - CIF rs174450 and gestation length.tiff"/>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7200000" cy="5395771"/>
                    </a:xfrm>
                    <a:prstGeom prst="rect">
                      <a:avLst/>
                    </a:prstGeom>
                    <a:noFill/>
                    <a:ln>
                      <a:noFill/>
                    </a:ln>
                  </pic:spPr>
                </pic:pic>
              </a:graphicData>
            </a:graphic>
          </wp:inline>
        </w:drawing>
      </w:r>
    </w:p>
    <w:p w14:paraId="3F063013" w14:textId="77777777" w:rsidR="00D1513C" w:rsidRPr="003125D5" w:rsidRDefault="00D1513C" w:rsidP="00D1513C">
      <w:pPr>
        <w:outlineLvl w:val="0"/>
        <w:rPr>
          <w:rFonts w:ascii="Times New Roman" w:hAnsi="Times New Roman"/>
          <w:color w:val="000000" w:themeColor="text1"/>
          <w:sz w:val="20"/>
          <w:lang w:val="en-US"/>
        </w:rPr>
      </w:pPr>
      <w:r w:rsidRPr="003125D5">
        <w:rPr>
          <w:rFonts w:ascii="Times New Roman" w:hAnsi="Times New Roman"/>
          <w:color w:val="000000" w:themeColor="text1"/>
          <w:sz w:val="20"/>
          <w:lang w:val="en-US"/>
        </w:rPr>
        <w:t xml:space="preserve">Figure 2. </w:t>
      </w:r>
    </w:p>
    <w:sectPr w:rsidR="00D1513C" w:rsidRPr="003125D5" w:rsidSect="00D1513C">
      <w:pgSz w:w="16838" w:h="11906" w:orient="landscape"/>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D36233" w14:textId="77777777" w:rsidR="00F821F7" w:rsidRDefault="00F821F7" w:rsidP="00034C6B">
      <w:pPr>
        <w:spacing w:after="0" w:line="240" w:lineRule="auto"/>
      </w:pPr>
      <w:r>
        <w:separator/>
      </w:r>
    </w:p>
  </w:endnote>
  <w:endnote w:type="continuationSeparator" w:id="0">
    <w:p w14:paraId="113983D5" w14:textId="77777777" w:rsidR="00F821F7" w:rsidRDefault="00F821F7" w:rsidP="00034C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4C3AEC" w14:textId="77777777" w:rsidR="00F821F7" w:rsidRDefault="00F821F7" w:rsidP="00034C6B">
      <w:pPr>
        <w:spacing w:after="0" w:line="240" w:lineRule="auto"/>
      </w:pPr>
      <w:r>
        <w:separator/>
      </w:r>
    </w:p>
  </w:footnote>
  <w:footnote w:type="continuationSeparator" w:id="0">
    <w:p w14:paraId="60C1DD80" w14:textId="77777777" w:rsidR="00F821F7" w:rsidRDefault="00F821F7" w:rsidP="00034C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368130"/>
      <w:docPartObj>
        <w:docPartGallery w:val="Page Numbers (Top of Page)"/>
        <w:docPartUnique/>
      </w:docPartObj>
    </w:sdtPr>
    <w:sdtEndPr/>
    <w:sdtContent>
      <w:p w14:paraId="51006A4C" w14:textId="65B050FA" w:rsidR="00635CD8" w:rsidRDefault="00635CD8">
        <w:pPr>
          <w:pStyle w:val="Header"/>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C902FD">
          <w:rPr>
            <w:b/>
            <w:bCs/>
            <w:noProof/>
          </w:rPr>
          <w:t>2</w:t>
        </w:r>
        <w:r>
          <w:rPr>
            <w:b/>
            <w:bCs/>
            <w:sz w:val="24"/>
            <w:szCs w:val="24"/>
          </w:rPr>
          <w:fldChar w:fldCharType="end"/>
        </w:r>
        <w:r>
          <w:rPr>
            <w:lang w:val="fr-FR"/>
          </w:rPr>
          <w:t xml:space="preserve"> on </w:t>
        </w:r>
        <w:r>
          <w:rPr>
            <w:b/>
            <w:bCs/>
            <w:sz w:val="24"/>
            <w:szCs w:val="24"/>
          </w:rPr>
          <w:fldChar w:fldCharType="begin"/>
        </w:r>
        <w:r>
          <w:rPr>
            <w:b/>
            <w:bCs/>
          </w:rPr>
          <w:instrText>NUMPAGES</w:instrText>
        </w:r>
        <w:r>
          <w:rPr>
            <w:b/>
            <w:bCs/>
            <w:sz w:val="24"/>
            <w:szCs w:val="24"/>
          </w:rPr>
          <w:fldChar w:fldCharType="separate"/>
        </w:r>
        <w:r w:rsidR="00C902FD">
          <w:rPr>
            <w:b/>
            <w:bCs/>
            <w:noProof/>
          </w:rPr>
          <w:t>32</w:t>
        </w:r>
        <w:r>
          <w:rPr>
            <w:b/>
            <w:bCs/>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FDC5C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9606B4"/>
    <w:multiLevelType w:val="hybridMultilevel"/>
    <w:tmpl w:val="CA0225CA"/>
    <w:lvl w:ilvl="0" w:tplc="C2D61CF2">
      <w:start w:val="5"/>
      <w:numFmt w:val="bullet"/>
      <w:lvlText w:val="-"/>
      <w:lvlJc w:val="left"/>
      <w:pPr>
        <w:ind w:left="720" w:hanging="360"/>
      </w:pPr>
      <w:rPr>
        <w:rFonts w:ascii="Cambria" w:eastAsia="Calibr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1E7241"/>
    <w:multiLevelType w:val="hybridMultilevel"/>
    <w:tmpl w:val="ADE4AABC"/>
    <w:lvl w:ilvl="0" w:tplc="7AC8AD08">
      <w:numFmt w:val="bullet"/>
      <w:lvlText w:val="-"/>
      <w:lvlJc w:val="left"/>
      <w:pPr>
        <w:ind w:left="720" w:hanging="360"/>
      </w:pPr>
      <w:rPr>
        <w:rFonts w:ascii="Cambria" w:eastAsia="Calibr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AF05A6"/>
    <w:multiLevelType w:val="hybridMultilevel"/>
    <w:tmpl w:val="BE043D00"/>
    <w:lvl w:ilvl="0" w:tplc="F2ECEA4A">
      <w:numFmt w:val="bullet"/>
      <w:lvlText w:val="-"/>
      <w:lvlJc w:val="left"/>
      <w:pPr>
        <w:ind w:left="720" w:hanging="360"/>
      </w:pPr>
      <w:rPr>
        <w:rFonts w:ascii="Cambria" w:eastAsia="Calibr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AF6243"/>
    <w:multiLevelType w:val="hybridMultilevel"/>
    <w:tmpl w:val="E0BC4524"/>
    <w:lvl w:ilvl="0" w:tplc="7B4CA3AE">
      <w:numFmt w:val="bullet"/>
      <w:lvlText w:val="-"/>
      <w:lvlJc w:val="left"/>
      <w:pPr>
        <w:ind w:left="720" w:hanging="360"/>
      </w:pPr>
      <w:rPr>
        <w:rFonts w:ascii="Cambria" w:eastAsia="Calibri" w:hAnsi="Cambr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50731C"/>
    <w:multiLevelType w:val="hybridMultilevel"/>
    <w:tmpl w:val="932434A0"/>
    <w:lvl w:ilvl="0" w:tplc="151C20DA">
      <w:numFmt w:val="bullet"/>
      <w:lvlText w:val="-"/>
      <w:lvlJc w:val="left"/>
      <w:pPr>
        <w:ind w:left="360" w:hanging="360"/>
      </w:pPr>
      <w:rPr>
        <w:rFonts w:ascii="Cambria" w:eastAsia="Calibri" w:hAnsi="Cambria"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A0A7B7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E0D5DB7"/>
    <w:multiLevelType w:val="hybridMultilevel"/>
    <w:tmpl w:val="96AE0F7C"/>
    <w:lvl w:ilvl="0" w:tplc="FFB8BEC2">
      <w:start w:val="2"/>
      <w:numFmt w:val="bullet"/>
      <w:lvlText w:val="-"/>
      <w:lvlJc w:val="left"/>
      <w:pPr>
        <w:ind w:left="720" w:hanging="360"/>
      </w:pPr>
      <w:rPr>
        <w:rFonts w:ascii="Cambria" w:eastAsia="Calibr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533999"/>
    <w:multiLevelType w:val="hybridMultilevel"/>
    <w:tmpl w:val="5564624C"/>
    <w:lvl w:ilvl="0" w:tplc="8A4851A4">
      <w:start w:val="2"/>
      <w:numFmt w:val="bullet"/>
      <w:lvlText w:val="-"/>
      <w:lvlJc w:val="left"/>
      <w:pPr>
        <w:ind w:left="720" w:hanging="360"/>
      </w:pPr>
      <w:rPr>
        <w:rFonts w:ascii="Cambria" w:eastAsia="Calibri" w:hAnsi="Cambria" w:cs="Times New Roman" w:hint="default"/>
        <w:lang w:val="fr-FR"/>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DB0498"/>
    <w:multiLevelType w:val="hybridMultilevel"/>
    <w:tmpl w:val="0E66BA1C"/>
    <w:lvl w:ilvl="0" w:tplc="86ECAD1E">
      <w:start w:val="2"/>
      <w:numFmt w:val="bullet"/>
      <w:lvlText w:val="-"/>
      <w:lvlJc w:val="left"/>
      <w:pPr>
        <w:ind w:left="720" w:hanging="360"/>
      </w:pPr>
      <w:rPr>
        <w:rFonts w:ascii="Cambria" w:eastAsia="Calibr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464FE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DC41F27"/>
    <w:multiLevelType w:val="hybridMultilevel"/>
    <w:tmpl w:val="4D7CFB7C"/>
    <w:lvl w:ilvl="0" w:tplc="A73C4FF8">
      <w:start w:val="2"/>
      <w:numFmt w:val="bullet"/>
      <w:lvlText w:val="-"/>
      <w:lvlJc w:val="left"/>
      <w:pPr>
        <w:ind w:left="1080" w:hanging="360"/>
      </w:pPr>
      <w:rPr>
        <w:rFonts w:ascii="Cambria" w:eastAsia="Calibri" w:hAnsi="Cambria"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726D0161"/>
    <w:multiLevelType w:val="hybridMultilevel"/>
    <w:tmpl w:val="86C6F5B4"/>
    <w:lvl w:ilvl="0" w:tplc="5EE4CC98">
      <w:start w:val="5"/>
      <w:numFmt w:val="bullet"/>
      <w:lvlText w:val="-"/>
      <w:lvlJc w:val="left"/>
      <w:pPr>
        <w:ind w:left="720" w:hanging="360"/>
      </w:pPr>
      <w:rPr>
        <w:rFonts w:ascii="Cambria" w:eastAsia="Calibr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2"/>
  </w:num>
  <w:num w:numId="4">
    <w:abstractNumId w:val="1"/>
  </w:num>
  <w:num w:numId="5">
    <w:abstractNumId w:val="9"/>
  </w:num>
  <w:num w:numId="6">
    <w:abstractNumId w:val="11"/>
  </w:num>
  <w:num w:numId="7">
    <w:abstractNumId w:val="7"/>
  </w:num>
  <w:num w:numId="8">
    <w:abstractNumId w:val="8"/>
  </w:num>
  <w:num w:numId="9">
    <w:abstractNumId w:val="0"/>
  </w:num>
  <w:num w:numId="10">
    <w:abstractNumId w:val="4"/>
  </w:num>
  <w:num w:numId="11">
    <w:abstractNumId w:val="10"/>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Amer J Clin Nutrition&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pr5pad9g55xegefsro5e52itf5xfpd5arzs&quot;&gt;Biblio JYB&lt;record-ids&gt;&lt;item&gt;2829&lt;/item&gt;&lt;item&gt;2863&lt;/item&gt;&lt;item&gt;2966&lt;/item&gt;&lt;item&gt;3296&lt;/item&gt;&lt;item&gt;3298&lt;/item&gt;&lt;item&gt;8226&lt;/item&gt;&lt;item&gt;8770&lt;/item&gt;&lt;item&gt;8861&lt;/item&gt;&lt;item&gt;9814&lt;/item&gt;&lt;item&gt;10017&lt;/item&gt;&lt;item&gt;10134&lt;/item&gt;&lt;item&gt;10165&lt;/item&gt;&lt;item&gt;10199&lt;/item&gt;&lt;item&gt;10323&lt;/item&gt;&lt;item&gt;10503&lt;/item&gt;&lt;item&gt;10508&lt;/item&gt;&lt;item&gt;10584&lt;/item&gt;&lt;item&gt;10615&lt;/item&gt;&lt;item&gt;10699&lt;/item&gt;&lt;item&gt;10743&lt;/item&gt;&lt;item&gt;10744&lt;/item&gt;&lt;item&gt;10746&lt;/item&gt;&lt;item&gt;10748&lt;/item&gt;&lt;item&gt;10749&lt;/item&gt;&lt;item&gt;10750&lt;/item&gt;&lt;item&gt;10751&lt;/item&gt;&lt;item&gt;10754&lt;/item&gt;&lt;item&gt;10789&lt;/item&gt;&lt;item&gt;10848&lt;/item&gt;&lt;item&gt;10858&lt;/item&gt;&lt;item&gt;10877&lt;/item&gt;&lt;item&gt;10921&lt;/item&gt;&lt;item&gt;11010&lt;/item&gt;&lt;item&gt;11053&lt;/item&gt;&lt;item&gt;11126&lt;/item&gt;&lt;item&gt;11140&lt;/item&gt;&lt;item&gt;11175&lt;/item&gt;&lt;item&gt;11176&lt;/item&gt;&lt;item&gt;11181&lt;/item&gt;&lt;item&gt;11197&lt;/item&gt;&lt;item&gt;11206&lt;/item&gt;&lt;item&gt;11212&lt;/item&gt;&lt;item&gt;11357&lt;/item&gt;&lt;item&gt;11432&lt;/item&gt;&lt;item&gt;11433&lt;/item&gt;&lt;item&gt;11435&lt;/item&gt;&lt;item&gt;11436&lt;/item&gt;&lt;item&gt;11442&lt;/item&gt;&lt;item&gt;11444&lt;/item&gt;&lt;item&gt;11447&lt;/item&gt;&lt;/record-ids&gt;&lt;/item&gt;&lt;/Libraries&gt;"/>
  </w:docVars>
  <w:rsids>
    <w:rsidRoot w:val="0034244A"/>
    <w:rsid w:val="00000619"/>
    <w:rsid w:val="000013DB"/>
    <w:rsid w:val="000017A2"/>
    <w:rsid w:val="00002923"/>
    <w:rsid w:val="000038FD"/>
    <w:rsid w:val="000068FB"/>
    <w:rsid w:val="000069BF"/>
    <w:rsid w:val="00006A12"/>
    <w:rsid w:val="00010073"/>
    <w:rsid w:val="00012AC7"/>
    <w:rsid w:val="0001531D"/>
    <w:rsid w:val="000153AE"/>
    <w:rsid w:val="000229CC"/>
    <w:rsid w:val="00023B60"/>
    <w:rsid w:val="0002500B"/>
    <w:rsid w:val="0002678E"/>
    <w:rsid w:val="00030A18"/>
    <w:rsid w:val="000317DC"/>
    <w:rsid w:val="000321AB"/>
    <w:rsid w:val="00032B48"/>
    <w:rsid w:val="000336B2"/>
    <w:rsid w:val="00034C6B"/>
    <w:rsid w:val="00035A0E"/>
    <w:rsid w:val="00040654"/>
    <w:rsid w:val="000414FD"/>
    <w:rsid w:val="00042B05"/>
    <w:rsid w:val="0004639B"/>
    <w:rsid w:val="00046AFE"/>
    <w:rsid w:val="000500D6"/>
    <w:rsid w:val="00050F98"/>
    <w:rsid w:val="00053776"/>
    <w:rsid w:val="000600B8"/>
    <w:rsid w:val="00060DEF"/>
    <w:rsid w:val="0006175D"/>
    <w:rsid w:val="000625EA"/>
    <w:rsid w:val="00065170"/>
    <w:rsid w:val="0006586D"/>
    <w:rsid w:val="000665EC"/>
    <w:rsid w:val="00066620"/>
    <w:rsid w:val="000675C8"/>
    <w:rsid w:val="00067A43"/>
    <w:rsid w:val="00067B12"/>
    <w:rsid w:val="00070B25"/>
    <w:rsid w:val="00074479"/>
    <w:rsid w:val="00075118"/>
    <w:rsid w:val="00075231"/>
    <w:rsid w:val="00075663"/>
    <w:rsid w:val="0007667A"/>
    <w:rsid w:val="0007779E"/>
    <w:rsid w:val="00081589"/>
    <w:rsid w:val="00081669"/>
    <w:rsid w:val="000824D2"/>
    <w:rsid w:val="00082731"/>
    <w:rsid w:val="000845C2"/>
    <w:rsid w:val="000855CF"/>
    <w:rsid w:val="00090716"/>
    <w:rsid w:val="00090ABF"/>
    <w:rsid w:val="0009105C"/>
    <w:rsid w:val="00092E2E"/>
    <w:rsid w:val="00093B1A"/>
    <w:rsid w:val="000946BF"/>
    <w:rsid w:val="00094B71"/>
    <w:rsid w:val="00095839"/>
    <w:rsid w:val="000A1969"/>
    <w:rsid w:val="000A2C4A"/>
    <w:rsid w:val="000A5507"/>
    <w:rsid w:val="000A5BF2"/>
    <w:rsid w:val="000A70AF"/>
    <w:rsid w:val="000B0BDC"/>
    <w:rsid w:val="000B14FC"/>
    <w:rsid w:val="000B1516"/>
    <w:rsid w:val="000B3FC2"/>
    <w:rsid w:val="000B59DF"/>
    <w:rsid w:val="000B5AFC"/>
    <w:rsid w:val="000B5EE3"/>
    <w:rsid w:val="000B6B3F"/>
    <w:rsid w:val="000C2A75"/>
    <w:rsid w:val="000C35B5"/>
    <w:rsid w:val="000C6146"/>
    <w:rsid w:val="000D0564"/>
    <w:rsid w:val="000D2209"/>
    <w:rsid w:val="000D2F63"/>
    <w:rsid w:val="000D4FBA"/>
    <w:rsid w:val="000D5B15"/>
    <w:rsid w:val="000D668F"/>
    <w:rsid w:val="000E12EA"/>
    <w:rsid w:val="000E208A"/>
    <w:rsid w:val="000E20CE"/>
    <w:rsid w:val="000E2A03"/>
    <w:rsid w:val="000E4C7F"/>
    <w:rsid w:val="000E6521"/>
    <w:rsid w:val="000F0F17"/>
    <w:rsid w:val="000F1E6E"/>
    <w:rsid w:val="000F2A65"/>
    <w:rsid w:val="000F3401"/>
    <w:rsid w:val="000F4631"/>
    <w:rsid w:val="00101129"/>
    <w:rsid w:val="00101B06"/>
    <w:rsid w:val="00102BA8"/>
    <w:rsid w:val="00102D41"/>
    <w:rsid w:val="00103C93"/>
    <w:rsid w:val="00104F46"/>
    <w:rsid w:val="00105836"/>
    <w:rsid w:val="00105DB8"/>
    <w:rsid w:val="001060AE"/>
    <w:rsid w:val="001074CA"/>
    <w:rsid w:val="0011078B"/>
    <w:rsid w:val="001159EF"/>
    <w:rsid w:val="001170FE"/>
    <w:rsid w:val="0012065C"/>
    <w:rsid w:val="00121B28"/>
    <w:rsid w:val="00122E2C"/>
    <w:rsid w:val="00123472"/>
    <w:rsid w:val="0012636B"/>
    <w:rsid w:val="001269B0"/>
    <w:rsid w:val="00131216"/>
    <w:rsid w:val="00133C05"/>
    <w:rsid w:val="00134198"/>
    <w:rsid w:val="0013513B"/>
    <w:rsid w:val="0013650C"/>
    <w:rsid w:val="00136BFD"/>
    <w:rsid w:val="00136E91"/>
    <w:rsid w:val="00137C8F"/>
    <w:rsid w:val="001419A2"/>
    <w:rsid w:val="00144CDE"/>
    <w:rsid w:val="001459DB"/>
    <w:rsid w:val="0014683B"/>
    <w:rsid w:val="0015063F"/>
    <w:rsid w:val="00150BA5"/>
    <w:rsid w:val="00152878"/>
    <w:rsid w:val="00152E94"/>
    <w:rsid w:val="001543C3"/>
    <w:rsid w:val="001543F3"/>
    <w:rsid w:val="00157CA7"/>
    <w:rsid w:val="00161350"/>
    <w:rsid w:val="00164832"/>
    <w:rsid w:val="00165474"/>
    <w:rsid w:val="00167399"/>
    <w:rsid w:val="00167FCB"/>
    <w:rsid w:val="0017030F"/>
    <w:rsid w:val="00171E4E"/>
    <w:rsid w:val="0017768B"/>
    <w:rsid w:val="00181188"/>
    <w:rsid w:val="00182138"/>
    <w:rsid w:val="00184414"/>
    <w:rsid w:val="001853E3"/>
    <w:rsid w:val="0019075D"/>
    <w:rsid w:val="0019325E"/>
    <w:rsid w:val="00196E49"/>
    <w:rsid w:val="001A10DA"/>
    <w:rsid w:val="001A1530"/>
    <w:rsid w:val="001A17AC"/>
    <w:rsid w:val="001A184E"/>
    <w:rsid w:val="001A35F2"/>
    <w:rsid w:val="001A3971"/>
    <w:rsid w:val="001A3D8F"/>
    <w:rsid w:val="001A5095"/>
    <w:rsid w:val="001B0127"/>
    <w:rsid w:val="001B16AE"/>
    <w:rsid w:val="001B264E"/>
    <w:rsid w:val="001B2D35"/>
    <w:rsid w:val="001B4B79"/>
    <w:rsid w:val="001B6711"/>
    <w:rsid w:val="001B6D11"/>
    <w:rsid w:val="001B71C1"/>
    <w:rsid w:val="001B76DC"/>
    <w:rsid w:val="001C1D03"/>
    <w:rsid w:val="001C1D7A"/>
    <w:rsid w:val="001C2290"/>
    <w:rsid w:val="001C261A"/>
    <w:rsid w:val="001C47A9"/>
    <w:rsid w:val="001C59A0"/>
    <w:rsid w:val="001D2A5E"/>
    <w:rsid w:val="001D342A"/>
    <w:rsid w:val="001D4D9F"/>
    <w:rsid w:val="001D5B4C"/>
    <w:rsid w:val="001D5DA3"/>
    <w:rsid w:val="001E377B"/>
    <w:rsid w:val="001E45C2"/>
    <w:rsid w:val="001E4B85"/>
    <w:rsid w:val="001E5425"/>
    <w:rsid w:val="001F1541"/>
    <w:rsid w:val="001F23D3"/>
    <w:rsid w:val="001F2CC4"/>
    <w:rsid w:val="001F4BF9"/>
    <w:rsid w:val="001F4F3D"/>
    <w:rsid w:val="001F70E5"/>
    <w:rsid w:val="001F7936"/>
    <w:rsid w:val="0020133B"/>
    <w:rsid w:val="00203A33"/>
    <w:rsid w:val="00205B92"/>
    <w:rsid w:val="00205C53"/>
    <w:rsid w:val="00206312"/>
    <w:rsid w:val="00210BD3"/>
    <w:rsid w:val="00213C75"/>
    <w:rsid w:val="00220690"/>
    <w:rsid w:val="0022167A"/>
    <w:rsid w:val="0022290A"/>
    <w:rsid w:val="00226148"/>
    <w:rsid w:val="00226C87"/>
    <w:rsid w:val="00227E5F"/>
    <w:rsid w:val="00227F67"/>
    <w:rsid w:val="00230229"/>
    <w:rsid w:val="00230E12"/>
    <w:rsid w:val="00231131"/>
    <w:rsid w:val="002311E4"/>
    <w:rsid w:val="002317FA"/>
    <w:rsid w:val="0023233B"/>
    <w:rsid w:val="00232CA2"/>
    <w:rsid w:val="0023398D"/>
    <w:rsid w:val="00235E54"/>
    <w:rsid w:val="002437AB"/>
    <w:rsid w:val="00243E69"/>
    <w:rsid w:val="00246456"/>
    <w:rsid w:val="00247E76"/>
    <w:rsid w:val="00250629"/>
    <w:rsid w:val="00252328"/>
    <w:rsid w:val="0025282F"/>
    <w:rsid w:val="00252A40"/>
    <w:rsid w:val="00252B72"/>
    <w:rsid w:val="002536D5"/>
    <w:rsid w:val="00253BEE"/>
    <w:rsid w:val="00254D71"/>
    <w:rsid w:val="00255B19"/>
    <w:rsid w:val="002612B6"/>
    <w:rsid w:val="002631D4"/>
    <w:rsid w:val="0026366E"/>
    <w:rsid w:val="00264635"/>
    <w:rsid w:val="00265AC3"/>
    <w:rsid w:val="0026797E"/>
    <w:rsid w:val="00267FA8"/>
    <w:rsid w:val="00272AE0"/>
    <w:rsid w:val="00274ED8"/>
    <w:rsid w:val="00275F10"/>
    <w:rsid w:val="0027629E"/>
    <w:rsid w:val="0028363E"/>
    <w:rsid w:val="00286766"/>
    <w:rsid w:val="00286CB3"/>
    <w:rsid w:val="002873BC"/>
    <w:rsid w:val="00287BC0"/>
    <w:rsid w:val="002908FF"/>
    <w:rsid w:val="00290CC5"/>
    <w:rsid w:val="00292470"/>
    <w:rsid w:val="00292EEF"/>
    <w:rsid w:val="00293128"/>
    <w:rsid w:val="0029539D"/>
    <w:rsid w:val="002A0B56"/>
    <w:rsid w:val="002A3863"/>
    <w:rsid w:val="002A6A7F"/>
    <w:rsid w:val="002A7054"/>
    <w:rsid w:val="002A775F"/>
    <w:rsid w:val="002A7845"/>
    <w:rsid w:val="002B2FB7"/>
    <w:rsid w:val="002B5282"/>
    <w:rsid w:val="002B5F01"/>
    <w:rsid w:val="002B6208"/>
    <w:rsid w:val="002B7A2C"/>
    <w:rsid w:val="002C1D17"/>
    <w:rsid w:val="002C3125"/>
    <w:rsid w:val="002C3985"/>
    <w:rsid w:val="002C7B08"/>
    <w:rsid w:val="002D5CFD"/>
    <w:rsid w:val="002D7554"/>
    <w:rsid w:val="002D7BE4"/>
    <w:rsid w:val="002E3233"/>
    <w:rsid w:val="002E454B"/>
    <w:rsid w:val="002E733F"/>
    <w:rsid w:val="002E7962"/>
    <w:rsid w:val="002F02F5"/>
    <w:rsid w:val="002F1995"/>
    <w:rsid w:val="002F34C1"/>
    <w:rsid w:val="002F5619"/>
    <w:rsid w:val="002F671B"/>
    <w:rsid w:val="002F7B45"/>
    <w:rsid w:val="00302CB5"/>
    <w:rsid w:val="00304DE6"/>
    <w:rsid w:val="00305E22"/>
    <w:rsid w:val="00306ACD"/>
    <w:rsid w:val="00310C7D"/>
    <w:rsid w:val="00311DD1"/>
    <w:rsid w:val="003125D5"/>
    <w:rsid w:val="00312EB7"/>
    <w:rsid w:val="003142FD"/>
    <w:rsid w:val="00316F86"/>
    <w:rsid w:val="0032232F"/>
    <w:rsid w:val="003235A3"/>
    <w:rsid w:val="003253B6"/>
    <w:rsid w:val="00326E63"/>
    <w:rsid w:val="00330FFD"/>
    <w:rsid w:val="003337FE"/>
    <w:rsid w:val="00334858"/>
    <w:rsid w:val="003349D9"/>
    <w:rsid w:val="003352AF"/>
    <w:rsid w:val="00337DE1"/>
    <w:rsid w:val="003408B2"/>
    <w:rsid w:val="00341816"/>
    <w:rsid w:val="0034203C"/>
    <w:rsid w:val="0034244A"/>
    <w:rsid w:val="00343E77"/>
    <w:rsid w:val="00344E0D"/>
    <w:rsid w:val="00345E98"/>
    <w:rsid w:val="00346B21"/>
    <w:rsid w:val="00350C11"/>
    <w:rsid w:val="00351E55"/>
    <w:rsid w:val="00352465"/>
    <w:rsid w:val="00354971"/>
    <w:rsid w:val="003549A7"/>
    <w:rsid w:val="003562B9"/>
    <w:rsid w:val="00356BB5"/>
    <w:rsid w:val="00356CFB"/>
    <w:rsid w:val="0036134D"/>
    <w:rsid w:val="003644A8"/>
    <w:rsid w:val="0036641F"/>
    <w:rsid w:val="00366949"/>
    <w:rsid w:val="003672F8"/>
    <w:rsid w:val="003673E7"/>
    <w:rsid w:val="00370C93"/>
    <w:rsid w:val="00371224"/>
    <w:rsid w:val="00371833"/>
    <w:rsid w:val="00372535"/>
    <w:rsid w:val="0037287B"/>
    <w:rsid w:val="00373A14"/>
    <w:rsid w:val="00375D26"/>
    <w:rsid w:val="00376ED5"/>
    <w:rsid w:val="003829ED"/>
    <w:rsid w:val="003834F5"/>
    <w:rsid w:val="003835D1"/>
    <w:rsid w:val="00384C7B"/>
    <w:rsid w:val="003924D0"/>
    <w:rsid w:val="003A1F3D"/>
    <w:rsid w:val="003A3079"/>
    <w:rsid w:val="003A4F09"/>
    <w:rsid w:val="003A55E4"/>
    <w:rsid w:val="003B0AC2"/>
    <w:rsid w:val="003B1791"/>
    <w:rsid w:val="003B3723"/>
    <w:rsid w:val="003B3D78"/>
    <w:rsid w:val="003B6F54"/>
    <w:rsid w:val="003B76CD"/>
    <w:rsid w:val="003C0CE3"/>
    <w:rsid w:val="003C0D32"/>
    <w:rsid w:val="003C15AE"/>
    <w:rsid w:val="003C2149"/>
    <w:rsid w:val="003C41C9"/>
    <w:rsid w:val="003C6344"/>
    <w:rsid w:val="003D0DD8"/>
    <w:rsid w:val="003D1603"/>
    <w:rsid w:val="003D1B21"/>
    <w:rsid w:val="003D2A7D"/>
    <w:rsid w:val="003D3F59"/>
    <w:rsid w:val="003D4F14"/>
    <w:rsid w:val="003D5201"/>
    <w:rsid w:val="003E1799"/>
    <w:rsid w:val="003E202F"/>
    <w:rsid w:val="003E388F"/>
    <w:rsid w:val="003E5073"/>
    <w:rsid w:val="003F3575"/>
    <w:rsid w:val="003F3A12"/>
    <w:rsid w:val="003F4F5D"/>
    <w:rsid w:val="00400039"/>
    <w:rsid w:val="004013E4"/>
    <w:rsid w:val="00401722"/>
    <w:rsid w:val="00401777"/>
    <w:rsid w:val="00401BAE"/>
    <w:rsid w:val="004025DB"/>
    <w:rsid w:val="004029B8"/>
    <w:rsid w:val="0040573B"/>
    <w:rsid w:val="00411699"/>
    <w:rsid w:val="004121DC"/>
    <w:rsid w:val="004127E1"/>
    <w:rsid w:val="00412D51"/>
    <w:rsid w:val="0041367E"/>
    <w:rsid w:val="00414B63"/>
    <w:rsid w:val="00415464"/>
    <w:rsid w:val="004169EA"/>
    <w:rsid w:val="00420F9D"/>
    <w:rsid w:val="004215C4"/>
    <w:rsid w:val="0042226F"/>
    <w:rsid w:val="00424319"/>
    <w:rsid w:val="00426A65"/>
    <w:rsid w:val="004272E9"/>
    <w:rsid w:val="00431953"/>
    <w:rsid w:val="004333CE"/>
    <w:rsid w:val="00434C40"/>
    <w:rsid w:val="004354C8"/>
    <w:rsid w:val="0043563F"/>
    <w:rsid w:val="00437263"/>
    <w:rsid w:val="00437B79"/>
    <w:rsid w:val="0044740C"/>
    <w:rsid w:val="004511F9"/>
    <w:rsid w:val="004537BC"/>
    <w:rsid w:val="004604DA"/>
    <w:rsid w:val="00461BEA"/>
    <w:rsid w:val="004635AB"/>
    <w:rsid w:val="00463ED9"/>
    <w:rsid w:val="00464393"/>
    <w:rsid w:val="00464843"/>
    <w:rsid w:val="004667B3"/>
    <w:rsid w:val="004707D6"/>
    <w:rsid w:val="00470E08"/>
    <w:rsid w:val="004720F7"/>
    <w:rsid w:val="004735A4"/>
    <w:rsid w:val="00474B5C"/>
    <w:rsid w:val="00474BF5"/>
    <w:rsid w:val="004816D3"/>
    <w:rsid w:val="0048234C"/>
    <w:rsid w:val="00483615"/>
    <w:rsid w:val="004836D7"/>
    <w:rsid w:val="00483A3E"/>
    <w:rsid w:val="00483C88"/>
    <w:rsid w:val="00484001"/>
    <w:rsid w:val="00485C6C"/>
    <w:rsid w:val="0048738C"/>
    <w:rsid w:val="00491C6A"/>
    <w:rsid w:val="00492BB1"/>
    <w:rsid w:val="00494146"/>
    <w:rsid w:val="004953FC"/>
    <w:rsid w:val="004955A3"/>
    <w:rsid w:val="0049605A"/>
    <w:rsid w:val="00496D05"/>
    <w:rsid w:val="0049710C"/>
    <w:rsid w:val="004A23E5"/>
    <w:rsid w:val="004A34DA"/>
    <w:rsid w:val="004A34E0"/>
    <w:rsid w:val="004A39F3"/>
    <w:rsid w:val="004A3E43"/>
    <w:rsid w:val="004A5594"/>
    <w:rsid w:val="004A7EA5"/>
    <w:rsid w:val="004B294A"/>
    <w:rsid w:val="004B2A5D"/>
    <w:rsid w:val="004B43DA"/>
    <w:rsid w:val="004B5B3D"/>
    <w:rsid w:val="004B6D41"/>
    <w:rsid w:val="004C1681"/>
    <w:rsid w:val="004C1956"/>
    <w:rsid w:val="004C3977"/>
    <w:rsid w:val="004C3D96"/>
    <w:rsid w:val="004C3ED9"/>
    <w:rsid w:val="004C53AC"/>
    <w:rsid w:val="004C6888"/>
    <w:rsid w:val="004C7195"/>
    <w:rsid w:val="004C73F0"/>
    <w:rsid w:val="004C7CB0"/>
    <w:rsid w:val="004D0272"/>
    <w:rsid w:val="004D0BA4"/>
    <w:rsid w:val="004D213F"/>
    <w:rsid w:val="004D2DB9"/>
    <w:rsid w:val="004D3019"/>
    <w:rsid w:val="004E027A"/>
    <w:rsid w:val="004E08B8"/>
    <w:rsid w:val="004E5266"/>
    <w:rsid w:val="004E6DED"/>
    <w:rsid w:val="004F0D94"/>
    <w:rsid w:val="004F2201"/>
    <w:rsid w:val="004F247E"/>
    <w:rsid w:val="004F3781"/>
    <w:rsid w:val="004F3E9B"/>
    <w:rsid w:val="004F3F00"/>
    <w:rsid w:val="004F518F"/>
    <w:rsid w:val="004F56D7"/>
    <w:rsid w:val="0050090F"/>
    <w:rsid w:val="00501B86"/>
    <w:rsid w:val="005027DA"/>
    <w:rsid w:val="005028CE"/>
    <w:rsid w:val="005059F2"/>
    <w:rsid w:val="005065F5"/>
    <w:rsid w:val="00512840"/>
    <w:rsid w:val="00512A3F"/>
    <w:rsid w:val="0051369C"/>
    <w:rsid w:val="00515392"/>
    <w:rsid w:val="005159E2"/>
    <w:rsid w:val="005171A5"/>
    <w:rsid w:val="0052060C"/>
    <w:rsid w:val="00521546"/>
    <w:rsid w:val="00522509"/>
    <w:rsid w:val="005226EC"/>
    <w:rsid w:val="00522C56"/>
    <w:rsid w:val="00523262"/>
    <w:rsid w:val="00530FF8"/>
    <w:rsid w:val="00532294"/>
    <w:rsid w:val="005325A9"/>
    <w:rsid w:val="00533997"/>
    <w:rsid w:val="00534FE3"/>
    <w:rsid w:val="00535CD6"/>
    <w:rsid w:val="00536992"/>
    <w:rsid w:val="00536FA7"/>
    <w:rsid w:val="00537075"/>
    <w:rsid w:val="00541403"/>
    <w:rsid w:val="00542DBB"/>
    <w:rsid w:val="00543135"/>
    <w:rsid w:val="00544002"/>
    <w:rsid w:val="00544EFB"/>
    <w:rsid w:val="00544F73"/>
    <w:rsid w:val="00550119"/>
    <w:rsid w:val="005506D2"/>
    <w:rsid w:val="00550E5E"/>
    <w:rsid w:val="00551E92"/>
    <w:rsid w:val="00552F39"/>
    <w:rsid w:val="00553BB6"/>
    <w:rsid w:val="005563EF"/>
    <w:rsid w:val="00557EB7"/>
    <w:rsid w:val="0056060E"/>
    <w:rsid w:val="00560C64"/>
    <w:rsid w:val="00561372"/>
    <w:rsid w:val="00561F09"/>
    <w:rsid w:val="0056352F"/>
    <w:rsid w:val="005647D8"/>
    <w:rsid w:val="00564A61"/>
    <w:rsid w:val="005665D3"/>
    <w:rsid w:val="00570022"/>
    <w:rsid w:val="005713DC"/>
    <w:rsid w:val="005720EB"/>
    <w:rsid w:val="00572574"/>
    <w:rsid w:val="00572AC9"/>
    <w:rsid w:val="00572B81"/>
    <w:rsid w:val="00575413"/>
    <w:rsid w:val="005755BB"/>
    <w:rsid w:val="00577B22"/>
    <w:rsid w:val="00582F76"/>
    <w:rsid w:val="00583392"/>
    <w:rsid w:val="005840BC"/>
    <w:rsid w:val="00593F24"/>
    <w:rsid w:val="00594CD3"/>
    <w:rsid w:val="005954B7"/>
    <w:rsid w:val="00596A7A"/>
    <w:rsid w:val="005978C9"/>
    <w:rsid w:val="00597A8D"/>
    <w:rsid w:val="00597ECB"/>
    <w:rsid w:val="005A12DC"/>
    <w:rsid w:val="005A13D5"/>
    <w:rsid w:val="005A1D86"/>
    <w:rsid w:val="005A26D6"/>
    <w:rsid w:val="005A3B8A"/>
    <w:rsid w:val="005A3E82"/>
    <w:rsid w:val="005A4893"/>
    <w:rsid w:val="005A77D5"/>
    <w:rsid w:val="005A79DA"/>
    <w:rsid w:val="005B1328"/>
    <w:rsid w:val="005B2BC0"/>
    <w:rsid w:val="005B35B0"/>
    <w:rsid w:val="005B78FD"/>
    <w:rsid w:val="005B7BA5"/>
    <w:rsid w:val="005B7EEB"/>
    <w:rsid w:val="005C2AC1"/>
    <w:rsid w:val="005C2C11"/>
    <w:rsid w:val="005C49E4"/>
    <w:rsid w:val="005C62AB"/>
    <w:rsid w:val="005C64B8"/>
    <w:rsid w:val="005C6F4F"/>
    <w:rsid w:val="005D0E0E"/>
    <w:rsid w:val="005E0F79"/>
    <w:rsid w:val="005E2119"/>
    <w:rsid w:val="005E2F92"/>
    <w:rsid w:val="005E4934"/>
    <w:rsid w:val="005E4A27"/>
    <w:rsid w:val="005E53A0"/>
    <w:rsid w:val="005E5B31"/>
    <w:rsid w:val="005E6769"/>
    <w:rsid w:val="005E7119"/>
    <w:rsid w:val="005F0D0D"/>
    <w:rsid w:val="005F0DCE"/>
    <w:rsid w:val="005F1020"/>
    <w:rsid w:val="005F2F1B"/>
    <w:rsid w:val="005F3224"/>
    <w:rsid w:val="005F54BF"/>
    <w:rsid w:val="005F590F"/>
    <w:rsid w:val="005F74E9"/>
    <w:rsid w:val="005F78A5"/>
    <w:rsid w:val="005F7FC0"/>
    <w:rsid w:val="006014FB"/>
    <w:rsid w:val="00605ED4"/>
    <w:rsid w:val="00606983"/>
    <w:rsid w:val="006108F1"/>
    <w:rsid w:val="00612265"/>
    <w:rsid w:val="00613DD8"/>
    <w:rsid w:val="00613F05"/>
    <w:rsid w:val="006144E0"/>
    <w:rsid w:val="00617540"/>
    <w:rsid w:val="00620A78"/>
    <w:rsid w:val="0062257A"/>
    <w:rsid w:val="00623ECC"/>
    <w:rsid w:val="00624328"/>
    <w:rsid w:val="0062507B"/>
    <w:rsid w:val="00626066"/>
    <w:rsid w:val="00627222"/>
    <w:rsid w:val="00632F1F"/>
    <w:rsid w:val="006351E6"/>
    <w:rsid w:val="0063547A"/>
    <w:rsid w:val="00635CD8"/>
    <w:rsid w:val="0063738E"/>
    <w:rsid w:val="00637D7B"/>
    <w:rsid w:val="00640BD9"/>
    <w:rsid w:val="00643C64"/>
    <w:rsid w:val="006453CC"/>
    <w:rsid w:val="00646090"/>
    <w:rsid w:val="006514F2"/>
    <w:rsid w:val="00651C46"/>
    <w:rsid w:val="00652E05"/>
    <w:rsid w:val="00653093"/>
    <w:rsid w:val="00653644"/>
    <w:rsid w:val="00655038"/>
    <w:rsid w:val="00655686"/>
    <w:rsid w:val="00656D39"/>
    <w:rsid w:val="00656DC5"/>
    <w:rsid w:val="00657883"/>
    <w:rsid w:val="00657A7D"/>
    <w:rsid w:val="006617FE"/>
    <w:rsid w:val="00661D4E"/>
    <w:rsid w:val="0066287A"/>
    <w:rsid w:val="00664791"/>
    <w:rsid w:val="00665086"/>
    <w:rsid w:val="006676EB"/>
    <w:rsid w:val="0067261F"/>
    <w:rsid w:val="006733CD"/>
    <w:rsid w:val="00673F77"/>
    <w:rsid w:val="0067547F"/>
    <w:rsid w:val="0067615A"/>
    <w:rsid w:val="00676A1C"/>
    <w:rsid w:val="006772CB"/>
    <w:rsid w:val="006808EE"/>
    <w:rsid w:val="006830A9"/>
    <w:rsid w:val="006832E3"/>
    <w:rsid w:val="00687B9C"/>
    <w:rsid w:val="00692123"/>
    <w:rsid w:val="00693EF1"/>
    <w:rsid w:val="0069676A"/>
    <w:rsid w:val="006A1133"/>
    <w:rsid w:val="006A1E18"/>
    <w:rsid w:val="006A1EAD"/>
    <w:rsid w:val="006A22BC"/>
    <w:rsid w:val="006A5D81"/>
    <w:rsid w:val="006B12FF"/>
    <w:rsid w:val="006B16BB"/>
    <w:rsid w:val="006B3BEE"/>
    <w:rsid w:val="006B7143"/>
    <w:rsid w:val="006C0E49"/>
    <w:rsid w:val="006C13DD"/>
    <w:rsid w:val="006C145D"/>
    <w:rsid w:val="006C1A0F"/>
    <w:rsid w:val="006C1C30"/>
    <w:rsid w:val="006C2336"/>
    <w:rsid w:val="006C2E90"/>
    <w:rsid w:val="006C4D77"/>
    <w:rsid w:val="006D0A60"/>
    <w:rsid w:val="006D1841"/>
    <w:rsid w:val="006D1BB4"/>
    <w:rsid w:val="006D1D8D"/>
    <w:rsid w:val="006D56FA"/>
    <w:rsid w:val="006D5E66"/>
    <w:rsid w:val="006D75BF"/>
    <w:rsid w:val="006E1157"/>
    <w:rsid w:val="006E2DCD"/>
    <w:rsid w:val="006E3179"/>
    <w:rsid w:val="006E5F48"/>
    <w:rsid w:val="006E6436"/>
    <w:rsid w:val="006F25EE"/>
    <w:rsid w:val="006F2DA3"/>
    <w:rsid w:val="006F4AF6"/>
    <w:rsid w:val="006F58BC"/>
    <w:rsid w:val="006F5EAD"/>
    <w:rsid w:val="0070081C"/>
    <w:rsid w:val="007027EA"/>
    <w:rsid w:val="00703447"/>
    <w:rsid w:val="00703C0E"/>
    <w:rsid w:val="007104E6"/>
    <w:rsid w:val="00710F89"/>
    <w:rsid w:val="00711D92"/>
    <w:rsid w:val="0071538B"/>
    <w:rsid w:val="007171FE"/>
    <w:rsid w:val="007172A6"/>
    <w:rsid w:val="00717E5D"/>
    <w:rsid w:val="0072023A"/>
    <w:rsid w:val="007204FA"/>
    <w:rsid w:val="0072138B"/>
    <w:rsid w:val="00721ED1"/>
    <w:rsid w:val="00722AD2"/>
    <w:rsid w:val="00723F02"/>
    <w:rsid w:val="0073192F"/>
    <w:rsid w:val="007370E6"/>
    <w:rsid w:val="00737335"/>
    <w:rsid w:val="00744031"/>
    <w:rsid w:val="00744EB9"/>
    <w:rsid w:val="00746E2D"/>
    <w:rsid w:val="007474DD"/>
    <w:rsid w:val="007501CA"/>
    <w:rsid w:val="007514A5"/>
    <w:rsid w:val="00755771"/>
    <w:rsid w:val="00756CC4"/>
    <w:rsid w:val="0075709B"/>
    <w:rsid w:val="0075730B"/>
    <w:rsid w:val="00757F62"/>
    <w:rsid w:val="0076207F"/>
    <w:rsid w:val="007622EF"/>
    <w:rsid w:val="00764AEF"/>
    <w:rsid w:val="00764DCB"/>
    <w:rsid w:val="00765292"/>
    <w:rsid w:val="00765482"/>
    <w:rsid w:val="007662F8"/>
    <w:rsid w:val="00766C30"/>
    <w:rsid w:val="00767FF7"/>
    <w:rsid w:val="00773049"/>
    <w:rsid w:val="00773366"/>
    <w:rsid w:val="0077471A"/>
    <w:rsid w:val="00776655"/>
    <w:rsid w:val="007800C2"/>
    <w:rsid w:val="00781C53"/>
    <w:rsid w:val="00784D2E"/>
    <w:rsid w:val="007875FE"/>
    <w:rsid w:val="00787FAE"/>
    <w:rsid w:val="00790595"/>
    <w:rsid w:val="007918D3"/>
    <w:rsid w:val="0079388A"/>
    <w:rsid w:val="00795512"/>
    <w:rsid w:val="00795818"/>
    <w:rsid w:val="007A0690"/>
    <w:rsid w:val="007A3534"/>
    <w:rsid w:val="007A3E45"/>
    <w:rsid w:val="007A502C"/>
    <w:rsid w:val="007A6B97"/>
    <w:rsid w:val="007A6ED8"/>
    <w:rsid w:val="007A7A6D"/>
    <w:rsid w:val="007B0D1A"/>
    <w:rsid w:val="007B4C93"/>
    <w:rsid w:val="007B7707"/>
    <w:rsid w:val="007B7DC4"/>
    <w:rsid w:val="007C2256"/>
    <w:rsid w:val="007C2D09"/>
    <w:rsid w:val="007C3A2B"/>
    <w:rsid w:val="007C55D9"/>
    <w:rsid w:val="007C5ABC"/>
    <w:rsid w:val="007C7D4A"/>
    <w:rsid w:val="007D102F"/>
    <w:rsid w:val="007D2969"/>
    <w:rsid w:val="007D5E0A"/>
    <w:rsid w:val="007D5E76"/>
    <w:rsid w:val="007D6972"/>
    <w:rsid w:val="007D77C3"/>
    <w:rsid w:val="007E0F1F"/>
    <w:rsid w:val="007E37FE"/>
    <w:rsid w:val="007E3D03"/>
    <w:rsid w:val="007E43B9"/>
    <w:rsid w:val="007E61EF"/>
    <w:rsid w:val="007E687A"/>
    <w:rsid w:val="007F01C2"/>
    <w:rsid w:val="007F338E"/>
    <w:rsid w:val="007F3860"/>
    <w:rsid w:val="007F5197"/>
    <w:rsid w:val="008055EE"/>
    <w:rsid w:val="00805861"/>
    <w:rsid w:val="00806C47"/>
    <w:rsid w:val="0081177D"/>
    <w:rsid w:val="00811FDE"/>
    <w:rsid w:val="00812114"/>
    <w:rsid w:val="00812961"/>
    <w:rsid w:val="00812B8B"/>
    <w:rsid w:val="00812CD6"/>
    <w:rsid w:val="00813362"/>
    <w:rsid w:val="00814C01"/>
    <w:rsid w:val="0082624F"/>
    <w:rsid w:val="008300DA"/>
    <w:rsid w:val="0083194B"/>
    <w:rsid w:val="00831A4A"/>
    <w:rsid w:val="0083340C"/>
    <w:rsid w:val="0083386D"/>
    <w:rsid w:val="0083523E"/>
    <w:rsid w:val="00836D40"/>
    <w:rsid w:val="0084132B"/>
    <w:rsid w:val="0084224D"/>
    <w:rsid w:val="00843124"/>
    <w:rsid w:val="00843D44"/>
    <w:rsid w:val="00847684"/>
    <w:rsid w:val="00851918"/>
    <w:rsid w:val="008521F7"/>
    <w:rsid w:val="00852796"/>
    <w:rsid w:val="00855951"/>
    <w:rsid w:val="00855E89"/>
    <w:rsid w:val="00856C63"/>
    <w:rsid w:val="00857DBA"/>
    <w:rsid w:val="00861307"/>
    <w:rsid w:val="008628D8"/>
    <w:rsid w:val="00865325"/>
    <w:rsid w:val="00865B9E"/>
    <w:rsid w:val="008671C5"/>
    <w:rsid w:val="00870E14"/>
    <w:rsid w:val="008725F4"/>
    <w:rsid w:val="00872B60"/>
    <w:rsid w:val="00872E7C"/>
    <w:rsid w:val="00873A56"/>
    <w:rsid w:val="00873DE2"/>
    <w:rsid w:val="00874017"/>
    <w:rsid w:val="008744FB"/>
    <w:rsid w:val="008748C8"/>
    <w:rsid w:val="008762DB"/>
    <w:rsid w:val="00876887"/>
    <w:rsid w:val="00880FD5"/>
    <w:rsid w:val="00881DAC"/>
    <w:rsid w:val="0088367A"/>
    <w:rsid w:val="00883AC4"/>
    <w:rsid w:val="0089029C"/>
    <w:rsid w:val="00890D37"/>
    <w:rsid w:val="00891197"/>
    <w:rsid w:val="008915D2"/>
    <w:rsid w:val="00891C46"/>
    <w:rsid w:val="008924BE"/>
    <w:rsid w:val="00892687"/>
    <w:rsid w:val="00893F0A"/>
    <w:rsid w:val="00896C47"/>
    <w:rsid w:val="008A0418"/>
    <w:rsid w:val="008A1236"/>
    <w:rsid w:val="008A126C"/>
    <w:rsid w:val="008A36C7"/>
    <w:rsid w:val="008A5035"/>
    <w:rsid w:val="008A7E9A"/>
    <w:rsid w:val="008B0AEE"/>
    <w:rsid w:val="008B0B36"/>
    <w:rsid w:val="008B19D7"/>
    <w:rsid w:val="008B27F0"/>
    <w:rsid w:val="008B400B"/>
    <w:rsid w:val="008B407E"/>
    <w:rsid w:val="008C1A53"/>
    <w:rsid w:val="008C4831"/>
    <w:rsid w:val="008C50E8"/>
    <w:rsid w:val="008C572D"/>
    <w:rsid w:val="008D197C"/>
    <w:rsid w:val="008D2012"/>
    <w:rsid w:val="008D44E8"/>
    <w:rsid w:val="008D476A"/>
    <w:rsid w:val="008D5C48"/>
    <w:rsid w:val="008D7E11"/>
    <w:rsid w:val="008E0701"/>
    <w:rsid w:val="008E0794"/>
    <w:rsid w:val="008E14D4"/>
    <w:rsid w:val="008E3869"/>
    <w:rsid w:val="008E6D52"/>
    <w:rsid w:val="008E6E24"/>
    <w:rsid w:val="008E7249"/>
    <w:rsid w:val="008E7A17"/>
    <w:rsid w:val="008E7CDA"/>
    <w:rsid w:val="008F03FC"/>
    <w:rsid w:val="008F1614"/>
    <w:rsid w:val="008F21BA"/>
    <w:rsid w:val="008F297E"/>
    <w:rsid w:val="008F38B0"/>
    <w:rsid w:val="008F3B0F"/>
    <w:rsid w:val="00900984"/>
    <w:rsid w:val="009117DB"/>
    <w:rsid w:val="00914154"/>
    <w:rsid w:val="0091453E"/>
    <w:rsid w:val="00915601"/>
    <w:rsid w:val="00915C2C"/>
    <w:rsid w:val="00920A58"/>
    <w:rsid w:val="00920F2D"/>
    <w:rsid w:val="009222D3"/>
    <w:rsid w:val="009225A4"/>
    <w:rsid w:val="009266E1"/>
    <w:rsid w:val="009269B4"/>
    <w:rsid w:val="00927275"/>
    <w:rsid w:val="009309F3"/>
    <w:rsid w:val="00931F61"/>
    <w:rsid w:val="009327E3"/>
    <w:rsid w:val="0093597E"/>
    <w:rsid w:val="009409C1"/>
    <w:rsid w:val="00941F00"/>
    <w:rsid w:val="00942734"/>
    <w:rsid w:val="009448E2"/>
    <w:rsid w:val="00945981"/>
    <w:rsid w:val="00945F8A"/>
    <w:rsid w:val="009465C6"/>
    <w:rsid w:val="00950518"/>
    <w:rsid w:val="00951D01"/>
    <w:rsid w:val="00953261"/>
    <w:rsid w:val="0095327B"/>
    <w:rsid w:val="00955BAE"/>
    <w:rsid w:val="00955DA2"/>
    <w:rsid w:val="00964784"/>
    <w:rsid w:val="00967C77"/>
    <w:rsid w:val="009730F4"/>
    <w:rsid w:val="009754AC"/>
    <w:rsid w:val="009754C1"/>
    <w:rsid w:val="00976739"/>
    <w:rsid w:val="00976B7F"/>
    <w:rsid w:val="0097767B"/>
    <w:rsid w:val="009809B1"/>
    <w:rsid w:val="009816CE"/>
    <w:rsid w:val="009832E0"/>
    <w:rsid w:val="009843C9"/>
    <w:rsid w:val="00986168"/>
    <w:rsid w:val="00987A5E"/>
    <w:rsid w:val="00992552"/>
    <w:rsid w:val="00993AE5"/>
    <w:rsid w:val="00997356"/>
    <w:rsid w:val="009A13AA"/>
    <w:rsid w:val="009A17B0"/>
    <w:rsid w:val="009A6792"/>
    <w:rsid w:val="009A69BC"/>
    <w:rsid w:val="009A7014"/>
    <w:rsid w:val="009B54D6"/>
    <w:rsid w:val="009B70C6"/>
    <w:rsid w:val="009B7B47"/>
    <w:rsid w:val="009C05F6"/>
    <w:rsid w:val="009C3F68"/>
    <w:rsid w:val="009C46ED"/>
    <w:rsid w:val="009D3709"/>
    <w:rsid w:val="009D40DF"/>
    <w:rsid w:val="009D7962"/>
    <w:rsid w:val="009D7AB5"/>
    <w:rsid w:val="009E30AC"/>
    <w:rsid w:val="009E6B53"/>
    <w:rsid w:val="009F31D5"/>
    <w:rsid w:val="009F3EE7"/>
    <w:rsid w:val="00A00A8D"/>
    <w:rsid w:val="00A02C3A"/>
    <w:rsid w:val="00A046AA"/>
    <w:rsid w:val="00A06D38"/>
    <w:rsid w:val="00A06FB8"/>
    <w:rsid w:val="00A072D0"/>
    <w:rsid w:val="00A1179A"/>
    <w:rsid w:val="00A137A1"/>
    <w:rsid w:val="00A154BF"/>
    <w:rsid w:val="00A20839"/>
    <w:rsid w:val="00A20905"/>
    <w:rsid w:val="00A23716"/>
    <w:rsid w:val="00A25DD7"/>
    <w:rsid w:val="00A26C3C"/>
    <w:rsid w:val="00A27768"/>
    <w:rsid w:val="00A316E2"/>
    <w:rsid w:val="00A335A2"/>
    <w:rsid w:val="00A33EA5"/>
    <w:rsid w:val="00A36CDF"/>
    <w:rsid w:val="00A37231"/>
    <w:rsid w:val="00A402BD"/>
    <w:rsid w:val="00A42195"/>
    <w:rsid w:val="00A434F6"/>
    <w:rsid w:val="00A4397F"/>
    <w:rsid w:val="00A44AD0"/>
    <w:rsid w:val="00A44C24"/>
    <w:rsid w:val="00A45480"/>
    <w:rsid w:val="00A45737"/>
    <w:rsid w:val="00A457E2"/>
    <w:rsid w:val="00A474BD"/>
    <w:rsid w:val="00A503A7"/>
    <w:rsid w:val="00A51939"/>
    <w:rsid w:val="00A51A14"/>
    <w:rsid w:val="00A52904"/>
    <w:rsid w:val="00A54DF6"/>
    <w:rsid w:val="00A579D5"/>
    <w:rsid w:val="00A57E50"/>
    <w:rsid w:val="00A613A1"/>
    <w:rsid w:val="00A61B75"/>
    <w:rsid w:val="00A62606"/>
    <w:rsid w:val="00A63434"/>
    <w:rsid w:val="00A64A17"/>
    <w:rsid w:val="00A6654B"/>
    <w:rsid w:val="00A66C2B"/>
    <w:rsid w:val="00A6799B"/>
    <w:rsid w:val="00A67C0E"/>
    <w:rsid w:val="00A7039F"/>
    <w:rsid w:val="00A70972"/>
    <w:rsid w:val="00A70AD2"/>
    <w:rsid w:val="00A7217D"/>
    <w:rsid w:val="00A734CB"/>
    <w:rsid w:val="00A74EC9"/>
    <w:rsid w:val="00A75364"/>
    <w:rsid w:val="00A764B6"/>
    <w:rsid w:val="00A778BD"/>
    <w:rsid w:val="00A77DF5"/>
    <w:rsid w:val="00A80119"/>
    <w:rsid w:val="00A8358D"/>
    <w:rsid w:val="00A85BBC"/>
    <w:rsid w:val="00A864B5"/>
    <w:rsid w:val="00A875AB"/>
    <w:rsid w:val="00A93A9B"/>
    <w:rsid w:val="00A95537"/>
    <w:rsid w:val="00A95F71"/>
    <w:rsid w:val="00A9768E"/>
    <w:rsid w:val="00A97798"/>
    <w:rsid w:val="00A97A1A"/>
    <w:rsid w:val="00AA21A0"/>
    <w:rsid w:val="00AA26AC"/>
    <w:rsid w:val="00AA2820"/>
    <w:rsid w:val="00AA304E"/>
    <w:rsid w:val="00AA51BD"/>
    <w:rsid w:val="00AA51DB"/>
    <w:rsid w:val="00AA5C3A"/>
    <w:rsid w:val="00AA7C2B"/>
    <w:rsid w:val="00AB2086"/>
    <w:rsid w:val="00AB388A"/>
    <w:rsid w:val="00AB43AA"/>
    <w:rsid w:val="00AB5AEC"/>
    <w:rsid w:val="00AC39AB"/>
    <w:rsid w:val="00AC4126"/>
    <w:rsid w:val="00AC471B"/>
    <w:rsid w:val="00AC7C20"/>
    <w:rsid w:val="00AD054C"/>
    <w:rsid w:val="00AD0D7E"/>
    <w:rsid w:val="00AD1C75"/>
    <w:rsid w:val="00AD46B9"/>
    <w:rsid w:val="00AD7BA6"/>
    <w:rsid w:val="00AE0E93"/>
    <w:rsid w:val="00AE2A70"/>
    <w:rsid w:val="00AE432B"/>
    <w:rsid w:val="00AE481A"/>
    <w:rsid w:val="00AE49C0"/>
    <w:rsid w:val="00AE62D2"/>
    <w:rsid w:val="00AF14B1"/>
    <w:rsid w:val="00AF29FE"/>
    <w:rsid w:val="00AF34DF"/>
    <w:rsid w:val="00B00B03"/>
    <w:rsid w:val="00B02AB3"/>
    <w:rsid w:val="00B07089"/>
    <w:rsid w:val="00B0758D"/>
    <w:rsid w:val="00B101BC"/>
    <w:rsid w:val="00B10865"/>
    <w:rsid w:val="00B1465C"/>
    <w:rsid w:val="00B20C24"/>
    <w:rsid w:val="00B222A1"/>
    <w:rsid w:val="00B26C47"/>
    <w:rsid w:val="00B27741"/>
    <w:rsid w:val="00B30E5A"/>
    <w:rsid w:val="00B33AF4"/>
    <w:rsid w:val="00B346BD"/>
    <w:rsid w:val="00B36F31"/>
    <w:rsid w:val="00B37C25"/>
    <w:rsid w:val="00B4375F"/>
    <w:rsid w:val="00B44FE7"/>
    <w:rsid w:val="00B46B6E"/>
    <w:rsid w:val="00B46E54"/>
    <w:rsid w:val="00B4753C"/>
    <w:rsid w:val="00B50301"/>
    <w:rsid w:val="00B50391"/>
    <w:rsid w:val="00B51121"/>
    <w:rsid w:val="00B53FBA"/>
    <w:rsid w:val="00B561DD"/>
    <w:rsid w:val="00B570DE"/>
    <w:rsid w:val="00B573C8"/>
    <w:rsid w:val="00B651EC"/>
    <w:rsid w:val="00B65419"/>
    <w:rsid w:val="00B65DC6"/>
    <w:rsid w:val="00B667BC"/>
    <w:rsid w:val="00B67795"/>
    <w:rsid w:val="00B74796"/>
    <w:rsid w:val="00B757D2"/>
    <w:rsid w:val="00B771A7"/>
    <w:rsid w:val="00B814DE"/>
    <w:rsid w:val="00B86F23"/>
    <w:rsid w:val="00B873F8"/>
    <w:rsid w:val="00B8794B"/>
    <w:rsid w:val="00B950BB"/>
    <w:rsid w:val="00BA0C37"/>
    <w:rsid w:val="00BA0E76"/>
    <w:rsid w:val="00BA1024"/>
    <w:rsid w:val="00BA1F75"/>
    <w:rsid w:val="00BA363C"/>
    <w:rsid w:val="00BA4F29"/>
    <w:rsid w:val="00BA5313"/>
    <w:rsid w:val="00BA6520"/>
    <w:rsid w:val="00BB2334"/>
    <w:rsid w:val="00BB27C4"/>
    <w:rsid w:val="00BB367E"/>
    <w:rsid w:val="00BB4A89"/>
    <w:rsid w:val="00BB754D"/>
    <w:rsid w:val="00BC574D"/>
    <w:rsid w:val="00BC5767"/>
    <w:rsid w:val="00BC7C73"/>
    <w:rsid w:val="00BD09A0"/>
    <w:rsid w:val="00BD3FC4"/>
    <w:rsid w:val="00BD6B42"/>
    <w:rsid w:val="00BD6BE7"/>
    <w:rsid w:val="00BD7228"/>
    <w:rsid w:val="00BE0048"/>
    <w:rsid w:val="00BE0228"/>
    <w:rsid w:val="00BE04C9"/>
    <w:rsid w:val="00BE1EF0"/>
    <w:rsid w:val="00BE236E"/>
    <w:rsid w:val="00BE3B09"/>
    <w:rsid w:val="00BE3DDF"/>
    <w:rsid w:val="00BE6CD0"/>
    <w:rsid w:val="00BF35EB"/>
    <w:rsid w:val="00BF57FD"/>
    <w:rsid w:val="00C02B25"/>
    <w:rsid w:val="00C056ED"/>
    <w:rsid w:val="00C059CB"/>
    <w:rsid w:val="00C05A37"/>
    <w:rsid w:val="00C11EAC"/>
    <w:rsid w:val="00C12F4F"/>
    <w:rsid w:val="00C20C70"/>
    <w:rsid w:val="00C23DDF"/>
    <w:rsid w:val="00C2698D"/>
    <w:rsid w:val="00C27CF9"/>
    <w:rsid w:val="00C3065C"/>
    <w:rsid w:val="00C30D73"/>
    <w:rsid w:val="00C31C82"/>
    <w:rsid w:val="00C31E1C"/>
    <w:rsid w:val="00C325E3"/>
    <w:rsid w:val="00C328EE"/>
    <w:rsid w:val="00C3616A"/>
    <w:rsid w:val="00C363A9"/>
    <w:rsid w:val="00C36FB2"/>
    <w:rsid w:val="00C37182"/>
    <w:rsid w:val="00C3780D"/>
    <w:rsid w:val="00C403D8"/>
    <w:rsid w:val="00C40DAB"/>
    <w:rsid w:val="00C42DA0"/>
    <w:rsid w:val="00C453D4"/>
    <w:rsid w:val="00C4562A"/>
    <w:rsid w:val="00C45CED"/>
    <w:rsid w:val="00C4765B"/>
    <w:rsid w:val="00C51330"/>
    <w:rsid w:val="00C52080"/>
    <w:rsid w:val="00C52288"/>
    <w:rsid w:val="00C526E4"/>
    <w:rsid w:val="00C541E9"/>
    <w:rsid w:val="00C57D70"/>
    <w:rsid w:val="00C64AAC"/>
    <w:rsid w:val="00C65553"/>
    <w:rsid w:val="00C65DAA"/>
    <w:rsid w:val="00C66FA6"/>
    <w:rsid w:val="00C6701A"/>
    <w:rsid w:val="00C70061"/>
    <w:rsid w:val="00C70077"/>
    <w:rsid w:val="00C71FB6"/>
    <w:rsid w:val="00C72A06"/>
    <w:rsid w:val="00C72FCA"/>
    <w:rsid w:val="00C731B1"/>
    <w:rsid w:val="00C738C1"/>
    <w:rsid w:val="00C7666D"/>
    <w:rsid w:val="00C825E7"/>
    <w:rsid w:val="00C831EA"/>
    <w:rsid w:val="00C8370A"/>
    <w:rsid w:val="00C860B6"/>
    <w:rsid w:val="00C86B4A"/>
    <w:rsid w:val="00C87F8E"/>
    <w:rsid w:val="00C902FD"/>
    <w:rsid w:val="00C9104B"/>
    <w:rsid w:val="00C9149C"/>
    <w:rsid w:val="00C93382"/>
    <w:rsid w:val="00C96730"/>
    <w:rsid w:val="00CA1EA1"/>
    <w:rsid w:val="00CA4FA9"/>
    <w:rsid w:val="00CA6423"/>
    <w:rsid w:val="00CA6874"/>
    <w:rsid w:val="00CB08F7"/>
    <w:rsid w:val="00CB0E8C"/>
    <w:rsid w:val="00CB22BC"/>
    <w:rsid w:val="00CB3EF2"/>
    <w:rsid w:val="00CB457D"/>
    <w:rsid w:val="00CB72B8"/>
    <w:rsid w:val="00CC00BA"/>
    <w:rsid w:val="00CC63D6"/>
    <w:rsid w:val="00CD1798"/>
    <w:rsid w:val="00CD1EE3"/>
    <w:rsid w:val="00CD44AD"/>
    <w:rsid w:val="00CD7696"/>
    <w:rsid w:val="00CE0B9F"/>
    <w:rsid w:val="00CE151A"/>
    <w:rsid w:val="00CE4315"/>
    <w:rsid w:val="00CE501D"/>
    <w:rsid w:val="00CF07D6"/>
    <w:rsid w:val="00CF1DAA"/>
    <w:rsid w:val="00CF5D4C"/>
    <w:rsid w:val="00CF74AD"/>
    <w:rsid w:val="00CF7510"/>
    <w:rsid w:val="00D07F2D"/>
    <w:rsid w:val="00D100B3"/>
    <w:rsid w:val="00D10248"/>
    <w:rsid w:val="00D132BA"/>
    <w:rsid w:val="00D14296"/>
    <w:rsid w:val="00D1513C"/>
    <w:rsid w:val="00D15C34"/>
    <w:rsid w:val="00D172C7"/>
    <w:rsid w:val="00D20C54"/>
    <w:rsid w:val="00D231E6"/>
    <w:rsid w:val="00D33375"/>
    <w:rsid w:val="00D357FE"/>
    <w:rsid w:val="00D35E21"/>
    <w:rsid w:val="00D44B62"/>
    <w:rsid w:val="00D45884"/>
    <w:rsid w:val="00D459AA"/>
    <w:rsid w:val="00D45E1F"/>
    <w:rsid w:val="00D472A5"/>
    <w:rsid w:val="00D479E2"/>
    <w:rsid w:val="00D52A05"/>
    <w:rsid w:val="00D52F13"/>
    <w:rsid w:val="00D53755"/>
    <w:rsid w:val="00D54A6D"/>
    <w:rsid w:val="00D60A2D"/>
    <w:rsid w:val="00D60CC7"/>
    <w:rsid w:val="00D61A01"/>
    <w:rsid w:val="00D62B1D"/>
    <w:rsid w:val="00D64DAF"/>
    <w:rsid w:val="00D65919"/>
    <w:rsid w:val="00D65F10"/>
    <w:rsid w:val="00D66298"/>
    <w:rsid w:val="00D663DD"/>
    <w:rsid w:val="00D7356E"/>
    <w:rsid w:val="00D73849"/>
    <w:rsid w:val="00D73E0D"/>
    <w:rsid w:val="00D74140"/>
    <w:rsid w:val="00D75094"/>
    <w:rsid w:val="00D75E64"/>
    <w:rsid w:val="00D80249"/>
    <w:rsid w:val="00D8094F"/>
    <w:rsid w:val="00D8141A"/>
    <w:rsid w:val="00D83510"/>
    <w:rsid w:val="00D83738"/>
    <w:rsid w:val="00D844B8"/>
    <w:rsid w:val="00D85654"/>
    <w:rsid w:val="00D90195"/>
    <w:rsid w:val="00D91AA8"/>
    <w:rsid w:val="00D92552"/>
    <w:rsid w:val="00D93351"/>
    <w:rsid w:val="00D93725"/>
    <w:rsid w:val="00D97575"/>
    <w:rsid w:val="00D97922"/>
    <w:rsid w:val="00DA0305"/>
    <w:rsid w:val="00DA0836"/>
    <w:rsid w:val="00DA1493"/>
    <w:rsid w:val="00DA73B7"/>
    <w:rsid w:val="00DB1508"/>
    <w:rsid w:val="00DB476B"/>
    <w:rsid w:val="00DB7C2E"/>
    <w:rsid w:val="00DB7DDF"/>
    <w:rsid w:val="00DC0242"/>
    <w:rsid w:val="00DC105A"/>
    <w:rsid w:val="00DC19B5"/>
    <w:rsid w:val="00DC3217"/>
    <w:rsid w:val="00DC42E0"/>
    <w:rsid w:val="00DC4B30"/>
    <w:rsid w:val="00DC67C8"/>
    <w:rsid w:val="00DC75CD"/>
    <w:rsid w:val="00DC7BC0"/>
    <w:rsid w:val="00DD247A"/>
    <w:rsid w:val="00DD3400"/>
    <w:rsid w:val="00DD3666"/>
    <w:rsid w:val="00DD628B"/>
    <w:rsid w:val="00DE0E9A"/>
    <w:rsid w:val="00DE23DF"/>
    <w:rsid w:val="00DE450C"/>
    <w:rsid w:val="00DE60F4"/>
    <w:rsid w:val="00DE7ECA"/>
    <w:rsid w:val="00DF02A8"/>
    <w:rsid w:val="00DF0943"/>
    <w:rsid w:val="00DF0E38"/>
    <w:rsid w:val="00DF2AB5"/>
    <w:rsid w:val="00DF35B2"/>
    <w:rsid w:val="00DF3AC0"/>
    <w:rsid w:val="00DF4AB9"/>
    <w:rsid w:val="00DF6CA0"/>
    <w:rsid w:val="00DF7EBA"/>
    <w:rsid w:val="00E00220"/>
    <w:rsid w:val="00E00CDD"/>
    <w:rsid w:val="00E0228C"/>
    <w:rsid w:val="00E043CE"/>
    <w:rsid w:val="00E061B7"/>
    <w:rsid w:val="00E07230"/>
    <w:rsid w:val="00E0746E"/>
    <w:rsid w:val="00E10363"/>
    <w:rsid w:val="00E1492B"/>
    <w:rsid w:val="00E158EC"/>
    <w:rsid w:val="00E20448"/>
    <w:rsid w:val="00E21649"/>
    <w:rsid w:val="00E244DE"/>
    <w:rsid w:val="00E25946"/>
    <w:rsid w:val="00E2625E"/>
    <w:rsid w:val="00E3606F"/>
    <w:rsid w:val="00E36914"/>
    <w:rsid w:val="00E37E56"/>
    <w:rsid w:val="00E403B6"/>
    <w:rsid w:val="00E43219"/>
    <w:rsid w:val="00E44BEB"/>
    <w:rsid w:val="00E44CDD"/>
    <w:rsid w:val="00E5076A"/>
    <w:rsid w:val="00E541CE"/>
    <w:rsid w:val="00E5507A"/>
    <w:rsid w:val="00E56DF8"/>
    <w:rsid w:val="00E606F8"/>
    <w:rsid w:val="00E618ED"/>
    <w:rsid w:val="00E61C68"/>
    <w:rsid w:val="00E61D9B"/>
    <w:rsid w:val="00E62A7E"/>
    <w:rsid w:val="00E664DF"/>
    <w:rsid w:val="00E67149"/>
    <w:rsid w:val="00E67C5D"/>
    <w:rsid w:val="00E70F45"/>
    <w:rsid w:val="00E71453"/>
    <w:rsid w:val="00E732CC"/>
    <w:rsid w:val="00E737D5"/>
    <w:rsid w:val="00E7530E"/>
    <w:rsid w:val="00E76CD4"/>
    <w:rsid w:val="00E77A8F"/>
    <w:rsid w:val="00E8002C"/>
    <w:rsid w:val="00E80212"/>
    <w:rsid w:val="00E81427"/>
    <w:rsid w:val="00E82E63"/>
    <w:rsid w:val="00E84669"/>
    <w:rsid w:val="00E852E2"/>
    <w:rsid w:val="00E869F4"/>
    <w:rsid w:val="00E86CDA"/>
    <w:rsid w:val="00E86D85"/>
    <w:rsid w:val="00E90944"/>
    <w:rsid w:val="00E93702"/>
    <w:rsid w:val="00E9471F"/>
    <w:rsid w:val="00E97B78"/>
    <w:rsid w:val="00E97FCD"/>
    <w:rsid w:val="00EA18AB"/>
    <w:rsid w:val="00EA3281"/>
    <w:rsid w:val="00EA572D"/>
    <w:rsid w:val="00EB0DCC"/>
    <w:rsid w:val="00EB11A2"/>
    <w:rsid w:val="00EB16E9"/>
    <w:rsid w:val="00EB1E06"/>
    <w:rsid w:val="00EB3872"/>
    <w:rsid w:val="00EB5391"/>
    <w:rsid w:val="00EB5F97"/>
    <w:rsid w:val="00EB6D70"/>
    <w:rsid w:val="00ED31A4"/>
    <w:rsid w:val="00ED3536"/>
    <w:rsid w:val="00ED47C0"/>
    <w:rsid w:val="00ED512C"/>
    <w:rsid w:val="00ED6F76"/>
    <w:rsid w:val="00ED7005"/>
    <w:rsid w:val="00ED7A82"/>
    <w:rsid w:val="00EE0F87"/>
    <w:rsid w:val="00EE22EE"/>
    <w:rsid w:val="00EE3CF9"/>
    <w:rsid w:val="00EE4394"/>
    <w:rsid w:val="00EE448C"/>
    <w:rsid w:val="00EE6A39"/>
    <w:rsid w:val="00EF1D7D"/>
    <w:rsid w:val="00EF2A64"/>
    <w:rsid w:val="00EF6504"/>
    <w:rsid w:val="00EF7489"/>
    <w:rsid w:val="00EF74F3"/>
    <w:rsid w:val="00EF7A16"/>
    <w:rsid w:val="00F014F1"/>
    <w:rsid w:val="00F019F2"/>
    <w:rsid w:val="00F0273C"/>
    <w:rsid w:val="00F106D5"/>
    <w:rsid w:val="00F127AC"/>
    <w:rsid w:val="00F14F8E"/>
    <w:rsid w:val="00F16D58"/>
    <w:rsid w:val="00F17146"/>
    <w:rsid w:val="00F179F7"/>
    <w:rsid w:val="00F2069F"/>
    <w:rsid w:val="00F20929"/>
    <w:rsid w:val="00F21E32"/>
    <w:rsid w:val="00F23281"/>
    <w:rsid w:val="00F2664A"/>
    <w:rsid w:val="00F27838"/>
    <w:rsid w:val="00F27B5F"/>
    <w:rsid w:val="00F30F75"/>
    <w:rsid w:val="00F31116"/>
    <w:rsid w:val="00F312D8"/>
    <w:rsid w:val="00F31563"/>
    <w:rsid w:val="00F323DB"/>
    <w:rsid w:val="00F33CB6"/>
    <w:rsid w:val="00F353C4"/>
    <w:rsid w:val="00F361D0"/>
    <w:rsid w:val="00F418A5"/>
    <w:rsid w:val="00F43B8C"/>
    <w:rsid w:val="00F44E37"/>
    <w:rsid w:val="00F454C4"/>
    <w:rsid w:val="00F46995"/>
    <w:rsid w:val="00F5467E"/>
    <w:rsid w:val="00F56310"/>
    <w:rsid w:val="00F567C8"/>
    <w:rsid w:val="00F575CA"/>
    <w:rsid w:val="00F604B4"/>
    <w:rsid w:val="00F62428"/>
    <w:rsid w:val="00F64901"/>
    <w:rsid w:val="00F66D61"/>
    <w:rsid w:val="00F675C3"/>
    <w:rsid w:val="00F721E8"/>
    <w:rsid w:val="00F77388"/>
    <w:rsid w:val="00F80249"/>
    <w:rsid w:val="00F8217C"/>
    <w:rsid w:val="00F821F7"/>
    <w:rsid w:val="00F83A99"/>
    <w:rsid w:val="00F84D03"/>
    <w:rsid w:val="00F85858"/>
    <w:rsid w:val="00F85C19"/>
    <w:rsid w:val="00F86EFE"/>
    <w:rsid w:val="00F87B85"/>
    <w:rsid w:val="00F921F4"/>
    <w:rsid w:val="00F92769"/>
    <w:rsid w:val="00F92F64"/>
    <w:rsid w:val="00F94F52"/>
    <w:rsid w:val="00F954F5"/>
    <w:rsid w:val="00F966DD"/>
    <w:rsid w:val="00F96B7C"/>
    <w:rsid w:val="00FA1775"/>
    <w:rsid w:val="00FA3DF0"/>
    <w:rsid w:val="00FA4A0A"/>
    <w:rsid w:val="00FA4ADE"/>
    <w:rsid w:val="00FA5AEC"/>
    <w:rsid w:val="00FA6F29"/>
    <w:rsid w:val="00FA76CD"/>
    <w:rsid w:val="00FA7C30"/>
    <w:rsid w:val="00FB0644"/>
    <w:rsid w:val="00FB1C9B"/>
    <w:rsid w:val="00FB2315"/>
    <w:rsid w:val="00FB271B"/>
    <w:rsid w:val="00FB4E70"/>
    <w:rsid w:val="00FC05A7"/>
    <w:rsid w:val="00FC140C"/>
    <w:rsid w:val="00FC316F"/>
    <w:rsid w:val="00FC34F9"/>
    <w:rsid w:val="00FC514A"/>
    <w:rsid w:val="00FC5E98"/>
    <w:rsid w:val="00FC6804"/>
    <w:rsid w:val="00FD2BF5"/>
    <w:rsid w:val="00FD369B"/>
    <w:rsid w:val="00FD3E81"/>
    <w:rsid w:val="00FD5B5A"/>
    <w:rsid w:val="00FE1006"/>
    <w:rsid w:val="00FE3E06"/>
    <w:rsid w:val="00FE6A35"/>
    <w:rsid w:val="00FF49B5"/>
    <w:rsid w:val="00FF5AC0"/>
    <w:rsid w:val="00FF745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467AB"/>
  <w15:docId w15:val="{D2162501-FCBD-45FF-91D8-10BFBBEC2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ecouleur-Accent11">
    <w:name w:val="Liste couleur - Accent 11"/>
    <w:basedOn w:val="Normal"/>
    <w:uiPriority w:val="34"/>
    <w:qFormat/>
    <w:rsid w:val="007A3534"/>
    <w:pPr>
      <w:ind w:left="720"/>
      <w:contextualSpacing/>
    </w:pPr>
  </w:style>
  <w:style w:type="paragraph" w:customStyle="1" w:styleId="EndNoteBibliographyTitle">
    <w:name w:val="EndNote Bibliography Title"/>
    <w:basedOn w:val="Normal"/>
    <w:link w:val="EndNoteBibliographyTitleCar"/>
    <w:rsid w:val="00635CD8"/>
    <w:pPr>
      <w:spacing w:after="0"/>
      <w:jc w:val="center"/>
    </w:pPr>
    <w:rPr>
      <w:rFonts w:ascii="Times New Roman" w:hAnsi="Times New Roman"/>
      <w:noProof/>
      <w:sz w:val="24"/>
      <w:lang w:val="en-US"/>
    </w:rPr>
  </w:style>
  <w:style w:type="character" w:customStyle="1" w:styleId="EndNoteBibliographyTitleCar">
    <w:name w:val="EndNote Bibliography Title Car"/>
    <w:link w:val="EndNoteBibliographyTitle"/>
    <w:rsid w:val="00964784"/>
    <w:rPr>
      <w:rFonts w:ascii="Times New Roman" w:hAnsi="Times New Roman"/>
      <w:noProof/>
      <w:sz w:val="24"/>
      <w:szCs w:val="22"/>
      <w:lang w:val="en-US" w:eastAsia="en-US"/>
    </w:rPr>
  </w:style>
  <w:style w:type="paragraph" w:customStyle="1" w:styleId="EndNoteBibliography">
    <w:name w:val="EndNote Bibliography"/>
    <w:basedOn w:val="Normal"/>
    <w:link w:val="EndNoteBibliographyCar"/>
    <w:rsid w:val="00635CD8"/>
    <w:pPr>
      <w:spacing w:line="480" w:lineRule="auto"/>
    </w:pPr>
    <w:rPr>
      <w:rFonts w:ascii="Times New Roman" w:hAnsi="Times New Roman"/>
      <w:noProof/>
      <w:sz w:val="24"/>
      <w:lang w:val="en-US"/>
    </w:rPr>
  </w:style>
  <w:style w:type="character" w:customStyle="1" w:styleId="EndNoteBibliographyCar">
    <w:name w:val="EndNote Bibliography Car"/>
    <w:link w:val="EndNoteBibliography"/>
    <w:rsid w:val="00964784"/>
    <w:rPr>
      <w:rFonts w:ascii="Times New Roman" w:hAnsi="Times New Roman"/>
      <w:noProof/>
      <w:sz w:val="24"/>
      <w:szCs w:val="22"/>
      <w:lang w:val="en-US" w:eastAsia="en-US"/>
    </w:rPr>
  </w:style>
  <w:style w:type="paragraph" w:styleId="BalloonText">
    <w:name w:val="Balloon Text"/>
    <w:basedOn w:val="Normal"/>
    <w:link w:val="BalloonTextChar"/>
    <w:uiPriority w:val="99"/>
    <w:semiHidden/>
    <w:unhideWhenUsed/>
    <w:rsid w:val="00DC0242"/>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DC0242"/>
    <w:rPr>
      <w:rFonts w:ascii="Lucida Grande" w:hAnsi="Lucida Grande"/>
      <w:sz w:val="18"/>
      <w:szCs w:val="18"/>
      <w:lang w:val="en-GB"/>
    </w:rPr>
  </w:style>
  <w:style w:type="character" w:styleId="CommentReference">
    <w:name w:val="annotation reference"/>
    <w:uiPriority w:val="99"/>
    <w:semiHidden/>
    <w:unhideWhenUsed/>
    <w:rsid w:val="00DC0242"/>
    <w:rPr>
      <w:sz w:val="18"/>
      <w:szCs w:val="18"/>
    </w:rPr>
  </w:style>
  <w:style w:type="paragraph" w:styleId="CommentText">
    <w:name w:val="annotation text"/>
    <w:basedOn w:val="Normal"/>
    <w:link w:val="CommentTextChar"/>
    <w:uiPriority w:val="99"/>
    <w:semiHidden/>
    <w:unhideWhenUsed/>
    <w:rsid w:val="00DC0242"/>
    <w:rPr>
      <w:sz w:val="24"/>
      <w:szCs w:val="24"/>
    </w:rPr>
  </w:style>
  <w:style w:type="character" w:customStyle="1" w:styleId="CommentTextChar">
    <w:name w:val="Comment Text Char"/>
    <w:link w:val="CommentText"/>
    <w:uiPriority w:val="99"/>
    <w:semiHidden/>
    <w:rsid w:val="00DC0242"/>
    <w:rPr>
      <w:sz w:val="24"/>
      <w:szCs w:val="24"/>
      <w:lang w:val="en-GB"/>
    </w:rPr>
  </w:style>
  <w:style w:type="paragraph" w:styleId="CommentSubject">
    <w:name w:val="annotation subject"/>
    <w:basedOn w:val="CommentText"/>
    <w:next w:val="CommentText"/>
    <w:link w:val="CommentSubjectChar"/>
    <w:uiPriority w:val="99"/>
    <w:semiHidden/>
    <w:unhideWhenUsed/>
    <w:rsid w:val="00DC0242"/>
    <w:rPr>
      <w:b/>
      <w:bCs/>
      <w:sz w:val="20"/>
      <w:szCs w:val="20"/>
    </w:rPr>
  </w:style>
  <w:style w:type="character" w:customStyle="1" w:styleId="CommentSubjectChar">
    <w:name w:val="Comment Subject Char"/>
    <w:link w:val="CommentSubject"/>
    <w:uiPriority w:val="99"/>
    <w:semiHidden/>
    <w:rsid w:val="00DC0242"/>
    <w:rPr>
      <w:b/>
      <w:bCs/>
      <w:sz w:val="24"/>
      <w:szCs w:val="24"/>
      <w:lang w:val="en-GB"/>
    </w:rPr>
  </w:style>
  <w:style w:type="paragraph" w:styleId="Revision">
    <w:name w:val="Revision"/>
    <w:hidden/>
    <w:uiPriority w:val="99"/>
    <w:semiHidden/>
    <w:rsid w:val="00A85BBC"/>
    <w:rPr>
      <w:sz w:val="22"/>
      <w:szCs w:val="22"/>
      <w:lang w:eastAsia="en-US"/>
    </w:rPr>
  </w:style>
  <w:style w:type="character" w:styleId="PlaceholderText">
    <w:name w:val="Placeholder Text"/>
    <w:basedOn w:val="DefaultParagraphFont"/>
    <w:uiPriority w:val="99"/>
    <w:semiHidden/>
    <w:rsid w:val="00CD44AD"/>
    <w:rPr>
      <w:color w:val="808080"/>
    </w:rPr>
  </w:style>
  <w:style w:type="paragraph" w:styleId="Header">
    <w:name w:val="header"/>
    <w:basedOn w:val="Normal"/>
    <w:link w:val="HeaderChar"/>
    <w:uiPriority w:val="99"/>
    <w:unhideWhenUsed/>
    <w:rsid w:val="00034C6B"/>
    <w:pPr>
      <w:tabs>
        <w:tab w:val="center" w:pos="4536"/>
        <w:tab w:val="right" w:pos="9072"/>
      </w:tabs>
      <w:spacing w:after="0" w:line="240" w:lineRule="auto"/>
    </w:pPr>
  </w:style>
  <w:style w:type="character" w:customStyle="1" w:styleId="HeaderChar">
    <w:name w:val="Header Char"/>
    <w:basedOn w:val="DefaultParagraphFont"/>
    <w:link w:val="Header"/>
    <w:uiPriority w:val="99"/>
    <w:rsid w:val="00034C6B"/>
    <w:rPr>
      <w:sz w:val="22"/>
      <w:szCs w:val="22"/>
      <w:lang w:eastAsia="en-US"/>
    </w:rPr>
  </w:style>
  <w:style w:type="paragraph" w:styleId="Footer">
    <w:name w:val="footer"/>
    <w:basedOn w:val="Normal"/>
    <w:link w:val="FooterChar"/>
    <w:uiPriority w:val="99"/>
    <w:unhideWhenUsed/>
    <w:rsid w:val="00034C6B"/>
    <w:pPr>
      <w:tabs>
        <w:tab w:val="center" w:pos="4536"/>
        <w:tab w:val="right" w:pos="9072"/>
      </w:tabs>
      <w:spacing w:after="0" w:line="240" w:lineRule="auto"/>
    </w:pPr>
  </w:style>
  <w:style w:type="character" w:customStyle="1" w:styleId="FooterChar">
    <w:name w:val="Footer Char"/>
    <w:basedOn w:val="DefaultParagraphFont"/>
    <w:link w:val="Footer"/>
    <w:uiPriority w:val="99"/>
    <w:rsid w:val="00034C6B"/>
    <w:rPr>
      <w:sz w:val="22"/>
      <w:szCs w:val="22"/>
      <w:lang w:eastAsia="en-US"/>
    </w:rPr>
  </w:style>
  <w:style w:type="character" w:styleId="Hyperlink">
    <w:name w:val="Hyperlink"/>
    <w:basedOn w:val="DefaultParagraphFont"/>
    <w:uiPriority w:val="99"/>
    <w:unhideWhenUsed/>
    <w:rsid w:val="00766C30"/>
    <w:rPr>
      <w:color w:val="0563C1" w:themeColor="hyperlink"/>
      <w:u w:val="single"/>
    </w:rPr>
  </w:style>
  <w:style w:type="character" w:styleId="FollowedHyperlink">
    <w:name w:val="FollowedHyperlink"/>
    <w:basedOn w:val="DefaultParagraphFont"/>
    <w:uiPriority w:val="99"/>
    <w:semiHidden/>
    <w:unhideWhenUsed/>
    <w:rsid w:val="004707D6"/>
    <w:rPr>
      <w:color w:val="954F72" w:themeColor="followedHyperlink"/>
      <w:u w:val="single"/>
    </w:rPr>
  </w:style>
  <w:style w:type="paragraph" w:styleId="ListParagraph">
    <w:name w:val="List Paragraph"/>
    <w:basedOn w:val="Normal"/>
    <w:uiPriority w:val="34"/>
    <w:qFormat/>
    <w:rsid w:val="002B2FB7"/>
    <w:pPr>
      <w:ind w:left="720"/>
      <w:contextualSpacing/>
    </w:pPr>
  </w:style>
  <w:style w:type="character" w:styleId="LineNumber">
    <w:name w:val="line number"/>
    <w:basedOn w:val="DefaultParagraphFont"/>
    <w:uiPriority w:val="99"/>
    <w:semiHidden/>
    <w:unhideWhenUsed/>
    <w:rsid w:val="00BB367E"/>
  </w:style>
  <w:style w:type="paragraph" w:styleId="NoSpacing">
    <w:name w:val="No Spacing"/>
    <w:uiPriority w:val="1"/>
    <w:qFormat/>
    <w:rsid w:val="00D1513C"/>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45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5BF00-4379-4344-AC13-B08857681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3308</Words>
  <Characters>75861</Characters>
  <Application>Microsoft Office Word</Application>
  <DocSecurity>4</DocSecurity>
  <Lines>632</Lines>
  <Paragraphs>1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ICS</Company>
  <LinksUpToDate>false</LinksUpToDate>
  <CharactersWithSpaces>88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Bernard</dc:creator>
  <cp:lastModifiedBy>Karen Drake</cp:lastModifiedBy>
  <cp:revision>2</cp:revision>
  <dcterms:created xsi:type="dcterms:W3CDTF">2018-04-03T09:33:00Z</dcterms:created>
  <dcterms:modified xsi:type="dcterms:W3CDTF">2018-04-03T09:33:00Z</dcterms:modified>
</cp:coreProperties>
</file>